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8BE75" w14:textId="77777777" w:rsidR="00A52F33" w:rsidRPr="00DD6B0E" w:rsidRDefault="00A52F33" w:rsidP="001244A3">
      <w:pPr>
        <w:spacing w:line="0" w:lineRule="atLeast"/>
        <w:rPr>
          <w:rFonts w:eastAsia="Arial" w:cstheme="minorHAnsi"/>
          <w:b/>
          <w:sz w:val="44"/>
          <w:szCs w:val="44"/>
        </w:rPr>
      </w:pPr>
    </w:p>
    <w:p w14:paraId="380F53BD" w14:textId="77777777" w:rsidR="00A52F33" w:rsidRPr="00DD6B0E" w:rsidRDefault="00A52F33" w:rsidP="001244A3"/>
    <w:p w14:paraId="3F0C4D35" w14:textId="77777777" w:rsidR="00A52F33" w:rsidRPr="00DD6B0E" w:rsidRDefault="00A52F33" w:rsidP="001244A3"/>
    <w:p w14:paraId="55FAB209" w14:textId="77777777" w:rsidR="00A52F33" w:rsidRPr="00DD6B0E" w:rsidRDefault="00A52F33" w:rsidP="001244A3"/>
    <w:p w14:paraId="0D8CDD90" w14:textId="77777777" w:rsidR="00A52F33" w:rsidRPr="00DD6B0E" w:rsidRDefault="00A52F33" w:rsidP="00D33D3D">
      <w:pPr>
        <w:jc w:val="center"/>
      </w:pPr>
      <w:r w:rsidRPr="00DD6B0E">
        <w:rPr>
          <w:rFonts w:cstheme="minorHAnsi"/>
          <w:noProof/>
          <w:lang w:val="en-ZA" w:eastAsia="en-ZA"/>
        </w:rPr>
        <w:drawing>
          <wp:inline distT="0" distB="0" distL="0" distR="0" wp14:anchorId="2FA94CF2" wp14:editId="0CF9B0FD">
            <wp:extent cx="3023793" cy="1548765"/>
            <wp:effectExtent l="0" t="0" r="0" b="635"/>
            <wp:docPr id="9" name="Picture 9"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email">
                      <a:extLst>
                        <a:ext uri="{28A0092B-C50C-407E-A947-70E740481C1C}">
                          <a14:useLocalDpi xmlns:a14="http://schemas.microsoft.com/office/drawing/2010/main"/>
                        </a:ext>
                      </a:extLst>
                    </a:blip>
                    <a:srcRect/>
                    <a:stretch>
                      <a:fillRect/>
                    </a:stretch>
                  </pic:blipFill>
                  <pic:spPr bwMode="auto">
                    <a:xfrm>
                      <a:off x="0" y="0"/>
                      <a:ext cx="3031133" cy="1552525"/>
                    </a:xfrm>
                    <a:prstGeom prst="rect">
                      <a:avLst/>
                    </a:prstGeom>
                    <a:noFill/>
                  </pic:spPr>
                </pic:pic>
              </a:graphicData>
            </a:graphic>
          </wp:inline>
        </w:drawing>
      </w:r>
    </w:p>
    <w:p w14:paraId="701C8C11" w14:textId="77777777" w:rsidR="00A52F33" w:rsidRPr="00DD6B0E" w:rsidRDefault="00A52F33" w:rsidP="001244A3"/>
    <w:p w14:paraId="12364F35" w14:textId="77777777" w:rsidR="00A52F33" w:rsidRPr="00DD6B0E" w:rsidRDefault="00A52F33" w:rsidP="001244A3"/>
    <w:p w14:paraId="48894E70" w14:textId="77777777" w:rsidR="005E3FB7" w:rsidRPr="00DD6B0E" w:rsidRDefault="005E3FB7" w:rsidP="00D33D3D">
      <w:pPr>
        <w:spacing w:line="0" w:lineRule="atLeast"/>
        <w:jc w:val="center"/>
        <w:rPr>
          <w:rFonts w:ascii="Calibri Light" w:eastAsia="Arial" w:hAnsi="Calibri Light" w:cs="Calibri Light"/>
          <w:b/>
          <w:sz w:val="56"/>
          <w:szCs w:val="44"/>
        </w:rPr>
      </w:pPr>
      <w:r w:rsidRPr="00DD6B0E">
        <w:rPr>
          <w:rFonts w:ascii="Calibri Light" w:eastAsia="Arial" w:hAnsi="Calibri Light" w:cs="Calibri Light"/>
          <w:b/>
          <w:sz w:val="56"/>
          <w:szCs w:val="44"/>
        </w:rPr>
        <w:t xml:space="preserve">National Integrated Sexual </w:t>
      </w:r>
      <w:r w:rsidR="00502CC8" w:rsidRPr="00DD6B0E">
        <w:rPr>
          <w:rFonts w:ascii="Calibri Light" w:eastAsia="Arial" w:hAnsi="Calibri Light" w:cs="Calibri Light"/>
          <w:b/>
          <w:sz w:val="56"/>
          <w:szCs w:val="44"/>
        </w:rPr>
        <w:t>a</w:t>
      </w:r>
      <w:r w:rsidRPr="00DD6B0E">
        <w:rPr>
          <w:rFonts w:ascii="Calibri Light" w:eastAsia="Arial" w:hAnsi="Calibri Light" w:cs="Calibri Light"/>
          <w:b/>
          <w:sz w:val="56"/>
          <w:szCs w:val="44"/>
        </w:rPr>
        <w:t xml:space="preserve">nd Reproductive Health </w:t>
      </w:r>
      <w:r w:rsidR="00502CC8" w:rsidRPr="00DD6B0E">
        <w:rPr>
          <w:rFonts w:ascii="Calibri Light" w:eastAsia="Arial" w:hAnsi="Calibri Light" w:cs="Calibri Light"/>
          <w:b/>
          <w:sz w:val="56"/>
          <w:szCs w:val="44"/>
        </w:rPr>
        <w:t>a</w:t>
      </w:r>
      <w:r w:rsidRPr="00DD6B0E">
        <w:rPr>
          <w:rFonts w:ascii="Calibri Light" w:eastAsia="Arial" w:hAnsi="Calibri Light" w:cs="Calibri Light"/>
          <w:b/>
          <w:sz w:val="56"/>
          <w:szCs w:val="44"/>
        </w:rPr>
        <w:t>nd Rights Policy</w:t>
      </w:r>
    </w:p>
    <w:p w14:paraId="569302A4" w14:textId="77777777" w:rsidR="00A52F33" w:rsidRPr="00DD6B0E" w:rsidRDefault="00A52F33" w:rsidP="00D33D3D">
      <w:pPr>
        <w:spacing w:line="0" w:lineRule="atLeast"/>
        <w:jc w:val="center"/>
        <w:rPr>
          <w:rFonts w:ascii="Calibri Light" w:eastAsia="Arial" w:hAnsi="Calibri Light" w:cs="Calibri Light"/>
          <w:b/>
          <w:sz w:val="40"/>
          <w:szCs w:val="44"/>
        </w:rPr>
      </w:pPr>
    </w:p>
    <w:p w14:paraId="60D93341" w14:textId="77777777" w:rsidR="00A52F33" w:rsidRPr="00DD6B0E" w:rsidRDefault="001F559D" w:rsidP="00D33D3D">
      <w:pPr>
        <w:spacing w:line="0" w:lineRule="atLeast"/>
        <w:jc w:val="center"/>
        <w:rPr>
          <w:rFonts w:ascii="Calibri Light" w:eastAsia="Arial" w:hAnsi="Calibri Light" w:cs="Calibri Light"/>
          <w:b/>
          <w:sz w:val="56"/>
          <w:szCs w:val="44"/>
        </w:rPr>
      </w:pPr>
      <w:r w:rsidRPr="00DD6B0E">
        <w:rPr>
          <w:rFonts w:ascii="Calibri Light" w:eastAsia="Arial" w:hAnsi="Calibri Light" w:cs="Calibri Light"/>
          <w:b/>
          <w:sz w:val="56"/>
          <w:szCs w:val="44"/>
        </w:rPr>
        <w:t>2019</w:t>
      </w:r>
    </w:p>
    <w:p w14:paraId="0790311D" w14:textId="77777777" w:rsidR="00A52F33" w:rsidRPr="00DD6B0E" w:rsidRDefault="00A52F33" w:rsidP="00D33D3D">
      <w:pPr>
        <w:spacing w:line="0" w:lineRule="atLeast"/>
        <w:jc w:val="center"/>
        <w:rPr>
          <w:rFonts w:ascii="Calibri" w:hAnsi="Calibri" w:cs="Calibri"/>
          <w:color w:val="000000"/>
          <w:sz w:val="24"/>
        </w:rPr>
      </w:pPr>
    </w:p>
    <w:p w14:paraId="41B8D99C" w14:textId="77777777" w:rsidR="00A52F33" w:rsidRPr="00DD6B0E" w:rsidRDefault="00A52F33" w:rsidP="00D33D3D">
      <w:pPr>
        <w:jc w:val="center"/>
      </w:pPr>
    </w:p>
    <w:p w14:paraId="6B8118BA" w14:textId="77777777" w:rsidR="009D4146" w:rsidRPr="00DD6B0E" w:rsidRDefault="009D4146" w:rsidP="00D33D3D">
      <w:pPr>
        <w:jc w:val="center"/>
      </w:pPr>
    </w:p>
    <w:p w14:paraId="529E765B" w14:textId="77777777" w:rsidR="00A52F33" w:rsidRPr="00DD6B0E" w:rsidRDefault="00A52F33" w:rsidP="001244A3"/>
    <w:p w14:paraId="242F525C" w14:textId="77777777" w:rsidR="00A52F33" w:rsidRPr="00DD6B0E" w:rsidRDefault="00A52F33" w:rsidP="001244A3">
      <w:pPr>
        <w:sectPr w:rsidR="00A52F33" w:rsidRPr="00DD6B0E" w:rsidSect="00605059">
          <w:headerReference w:type="default" r:id="rId10"/>
          <w:footerReference w:type="even" r:id="rId11"/>
          <w:pgSz w:w="12240" w:h="15840"/>
          <w:pgMar w:top="1440" w:right="1440" w:bottom="1440" w:left="1440" w:header="720" w:footer="720" w:gutter="0"/>
          <w:cols w:space="720"/>
          <w:docGrid w:linePitch="360"/>
        </w:sectPr>
      </w:pPr>
    </w:p>
    <w:p w14:paraId="467749F8" w14:textId="77777777" w:rsidR="001631F1" w:rsidRPr="00DD6B0E" w:rsidRDefault="00195C30" w:rsidP="001244A3">
      <w:pPr>
        <w:tabs>
          <w:tab w:val="left" w:pos="3240"/>
        </w:tabs>
        <w:autoSpaceDE w:val="0"/>
        <w:autoSpaceDN w:val="0"/>
        <w:adjustRightInd w:val="0"/>
        <w:spacing w:line="240" w:lineRule="auto"/>
        <w:rPr>
          <w:rFonts w:cstheme="minorHAnsi"/>
          <w:b/>
          <w:bCs/>
          <w:sz w:val="20"/>
          <w:szCs w:val="20"/>
        </w:rPr>
      </w:pPr>
      <w:r w:rsidRPr="00DD6B0E">
        <w:rPr>
          <w:rFonts w:cstheme="minorHAnsi"/>
          <w:b/>
          <w:bCs/>
          <w:sz w:val="20"/>
          <w:szCs w:val="20"/>
        </w:rPr>
        <w:lastRenderedPageBreak/>
        <w:t>National Department of Health</w:t>
      </w:r>
      <w:r w:rsidR="001631F1" w:rsidRPr="00DD6B0E">
        <w:rPr>
          <w:rFonts w:cstheme="minorHAnsi"/>
          <w:b/>
          <w:bCs/>
          <w:sz w:val="20"/>
          <w:szCs w:val="20"/>
        </w:rPr>
        <w:t xml:space="preserve"> Library Cataloguing-in-Publication Data</w:t>
      </w:r>
    </w:p>
    <w:p w14:paraId="695D91EC" w14:textId="77777777" w:rsidR="001631F1" w:rsidRPr="00DD6B0E" w:rsidRDefault="00195C30" w:rsidP="001244A3">
      <w:pPr>
        <w:autoSpaceDE w:val="0"/>
        <w:autoSpaceDN w:val="0"/>
        <w:adjustRightInd w:val="0"/>
        <w:spacing w:line="240" w:lineRule="auto"/>
        <w:rPr>
          <w:rFonts w:cstheme="minorHAnsi"/>
          <w:sz w:val="20"/>
          <w:szCs w:val="20"/>
        </w:rPr>
      </w:pPr>
      <w:r w:rsidRPr="00DD6B0E">
        <w:rPr>
          <w:rFonts w:cstheme="minorHAnsi"/>
          <w:sz w:val="20"/>
          <w:szCs w:val="20"/>
        </w:rPr>
        <w:t>National Integrated Sexual and Reproductive Health &amp; Rights</w:t>
      </w:r>
      <w:r w:rsidR="001631F1" w:rsidRPr="00DD6B0E">
        <w:rPr>
          <w:rFonts w:cstheme="minorHAnsi"/>
          <w:sz w:val="20"/>
          <w:szCs w:val="20"/>
        </w:rPr>
        <w:t xml:space="preserve"> Policy Ed. 1</w:t>
      </w:r>
    </w:p>
    <w:p w14:paraId="45B3FAFA" w14:textId="77777777" w:rsidR="001631F1" w:rsidRPr="00DD6B0E" w:rsidRDefault="001631F1" w:rsidP="001244A3">
      <w:pPr>
        <w:autoSpaceDE w:val="0"/>
        <w:autoSpaceDN w:val="0"/>
        <w:adjustRightInd w:val="0"/>
        <w:spacing w:line="240" w:lineRule="auto"/>
        <w:rPr>
          <w:rFonts w:cstheme="minorHAnsi"/>
          <w:b/>
          <w:bCs/>
          <w:sz w:val="20"/>
          <w:szCs w:val="20"/>
        </w:rPr>
      </w:pPr>
    </w:p>
    <w:p w14:paraId="24B02668" w14:textId="77777777" w:rsidR="001631F1" w:rsidRPr="00DD6B0E" w:rsidRDefault="001631F1" w:rsidP="001244A3">
      <w:pPr>
        <w:autoSpaceDE w:val="0"/>
        <w:autoSpaceDN w:val="0"/>
        <w:adjustRightInd w:val="0"/>
        <w:spacing w:line="240" w:lineRule="auto"/>
        <w:rPr>
          <w:rFonts w:cstheme="minorHAnsi"/>
          <w:sz w:val="20"/>
          <w:szCs w:val="20"/>
        </w:rPr>
      </w:pPr>
      <w:r w:rsidRPr="00DD6B0E">
        <w:rPr>
          <w:rFonts w:cstheme="minorHAnsi"/>
          <w:sz w:val="20"/>
          <w:szCs w:val="20"/>
        </w:rPr>
        <w:t>ISBN</w:t>
      </w:r>
    </w:p>
    <w:p w14:paraId="14BE389A" w14:textId="77777777" w:rsidR="001631F1" w:rsidRPr="00DD6B0E" w:rsidRDefault="001631F1" w:rsidP="001244A3">
      <w:pPr>
        <w:autoSpaceDE w:val="0"/>
        <w:autoSpaceDN w:val="0"/>
        <w:adjustRightInd w:val="0"/>
        <w:spacing w:line="240" w:lineRule="auto"/>
        <w:rPr>
          <w:rFonts w:cstheme="minorHAnsi"/>
          <w:sz w:val="20"/>
          <w:szCs w:val="20"/>
        </w:rPr>
      </w:pPr>
    </w:p>
    <w:p w14:paraId="608E3719" w14:textId="77777777" w:rsidR="001631F1" w:rsidRPr="00DD6B0E" w:rsidRDefault="001631F1" w:rsidP="001244A3">
      <w:pPr>
        <w:autoSpaceDE w:val="0"/>
        <w:autoSpaceDN w:val="0"/>
        <w:adjustRightInd w:val="0"/>
        <w:spacing w:line="240" w:lineRule="auto"/>
        <w:rPr>
          <w:rFonts w:cstheme="minorHAnsi"/>
          <w:sz w:val="20"/>
          <w:szCs w:val="20"/>
        </w:rPr>
      </w:pPr>
    </w:p>
    <w:p w14:paraId="4AE49B0A" w14:textId="77777777" w:rsidR="00A52F33" w:rsidRPr="00DD6B0E" w:rsidRDefault="00A52F33" w:rsidP="001244A3">
      <w:pPr>
        <w:rPr>
          <w:rFonts w:cstheme="minorHAnsi"/>
          <w:b/>
          <w:sz w:val="20"/>
          <w:szCs w:val="20"/>
        </w:rPr>
      </w:pPr>
    </w:p>
    <w:p w14:paraId="3F1CAA1F" w14:textId="77777777" w:rsidR="00195C30" w:rsidRPr="00DD6B0E" w:rsidRDefault="00195C30" w:rsidP="001244A3"/>
    <w:p w14:paraId="49B738C9" w14:textId="77777777" w:rsidR="00A52F33" w:rsidRPr="00DD6B0E" w:rsidRDefault="00A52F33" w:rsidP="001244A3"/>
    <w:p w14:paraId="150A427A" w14:textId="77777777" w:rsidR="00A52F33" w:rsidRPr="00DD6B0E" w:rsidRDefault="00A52F33" w:rsidP="001244A3">
      <w:pPr>
        <w:spacing w:line="0" w:lineRule="atLeast"/>
        <w:rPr>
          <w:rFonts w:eastAsia="Arial" w:cstheme="minorHAnsi"/>
          <w:color w:val="333333"/>
          <w:szCs w:val="22"/>
        </w:rPr>
      </w:pPr>
    </w:p>
    <w:p w14:paraId="45A4F26D" w14:textId="77777777" w:rsidR="00A52F33" w:rsidRPr="00DD6B0E" w:rsidRDefault="00A52F33" w:rsidP="001244A3">
      <w:pPr>
        <w:spacing w:line="0" w:lineRule="atLeast"/>
        <w:rPr>
          <w:rFonts w:eastAsia="Arial" w:cstheme="minorHAnsi"/>
          <w:color w:val="333333"/>
          <w:szCs w:val="22"/>
        </w:rPr>
      </w:pPr>
    </w:p>
    <w:p w14:paraId="63F50A99" w14:textId="77777777" w:rsidR="00A52F33" w:rsidRPr="00DD6B0E" w:rsidRDefault="00A52F33" w:rsidP="001244A3">
      <w:pPr>
        <w:spacing w:line="0" w:lineRule="atLeast"/>
        <w:rPr>
          <w:rFonts w:eastAsia="Arial" w:cstheme="minorHAnsi"/>
          <w:color w:val="333333"/>
          <w:szCs w:val="22"/>
        </w:rPr>
      </w:pPr>
    </w:p>
    <w:p w14:paraId="4AA488F7" w14:textId="77777777" w:rsidR="00A52F33" w:rsidRPr="00DD6B0E" w:rsidRDefault="00A52F33" w:rsidP="001244A3">
      <w:pPr>
        <w:spacing w:line="0" w:lineRule="atLeast"/>
        <w:rPr>
          <w:rFonts w:eastAsia="Arial" w:cstheme="minorHAnsi"/>
          <w:color w:val="333333"/>
          <w:szCs w:val="22"/>
        </w:rPr>
      </w:pPr>
    </w:p>
    <w:p w14:paraId="25274F76" w14:textId="77777777" w:rsidR="001631F1" w:rsidRPr="00DD6B0E" w:rsidRDefault="001631F1" w:rsidP="001244A3">
      <w:pPr>
        <w:spacing w:line="0" w:lineRule="atLeast"/>
        <w:rPr>
          <w:rFonts w:eastAsia="Arial" w:cstheme="minorHAnsi"/>
          <w:color w:val="333333"/>
          <w:szCs w:val="22"/>
        </w:rPr>
      </w:pPr>
    </w:p>
    <w:p w14:paraId="702032A3" w14:textId="77777777" w:rsidR="00A52F33" w:rsidRPr="00DD6B0E" w:rsidRDefault="00A52F33" w:rsidP="001244A3">
      <w:pPr>
        <w:spacing w:line="0" w:lineRule="atLeast"/>
        <w:rPr>
          <w:rFonts w:eastAsia="Arial" w:cstheme="minorHAnsi"/>
          <w:color w:val="333333"/>
          <w:szCs w:val="22"/>
        </w:rPr>
      </w:pPr>
    </w:p>
    <w:p w14:paraId="1E439014" w14:textId="77777777" w:rsidR="00A52F33" w:rsidRPr="00DD6B0E" w:rsidRDefault="00A52F33" w:rsidP="001244A3">
      <w:pPr>
        <w:spacing w:line="0" w:lineRule="atLeast"/>
        <w:rPr>
          <w:rFonts w:eastAsia="Arial" w:cstheme="minorHAnsi"/>
          <w:color w:val="333333"/>
          <w:szCs w:val="22"/>
        </w:rPr>
      </w:pPr>
    </w:p>
    <w:p w14:paraId="20FB024B" w14:textId="77777777" w:rsidR="00A52F33" w:rsidRPr="00DD6B0E" w:rsidRDefault="00A52F33" w:rsidP="001244A3">
      <w:pPr>
        <w:spacing w:line="0" w:lineRule="atLeast"/>
        <w:rPr>
          <w:rFonts w:eastAsia="Arial" w:cstheme="minorHAnsi"/>
          <w:color w:val="333333"/>
          <w:szCs w:val="22"/>
        </w:rPr>
      </w:pPr>
    </w:p>
    <w:p w14:paraId="5893C578" w14:textId="77777777" w:rsidR="00A52F33" w:rsidRPr="00DD6B0E" w:rsidRDefault="00A52F33" w:rsidP="001244A3">
      <w:pPr>
        <w:spacing w:line="0" w:lineRule="atLeast"/>
        <w:rPr>
          <w:rFonts w:eastAsia="Arial" w:cstheme="minorHAnsi"/>
          <w:color w:val="333333"/>
          <w:szCs w:val="22"/>
        </w:rPr>
      </w:pPr>
    </w:p>
    <w:p w14:paraId="380B7EB6" w14:textId="77777777" w:rsidR="00F53FDC" w:rsidRPr="00DD6B0E" w:rsidRDefault="00F53FDC" w:rsidP="001244A3">
      <w:pPr>
        <w:spacing w:line="0" w:lineRule="atLeast"/>
        <w:rPr>
          <w:rFonts w:eastAsia="Arial" w:cstheme="minorHAnsi"/>
          <w:color w:val="333333"/>
          <w:sz w:val="20"/>
          <w:szCs w:val="20"/>
        </w:rPr>
      </w:pPr>
    </w:p>
    <w:p w14:paraId="2C08D819" w14:textId="77777777" w:rsidR="00F53FDC" w:rsidRPr="00DD6B0E" w:rsidRDefault="00F53FDC" w:rsidP="001244A3">
      <w:pPr>
        <w:spacing w:line="0" w:lineRule="atLeast"/>
        <w:rPr>
          <w:rFonts w:eastAsia="Arial" w:cstheme="minorHAnsi"/>
          <w:color w:val="333333"/>
          <w:sz w:val="20"/>
          <w:szCs w:val="20"/>
        </w:rPr>
      </w:pPr>
    </w:p>
    <w:p w14:paraId="6A56F199" w14:textId="77777777" w:rsidR="00F53FDC" w:rsidRPr="00DD6B0E" w:rsidRDefault="00F53FDC" w:rsidP="001244A3">
      <w:pPr>
        <w:spacing w:line="0" w:lineRule="atLeast"/>
        <w:rPr>
          <w:rFonts w:eastAsia="Arial" w:cstheme="minorHAnsi"/>
          <w:color w:val="333333"/>
          <w:sz w:val="20"/>
          <w:szCs w:val="20"/>
        </w:rPr>
      </w:pPr>
    </w:p>
    <w:p w14:paraId="247F7577" w14:textId="77777777" w:rsidR="00F53FDC" w:rsidRPr="00DD6B0E" w:rsidRDefault="00F53FDC" w:rsidP="001244A3">
      <w:pPr>
        <w:spacing w:line="0" w:lineRule="atLeast"/>
        <w:rPr>
          <w:rFonts w:eastAsia="Arial" w:cstheme="minorHAnsi"/>
          <w:color w:val="333333"/>
          <w:sz w:val="20"/>
          <w:szCs w:val="20"/>
        </w:rPr>
      </w:pPr>
    </w:p>
    <w:p w14:paraId="48CA2BE0" w14:textId="77777777" w:rsidR="002007E1" w:rsidRPr="00DD6B0E" w:rsidRDefault="002007E1" w:rsidP="001244A3">
      <w:pPr>
        <w:spacing w:line="0" w:lineRule="atLeast"/>
        <w:rPr>
          <w:rFonts w:eastAsia="Arial" w:cstheme="minorHAnsi"/>
          <w:color w:val="333333"/>
          <w:sz w:val="20"/>
          <w:szCs w:val="20"/>
        </w:rPr>
      </w:pPr>
    </w:p>
    <w:p w14:paraId="0F01FB75" w14:textId="77777777" w:rsidR="002007E1" w:rsidRPr="00DD6B0E" w:rsidRDefault="002007E1" w:rsidP="001244A3">
      <w:pPr>
        <w:spacing w:line="0" w:lineRule="atLeast"/>
        <w:rPr>
          <w:rFonts w:eastAsia="Arial" w:cstheme="minorHAnsi"/>
          <w:color w:val="333333"/>
          <w:sz w:val="20"/>
          <w:szCs w:val="20"/>
        </w:rPr>
      </w:pPr>
    </w:p>
    <w:p w14:paraId="5A186B21" w14:textId="77777777" w:rsidR="002007E1" w:rsidRPr="00DD6B0E" w:rsidRDefault="002007E1" w:rsidP="001244A3">
      <w:pPr>
        <w:spacing w:line="0" w:lineRule="atLeast"/>
        <w:rPr>
          <w:rFonts w:eastAsia="Arial" w:cstheme="minorHAnsi"/>
          <w:color w:val="333333"/>
          <w:sz w:val="20"/>
          <w:szCs w:val="20"/>
        </w:rPr>
      </w:pPr>
    </w:p>
    <w:p w14:paraId="75D2B098" w14:textId="77777777" w:rsidR="002007E1" w:rsidRPr="00DD6B0E" w:rsidRDefault="002007E1" w:rsidP="001244A3">
      <w:pPr>
        <w:spacing w:line="0" w:lineRule="atLeast"/>
        <w:rPr>
          <w:rFonts w:eastAsia="Arial" w:cstheme="minorHAnsi"/>
          <w:color w:val="333333"/>
          <w:sz w:val="20"/>
          <w:szCs w:val="20"/>
        </w:rPr>
      </w:pPr>
    </w:p>
    <w:p w14:paraId="2ECDAEBB" w14:textId="77777777" w:rsidR="002007E1" w:rsidRPr="00DD6B0E" w:rsidRDefault="002007E1" w:rsidP="001244A3">
      <w:pPr>
        <w:spacing w:line="0" w:lineRule="atLeast"/>
        <w:rPr>
          <w:rFonts w:eastAsia="Arial" w:cstheme="minorHAnsi"/>
          <w:color w:val="333333"/>
          <w:sz w:val="20"/>
          <w:szCs w:val="20"/>
        </w:rPr>
      </w:pPr>
    </w:p>
    <w:p w14:paraId="23B50AFC" w14:textId="77777777" w:rsidR="002007E1" w:rsidRPr="00DD6B0E" w:rsidRDefault="002007E1" w:rsidP="001244A3">
      <w:pPr>
        <w:spacing w:line="0" w:lineRule="atLeast"/>
        <w:rPr>
          <w:rFonts w:eastAsia="Arial" w:cstheme="minorHAnsi"/>
          <w:color w:val="333333"/>
          <w:sz w:val="20"/>
          <w:szCs w:val="20"/>
        </w:rPr>
      </w:pPr>
    </w:p>
    <w:p w14:paraId="73733139" w14:textId="77777777" w:rsidR="002007E1" w:rsidRPr="00DD6B0E" w:rsidRDefault="002007E1" w:rsidP="001244A3">
      <w:pPr>
        <w:spacing w:line="0" w:lineRule="atLeast"/>
        <w:rPr>
          <w:rFonts w:eastAsia="Arial" w:cstheme="minorHAnsi"/>
          <w:color w:val="333333"/>
          <w:sz w:val="20"/>
          <w:szCs w:val="20"/>
        </w:rPr>
      </w:pPr>
    </w:p>
    <w:p w14:paraId="25344315" w14:textId="77777777" w:rsidR="00502CC8" w:rsidRPr="00DD6B0E" w:rsidRDefault="00502CC8" w:rsidP="001244A3">
      <w:pPr>
        <w:spacing w:line="0" w:lineRule="atLeast"/>
        <w:rPr>
          <w:rFonts w:eastAsia="Arial" w:cstheme="minorHAnsi"/>
          <w:color w:val="333333"/>
          <w:sz w:val="20"/>
          <w:szCs w:val="20"/>
        </w:rPr>
      </w:pPr>
    </w:p>
    <w:p w14:paraId="60FE3B58" w14:textId="77777777" w:rsidR="00502CC8" w:rsidRPr="00DD6B0E" w:rsidRDefault="00502CC8" w:rsidP="001244A3">
      <w:pPr>
        <w:spacing w:line="0" w:lineRule="atLeast"/>
        <w:rPr>
          <w:rFonts w:eastAsia="Arial" w:cstheme="minorHAnsi"/>
          <w:color w:val="333333"/>
          <w:sz w:val="20"/>
          <w:szCs w:val="20"/>
        </w:rPr>
      </w:pPr>
    </w:p>
    <w:p w14:paraId="14377A16" w14:textId="77777777" w:rsidR="00195C30" w:rsidRPr="00DD6B0E" w:rsidRDefault="00195C30" w:rsidP="001244A3">
      <w:pPr>
        <w:spacing w:line="0" w:lineRule="atLeast"/>
        <w:rPr>
          <w:rFonts w:eastAsia="Arial" w:cstheme="minorHAnsi"/>
          <w:color w:val="333333"/>
          <w:sz w:val="20"/>
          <w:szCs w:val="20"/>
        </w:rPr>
      </w:pPr>
    </w:p>
    <w:p w14:paraId="2F534CAD" w14:textId="77777777" w:rsidR="00195C30" w:rsidRPr="00DD6B0E" w:rsidRDefault="00195C30" w:rsidP="001244A3">
      <w:pPr>
        <w:spacing w:line="0" w:lineRule="atLeast"/>
        <w:rPr>
          <w:rFonts w:eastAsia="Arial" w:cstheme="minorHAnsi"/>
          <w:color w:val="333333"/>
          <w:sz w:val="20"/>
          <w:szCs w:val="20"/>
        </w:rPr>
      </w:pPr>
    </w:p>
    <w:p w14:paraId="29B1428B" w14:textId="77777777" w:rsidR="00195C30" w:rsidRPr="00DD6B0E" w:rsidRDefault="00195C30" w:rsidP="001244A3">
      <w:pPr>
        <w:spacing w:line="0" w:lineRule="atLeast"/>
        <w:rPr>
          <w:rFonts w:eastAsia="Arial" w:cstheme="minorHAnsi"/>
          <w:color w:val="333333"/>
          <w:sz w:val="20"/>
          <w:szCs w:val="20"/>
        </w:rPr>
      </w:pPr>
    </w:p>
    <w:p w14:paraId="1052A318" w14:textId="77777777" w:rsidR="00195C30" w:rsidRPr="00DD6B0E" w:rsidRDefault="00195C30" w:rsidP="001244A3">
      <w:pPr>
        <w:spacing w:line="0" w:lineRule="atLeast"/>
        <w:rPr>
          <w:rFonts w:eastAsia="Arial" w:cstheme="minorHAnsi"/>
          <w:color w:val="333333"/>
          <w:sz w:val="20"/>
          <w:szCs w:val="20"/>
        </w:rPr>
      </w:pPr>
    </w:p>
    <w:p w14:paraId="4D4785F7" w14:textId="77777777" w:rsidR="00195C30" w:rsidRPr="00DD6B0E" w:rsidRDefault="00195C30" w:rsidP="001244A3">
      <w:pPr>
        <w:spacing w:line="0" w:lineRule="atLeast"/>
        <w:rPr>
          <w:rFonts w:eastAsia="Arial" w:cstheme="minorHAnsi"/>
          <w:color w:val="333333"/>
          <w:sz w:val="20"/>
          <w:szCs w:val="20"/>
        </w:rPr>
      </w:pPr>
    </w:p>
    <w:p w14:paraId="4BEB420D" w14:textId="77777777" w:rsidR="00195C30" w:rsidRPr="00DD6B0E" w:rsidRDefault="00195C30" w:rsidP="001244A3">
      <w:pPr>
        <w:spacing w:line="0" w:lineRule="atLeast"/>
        <w:rPr>
          <w:rFonts w:eastAsia="Arial" w:cstheme="minorHAnsi"/>
          <w:color w:val="333333"/>
          <w:sz w:val="20"/>
          <w:szCs w:val="20"/>
        </w:rPr>
      </w:pPr>
    </w:p>
    <w:p w14:paraId="1B51C717" w14:textId="77777777" w:rsidR="00195C30" w:rsidRPr="00DD6B0E" w:rsidRDefault="00195C30" w:rsidP="001244A3">
      <w:pPr>
        <w:spacing w:line="0" w:lineRule="atLeast"/>
        <w:rPr>
          <w:rFonts w:eastAsia="Arial" w:cstheme="minorHAnsi"/>
          <w:color w:val="333333"/>
          <w:sz w:val="20"/>
          <w:szCs w:val="20"/>
        </w:rPr>
      </w:pPr>
    </w:p>
    <w:p w14:paraId="2B4F7315" w14:textId="77777777" w:rsidR="00195C30" w:rsidRPr="00DD6B0E" w:rsidRDefault="00195C30" w:rsidP="001244A3">
      <w:pPr>
        <w:spacing w:line="0" w:lineRule="atLeast"/>
        <w:rPr>
          <w:rFonts w:eastAsia="Arial" w:cstheme="minorHAnsi"/>
          <w:color w:val="333333"/>
          <w:sz w:val="20"/>
          <w:szCs w:val="20"/>
        </w:rPr>
      </w:pPr>
    </w:p>
    <w:p w14:paraId="21FEA92C" w14:textId="77777777" w:rsidR="00195C30" w:rsidRPr="00DD6B0E" w:rsidRDefault="00195C30" w:rsidP="001244A3">
      <w:pPr>
        <w:spacing w:line="0" w:lineRule="atLeast"/>
        <w:rPr>
          <w:rFonts w:eastAsia="Arial" w:cstheme="minorHAnsi"/>
          <w:color w:val="333333"/>
          <w:sz w:val="20"/>
          <w:szCs w:val="20"/>
        </w:rPr>
      </w:pPr>
    </w:p>
    <w:p w14:paraId="41ACCDD5" w14:textId="77777777" w:rsidR="00195C30" w:rsidRPr="00DD6B0E" w:rsidRDefault="00195C30" w:rsidP="001244A3">
      <w:pPr>
        <w:spacing w:line="0" w:lineRule="atLeast"/>
        <w:rPr>
          <w:rFonts w:eastAsia="Arial" w:cstheme="minorHAnsi"/>
          <w:color w:val="333333"/>
          <w:sz w:val="20"/>
          <w:szCs w:val="20"/>
        </w:rPr>
      </w:pPr>
    </w:p>
    <w:p w14:paraId="1D613DD9" w14:textId="77777777" w:rsidR="00195C30" w:rsidRPr="00DD6B0E" w:rsidRDefault="00195C30" w:rsidP="001244A3">
      <w:pPr>
        <w:spacing w:line="0" w:lineRule="atLeast"/>
        <w:rPr>
          <w:rFonts w:eastAsia="Arial" w:cstheme="minorHAnsi"/>
          <w:color w:val="333333"/>
          <w:sz w:val="20"/>
          <w:szCs w:val="20"/>
        </w:rPr>
      </w:pPr>
    </w:p>
    <w:p w14:paraId="368E5CAA" w14:textId="77777777" w:rsidR="00195C30" w:rsidRPr="00DD6B0E" w:rsidRDefault="00195C30" w:rsidP="001244A3">
      <w:pPr>
        <w:spacing w:line="0" w:lineRule="atLeast"/>
        <w:rPr>
          <w:rFonts w:eastAsia="Arial" w:cstheme="minorHAnsi"/>
          <w:color w:val="333333"/>
          <w:sz w:val="20"/>
          <w:szCs w:val="20"/>
        </w:rPr>
      </w:pPr>
    </w:p>
    <w:p w14:paraId="0E85AD65" w14:textId="77777777" w:rsidR="00195C30" w:rsidRPr="00DD6B0E" w:rsidRDefault="00195C30" w:rsidP="001244A3">
      <w:pPr>
        <w:spacing w:line="0" w:lineRule="atLeast"/>
        <w:rPr>
          <w:rFonts w:eastAsia="Arial" w:cstheme="minorHAnsi"/>
          <w:color w:val="333333"/>
          <w:sz w:val="20"/>
          <w:szCs w:val="20"/>
        </w:rPr>
      </w:pPr>
    </w:p>
    <w:p w14:paraId="3959A1AE" w14:textId="77777777" w:rsidR="00195C30" w:rsidRPr="00DD6B0E" w:rsidRDefault="00A52F33" w:rsidP="001244A3">
      <w:pPr>
        <w:spacing w:line="0" w:lineRule="atLeast"/>
        <w:rPr>
          <w:rFonts w:eastAsia="Arial" w:cstheme="minorHAnsi"/>
          <w:color w:val="333333"/>
          <w:sz w:val="20"/>
          <w:szCs w:val="20"/>
        </w:rPr>
      </w:pPr>
      <w:r w:rsidRPr="00DD6B0E">
        <w:rPr>
          <w:rFonts w:eastAsia="Arial" w:cstheme="minorHAnsi"/>
          <w:color w:val="333333"/>
          <w:sz w:val="20"/>
          <w:szCs w:val="20"/>
        </w:rPr>
        <w:t xml:space="preserve">Published by the </w:t>
      </w:r>
      <w:r w:rsidR="00195C30" w:rsidRPr="00DD6B0E">
        <w:rPr>
          <w:rFonts w:eastAsia="Arial" w:cstheme="minorHAnsi"/>
          <w:color w:val="333333"/>
          <w:sz w:val="20"/>
          <w:szCs w:val="20"/>
        </w:rPr>
        <w:t xml:space="preserve">National Department of Health, Republic of South Africa, 2019 </w:t>
      </w:r>
    </w:p>
    <w:p w14:paraId="3E9C6D92" w14:textId="77777777" w:rsidR="00195C30" w:rsidRPr="00DD6B0E" w:rsidRDefault="00195C30" w:rsidP="001244A3">
      <w:pPr>
        <w:spacing w:line="0" w:lineRule="atLeast"/>
        <w:rPr>
          <w:rFonts w:eastAsia="Arial" w:cstheme="minorHAnsi"/>
          <w:color w:val="333333"/>
          <w:sz w:val="20"/>
          <w:szCs w:val="20"/>
        </w:rPr>
      </w:pPr>
    </w:p>
    <w:p w14:paraId="12246052" w14:textId="77777777" w:rsidR="00195C30" w:rsidRPr="00DD6B0E" w:rsidRDefault="00195C30" w:rsidP="001244A3">
      <w:pPr>
        <w:spacing w:line="0" w:lineRule="atLeast"/>
        <w:rPr>
          <w:rFonts w:eastAsia="Arial" w:cstheme="minorHAnsi"/>
          <w:color w:val="333333"/>
          <w:sz w:val="20"/>
          <w:szCs w:val="20"/>
        </w:rPr>
      </w:pPr>
      <w:r w:rsidRPr="00DD6B0E">
        <w:rPr>
          <w:rFonts w:eastAsia="Arial" w:cstheme="minorHAnsi"/>
          <w:color w:val="333333"/>
          <w:sz w:val="20"/>
          <w:szCs w:val="20"/>
        </w:rPr>
        <w:t>Civitas Building, 222 Thabo Sehume St.,</w:t>
      </w:r>
    </w:p>
    <w:p w14:paraId="188FDAF2" w14:textId="77777777" w:rsidR="00A52F33" w:rsidRPr="00DD6B0E" w:rsidRDefault="00195C30" w:rsidP="001244A3">
      <w:pPr>
        <w:spacing w:line="0" w:lineRule="atLeast"/>
        <w:rPr>
          <w:rFonts w:eastAsia="Arial" w:cstheme="minorHAnsi"/>
          <w:color w:val="333333"/>
          <w:sz w:val="20"/>
          <w:szCs w:val="20"/>
        </w:rPr>
      </w:pPr>
      <w:r w:rsidRPr="00DD6B0E">
        <w:rPr>
          <w:rFonts w:eastAsia="Arial" w:cstheme="minorHAnsi"/>
          <w:color w:val="333333"/>
          <w:sz w:val="20"/>
          <w:szCs w:val="20"/>
        </w:rPr>
        <w:t>CBD Pretoria, 0001</w:t>
      </w:r>
    </w:p>
    <w:p w14:paraId="61CF2F62" w14:textId="77777777" w:rsidR="00195C30" w:rsidRPr="00DD6B0E" w:rsidRDefault="00195C30" w:rsidP="001244A3">
      <w:pPr>
        <w:spacing w:line="0" w:lineRule="atLeast"/>
        <w:rPr>
          <w:rFonts w:eastAsia="Arial" w:cstheme="minorHAnsi"/>
          <w:color w:val="333333"/>
          <w:sz w:val="20"/>
          <w:szCs w:val="20"/>
        </w:rPr>
      </w:pPr>
      <w:r w:rsidRPr="00DD6B0E">
        <w:rPr>
          <w:rFonts w:eastAsia="Arial" w:cstheme="minorHAnsi"/>
          <w:color w:val="333333"/>
          <w:sz w:val="20"/>
          <w:szCs w:val="20"/>
        </w:rPr>
        <w:t>012 395 8000</w:t>
      </w:r>
    </w:p>
    <w:p w14:paraId="6CD43AC6" w14:textId="1EB7C3D5" w:rsidR="00A52F33" w:rsidRPr="004F7DA5" w:rsidRDefault="00657D45" w:rsidP="004F7DA5">
      <w:pPr>
        <w:spacing w:line="0" w:lineRule="atLeast"/>
        <w:rPr>
          <w:rFonts w:eastAsia="Arial" w:cstheme="minorHAnsi"/>
          <w:color w:val="333333"/>
          <w:sz w:val="20"/>
          <w:szCs w:val="20"/>
        </w:rPr>
        <w:sectPr w:rsidR="00A52F33" w:rsidRPr="004F7DA5" w:rsidSect="00605059">
          <w:footerReference w:type="default" r:id="rId12"/>
          <w:pgSz w:w="12240" w:h="15840"/>
          <w:pgMar w:top="1440" w:right="1440" w:bottom="1440" w:left="1440" w:header="720" w:footer="720" w:gutter="0"/>
          <w:cols w:space="720"/>
          <w:docGrid w:linePitch="360"/>
        </w:sectPr>
      </w:pPr>
      <w:hyperlink r:id="rId13" w:history="1">
        <w:r w:rsidR="00195C30" w:rsidRPr="00DD6B0E">
          <w:rPr>
            <w:rStyle w:val="Hyperlink"/>
            <w:rFonts w:eastAsia="Arial" w:cstheme="minorHAnsi"/>
            <w:sz w:val="20"/>
            <w:szCs w:val="20"/>
          </w:rPr>
          <w:t>http://www.health.gov.za</w:t>
        </w:r>
      </w:hyperlink>
    </w:p>
    <w:p w14:paraId="24DFA2DC" w14:textId="77BAF1CD" w:rsidR="00502CC8" w:rsidRDefault="00502CC8" w:rsidP="004F7DA5">
      <w:pPr>
        <w:rPr>
          <w:b/>
          <w:color w:val="009051"/>
          <w:sz w:val="28"/>
          <w:szCs w:val="28"/>
        </w:rPr>
      </w:pPr>
      <w:r w:rsidRPr="00DD6B0E">
        <w:rPr>
          <w:b/>
          <w:color w:val="009051"/>
          <w:sz w:val="28"/>
          <w:szCs w:val="28"/>
        </w:rPr>
        <w:lastRenderedPageBreak/>
        <w:t>Foreword</w:t>
      </w:r>
    </w:p>
    <w:p w14:paraId="21750F31" w14:textId="77777777" w:rsidR="00077B81" w:rsidRPr="00077B81" w:rsidRDefault="00077B81" w:rsidP="004F7DA5">
      <w:pPr>
        <w:rPr>
          <w:rFonts w:cstheme="majorBidi"/>
          <w:b/>
          <w:color w:val="009051"/>
          <w:sz w:val="18"/>
          <w:szCs w:val="18"/>
        </w:rPr>
      </w:pPr>
    </w:p>
    <w:p w14:paraId="32779F2D" w14:textId="069A2E00" w:rsidR="00502CC8" w:rsidRPr="00DD6B0E" w:rsidRDefault="004F7DA5" w:rsidP="001244A3">
      <w:r w:rsidRPr="001B5AB1">
        <w:rPr>
          <w:noProof/>
          <w:lang w:val="en-ZA" w:eastAsia="en-ZA"/>
        </w:rPr>
        <w:drawing>
          <wp:anchor distT="0" distB="0" distL="114300" distR="114300" simplePos="0" relativeHeight="251670528" behindDoc="0" locked="0" layoutInCell="1" allowOverlap="1" wp14:anchorId="71C5DE70" wp14:editId="29E5A1C4">
            <wp:simplePos x="0" y="0"/>
            <wp:positionH relativeFrom="margin">
              <wp:posOffset>-19050</wp:posOffset>
            </wp:positionH>
            <wp:positionV relativeFrom="paragraph">
              <wp:posOffset>29845</wp:posOffset>
            </wp:positionV>
            <wp:extent cx="1828800" cy="1828800"/>
            <wp:effectExtent l="0" t="0" r="0" b="0"/>
            <wp:wrapSquare wrapText="bothSides"/>
            <wp:docPr id="11" name="Picture 11" descr="C:\Users\vmagomani\AppData\Local\Microsoft\Windows\INetCache\Content.Outlook\1CIHDMF1\Official photo - 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magomani\AppData\Local\Microsoft\Windows\INetCache\Content.Outlook\1CIHDMF1\Official photo - D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anchor>
        </w:drawing>
      </w:r>
      <w:r w:rsidR="00502CC8" w:rsidRPr="00DD6B0E">
        <w:t xml:space="preserve">The consolidation of the various service guidelines presented in </w:t>
      </w:r>
      <w:r w:rsidR="002055D3">
        <w:rPr>
          <w:lang w:eastAsia="en-ZA"/>
        </w:rPr>
        <w:t>t</w:t>
      </w:r>
      <w:r w:rsidR="00502CC8" w:rsidRPr="00DD6B0E">
        <w:rPr>
          <w:lang w:eastAsia="en-ZA"/>
        </w:rPr>
        <w:t xml:space="preserve">he National Integrated Sexual and Reproductive Health and Rights Policy </w:t>
      </w:r>
      <w:r w:rsidR="00502CC8" w:rsidRPr="00DD6B0E">
        <w:t>provides an opportunity to define a package of service benefits for women throughout their reproductive lifecycle. The package of services will form a basis for the implementation of the National Health Insurance. The policy will respond to women’s needs o</w:t>
      </w:r>
      <w:r w:rsidR="00195C30" w:rsidRPr="00DD6B0E">
        <w:t>n agency and choice in a rights-</w:t>
      </w:r>
      <w:r w:rsidR="00502CC8" w:rsidRPr="00DD6B0E">
        <w:t xml:space="preserve">based approach.  </w:t>
      </w:r>
    </w:p>
    <w:p w14:paraId="32223F3D" w14:textId="77777777" w:rsidR="00502CC8" w:rsidRPr="00DD6B0E" w:rsidRDefault="00502CC8" w:rsidP="001244A3">
      <w:pPr>
        <w:rPr>
          <w:rFonts w:eastAsia="Times New Roman" w:cs="Times New Roman"/>
          <w:lang w:eastAsia="en-ZA"/>
        </w:rPr>
      </w:pPr>
    </w:p>
    <w:p w14:paraId="66E0E259" w14:textId="381B4BCE" w:rsidR="00502CC8" w:rsidRPr="00DD6B0E" w:rsidRDefault="00502CC8" w:rsidP="001244A3">
      <w:r w:rsidRPr="00DD6B0E">
        <w:rPr>
          <w:rFonts w:eastAsia="Times New Roman" w:cs="Times New Roman"/>
          <w:lang w:eastAsia="en-ZA"/>
        </w:rPr>
        <w:t xml:space="preserve">This </w:t>
      </w:r>
      <w:r w:rsidR="002055D3">
        <w:rPr>
          <w:rFonts w:eastAsia="Times New Roman" w:cs="Times New Roman"/>
          <w:lang w:eastAsia="en-ZA"/>
        </w:rPr>
        <w:t xml:space="preserve">policy is a demonstration of </w:t>
      </w:r>
      <w:r w:rsidR="00225776">
        <w:rPr>
          <w:rFonts w:eastAsia="Times New Roman" w:cs="Times New Roman"/>
          <w:lang w:eastAsia="en-ZA"/>
        </w:rPr>
        <w:t xml:space="preserve">the </w:t>
      </w:r>
      <w:r w:rsidR="002055D3">
        <w:rPr>
          <w:rFonts w:eastAsia="Times New Roman" w:cs="Times New Roman"/>
          <w:lang w:eastAsia="en-ZA"/>
        </w:rPr>
        <w:t>Department of Health</w:t>
      </w:r>
      <w:r w:rsidR="00225776">
        <w:rPr>
          <w:rFonts w:eastAsia="Times New Roman" w:cs="Times New Roman"/>
          <w:lang w:eastAsia="en-ZA"/>
        </w:rPr>
        <w:t>’s</w:t>
      </w:r>
      <w:r w:rsidRPr="00DD6B0E">
        <w:rPr>
          <w:rFonts w:eastAsia="Times New Roman" w:cs="Times New Roman"/>
          <w:lang w:eastAsia="en-ZA"/>
        </w:rPr>
        <w:t xml:space="preserve"> commitment to provid</w:t>
      </w:r>
      <w:r w:rsidR="00225776">
        <w:rPr>
          <w:rFonts w:eastAsia="Times New Roman" w:cs="Times New Roman"/>
          <w:lang w:eastAsia="en-ZA"/>
        </w:rPr>
        <w:t>e</w:t>
      </w:r>
      <w:r w:rsidRPr="00DD6B0E">
        <w:rPr>
          <w:rFonts w:eastAsia="Times New Roman" w:cs="Times New Roman"/>
          <w:lang w:eastAsia="en-ZA"/>
        </w:rPr>
        <w:t xml:space="preserve"> comprehensive sexual and reproductive health services </w:t>
      </w:r>
      <w:r w:rsidRPr="00DD6B0E">
        <w:rPr>
          <w:lang w:eastAsia="en-ZA"/>
        </w:rPr>
        <w:t xml:space="preserve">with a </w:t>
      </w:r>
      <w:bookmarkStart w:id="0" w:name="_GoBack"/>
      <w:bookmarkEnd w:id="0"/>
      <w:r w:rsidR="00FF0D90" w:rsidRPr="00DD6B0E">
        <w:rPr>
          <w:lang w:eastAsia="en-ZA"/>
        </w:rPr>
        <w:t>rights-based</w:t>
      </w:r>
      <w:r w:rsidRPr="00DD6B0E">
        <w:rPr>
          <w:lang w:eastAsia="en-ZA"/>
        </w:rPr>
        <w:t xml:space="preserve"> approach, in order to achieve health for all</w:t>
      </w:r>
      <w:r w:rsidRPr="00DD6B0E">
        <w:rPr>
          <w:rFonts w:eastAsia="Times New Roman" w:cs="Times New Roman"/>
          <w:lang w:eastAsia="en-ZA"/>
        </w:rPr>
        <w:t xml:space="preserve">. </w:t>
      </w:r>
      <w:r w:rsidRPr="00DD6B0E">
        <w:t xml:space="preserve">Embedded in the principles of equity and equality, this policy emphasises the autonomy and agency of clients seeking sexual reproductive health and rights (SRHR) services. </w:t>
      </w:r>
      <w:r w:rsidRPr="00DD6B0E">
        <w:rPr>
          <w:lang w:eastAsia="en-ZA"/>
        </w:rPr>
        <w:t>Legal guidance in this policy has been taken from important statutes that govern the advancement of SRHR, such as the</w:t>
      </w:r>
      <w:r w:rsidR="002055D3" w:rsidRPr="002055D3">
        <w:t xml:space="preserve"> Criminal Law (Sexual Offences and Related Matters) Amendment Act 32 of 2007 </w:t>
      </w:r>
      <w:r w:rsidRPr="00DD6B0E">
        <w:t>and the Choice o</w:t>
      </w:r>
      <w:r w:rsidR="00CE148C">
        <w:t>n</w:t>
      </w:r>
      <w:r w:rsidRPr="00DD6B0E">
        <w:t xml:space="preserve"> Termination of Pregnancy Act</w:t>
      </w:r>
      <w:r w:rsidR="002055D3">
        <w:t xml:space="preserve"> 92 of 1996.</w:t>
      </w:r>
    </w:p>
    <w:p w14:paraId="5C584C58" w14:textId="77777777" w:rsidR="00502CC8" w:rsidRPr="00DD6B0E" w:rsidRDefault="00502CC8" w:rsidP="001244A3"/>
    <w:p w14:paraId="4275A7E8" w14:textId="7495AF4A" w:rsidR="00502CC8" w:rsidRPr="00DD6B0E" w:rsidRDefault="00502CC8" w:rsidP="001244A3">
      <w:r w:rsidRPr="00DD6B0E">
        <w:rPr>
          <w:lang w:eastAsia="en-ZA"/>
        </w:rPr>
        <w:t xml:space="preserve">This document consolidates several clinical and policy guidelines on various aspects of SRHR; including the </w:t>
      </w:r>
      <w:r w:rsidRPr="00DD6B0E">
        <w:t xml:space="preserve">National Contraception Clinical Guidelines; </w:t>
      </w:r>
      <w:r w:rsidR="00CE148C" w:rsidRPr="00CE148C">
        <w:t>National Clinical Guidelines for Safe Conception and Infertility</w:t>
      </w:r>
      <w:r w:rsidRPr="00DD6B0E">
        <w:rPr>
          <w:rFonts w:eastAsia="Times New Roman" w:cs="Times New Roman"/>
          <w:lang w:eastAsia="en-ZA"/>
        </w:rPr>
        <w:t>; National Guidelines for I</w:t>
      </w:r>
      <w:r w:rsidR="00CE148C">
        <w:rPr>
          <w:rFonts w:eastAsia="Times New Roman" w:cs="Times New Roman"/>
          <w:lang w:eastAsia="en-ZA"/>
        </w:rPr>
        <w:t>mplementation of Choice on</w:t>
      </w:r>
      <w:r w:rsidRPr="00DD6B0E">
        <w:rPr>
          <w:rFonts w:eastAsia="Times New Roman" w:cs="Times New Roman"/>
          <w:lang w:eastAsia="en-ZA"/>
        </w:rPr>
        <w:t xml:space="preserve"> Termination of Pregnancy;</w:t>
      </w:r>
      <w:r w:rsidRPr="00DD6B0E">
        <w:rPr>
          <w:b/>
          <w:i/>
          <w:color w:val="70AD47" w:themeColor="accent6"/>
        </w:rPr>
        <w:t xml:space="preserve"> </w:t>
      </w:r>
      <w:r w:rsidR="00667F62" w:rsidRPr="002055D3">
        <w:t>the</w:t>
      </w:r>
      <w:r w:rsidR="00667F62" w:rsidRPr="002055D3">
        <w:rPr>
          <w:rFonts w:eastAsia="Times New Roman" w:cs="Times New Roman"/>
          <w:lang w:eastAsia="en-ZA"/>
        </w:rPr>
        <w:t xml:space="preserve"> </w:t>
      </w:r>
      <w:r w:rsidR="00667F62">
        <w:t>Sexually Transmitted Infections Management Guidelines</w:t>
      </w:r>
      <w:r w:rsidRPr="00DD6B0E">
        <w:rPr>
          <w:rFonts w:eastAsia="Times New Roman" w:cs="Times New Roman"/>
          <w:lang w:eastAsia="en-ZA"/>
        </w:rPr>
        <w:t xml:space="preserve">; </w:t>
      </w:r>
      <w:r w:rsidR="00EE1A4C" w:rsidRPr="00DD6B0E">
        <w:rPr>
          <w:rFonts w:eastAsia="Times New Roman" w:cs="Times New Roman"/>
          <w:lang w:eastAsia="en-ZA"/>
        </w:rPr>
        <w:t>National</w:t>
      </w:r>
      <w:r w:rsidRPr="00DD6B0E">
        <w:rPr>
          <w:rFonts w:eastAsia="Times New Roman" w:cs="Times New Roman"/>
          <w:lang w:eastAsia="en-ZA"/>
        </w:rPr>
        <w:t xml:space="preserve"> Clinical Guidelines for Cervical Cancer Contro</w:t>
      </w:r>
      <w:r w:rsidR="00667F62">
        <w:rPr>
          <w:rFonts w:eastAsia="Times New Roman" w:cs="Times New Roman"/>
          <w:lang w:eastAsia="en-ZA"/>
        </w:rPr>
        <w:t>l and management</w:t>
      </w:r>
      <w:r w:rsidRPr="00DD6B0E">
        <w:rPr>
          <w:rFonts w:eastAsia="Times New Roman" w:cs="Times New Roman"/>
          <w:lang w:eastAsia="en-ZA"/>
        </w:rPr>
        <w:t xml:space="preserve">; </w:t>
      </w:r>
      <w:r w:rsidR="00EE1A4C" w:rsidRPr="00DD6B0E">
        <w:t>National</w:t>
      </w:r>
      <w:r w:rsidRPr="00DD6B0E">
        <w:t xml:space="preserve"> Clinical Guidelines for Breast Cancer Control</w:t>
      </w:r>
      <w:r w:rsidR="00667F62">
        <w:t xml:space="preserve"> and management</w:t>
      </w:r>
      <w:r w:rsidRPr="00DD6B0E">
        <w:t xml:space="preserve">; and the </w:t>
      </w:r>
      <w:r w:rsidRPr="00DD6B0E">
        <w:rPr>
          <w:rFonts w:eastAsia="Times New Roman" w:cs="Times New Roman"/>
          <w:lang w:eastAsia="en-ZA"/>
        </w:rPr>
        <w:t>Guidelines on the Management of Post-Exposure Prophylaxis (PEP) in Occupational and Non-Occupational Exposures</w:t>
      </w:r>
      <w:r w:rsidRPr="00DD6B0E">
        <w:t>.</w:t>
      </w:r>
    </w:p>
    <w:p w14:paraId="36B74440" w14:textId="77777777" w:rsidR="00502CC8" w:rsidRPr="00DD6B0E" w:rsidRDefault="00502CC8" w:rsidP="001244A3"/>
    <w:p w14:paraId="2FC22457" w14:textId="05B65D56" w:rsidR="00502CC8" w:rsidRPr="00DD6B0E" w:rsidRDefault="00502CC8" w:rsidP="001244A3">
      <w:r w:rsidRPr="00DD6B0E">
        <w:t xml:space="preserve">In addition, reference is made to other documents that advance adolescent health and </w:t>
      </w:r>
      <w:r w:rsidR="00225776">
        <w:t xml:space="preserve">that </w:t>
      </w:r>
      <w:r w:rsidRPr="00DD6B0E">
        <w:t xml:space="preserve">address underserved and key populations with a focus on the reduction of </w:t>
      </w:r>
      <w:r w:rsidR="002055D3" w:rsidRPr="00DD6B0E">
        <w:t>gender-based</w:t>
      </w:r>
      <w:r w:rsidRPr="00DD6B0E">
        <w:t xml:space="preserve"> violence. These documents include the National Adolescent and Youth Health Policy; National HIV Testing Services (HTS) Policy; National Strategic Plan for HIV, TB and STIs; Department Basic Education National Policy on HIV, STIs and TB; Prevention and Management of Learner Pregnancy in Schools; South African National LGBTI HIV Plan; and the South African National Sex Worker HIV Plan. </w:t>
      </w:r>
    </w:p>
    <w:p w14:paraId="45F8F652" w14:textId="77777777" w:rsidR="00502CC8" w:rsidRPr="00DD6B0E" w:rsidRDefault="00502CC8" w:rsidP="001244A3"/>
    <w:p w14:paraId="7B0E8406" w14:textId="77777777" w:rsidR="00A36FA8" w:rsidRPr="00DD6B0E" w:rsidRDefault="00A36FA8" w:rsidP="001244A3">
      <w:r w:rsidRPr="00DD6B0E">
        <w:rPr>
          <w:rFonts w:eastAsia="Times New Roman" w:cs="Times New Roman"/>
          <w:lang w:eastAsia="en-ZA"/>
        </w:rPr>
        <w:t>International and regional policies and strategies that advance the SRHR agenda are not only acknowledged but guide</w:t>
      </w:r>
      <w:r w:rsidR="002055D3">
        <w:rPr>
          <w:rFonts w:eastAsia="Times New Roman" w:cs="Times New Roman"/>
          <w:lang w:eastAsia="en-ZA"/>
        </w:rPr>
        <w:t>d</w:t>
      </w:r>
      <w:r w:rsidRPr="00DD6B0E">
        <w:rPr>
          <w:rFonts w:eastAsia="Times New Roman" w:cs="Times New Roman"/>
          <w:lang w:eastAsia="en-ZA"/>
        </w:rPr>
        <w:t xml:space="preserve"> the thinking behind this policy. </w:t>
      </w:r>
      <w:r w:rsidRPr="00DD6B0E">
        <w:rPr>
          <w:lang w:eastAsia="en-ZA"/>
        </w:rPr>
        <w:t>The National Integrated Sexual and Reproductive Health and Rights Policy</w:t>
      </w:r>
      <w:r w:rsidR="004F5010">
        <w:rPr>
          <w:rFonts w:eastAsia="Times New Roman" w:cs="Times New Roman"/>
          <w:lang w:eastAsia="en-ZA"/>
        </w:rPr>
        <w:t xml:space="preserve"> is drawn from the Department of Health</w:t>
      </w:r>
      <w:r w:rsidRPr="00DD6B0E">
        <w:rPr>
          <w:rFonts w:eastAsia="Times New Roman" w:cs="Times New Roman"/>
          <w:lang w:eastAsia="en-ZA"/>
        </w:rPr>
        <w:t xml:space="preserve"> commitment to achieving the Sustainable Development Goals (SDGs), the South African Development Community (SADC) minimum package for SRHR services, and the SADC SRHR strategy. </w:t>
      </w:r>
      <w:r w:rsidRPr="00DD6B0E">
        <w:t xml:space="preserve">Many issues have emerged since the adoption of the SDGs, and in line with </w:t>
      </w:r>
      <w:r w:rsidR="004F5010" w:rsidRPr="004F5010">
        <w:t>the Department of Health</w:t>
      </w:r>
      <w:r w:rsidR="004F5010">
        <w:t>’s</w:t>
      </w:r>
      <w:r w:rsidRPr="00DD6B0E">
        <w:t xml:space="preserve"> plan to further reduce maternal mortality and morbidity, this policy couldn’t have come at a better time, creating further momentum for achieving the goals.</w:t>
      </w:r>
      <w:r w:rsidRPr="00DD6B0E">
        <w:rPr>
          <w:rFonts w:eastAsia="Times New Roman" w:cs="Times New Roman"/>
          <w:lang w:eastAsia="en-ZA"/>
        </w:rPr>
        <w:t xml:space="preserve"> The global Family Planning 2020 framework including the </w:t>
      </w:r>
      <w:r w:rsidRPr="00DD6B0E">
        <w:rPr>
          <w:rFonts w:eastAsia="Times New Roman" w:cs="Times New Roman"/>
          <w:lang w:eastAsia="en-ZA"/>
        </w:rPr>
        <w:lastRenderedPageBreak/>
        <w:t>International Conference on Population and Development (ICPD) of 1994, the Beijing Platform for action and the Maputo Plan of Action (2006) particularly advance our global collaboration for the advancement of SRHR.</w:t>
      </w:r>
      <w:r w:rsidRPr="00DD6B0E">
        <w:t xml:space="preserve"> </w:t>
      </w:r>
    </w:p>
    <w:p w14:paraId="76EBCB05" w14:textId="77777777" w:rsidR="00A36FA8" w:rsidRPr="00DD6B0E" w:rsidRDefault="00A36FA8" w:rsidP="001244A3"/>
    <w:p w14:paraId="4ED86DEF" w14:textId="77777777" w:rsidR="00A36FA8" w:rsidRPr="00DD6B0E" w:rsidRDefault="00A36FA8" w:rsidP="001244A3">
      <w:r w:rsidRPr="00DD6B0E">
        <w:t xml:space="preserve">The goal of this policy is to promote, through informed choice and with a </w:t>
      </w:r>
      <w:proofErr w:type="gramStart"/>
      <w:r w:rsidRPr="00DD6B0E">
        <w:t>rights based</w:t>
      </w:r>
      <w:proofErr w:type="gramEnd"/>
      <w:r w:rsidRPr="00DD6B0E">
        <w:t xml:space="preserve"> approach, high quality and safer reproductive health services and practices by men, women, and youth, therefore providing a </w:t>
      </w:r>
      <w:r w:rsidRPr="00DD6B0E">
        <w:rPr>
          <w:rFonts w:eastAsia="Times New Roman" w:cs="Times New Roman"/>
          <w:lang w:eastAsia="en-ZA"/>
        </w:rPr>
        <w:t xml:space="preserve">framework </w:t>
      </w:r>
      <w:r w:rsidRPr="00DD6B0E">
        <w:t xml:space="preserve">through which the Department of Health manages SRHR services. It is positioned to facilitate coordination between all stakeholders, guide decision makers, protect clients and providers, and provide a justification for allocation of resources - noting that implementation of SRHR services are not only restricted to the health sector. Its implementation is therefore the prerogative of all government departments, industry, and civil society. </w:t>
      </w:r>
    </w:p>
    <w:p w14:paraId="5FFE520C" w14:textId="77777777" w:rsidR="00557966" w:rsidRPr="00CF1A7F" w:rsidRDefault="00557966" w:rsidP="001244A3"/>
    <w:p w14:paraId="3A9E899A" w14:textId="77777777" w:rsidR="00CF1A7F" w:rsidRPr="00CF1A7F" w:rsidRDefault="00CF1A7F" w:rsidP="00CF1A7F">
      <w:r w:rsidRPr="00CF1A7F">
        <w:t>Ms MP Matsoso</w:t>
      </w:r>
    </w:p>
    <w:p w14:paraId="6F119A5B" w14:textId="77777777" w:rsidR="00CF1A7F" w:rsidRPr="00CF1A7F" w:rsidRDefault="00CF1A7F" w:rsidP="00CF1A7F">
      <w:r w:rsidRPr="00CF1A7F">
        <w:t>Director-General: Health</w:t>
      </w:r>
    </w:p>
    <w:p w14:paraId="115B84DB" w14:textId="77777777" w:rsidR="00A52F33" w:rsidRPr="00CF1A7F" w:rsidRDefault="00CF1A7F" w:rsidP="00CF1A7F">
      <w:r w:rsidRPr="00CF1A7F">
        <w:t>October 2019</w:t>
      </w:r>
    </w:p>
    <w:p w14:paraId="7F047955" w14:textId="77777777" w:rsidR="00A52F33" w:rsidRPr="00DD6B0E" w:rsidRDefault="00A52F33" w:rsidP="001244A3"/>
    <w:p w14:paraId="69AF9F6C" w14:textId="77777777" w:rsidR="00A52F33" w:rsidRPr="00DD6B0E" w:rsidRDefault="00A52F33" w:rsidP="001244A3">
      <w:pPr>
        <w:sectPr w:rsidR="00A52F33" w:rsidRPr="00DD6B0E" w:rsidSect="006970B4">
          <w:footerReference w:type="default" r:id="rId15"/>
          <w:pgSz w:w="12240" w:h="15840"/>
          <w:pgMar w:top="1440" w:right="1440" w:bottom="1440" w:left="1440" w:header="720" w:footer="720" w:gutter="0"/>
          <w:pgNumType w:fmt="lowerRoman" w:start="1"/>
          <w:cols w:space="720"/>
          <w:docGrid w:linePitch="360"/>
        </w:sectPr>
      </w:pPr>
    </w:p>
    <w:p w14:paraId="1183E1A8" w14:textId="77777777" w:rsidR="00F53FDC" w:rsidRPr="00DD6B0E" w:rsidRDefault="00F53FDC" w:rsidP="00AC7D18">
      <w:pPr>
        <w:rPr>
          <w:b/>
          <w:color w:val="009051"/>
          <w:sz w:val="28"/>
          <w:szCs w:val="28"/>
        </w:rPr>
      </w:pPr>
      <w:bookmarkStart w:id="1" w:name="_Toc528572366"/>
      <w:bookmarkStart w:id="2" w:name="_Toc512340300"/>
      <w:bookmarkStart w:id="3" w:name="_Toc512340443"/>
      <w:bookmarkStart w:id="4" w:name="_Toc512340730"/>
      <w:r w:rsidRPr="00DD6B0E">
        <w:rPr>
          <w:b/>
          <w:color w:val="009051"/>
          <w:sz w:val="28"/>
          <w:szCs w:val="28"/>
        </w:rPr>
        <w:lastRenderedPageBreak/>
        <w:t>Table of Contents</w:t>
      </w:r>
      <w:bookmarkEnd w:id="1"/>
    </w:p>
    <w:p w14:paraId="0B74A155" w14:textId="77777777" w:rsidR="00F53FDC" w:rsidRPr="00DD6B0E" w:rsidRDefault="00F53FDC" w:rsidP="001244A3"/>
    <w:p w14:paraId="145DEF4E" w14:textId="77777777" w:rsidR="00E30648" w:rsidRPr="00DD6B0E" w:rsidRDefault="004C5A3B">
      <w:pPr>
        <w:pStyle w:val="TOC1"/>
        <w:tabs>
          <w:tab w:val="right" w:leader="dot" w:pos="9350"/>
        </w:tabs>
        <w:rPr>
          <w:rFonts w:eastAsiaTheme="minorEastAsia"/>
          <w:b w:val="0"/>
          <w:noProof/>
          <w:sz w:val="24"/>
        </w:rPr>
      </w:pPr>
      <w:r w:rsidRPr="00DD6B0E">
        <w:fldChar w:fldCharType="begin"/>
      </w:r>
      <w:r w:rsidRPr="00DD6B0E">
        <w:instrText xml:space="preserve"> TOC \o "1-3" \h \z \u </w:instrText>
      </w:r>
      <w:r w:rsidRPr="00DD6B0E">
        <w:fldChar w:fldCharType="separate"/>
      </w:r>
      <w:hyperlink w:anchor="_Toc2870220" w:history="1">
        <w:r w:rsidR="00E30648" w:rsidRPr="00DD6B0E">
          <w:rPr>
            <w:rStyle w:val="Hyperlink"/>
            <w:noProof/>
          </w:rPr>
          <w:t>List of Figures and Tabl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0 \h </w:instrText>
        </w:r>
        <w:r w:rsidR="00E30648" w:rsidRPr="00DD6B0E">
          <w:rPr>
            <w:noProof/>
            <w:webHidden/>
          </w:rPr>
        </w:r>
        <w:r w:rsidR="00E30648" w:rsidRPr="00DD6B0E">
          <w:rPr>
            <w:noProof/>
            <w:webHidden/>
          </w:rPr>
          <w:fldChar w:fldCharType="separate"/>
        </w:r>
        <w:r w:rsidR="00235385">
          <w:rPr>
            <w:noProof/>
            <w:webHidden/>
          </w:rPr>
          <w:t>iv</w:t>
        </w:r>
        <w:r w:rsidR="00E30648" w:rsidRPr="00DD6B0E">
          <w:rPr>
            <w:noProof/>
            <w:webHidden/>
          </w:rPr>
          <w:fldChar w:fldCharType="end"/>
        </w:r>
      </w:hyperlink>
    </w:p>
    <w:p w14:paraId="72B24A5D" w14:textId="77777777" w:rsidR="00E30648" w:rsidRPr="00DD6B0E" w:rsidRDefault="00657D45">
      <w:pPr>
        <w:pStyle w:val="TOC1"/>
        <w:tabs>
          <w:tab w:val="right" w:leader="dot" w:pos="9350"/>
        </w:tabs>
        <w:rPr>
          <w:rFonts w:eastAsiaTheme="minorEastAsia"/>
          <w:b w:val="0"/>
          <w:noProof/>
          <w:sz w:val="24"/>
        </w:rPr>
      </w:pPr>
      <w:hyperlink w:anchor="_Toc2870221" w:history="1">
        <w:r w:rsidR="00E30648" w:rsidRPr="00DD6B0E">
          <w:rPr>
            <w:rStyle w:val="Hyperlink"/>
            <w:noProof/>
          </w:rPr>
          <w:t>Acronym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1 \h </w:instrText>
        </w:r>
        <w:r w:rsidR="00E30648" w:rsidRPr="00DD6B0E">
          <w:rPr>
            <w:noProof/>
            <w:webHidden/>
          </w:rPr>
        </w:r>
        <w:r w:rsidR="00E30648" w:rsidRPr="00DD6B0E">
          <w:rPr>
            <w:noProof/>
            <w:webHidden/>
          </w:rPr>
          <w:fldChar w:fldCharType="separate"/>
        </w:r>
        <w:r w:rsidR="00235385">
          <w:rPr>
            <w:noProof/>
            <w:webHidden/>
          </w:rPr>
          <w:t>v</w:t>
        </w:r>
        <w:r w:rsidR="00E30648" w:rsidRPr="00DD6B0E">
          <w:rPr>
            <w:noProof/>
            <w:webHidden/>
          </w:rPr>
          <w:fldChar w:fldCharType="end"/>
        </w:r>
      </w:hyperlink>
    </w:p>
    <w:p w14:paraId="3CDBD97B" w14:textId="77777777" w:rsidR="00E30648" w:rsidRPr="00DD6B0E" w:rsidRDefault="00657D45">
      <w:pPr>
        <w:pStyle w:val="TOC1"/>
        <w:tabs>
          <w:tab w:val="right" w:leader="dot" w:pos="9350"/>
        </w:tabs>
        <w:rPr>
          <w:rFonts w:eastAsiaTheme="minorEastAsia"/>
          <w:b w:val="0"/>
          <w:noProof/>
          <w:sz w:val="24"/>
        </w:rPr>
      </w:pPr>
      <w:hyperlink w:anchor="_Toc2870222" w:history="1">
        <w:r w:rsidR="00E30648" w:rsidRPr="00DD6B0E">
          <w:rPr>
            <w:rStyle w:val="Hyperlink"/>
            <w:noProof/>
          </w:rPr>
          <w:t>Definitions of Term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2 \h </w:instrText>
        </w:r>
        <w:r w:rsidR="00E30648" w:rsidRPr="00DD6B0E">
          <w:rPr>
            <w:noProof/>
            <w:webHidden/>
          </w:rPr>
        </w:r>
        <w:r w:rsidR="00E30648" w:rsidRPr="00DD6B0E">
          <w:rPr>
            <w:noProof/>
            <w:webHidden/>
          </w:rPr>
          <w:fldChar w:fldCharType="separate"/>
        </w:r>
        <w:r w:rsidR="00235385">
          <w:rPr>
            <w:noProof/>
            <w:webHidden/>
          </w:rPr>
          <w:t>vi</w:t>
        </w:r>
        <w:r w:rsidR="00E30648" w:rsidRPr="00DD6B0E">
          <w:rPr>
            <w:noProof/>
            <w:webHidden/>
          </w:rPr>
          <w:fldChar w:fldCharType="end"/>
        </w:r>
      </w:hyperlink>
    </w:p>
    <w:p w14:paraId="59331BB9" w14:textId="77777777" w:rsidR="00E30648" w:rsidRPr="00DD6B0E" w:rsidRDefault="00657D45">
      <w:pPr>
        <w:pStyle w:val="TOC1"/>
        <w:tabs>
          <w:tab w:val="right" w:leader="dot" w:pos="9350"/>
        </w:tabs>
        <w:rPr>
          <w:rFonts w:eastAsiaTheme="minorEastAsia"/>
          <w:b w:val="0"/>
          <w:noProof/>
          <w:sz w:val="24"/>
        </w:rPr>
      </w:pPr>
      <w:hyperlink w:anchor="_Toc2870223" w:history="1">
        <w:r w:rsidR="00E30648" w:rsidRPr="00DD6B0E">
          <w:rPr>
            <w:rStyle w:val="Hyperlink"/>
            <w:noProof/>
          </w:rPr>
          <w:t>Guiding principles and valu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3 \h </w:instrText>
        </w:r>
        <w:r w:rsidR="00E30648" w:rsidRPr="00DD6B0E">
          <w:rPr>
            <w:noProof/>
            <w:webHidden/>
          </w:rPr>
        </w:r>
        <w:r w:rsidR="00E30648" w:rsidRPr="00DD6B0E">
          <w:rPr>
            <w:noProof/>
            <w:webHidden/>
          </w:rPr>
          <w:fldChar w:fldCharType="separate"/>
        </w:r>
        <w:r w:rsidR="00235385">
          <w:rPr>
            <w:noProof/>
            <w:webHidden/>
          </w:rPr>
          <w:t>1</w:t>
        </w:r>
        <w:r w:rsidR="00E30648" w:rsidRPr="00DD6B0E">
          <w:rPr>
            <w:noProof/>
            <w:webHidden/>
          </w:rPr>
          <w:fldChar w:fldCharType="end"/>
        </w:r>
      </w:hyperlink>
    </w:p>
    <w:p w14:paraId="18BB7275" w14:textId="77777777" w:rsidR="00E30648" w:rsidRPr="00DD6B0E" w:rsidRDefault="00657D45">
      <w:pPr>
        <w:pStyle w:val="TOC1"/>
        <w:tabs>
          <w:tab w:val="right" w:leader="dot" w:pos="9350"/>
        </w:tabs>
        <w:rPr>
          <w:rFonts w:eastAsiaTheme="minorEastAsia"/>
          <w:b w:val="0"/>
          <w:noProof/>
          <w:sz w:val="24"/>
        </w:rPr>
      </w:pPr>
      <w:hyperlink w:anchor="_Toc2870224" w:history="1">
        <w:r w:rsidR="00E30648" w:rsidRPr="00DD6B0E">
          <w:rPr>
            <w:rStyle w:val="Hyperlink"/>
            <w:noProof/>
          </w:rPr>
          <w:t>Overview of the section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4 \h </w:instrText>
        </w:r>
        <w:r w:rsidR="00E30648" w:rsidRPr="00DD6B0E">
          <w:rPr>
            <w:noProof/>
            <w:webHidden/>
          </w:rPr>
        </w:r>
        <w:r w:rsidR="00E30648" w:rsidRPr="00DD6B0E">
          <w:rPr>
            <w:noProof/>
            <w:webHidden/>
          </w:rPr>
          <w:fldChar w:fldCharType="separate"/>
        </w:r>
        <w:r w:rsidR="00235385">
          <w:rPr>
            <w:noProof/>
            <w:webHidden/>
          </w:rPr>
          <w:t>2</w:t>
        </w:r>
        <w:r w:rsidR="00E30648" w:rsidRPr="00DD6B0E">
          <w:rPr>
            <w:noProof/>
            <w:webHidden/>
          </w:rPr>
          <w:fldChar w:fldCharType="end"/>
        </w:r>
      </w:hyperlink>
    </w:p>
    <w:p w14:paraId="6A22BBB5" w14:textId="77777777" w:rsidR="00E30648" w:rsidRPr="00DD6B0E" w:rsidRDefault="00657D45">
      <w:pPr>
        <w:pStyle w:val="TOC1"/>
        <w:tabs>
          <w:tab w:val="right" w:leader="dot" w:pos="9350"/>
        </w:tabs>
        <w:rPr>
          <w:rFonts w:eastAsiaTheme="minorEastAsia"/>
          <w:b w:val="0"/>
          <w:noProof/>
          <w:sz w:val="24"/>
        </w:rPr>
      </w:pPr>
      <w:hyperlink w:anchor="_Toc2870225" w:history="1">
        <w:r w:rsidR="00E30648" w:rsidRPr="00DD6B0E">
          <w:rPr>
            <w:rStyle w:val="Hyperlink"/>
            <w:noProof/>
          </w:rPr>
          <w:t>Section 1. Introduction</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5 \h </w:instrText>
        </w:r>
        <w:r w:rsidR="00E30648" w:rsidRPr="00DD6B0E">
          <w:rPr>
            <w:noProof/>
            <w:webHidden/>
          </w:rPr>
        </w:r>
        <w:r w:rsidR="00E30648" w:rsidRPr="00DD6B0E">
          <w:rPr>
            <w:noProof/>
            <w:webHidden/>
          </w:rPr>
          <w:fldChar w:fldCharType="separate"/>
        </w:r>
        <w:r w:rsidR="00235385">
          <w:rPr>
            <w:noProof/>
            <w:webHidden/>
          </w:rPr>
          <w:t>3</w:t>
        </w:r>
        <w:r w:rsidR="00E30648" w:rsidRPr="00DD6B0E">
          <w:rPr>
            <w:noProof/>
            <w:webHidden/>
          </w:rPr>
          <w:fldChar w:fldCharType="end"/>
        </w:r>
      </w:hyperlink>
    </w:p>
    <w:p w14:paraId="5187FA5A" w14:textId="77777777" w:rsidR="00E30648" w:rsidRPr="00DD6B0E" w:rsidRDefault="00657D45">
      <w:pPr>
        <w:pStyle w:val="TOC2"/>
        <w:rPr>
          <w:rFonts w:eastAsiaTheme="minorEastAsia"/>
          <w:noProof/>
          <w:sz w:val="24"/>
        </w:rPr>
      </w:pPr>
      <w:hyperlink w:anchor="_Toc2870226" w:history="1">
        <w:r w:rsidR="00E30648" w:rsidRPr="00DD6B0E">
          <w:rPr>
            <w:rStyle w:val="Hyperlink"/>
            <w:noProof/>
          </w:rPr>
          <w:t>1.1 Vision</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6 \h </w:instrText>
        </w:r>
        <w:r w:rsidR="00E30648" w:rsidRPr="00DD6B0E">
          <w:rPr>
            <w:noProof/>
            <w:webHidden/>
          </w:rPr>
        </w:r>
        <w:r w:rsidR="00E30648" w:rsidRPr="00DD6B0E">
          <w:rPr>
            <w:noProof/>
            <w:webHidden/>
          </w:rPr>
          <w:fldChar w:fldCharType="separate"/>
        </w:r>
        <w:r w:rsidR="00235385">
          <w:rPr>
            <w:noProof/>
            <w:webHidden/>
          </w:rPr>
          <w:t>4</w:t>
        </w:r>
        <w:r w:rsidR="00E30648" w:rsidRPr="00DD6B0E">
          <w:rPr>
            <w:noProof/>
            <w:webHidden/>
          </w:rPr>
          <w:fldChar w:fldCharType="end"/>
        </w:r>
      </w:hyperlink>
    </w:p>
    <w:p w14:paraId="689C223D" w14:textId="77777777" w:rsidR="00E30648" w:rsidRPr="00DD6B0E" w:rsidRDefault="00657D45">
      <w:pPr>
        <w:pStyle w:val="TOC2"/>
        <w:rPr>
          <w:rFonts w:eastAsiaTheme="minorEastAsia"/>
          <w:noProof/>
          <w:sz w:val="24"/>
        </w:rPr>
      </w:pPr>
      <w:hyperlink w:anchor="_Toc2870227" w:history="1">
        <w:r w:rsidR="00E30648" w:rsidRPr="00DD6B0E">
          <w:rPr>
            <w:rStyle w:val="Hyperlink"/>
            <w:noProof/>
          </w:rPr>
          <w:t>1.2 Mission</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7 \h </w:instrText>
        </w:r>
        <w:r w:rsidR="00E30648" w:rsidRPr="00DD6B0E">
          <w:rPr>
            <w:noProof/>
            <w:webHidden/>
          </w:rPr>
        </w:r>
        <w:r w:rsidR="00E30648" w:rsidRPr="00DD6B0E">
          <w:rPr>
            <w:noProof/>
            <w:webHidden/>
          </w:rPr>
          <w:fldChar w:fldCharType="separate"/>
        </w:r>
        <w:r w:rsidR="00235385">
          <w:rPr>
            <w:noProof/>
            <w:webHidden/>
          </w:rPr>
          <w:t>4</w:t>
        </w:r>
        <w:r w:rsidR="00E30648" w:rsidRPr="00DD6B0E">
          <w:rPr>
            <w:noProof/>
            <w:webHidden/>
          </w:rPr>
          <w:fldChar w:fldCharType="end"/>
        </w:r>
      </w:hyperlink>
    </w:p>
    <w:p w14:paraId="48DA6C4E" w14:textId="77777777" w:rsidR="00E30648" w:rsidRPr="00DD6B0E" w:rsidRDefault="00657D45">
      <w:pPr>
        <w:pStyle w:val="TOC2"/>
        <w:rPr>
          <w:rFonts w:eastAsiaTheme="minorEastAsia"/>
          <w:noProof/>
          <w:sz w:val="24"/>
        </w:rPr>
      </w:pPr>
      <w:hyperlink w:anchor="_Toc2870228" w:history="1">
        <w:r w:rsidR="00E30648" w:rsidRPr="00DD6B0E">
          <w:rPr>
            <w:rStyle w:val="Hyperlink"/>
            <w:noProof/>
          </w:rPr>
          <w:t>1.3 Policy Objectiv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8 \h </w:instrText>
        </w:r>
        <w:r w:rsidR="00E30648" w:rsidRPr="00DD6B0E">
          <w:rPr>
            <w:noProof/>
            <w:webHidden/>
          </w:rPr>
        </w:r>
        <w:r w:rsidR="00E30648" w:rsidRPr="00DD6B0E">
          <w:rPr>
            <w:noProof/>
            <w:webHidden/>
          </w:rPr>
          <w:fldChar w:fldCharType="separate"/>
        </w:r>
        <w:r w:rsidR="00235385">
          <w:rPr>
            <w:noProof/>
            <w:webHidden/>
          </w:rPr>
          <w:t>4</w:t>
        </w:r>
        <w:r w:rsidR="00E30648" w:rsidRPr="00DD6B0E">
          <w:rPr>
            <w:noProof/>
            <w:webHidden/>
          </w:rPr>
          <w:fldChar w:fldCharType="end"/>
        </w:r>
      </w:hyperlink>
    </w:p>
    <w:p w14:paraId="7E79C69F" w14:textId="77777777" w:rsidR="00E30648" w:rsidRPr="00DD6B0E" w:rsidRDefault="00657D45">
      <w:pPr>
        <w:pStyle w:val="TOC1"/>
        <w:tabs>
          <w:tab w:val="right" w:leader="dot" w:pos="9350"/>
        </w:tabs>
        <w:rPr>
          <w:rFonts w:eastAsiaTheme="minorEastAsia"/>
          <w:b w:val="0"/>
          <w:noProof/>
          <w:sz w:val="24"/>
        </w:rPr>
      </w:pPr>
      <w:hyperlink w:anchor="_Toc2870229" w:history="1">
        <w:r w:rsidR="00E30648" w:rsidRPr="00DD6B0E">
          <w:rPr>
            <w:rStyle w:val="Hyperlink"/>
            <w:noProof/>
          </w:rPr>
          <w:t>Section 2. Key considerations in the organisation of SRHR servic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29 \h </w:instrText>
        </w:r>
        <w:r w:rsidR="00E30648" w:rsidRPr="00DD6B0E">
          <w:rPr>
            <w:noProof/>
            <w:webHidden/>
          </w:rPr>
        </w:r>
        <w:r w:rsidR="00E30648" w:rsidRPr="00DD6B0E">
          <w:rPr>
            <w:noProof/>
            <w:webHidden/>
          </w:rPr>
          <w:fldChar w:fldCharType="separate"/>
        </w:r>
        <w:r w:rsidR="00235385">
          <w:rPr>
            <w:noProof/>
            <w:webHidden/>
          </w:rPr>
          <w:t>7</w:t>
        </w:r>
        <w:r w:rsidR="00E30648" w:rsidRPr="00DD6B0E">
          <w:rPr>
            <w:noProof/>
            <w:webHidden/>
          </w:rPr>
          <w:fldChar w:fldCharType="end"/>
        </w:r>
      </w:hyperlink>
    </w:p>
    <w:p w14:paraId="20C5BD3F" w14:textId="77777777" w:rsidR="00E30648" w:rsidRPr="00DD6B0E" w:rsidRDefault="00657D45">
      <w:pPr>
        <w:pStyle w:val="TOC2"/>
        <w:rPr>
          <w:rFonts w:eastAsiaTheme="minorEastAsia"/>
          <w:noProof/>
          <w:sz w:val="24"/>
        </w:rPr>
      </w:pPr>
      <w:hyperlink w:anchor="_Toc2870230" w:history="1">
        <w:r w:rsidR="00E30648" w:rsidRPr="00DD6B0E">
          <w:rPr>
            <w:rStyle w:val="Hyperlink"/>
            <w:noProof/>
          </w:rPr>
          <w:t>2.1 SRHR in the context of South Africa’s modern history</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0 \h </w:instrText>
        </w:r>
        <w:r w:rsidR="00E30648" w:rsidRPr="00DD6B0E">
          <w:rPr>
            <w:noProof/>
            <w:webHidden/>
          </w:rPr>
        </w:r>
        <w:r w:rsidR="00E30648" w:rsidRPr="00DD6B0E">
          <w:rPr>
            <w:noProof/>
            <w:webHidden/>
          </w:rPr>
          <w:fldChar w:fldCharType="separate"/>
        </w:r>
        <w:r w:rsidR="00235385">
          <w:rPr>
            <w:noProof/>
            <w:webHidden/>
          </w:rPr>
          <w:t>7</w:t>
        </w:r>
        <w:r w:rsidR="00E30648" w:rsidRPr="00DD6B0E">
          <w:rPr>
            <w:noProof/>
            <w:webHidden/>
          </w:rPr>
          <w:fldChar w:fldCharType="end"/>
        </w:r>
      </w:hyperlink>
    </w:p>
    <w:p w14:paraId="5CF9DA8C" w14:textId="77777777" w:rsidR="00E30648" w:rsidRPr="00DD6B0E" w:rsidRDefault="00657D45">
      <w:pPr>
        <w:pStyle w:val="TOC2"/>
        <w:rPr>
          <w:rFonts w:eastAsiaTheme="minorEastAsia"/>
          <w:noProof/>
          <w:sz w:val="24"/>
        </w:rPr>
      </w:pPr>
      <w:hyperlink w:anchor="_Toc2870231" w:history="1">
        <w:r w:rsidR="00E30648" w:rsidRPr="00DD6B0E">
          <w:rPr>
            <w:rStyle w:val="Hyperlink"/>
            <w:noProof/>
          </w:rPr>
          <w:t>2.2 Influence of social, cultural, and economic factors on SRHR in South Africa</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1 \h </w:instrText>
        </w:r>
        <w:r w:rsidR="00E30648" w:rsidRPr="00DD6B0E">
          <w:rPr>
            <w:noProof/>
            <w:webHidden/>
          </w:rPr>
        </w:r>
        <w:r w:rsidR="00E30648" w:rsidRPr="00DD6B0E">
          <w:rPr>
            <w:noProof/>
            <w:webHidden/>
          </w:rPr>
          <w:fldChar w:fldCharType="separate"/>
        </w:r>
        <w:r w:rsidR="00235385">
          <w:rPr>
            <w:noProof/>
            <w:webHidden/>
          </w:rPr>
          <w:t>8</w:t>
        </w:r>
        <w:r w:rsidR="00E30648" w:rsidRPr="00DD6B0E">
          <w:rPr>
            <w:noProof/>
            <w:webHidden/>
          </w:rPr>
          <w:fldChar w:fldCharType="end"/>
        </w:r>
      </w:hyperlink>
    </w:p>
    <w:p w14:paraId="784223B1" w14:textId="77777777" w:rsidR="00E30648" w:rsidRPr="00DD6B0E" w:rsidRDefault="00657D45">
      <w:pPr>
        <w:pStyle w:val="TOC2"/>
        <w:rPr>
          <w:rFonts w:eastAsiaTheme="minorEastAsia"/>
          <w:noProof/>
          <w:sz w:val="24"/>
        </w:rPr>
      </w:pPr>
      <w:hyperlink w:anchor="_Toc2870232" w:history="1">
        <w:r w:rsidR="00E30648" w:rsidRPr="00DD6B0E">
          <w:rPr>
            <w:rStyle w:val="Hyperlink"/>
            <w:noProof/>
          </w:rPr>
          <w:t>2.3 Adolescent girls and young women</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2 \h </w:instrText>
        </w:r>
        <w:r w:rsidR="00E30648" w:rsidRPr="00DD6B0E">
          <w:rPr>
            <w:noProof/>
            <w:webHidden/>
          </w:rPr>
        </w:r>
        <w:r w:rsidR="00E30648" w:rsidRPr="00DD6B0E">
          <w:rPr>
            <w:noProof/>
            <w:webHidden/>
          </w:rPr>
          <w:fldChar w:fldCharType="separate"/>
        </w:r>
        <w:r w:rsidR="00235385">
          <w:rPr>
            <w:noProof/>
            <w:webHidden/>
          </w:rPr>
          <w:t>9</w:t>
        </w:r>
        <w:r w:rsidR="00E30648" w:rsidRPr="00DD6B0E">
          <w:rPr>
            <w:noProof/>
            <w:webHidden/>
          </w:rPr>
          <w:fldChar w:fldCharType="end"/>
        </w:r>
      </w:hyperlink>
    </w:p>
    <w:p w14:paraId="1C6040A7" w14:textId="77777777" w:rsidR="00E30648" w:rsidRPr="00DD6B0E" w:rsidRDefault="00657D45">
      <w:pPr>
        <w:pStyle w:val="TOC2"/>
        <w:rPr>
          <w:rFonts w:eastAsiaTheme="minorEastAsia"/>
          <w:noProof/>
          <w:sz w:val="24"/>
        </w:rPr>
      </w:pPr>
      <w:hyperlink w:anchor="_Toc2870233" w:history="1">
        <w:r w:rsidR="00E30648" w:rsidRPr="00DD6B0E">
          <w:rPr>
            <w:rStyle w:val="Hyperlink"/>
            <w:noProof/>
          </w:rPr>
          <w:t>2.4 Influence of key SRHR indicator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3 \h </w:instrText>
        </w:r>
        <w:r w:rsidR="00E30648" w:rsidRPr="00DD6B0E">
          <w:rPr>
            <w:noProof/>
            <w:webHidden/>
          </w:rPr>
        </w:r>
        <w:r w:rsidR="00E30648" w:rsidRPr="00DD6B0E">
          <w:rPr>
            <w:noProof/>
            <w:webHidden/>
          </w:rPr>
          <w:fldChar w:fldCharType="separate"/>
        </w:r>
        <w:r w:rsidR="00235385">
          <w:rPr>
            <w:noProof/>
            <w:webHidden/>
          </w:rPr>
          <w:t>12</w:t>
        </w:r>
        <w:r w:rsidR="00E30648" w:rsidRPr="00DD6B0E">
          <w:rPr>
            <w:noProof/>
            <w:webHidden/>
          </w:rPr>
          <w:fldChar w:fldCharType="end"/>
        </w:r>
      </w:hyperlink>
    </w:p>
    <w:p w14:paraId="339D0A2E" w14:textId="77777777" w:rsidR="00E30648" w:rsidRPr="00DD6B0E" w:rsidRDefault="00657D45">
      <w:pPr>
        <w:pStyle w:val="TOC1"/>
        <w:tabs>
          <w:tab w:val="right" w:leader="dot" w:pos="9350"/>
        </w:tabs>
        <w:rPr>
          <w:rFonts w:eastAsiaTheme="minorEastAsia"/>
          <w:b w:val="0"/>
          <w:noProof/>
          <w:sz w:val="24"/>
        </w:rPr>
      </w:pPr>
      <w:hyperlink w:anchor="_Toc2870234" w:history="1">
        <w:r w:rsidR="00E30648" w:rsidRPr="00DD6B0E">
          <w:rPr>
            <w:rStyle w:val="Hyperlink"/>
            <w:noProof/>
          </w:rPr>
          <w:t>Section 3. Policy components and alignment</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4 \h </w:instrText>
        </w:r>
        <w:r w:rsidR="00E30648" w:rsidRPr="00DD6B0E">
          <w:rPr>
            <w:noProof/>
            <w:webHidden/>
          </w:rPr>
        </w:r>
        <w:r w:rsidR="00E30648" w:rsidRPr="00DD6B0E">
          <w:rPr>
            <w:noProof/>
            <w:webHidden/>
          </w:rPr>
          <w:fldChar w:fldCharType="separate"/>
        </w:r>
        <w:r w:rsidR="00235385">
          <w:rPr>
            <w:noProof/>
            <w:webHidden/>
          </w:rPr>
          <w:t>16</w:t>
        </w:r>
        <w:r w:rsidR="00E30648" w:rsidRPr="00DD6B0E">
          <w:rPr>
            <w:noProof/>
            <w:webHidden/>
          </w:rPr>
          <w:fldChar w:fldCharType="end"/>
        </w:r>
      </w:hyperlink>
    </w:p>
    <w:p w14:paraId="2A9C5370" w14:textId="77777777" w:rsidR="00E30648" w:rsidRPr="00DD6B0E" w:rsidRDefault="00657D45">
      <w:pPr>
        <w:pStyle w:val="TOC2"/>
        <w:rPr>
          <w:rFonts w:eastAsiaTheme="minorEastAsia"/>
          <w:noProof/>
          <w:sz w:val="24"/>
        </w:rPr>
      </w:pPr>
      <w:hyperlink w:anchor="_Toc2870235" w:history="1">
        <w:r w:rsidR="00E30648" w:rsidRPr="00DD6B0E">
          <w:rPr>
            <w:rStyle w:val="Hyperlink"/>
            <w:noProof/>
          </w:rPr>
          <w:t>3.1 Alignment with global strategies and statut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5 \h </w:instrText>
        </w:r>
        <w:r w:rsidR="00E30648" w:rsidRPr="00DD6B0E">
          <w:rPr>
            <w:noProof/>
            <w:webHidden/>
          </w:rPr>
        </w:r>
        <w:r w:rsidR="00E30648" w:rsidRPr="00DD6B0E">
          <w:rPr>
            <w:noProof/>
            <w:webHidden/>
          </w:rPr>
          <w:fldChar w:fldCharType="separate"/>
        </w:r>
        <w:r w:rsidR="00235385">
          <w:rPr>
            <w:noProof/>
            <w:webHidden/>
          </w:rPr>
          <w:t>16</w:t>
        </w:r>
        <w:r w:rsidR="00E30648" w:rsidRPr="00DD6B0E">
          <w:rPr>
            <w:noProof/>
            <w:webHidden/>
          </w:rPr>
          <w:fldChar w:fldCharType="end"/>
        </w:r>
      </w:hyperlink>
    </w:p>
    <w:p w14:paraId="4A39C987" w14:textId="77777777" w:rsidR="00E30648" w:rsidRPr="00DD6B0E" w:rsidRDefault="00657D45">
      <w:pPr>
        <w:pStyle w:val="TOC2"/>
        <w:rPr>
          <w:rFonts w:eastAsiaTheme="minorEastAsia"/>
          <w:noProof/>
          <w:sz w:val="24"/>
        </w:rPr>
      </w:pPr>
      <w:hyperlink w:anchor="_Toc2870236" w:history="1">
        <w:r w:rsidR="00E30648" w:rsidRPr="00DD6B0E">
          <w:rPr>
            <w:rStyle w:val="Hyperlink"/>
            <w:noProof/>
          </w:rPr>
          <w:t>3.2 Alignment with national policies and strategi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6 \h </w:instrText>
        </w:r>
        <w:r w:rsidR="00E30648" w:rsidRPr="00DD6B0E">
          <w:rPr>
            <w:noProof/>
            <w:webHidden/>
          </w:rPr>
        </w:r>
        <w:r w:rsidR="00E30648" w:rsidRPr="00DD6B0E">
          <w:rPr>
            <w:noProof/>
            <w:webHidden/>
          </w:rPr>
          <w:fldChar w:fldCharType="separate"/>
        </w:r>
        <w:r w:rsidR="00235385">
          <w:rPr>
            <w:noProof/>
            <w:webHidden/>
          </w:rPr>
          <w:t>17</w:t>
        </w:r>
        <w:r w:rsidR="00E30648" w:rsidRPr="00DD6B0E">
          <w:rPr>
            <w:noProof/>
            <w:webHidden/>
          </w:rPr>
          <w:fldChar w:fldCharType="end"/>
        </w:r>
      </w:hyperlink>
    </w:p>
    <w:p w14:paraId="25F511B7" w14:textId="77777777" w:rsidR="00E30648" w:rsidRPr="00DD6B0E" w:rsidRDefault="00657D45">
      <w:pPr>
        <w:pStyle w:val="TOC2"/>
        <w:rPr>
          <w:rFonts w:eastAsiaTheme="minorEastAsia"/>
          <w:noProof/>
          <w:sz w:val="24"/>
        </w:rPr>
      </w:pPr>
      <w:hyperlink w:anchor="_Toc2870237" w:history="1">
        <w:r w:rsidR="00E30648" w:rsidRPr="00DD6B0E">
          <w:rPr>
            <w:rStyle w:val="Hyperlink"/>
            <w:noProof/>
          </w:rPr>
          <w:t>3.3 Key focus area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7 \h </w:instrText>
        </w:r>
        <w:r w:rsidR="00E30648" w:rsidRPr="00DD6B0E">
          <w:rPr>
            <w:noProof/>
            <w:webHidden/>
          </w:rPr>
        </w:r>
        <w:r w:rsidR="00E30648" w:rsidRPr="00DD6B0E">
          <w:rPr>
            <w:noProof/>
            <w:webHidden/>
          </w:rPr>
          <w:fldChar w:fldCharType="separate"/>
        </w:r>
        <w:r w:rsidR="00235385">
          <w:rPr>
            <w:noProof/>
            <w:webHidden/>
          </w:rPr>
          <w:t>19</w:t>
        </w:r>
        <w:r w:rsidR="00E30648" w:rsidRPr="00DD6B0E">
          <w:rPr>
            <w:noProof/>
            <w:webHidden/>
          </w:rPr>
          <w:fldChar w:fldCharType="end"/>
        </w:r>
      </w:hyperlink>
    </w:p>
    <w:p w14:paraId="45B572DF" w14:textId="77777777" w:rsidR="00E30648" w:rsidRPr="00DD6B0E" w:rsidRDefault="00657D45">
      <w:pPr>
        <w:pStyle w:val="TOC1"/>
        <w:tabs>
          <w:tab w:val="right" w:leader="dot" w:pos="9350"/>
        </w:tabs>
        <w:rPr>
          <w:rFonts w:eastAsiaTheme="minorEastAsia"/>
          <w:b w:val="0"/>
          <w:noProof/>
          <w:sz w:val="24"/>
        </w:rPr>
      </w:pPr>
      <w:hyperlink w:anchor="_Toc2870238" w:history="1">
        <w:r w:rsidR="00E30648" w:rsidRPr="00DD6B0E">
          <w:rPr>
            <w:rStyle w:val="Hyperlink"/>
            <w:noProof/>
          </w:rPr>
          <w:t>Section 4. The national integrated SRHR policy objectiv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8 \h </w:instrText>
        </w:r>
        <w:r w:rsidR="00E30648" w:rsidRPr="00DD6B0E">
          <w:rPr>
            <w:noProof/>
            <w:webHidden/>
          </w:rPr>
        </w:r>
        <w:r w:rsidR="00E30648" w:rsidRPr="00DD6B0E">
          <w:rPr>
            <w:noProof/>
            <w:webHidden/>
          </w:rPr>
          <w:fldChar w:fldCharType="separate"/>
        </w:r>
        <w:r w:rsidR="00235385">
          <w:rPr>
            <w:noProof/>
            <w:webHidden/>
          </w:rPr>
          <w:t>21</w:t>
        </w:r>
        <w:r w:rsidR="00E30648" w:rsidRPr="00DD6B0E">
          <w:rPr>
            <w:noProof/>
            <w:webHidden/>
          </w:rPr>
          <w:fldChar w:fldCharType="end"/>
        </w:r>
      </w:hyperlink>
    </w:p>
    <w:p w14:paraId="5D04A33C" w14:textId="77777777" w:rsidR="00E30648" w:rsidRPr="00DD6B0E" w:rsidRDefault="00657D45">
      <w:pPr>
        <w:pStyle w:val="TOC2"/>
        <w:rPr>
          <w:rFonts w:eastAsiaTheme="minorEastAsia"/>
          <w:noProof/>
          <w:sz w:val="24"/>
        </w:rPr>
      </w:pPr>
      <w:hyperlink w:anchor="_Toc2870239" w:history="1">
        <w:r w:rsidR="00E30648" w:rsidRPr="00DD6B0E">
          <w:rPr>
            <w:rStyle w:val="Hyperlink"/>
            <w:noProof/>
          </w:rPr>
          <w:t>Objective 1: Pursue stakeholder alignment, generate demand, and provide user information and counselling to all clients to fulfil their SRHR need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39 \h </w:instrText>
        </w:r>
        <w:r w:rsidR="00E30648" w:rsidRPr="00DD6B0E">
          <w:rPr>
            <w:noProof/>
            <w:webHidden/>
          </w:rPr>
        </w:r>
        <w:r w:rsidR="00E30648" w:rsidRPr="00DD6B0E">
          <w:rPr>
            <w:noProof/>
            <w:webHidden/>
          </w:rPr>
          <w:fldChar w:fldCharType="separate"/>
        </w:r>
        <w:r w:rsidR="00235385">
          <w:rPr>
            <w:noProof/>
            <w:webHidden/>
          </w:rPr>
          <w:t>23</w:t>
        </w:r>
        <w:r w:rsidR="00E30648" w:rsidRPr="00DD6B0E">
          <w:rPr>
            <w:noProof/>
            <w:webHidden/>
          </w:rPr>
          <w:fldChar w:fldCharType="end"/>
        </w:r>
      </w:hyperlink>
    </w:p>
    <w:p w14:paraId="15F726EA" w14:textId="77777777" w:rsidR="00E30648" w:rsidRPr="00DD6B0E" w:rsidRDefault="00657D45">
      <w:pPr>
        <w:pStyle w:val="TOC2"/>
        <w:rPr>
          <w:rFonts w:eastAsiaTheme="minorEastAsia"/>
          <w:noProof/>
          <w:sz w:val="24"/>
        </w:rPr>
      </w:pPr>
      <w:hyperlink w:anchor="_Toc2870240" w:history="1">
        <w:r w:rsidR="00E30648" w:rsidRPr="00DD6B0E">
          <w:rPr>
            <w:rStyle w:val="Hyperlink"/>
            <w:noProof/>
          </w:rPr>
          <w:t>Objective 2: Increase the quality and uptake of comprehensive and integrated SRHR care and treatment services across all life stag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40 \h </w:instrText>
        </w:r>
        <w:r w:rsidR="00E30648" w:rsidRPr="00DD6B0E">
          <w:rPr>
            <w:noProof/>
            <w:webHidden/>
          </w:rPr>
        </w:r>
        <w:r w:rsidR="00E30648" w:rsidRPr="00DD6B0E">
          <w:rPr>
            <w:noProof/>
            <w:webHidden/>
          </w:rPr>
          <w:fldChar w:fldCharType="separate"/>
        </w:r>
        <w:r w:rsidR="00235385">
          <w:rPr>
            <w:noProof/>
            <w:webHidden/>
          </w:rPr>
          <w:t>25</w:t>
        </w:r>
        <w:r w:rsidR="00E30648" w:rsidRPr="00DD6B0E">
          <w:rPr>
            <w:noProof/>
            <w:webHidden/>
          </w:rPr>
          <w:fldChar w:fldCharType="end"/>
        </w:r>
      </w:hyperlink>
    </w:p>
    <w:p w14:paraId="459CAAFC" w14:textId="77777777" w:rsidR="00E30648" w:rsidRPr="00DD6B0E" w:rsidRDefault="00657D45">
      <w:pPr>
        <w:pStyle w:val="TOC2"/>
        <w:rPr>
          <w:rFonts w:eastAsiaTheme="minorEastAsia"/>
          <w:noProof/>
          <w:sz w:val="24"/>
        </w:rPr>
      </w:pPr>
      <w:hyperlink w:anchor="_Toc2870241" w:history="1">
        <w:r w:rsidR="00E30648" w:rsidRPr="00DD6B0E">
          <w:rPr>
            <w:rStyle w:val="Hyperlink"/>
            <w:noProof/>
          </w:rPr>
          <w:t>Objective 3: Ensure access to respectful and non-judgemental SRHR services for priority group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41 \h </w:instrText>
        </w:r>
        <w:r w:rsidR="00E30648" w:rsidRPr="00DD6B0E">
          <w:rPr>
            <w:noProof/>
            <w:webHidden/>
          </w:rPr>
        </w:r>
        <w:r w:rsidR="00E30648" w:rsidRPr="00DD6B0E">
          <w:rPr>
            <w:noProof/>
            <w:webHidden/>
          </w:rPr>
          <w:fldChar w:fldCharType="separate"/>
        </w:r>
        <w:r w:rsidR="00235385">
          <w:rPr>
            <w:noProof/>
            <w:webHidden/>
          </w:rPr>
          <w:t>34</w:t>
        </w:r>
        <w:r w:rsidR="00E30648" w:rsidRPr="00DD6B0E">
          <w:rPr>
            <w:noProof/>
            <w:webHidden/>
          </w:rPr>
          <w:fldChar w:fldCharType="end"/>
        </w:r>
      </w:hyperlink>
    </w:p>
    <w:p w14:paraId="2658666E" w14:textId="77777777" w:rsidR="00E30648" w:rsidRPr="00DD6B0E" w:rsidRDefault="00657D45">
      <w:pPr>
        <w:pStyle w:val="TOC2"/>
        <w:rPr>
          <w:rFonts w:eastAsiaTheme="minorEastAsia"/>
          <w:noProof/>
          <w:sz w:val="24"/>
        </w:rPr>
      </w:pPr>
      <w:hyperlink w:anchor="_Toc2870242" w:history="1">
        <w:r w:rsidR="00E30648" w:rsidRPr="00DD6B0E">
          <w:rPr>
            <w:rStyle w:val="Hyperlink"/>
            <w:noProof/>
          </w:rPr>
          <w:t>Objective 4: Strengthen the health system to deliver integrated SRHR services at the lowest feasible level in the health care system</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42 \h </w:instrText>
        </w:r>
        <w:r w:rsidR="00E30648" w:rsidRPr="00DD6B0E">
          <w:rPr>
            <w:noProof/>
            <w:webHidden/>
          </w:rPr>
        </w:r>
        <w:r w:rsidR="00E30648" w:rsidRPr="00DD6B0E">
          <w:rPr>
            <w:noProof/>
            <w:webHidden/>
          </w:rPr>
          <w:fldChar w:fldCharType="separate"/>
        </w:r>
        <w:r w:rsidR="00235385">
          <w:rPr>
            <w:noProof/>
            <w:webHidden/>
          </w:rPr>
          <w:t>39</w:t>
        </w:r>
        <w:r w:rsidR="00E30648" w:rsidRPr="00DD6B0E">
          <w:rPr>
            <w:noProof/>
            <w:webHidden/>
          </w:rPr>
          <w:fldChar w:fldCharType="end"/>
        </w:r>
      </w:hyperlink>
    </w:p>
    <w:p w14:paraId="285E5E7B" w14:textId="77777777" w:rsidR="00E30648" w:rsidRPr="00DD6B0E" w:rsidRDefault="00657D45">
      <w:pPr>
        <w:pStyle w:val="TOC2"/>
        <w:rPr>
          <w:rFonts w:eastAsiaTheme="minorEastAsia"/>
          <w:noProof/>
          <w:sz w:val="24"/>
        </w:rPr>
      </w:pPr>
      <w:hyperlink w:anchor="_Toc2870243" w:history="1">
        <w:r w:rsidR="00E30648" w:rsidRPr="00DD6B0E">
          <w:rPr>
            <w:rStyle w:val="Hyperlink"/>
            <w:noProof/>
          </w:rPr>
          <w:t>Objective 5: Promote multisectoral engagement and shared accountability for a sustainable and rights based service delivery</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43 \h </w:instrText>
        </w:r>
        <w:r w:rsidR="00E30648" w:rsidRPr="00DD6B0E">
          <w:rPr>
            <w:noProof/>
            <w:webHidden/>
          </w:rPr>
        </w:r>
        <w:r w:rsidR="00E30648" w:rsidRPr="00DD6B0E">
          <w:rPr>
            <w:noProof/>
            <w:webHidden/>
          </w:rPr>
          <w:fldChar w:fldCharType="separate"/>
        </w:r>
        <w:r w:rsidR="00235385">
          <w:rPr>
            <w:noProof/>
            <w:webHidden/>
          </w:rPr>
          <w:t>45</w:t>
        </w:r>
        <w:r w:rsidR="00E30648" w:rsidRPr="00DD6B0E">
          <w:rPr>
            <w:noProof/>
            <w:webHidden/>
          </w:rPr>
          <w:fldChar w:fldCharType="end"/>
        </w:r>
      </w:hyperlink>
    </w:p>
    <w:p w14:paraId="475B6A54" w14:textId="77777777" w:rsidR="00E30648" w:rsidRPr="00DD6B0E" w:rsidRDefault="00657D45">
      <w:pPr>
        <w:pStyle w:val="TOC1"/>
        <w:tabs>
          <w:tab w:val="right" w:leader="dot" w:pos="9350"/>
        </w:tabs>
        <w:rPr>
          <w:rFonts w:eastAsiaTheme="minorEastAsia"/>
          <w:b w:val="0"/>
          <w:noProof/>
          <w:sz w:val="24"/>
        </w:rPr>
      </w:pPr>
      <w:hyperlink w:anchor="_Toc2870244" w:history="1">
        <w:r w:rsidR="00E30648" w:rsidRPr="00DD6B0E">
          <w:rPr>
            <w:rStyle w:val="Hyperlink"/>
            <w:noProof/>
          </w:rPr>
          <w:t>Acknowledgement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44 \h </w:instrText>
        </w:r>
        <w:r w:rsidR="00E30648" w:rsidRPr="00DD6B0E">
          <w:rPr>
            <w:noProof/>
            <w:webHidden/>
          </w:rPr>
        </w:r>
        <w:r w:rsidR="00E30648" w:rsidRPr="00DD6B0E">
          <w:rPr>
            <w:noProof/>
            <w:webHidden/>
          </w:rPr>
          <w:fldChar w:fldCharType="separate"/>
        </w:r>
        <w:r w:rsidR="00235385">
          <w:rPr>
            <w:noProof/>
            <w:webHidden/>
          </w:rPr>
          <w:t>47</w:t>
        </w:r>
        <w:r w:rsidR="00E30648" w:rsidRPr="00DD6B0E">
          <w:rPr>
            <w:noProof/>
            <w:webHidden/>
          </w:rPr>
          <w:fldChar w:fldCharType="end"/>
        </w:r>
      </w:hyperlink>
    </w:p>
    <w:p w14:paraId="190AE399" w14:textId="77777777" w:rsidR="00E30648" w:rsidRPr="00DD6B0E" w:rsidRDefault="00657D45">
      <w:pPr>
        <w:pStyle w:val="TOC1"/>
        <w:tabs>
          <w:tab w:val="right" w:leader="dot" w:pos="9350"/>
        </w:tabs>
        <w:rPr>
          <w:rFonts w:eastAsiaTheme="minorEastAsia"/>
          <w:b w:val="0"/>
          <w:noProof/>
          <w:sz w:val="24"/>
        </w:rPr>
      </w:pPr>
      <w:hyperlink w:anchor="_Toc2870245" w:history="1">
        <w:r w:rsidR="00E30648" w:rsidRPr="00DD6B0E">
          <w:rPr>
            <w:rStyle w:val="Hyperlink"/>
            <w:noProof/>
          </w:rPr>
          <w:t>References</w:t>
        </w:r>
        <w:r w:rsidR="00E30648" w:rsidRPr="00DD6B0E">
          <w:rPr>
            <w:noProof/>
            <w:webHidden/>
          </w:rPr>
          <w:tab/>
        </w:r>
        <w:r w:rsidR="00E30648" w:rsidRPr="00DD6B0E">
          <w:rPr>
            <w:noProof/>
            <w:webHidden/>
          </w:rPr>
          <w:fldChar w:fldCharType="begin"/>
        </w:r>
        <w:r w:rsidR="00E30648" w:rsidRPr="00DD6B0E">
          <w:rPr>
            <w:noProof/>
            <w:webHidden/>
          </w:rPr>
          <w:instrText xml:space="preserve"> PAGEREF _Toc2870245 \h </w:instrText>
        </w:r>
        <w:r w:rsidR="00E30648" w:rsidRPr="00DD6B0E">
          <w:rPr>
            <w:noProof/>
            <w:webHidden/>
          </w:rPr>
        </w:r>
        <w:r w:rsidR="00E30648" w:rsidRPr="00DD6B0E">
          <w:rPr>
            <w:noProof/>
            <w:webHidden/>
          </w:rPr>
          <w:fldChar w:fldCharType="separate"/>
        </w:r>
        <w:r w:rsidR="00235385">
          <w:rPr>
            <w:noProof/>
            <w:webHidden/>
          </w:rPr>
          <w:t>48</w:t>
        </w:r>
        <w:r w:rsidR="00E30648" w:rsidRPr="00DD6B0E">
          <w:rPr>
            <w:noProof/>
            <w:webHidden/>
          </w:rPr>
          <w:fldChar w:fldCharType="end"/>
        </w:r>
      </w:hyperlink>
    </w:p>
    <w:p w14:paraId="51CA1835" w14:textId="77777777" w:rsidR="00503162" w:rsidRPr="00DD6B0E" w:rsidRDefault="004C5A3B" w:rsidP="006728A8">
      <w:r w:rsidRPr="00DD6B0E">
        <w:fldChar w:fldCharType="end"/>
      </w:r>
      <w:r w:rsidR="00503162" w:rsidRPr="00DD6B0E">
        <w:br w:type="page"/>
      </w:r>
    </w:p>
    <w:p w14:paraId="510F88DD" w14:textId="77777777" w:rsidR="00795B05" w:rsidRPr="00DD6B0E" w:rsidRDefault="00964D36" w:rsidP="00503162">
      <w:pPr>
        <w:pStyle w:val="Heading1"/>
        <w:numPr>
          <w:ilvl w:val="0"/>
          <w:numId w:val="0"/>
        </w:numPr>
      </w:pPr>
      <w:bookmarkStart w:id="5" w:name="_Toc2870220"/>
      <w:r w:rsidRPr="00DD6B0E">
        <w:lastRenderedPageBreak/>
        <w:t xml:space="preserve">List </w:t>
      </w:r>
      <w:r w:rsidR="00503162" w:rsidRPr="00DD6B0E">
        <w:t>of Figures</w:t>
      </w:r>
      <w:r w:rsidRPr="00DD6B0E">
        <w:t xml:space="preserve"> and Tables</w:t>
      </w:r>
      <w:bookmarkEnd w:id="5"/>
    </w:p>
    <w:p w14:paraId="5C02576E" w14:textId="77777777" w:rsidR="00503162" w:rsidRPr="00DD6B0E" w:rsidRDefault="00503162" w:rsidP="00771FD1"/>
    <w:p w14:paraId="60E10C4C" w14:textId="77777777" w:rsidR="006E60C8" w:rsidRPr="00DD6B0E" w:rsidRDefault="00503162">
      <w:pPr>
        <w:pStyle w:val="TableofFigures"/>
        <w:tabs>
          <w:tab w:val="right" w:leader="dot" w:pos="9350"/>
        </w:tabs>
        <w:rPr>
          <w:rFonts w:eastAsiaTheme="minorEastAsia"/>
          <w:noProof/>
          <w:sz w:val="24"/>
        </w:rPr>
      </w:pPr>
      <w:r w:rsidRPr="00DD6B0E">
        <w:fldChar w:fldCharType="begin"/>
      </w:r>
      <w:r w:rsidRPr="00DD6B0E">
        <w:instrText xml:space="preserve"> TOC \h \z \c "Figure" </w:instrText>
      </w:r>
      <w:r w:rsidRPr="00DD6B0E">
        <w:fldChar w:fldCharType="separate"/>
      </w:r>
      <w:hyperlink w:anchor="_Toc2868809" w:history="1">
        <w:r w:rsidR="006E60C8" w:rsidRPr="00DD6B0E">
          <w:rPr>
            <w:rStyle w:val="Hyperlink"/>
            <w:noProof/>
          </w:rPr>
          <w:t>Figure 1. The SRHR policy encompasses several guidelines and complements the maternal, neonatal, child health (MNCH) policies</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09 \h </w:instrText>
        </w:r>
        <w:r w:rsidR="006E60C8" w:rsidRPr="00DD6B0E">
          <w:rPr>
            <w:noProof/>
            <w:webHidden/>
          </w:rPr>
        </w:r>
        <w:r w:rsidR="006E60C8" w:rsidRPr="00DD6B0E">
          <w:rPr>
            <w:noProof/>
            <w:webHidden/>
          </w:rPr>
          <w:fldChar w:fldCharType="separate"/>
        </w:r>
        <w:r w:rsidR="006E60C8" w:rsidRPr="00DD6B0E">
          <w:rPr>
            <w:noProof/>
            <w:webHidden/>
          </w:rPr>
          <w:t>6</w:t>
        </w:r>
        <w:r w:rsidR="006E60C8" w:rsidRPr="00DD6B0E">
          <w:rPr>
            <w:noProof/>
            <w:webHidden/>
          </w:rPr>
          <w:fldChar w:fldCharType="end"/>
        </w:r>
      </w:hyperlink>
    </w:p>
    <w:p w14:paraId="34A1AAAF" w14:textId="77777777" w:rsidR="006E60C8" w:rsidRPr="00DD6B0E" w:rsidRDefault="00657D45">
      <w:pPr>
        <w:pStyle w:val="TableofFigures"/>
        <w:tabs>
          <w:tab w:val="right" w:leader="dot" w:pos="9350"/>
        </w:tabs>
        <w:rPr>
          <w:rFonts w:eastAsiaTheme="minorEastAsia"/>
          <w:noProof/>
          <w:sz w:val="24"/>
        </w:rPr>
      </w:pPr>
      <w:hyperlink w:anchor="_Toc2868810" w:history="1">
        <w:r w:rsidR="006E60C8" w:rsidRPr="00DD6B0E">
          <w:rPr>
            <w:rStyle w:val="Hyperlink"/>
            <w:noProof/>
          </w:rPr>
          <w:t>Figure 2. Unmet need for contraception among youth under 25 years old</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0 \h </w:instrText>
        </w:r>
        <w:r w:rsidR="006E60C8" w:rsidRPr="00DD6B0E">
          <w:rPr>
            <w:noProof/>
            <w:webHidden/>
          </w:rPr>
        </w:r>
        <w:r w:rsidR="006E60C8" w:rsidRPr="00DD6B0E">
          <w:rPr>
            <w:noProof/>
            <w:webHidden/>
          </w:rPr>
          <w:fldChar w:fldCharType="separate"/>
        </w:r>
        <w:r w:rsidR="006E60C8" w:rsidRPr="00DD6B0E">
          <w:rPr>
            <w:noProof/>
            <w:webHidden/>
          </w:rPr>
          <w:t>10</w:t>
        </w:r>
        <w:r w:rsidR="006E60C8" w:rsidRPr="00DD6B0E">
          <w:rPr>
            <w:noProof/>
            <w:webHidden/>
          </w:rPr>
          <w:fldChar w:fldCharType="end"/>
        </w:r>
      </w:hyperlink>
    </w:p>
    <w:p w14:paraId="391DC4B4" w14:textId="77777777" w:rsidR="006E60C8" w:rsidRPr="00DD6B0E" w:rsidRDefault="00657D45">
      <w:pPr>
        <w:pStyle w:val="TableofFigures"/>
        <w:tabs>
          <w:tab w:val="right" w:leader="dot" w:pos="9350"/>
        </w:tabs>
        <w:rPr>
          <w:rFonts w:eastAsiaTheme="minorEastAsia"/>
          <w:noProof/>
          <w:sz w:val="24"/>
        </w:rPr>
      </w:pPr>
      <w:hyperlink w:anchor="_Toc2868811" w:history="1">
        <w:r w:rsidR="006E60C8" w:rsidRPr="00DD6B0E">
          <w:rPr>
            <w:rStyle w:val="Hyperlink"/>
            <w:noProof/>
          </w:rPr>
          <w:t>Figure 3. Types of contraception used among 15-29 and 20-24 year olds</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1 \h </w:instrText>
        </w:r>
        <w:r w:rsidR="006E60C8" w:rsidRPr="00DD6B0E">
          <w:rPr>
            <w:noProof/>
            <w:webHidden/>
          </w:rPr>
        </w:r>
        <w:r w:rsidR="006E60C8" w:rsidRPr="00DD6B0E">
          <w:rPr>
            <w:noProof/>
            <w:webHidden/>
          </w:rPr>
          <w:fldChar w:fldCharType="separate"/>
        </w:r>
        <w:r w:rsidR="006E60C8" w:rsidRPr="00DD6B0E">
          <w:rPr>
            <w:noProof/>
            <w:webHidden/>
          </w:rPr>
          <w:t>10</w:t>
        </w:r>
        <w:r w:rsidR="006E60C8" w:rsidRPr="00DD6B0E">
          <w:rPr>
            <w:noProof/>
            <w:webHidden/>
          </w:rPr>
          <w:fldChar w:fldCharType="end"/>
        </w:r>
      </w:hyperlink>
    </w:p>
    <w:p w14:paraId="46101205" w14:textId="77777777" w:rsidR="006E60C8" w:rsidRPr="00DD6B0E" w:rsidRDefault="00657D45">
      <w:pPr>
        <w:pStyle w:val="TableofFigures"/>
        <w:tabs>
          <w:tab w:val="right" w:leader="dot" w:pos="9350"/>
        </w:tabs>
        <w:rPr>
          <w:rFonts w:eastAsiaTheme="minorEastAsia"/>
          <w:noProof/>
          <w:sz w:val="24"/>
        </w:rPr>
      </w:pPr>
      <w:hyperlink w:anchor="_Toc2868812" w:history="1">
        <w:r w:rsidR="006E60C8" w:rsidRPr="00DD6B0E">
          <w:rPr>
            <w:rStyle w:val="Hyperlink"/>
            <w:noProof/>
          </w:rPr>
          <w:t>Figure 4. Percentage of young women, age 15-19 years, who have begun childbearing</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2 \h </w:instrText>
        </w:r>
        <w:r w:rsidR="006E60C8" w:rsidRPr="00DD6B0E">
          <w:rPr>
            <w:noProof/>
            <w:webHidden/>
          </w:rPr>
        </w:r>
        <w:r w:rsidR="006E60C8" w:rsidRPr="00DD6B0E">
          <w:rPr>
            <w:noProof/>
            <w:webHidden/>
          </w:rPr>
          <w:fldChar w:fldCharType="separate"/>
        </w:r>
        <w:r w:rsidR="006E60C8" w:rsidRPr="00DD6B0E">
          <w:rPr>
            <w:noProof/>
            <w:webHidden/>
          </w:rPr>
          <w:t>11</w:t>
        </w:r>
        <w:r w:rsidR="006E60C8" w:rsidRPr="00DD6B0E">
          <w:rPr>
            <w:noProof/>
            <w:webHidden/>
          </w:rPr>
          <w:fldChar w:fldCharType="end"/>
        </w:r>
      </w:hyperlink>
    </w:p>
    <w:p w14:paraId="7190217B" w14:textId="77777777" w:rsidR="006E60C8" w:rsidRPr="00DD6B0E" w:rsidRDefault="00657D45">
      <w:pPr>
        <w:pStyle w:val="TableofFigures"/>
        <w:tabs>
          <w:tab w:val="right" w:leader="dot" w:pos="9350"/>
        </w:tabs>
        <w:rPr>
          <w:rFonts w:eastAsiaTheme="minorEastAsia"/>
          <w:noProof/>
          <w:sz w:val="24"/>
        </w:rPr>
      </w:pPr>
      <w:hyperlink w:anchor="_Toc2868813" w:history="1">
        <w:r w:rsidR="006E60C8" w:rsidRPr="00DD6B0E">
          <w:rPr>
            <w:rStyle w:val="Hyperlink"/>
            <w:noProof/>
          </w:rPr>
          <w:t>Figure 5. Maternal deaths reported to the National Committee for the Confidential Enquiries into Maternal Deaths between 1998 and 2016</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3 \h </w:instrText>
        </w:r>
        <w:r w:rsidR="006E60C8" w:rsidRPr="00DD6B0E">
          <w:rPr>
            <w:noProof/>
            <w:webHidden/>
          </w:rPr>
        </w:r>
        <w:r w:rsidR="006E60C8" w:rsidRPr="00DD6B0E">
          <w:rPr>
            <w:noProof/>
            <w:webHidden/>
          </w:rPr>
          <w:fldChar w:fldCharType="separate"/>
        </w:r>
        <w:r w:rsidR="006E60C8" w:rsidRPr="00DD6B0E">
          <w:rPr>
            <w:noProof/>
            <w:webHidden/>
          </w:rPr>
          <w:t>13</w:t>
        </w:r>
        <w:r w:rsidR="006E60C8" w:rsidRPr="00DD6B0E">
          <w:rPr>
            <w:noProof/>
            <w:webHidden/>
          </w:rPr>
          <w:fldChar w:fldCharType="end"/>
        </w:r>
      </w:hyperlink>
    </w:p>
    <w:p w14:paraId="41615974" w14:textId="77777777" w:rsidR="006E60C8" w:rsidRPr="00DD6B0E" w:rsidRDefault="00657D45">
      <w:pPr>
        <w:pStyle w:val="TableofFigures"/>
        <w:tabs>
          <w:tab w:val="right" w:leader="dot" w:pos="9350"/>
        </w:tabs>
        <w:rPr>
          <w:rFonts w:eastAsiaTheme="minorEastAsia"/>
          <w:noProof/>
          <w:sz w:val="24"/>
        </w:rPr>
      </w:pPr>
      <w:hyperlink w:anchor="_Toc2868814" w:history="1">
        <w:r w:rsidR="006E60C8" w:rsidRPr="00DD6B0E">
          <w:rPr>
            <w:rStyle w:val="Hyperlink"/>
            <w:noProof/>
          </w:rPr>
          <w:t xml:space="preserve">Figure 6. Unmet need for contraception </w:t>
        </w:r>
        <w:r w:rsidR="008859A3">
          <w:rPr>
            <w:rStyle w:val="Hyperlink"/>
            <w:noProof/>
          </w:rPr>
          <w:t>of women aged 15-49</w:t>
        </w:r>
        <w:r w:rsidR="006E60C8" w:rsidRPr="00DD6B0E">
          <w:rPr>
            <w:rStyle w:val="Hyperlink"/>
            <w:noProof/>
          </w:rPr>
          <w:t xml:space="preserve"> across the Provinces</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4 \h </w:instrText>
        </w:r>
        <w:r w:rsidR="006E60C8" w:rsidRPr="00DD6B0E">
          <w:rPr>
            <w:noProof/>
            <w:webHidden/>
          </w:rPr>
        </w:r>
        <w:r w:rsidR="006E60C8" w:rsidRPr="00DD6B0E">
          <w:rPr>
            <w:noProof/>
            <w:webHidden/>
          </w:rPr>
          <w:fldChar w:fldCharType="separate"/>
        </w:r>
        <w:r w:rsidR="006E60C8" w:rsidRPr="00DD6B0E">
          <w:rPr>
            <w:noProof/>
            <w:webHidden/>
          </w:rPr>
          <w:t>14</w:t>
        </w:r>
        <w:r w:rsidR="006E60C8" w:rsidRPr="00DD6B0E">
          <w:rPr>
            <w:noProof/>
            <w:webHidden/>
          </w:rPr>
          <w:fldChar w:fldCharType="end"/>
        </w:r>
      </w:hyperlink>
    </w:p>
    <w:p w14:paraId="4EB19506" w14:textId="77777777" w:rsidR="00503162" w:rsidRPr="00DD6B0E" w:rsidRDefault="00503162" w:rsidP="00771FD1">
      <w:r w:rsidRPr="00DD6B0E">
        <w:fldChar w:fldCharType="end"/>
      </w:r>
    </w:p>
    <w:p w14:paraId="0DAEF7E0" w14:textId="77777777" w:rsidR="00964D36" w:rsidRPr="00DD6B0E" w:rsidRDefault="00964D36" w:rsidP="00771FD1"/>
    <w:p w14:paraId="0C68070C" w14:textId="77777777" w:rsidR="006E60C8" w:rsidRPr="00DD6B0E" w:rsidRDefault="00503162">
      <w:pPr>
        <w:pStyle w:val="TableofFigures"/>
        <w:tabs>
          <w:tab w:val="right" w:leader="dot" w:pos="9350"/>
        </w:tabs>
        <w:rPr>
          <w:rFonts w:eastAsiaTheme="minorEastAsia"/>
          <w:noProof/>
          <w:sz w:val="24"/>
        </w:rPr>
      </w:pPr>
      <w:r w:rsidRPr="00DD6B0E">
        <w:fldChar w:fldCharType="begin"/>
      </w:r>
      <w:r w:rsidRPr="00DD6B0E">
        <w:instrText xml:space="preserve"> TOC \h \z \c "Table" </w:instrText>
      </w:r>
      <w:r w:rsidRPr="00DD6B0E">
        <w:fldChar w:fldCharType="separate"/>
      </w:r>
      <w:hyperlink w:anchor="_Toc2868815" w:history="1">
        <w:r w:rsidR="006E60C8" w:rsidRPr="00DD6B0E">
          <w:rPr>
            <w:rStyle w:val="Hyperlink"/>
            <w:noProof/>
          </w:rPr>
          <w:t>Table 1. Number and percentage of births by age of the mother</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5 \h </w:instrText>
        </w:r>
        <w:r w:rsidR="006E60C8" w:rsidRPr="00DD6B0E">
          <w:rPr>
            <w:noProof/>
            <w:webHidden/>
          </w:rPr>
        </w:r>
        <w:r w:rsidR="006E60C8" w:rsidRPr="00DD6B0E">
          <w:rPr>
            <w:noProof/>
            <w:webHidden/>
          </w:rPr>
          <w:fldChar w:fldCharType="separate"/>
        </w:r>
        <w:r w:rsidR="006E60C8" w:rsidRPr="00DD6B0E">
          <w:rPr>
            <w:noProof/>
            <w:webHidden/>
          </w:rPr>
          <w:t>11</w:t>
        </w:r>
        <w:r w:rsidR="006E60C8" w:rsidRPr="00DD6B0E">
          <w:rPr>
            <w:noProof/>
            <w:webHidden/>
          </w:rPr>
          <w:fldChar w:fldCharType="end"/>
        </w:r>
      </w:hyperlink>
    </w:p>
    <w:p w14:paraId="0DE31375" w14:textId="77777777" w:rsidR="006E60C8" w:rsidRPr="00DD6B0E" w:rsidRDefault="00657D45">
      <w:pPr>
        <w:pStyle w:val="TableofFigures"/>
        <w:tabs>
          <w:tab w:val="right" w:leader="dot" w:pos="9350"/>
        </w:tabs>
        <w:rPr>
          <w:rFonts w:eastAsiaTheme="minorEastAsia"/>
          <w:noProof/>
          <w:sz w:val="24"/>
        </w:rPr>
      </w:pPr>
      <w:hyperlink w:anchor="_Toc2868816" w:history="1">
        <w:r w:rsidR="006E60C8" w:rsidRPr="00DD6B0E">
          <w:rPr>
            <w:rStyle w:val="Hyperlink"/>
            <w:noProof/>
          </w:rPr>
          <w:t>Table 2. Selected SRHR indicators against national targets</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6 \h </w:instrText>
        </w:r>
        <w:r w:rsidR="006E60C8" w:rsidRPr="00DD6B0E">
          <w:rPr>
            <w:noProof/>
            <w:webHidden/>
          </w:rPr>
        </w:r>
        <w:r w:rsidR="006E60C8" w:rsidRPr="00DD6B0E">
          <w:rPr>
            <w:noProof/>
            <w:webHidden/>
          </w:rPr>
          <w:fldChar w:fldCharType="separate"/>
        </w:r>
        <w:r w:rsidR="006E60C8" w:rsidRPr="00DD6B0E">
          <w:rPr>
            <w:noProof/>
            <w:webHidden/>
          </w:rPr>
          <w:t>12</w:t>
        </w:r>
        <w:r w:rsidR="006E60C8" w:rsidRPr="00DD6B0E">
          <w:rPr>
            <w:noProof/>
            <w:webHidden/>
          </w:rPr>
          <w:fldChar w:fldCharType="end"/>
        </w:r>
      </w:hyperlink>
    </w:p>
    <w:p w14:paraId="5B6E168A" w14:textId="77777777" w:rsidR="006E60C8" w:rsidRPr="00DD6B0E" w:rsidRDefault="00657D45">
      <w:pPr>
        <w:pStyle w:val="TableofFigures"/>
        <w:tabs>
          <w:tab w:val="right" w:leader="dot" w:pos="9350"/>
        </w:tabs>
        <w:rPr>
          <w:rFonts w:eastAsiaTheme="minorEastAsia"/>
          <w:noProof/>
          <w:sz w:val="24"/>
        </w:rPr>
      </w:pPr>
      <w:hyperlink w:anchor="_Toc2868817" w:history="1">
        <w:r w:rsidR="006E60C8" w:rsidRPr="00DD6B0E">
          <w:rPr>
            <w:rStyle w:val="Hyperlink"/>
            <w:noProof/>
          </w:rPr>
          <w:t>Table 3. SDGs related to the SRHR Policy</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7 \h </w:instrText>
        </w:r>
        <w:r w:rsidR="006E60C8" w:rsidRPr="00DD6B0E">
          <w:rPr>
            <w:noProof/>
            <w:webHidden/>
          </w:rPr>
        </w:r>
        <w:r w:rsidR="006E60C8" w:rsidRPr="00DD6B0E">
          <w:rPr>
            <w:noProof/>
            <w:webHidden/>
          </w:rPr>
          <w:fldChar w:fldCharType="separate"/>
        </w:r>
        <w:r w:rsidR="006E60C8" w:rsidRPr="00DD6B0E">
          <w:rPr>
            <w:noProof/>
            <w:webHidden/>
          </w:rPr>
          <w:t>16</w:t>
        </w:r>
        <w:r w:rsidR="006E60C8" w:rsidRPr="00DD6B0E">
          <w:rPr>
            <w:noProof/>
            <w:webHidden/>
          </w:rPr>
          <w:fldChar w:fldCharType="end"/>
        </w:r>
      </w:hyperlink>
    </w:p>
    <w:p w14:paraId="29639E53" w14:textId="77777777" w:rsidR="006E60C8" w:rsidRPr="00DD6B0E" w:rsidRDefault="00657D45">
      <w:pPr>
        <w:pStyle w:val="TableofFigures"/>
        <w:tabs>
          <w:tab w:val="right" w:leader="dot" w:pos="9350"/>
        </w:tabs>
        <w:rPr>
          <w:rFonts w:eastAsiaTheme="minorEastAsia"/>
          <w:noProof/>
          <w:sz w:val="24"/>
        </w:rPr>
      </w:pPr>
      <w:hyperlink w:anchor="_Toc2868818" w:history="1">
        <w:r w:rsidR="006E60C8" w:rsidRPr="00DD6B0E">
          <w:rPr>
            <w:rStyle w:val="Hyperlink"/>
            <w:noProof/>
          </w:rPr>
          <w:t>Table 4. Alignment with national health policies, laws, and plans</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8 \h </w:instrText>
        </w:r>
        <w:r w:rsidR="006E60C8" w:rsidRPr="00DD6B0E">
          <w:rPr>
            <w:noProof/>
            <w:webHidden/>
          </w:rPr>
        </w:r>
        <w:r w:rsidR="006E60C8" w:rsidRPr="00DD6B0E">
          <w:rPr>
            <w:noProof/>
            <w:webHidden/>
          </w:rPr>
          <w:fldChar w:fldCharType="separate"/>
        </w:r>
        <w:r w:rsidR="006E60C8" w:rsidRPr="00DD6B0E">
          <w:rPr>
            <w:noProof/>
            <w:webHidden/>
          </w:rPr>
          <w:t>18</w:t>
        </w:r>
        <w:r w:rsidR="006E60C8" w:rsidRPr="00DD6B0E">
          <w:rPr>
            <w:noProof/>
            <w:webHidden/>
          </w:rPr>
          <w:fldChar w:fldCharType="end"/>
        </w:r>
      </w:hyperlink>
    </w:p>
    <w:p w14:paraId="6DBDA918" w14:textId="77777777" w:rsidR="006E60C8" w:rsidRPr="00DD6B0E" w:rsidRDefault="00657D45">
      <w:pPr>
        <w:pStyle w:val="TableofFigures"/>
        <w:tabs>
          <w:tab w:val="right" w:leader="dot" w:pos="9350"/>
        </w:tabs>
        <w:rPr>
          <w:rFonts w:eastAsiaTheme="minorEastAsia"/>
          <w:noProof/>
          <w:sz w:val="24"/>
        </w:rPr>
      </w:pPr>
      <w:hyperlink w:anchor="_Toc2868819" w:history="1">
        <w:r w:rsidR="006E60C8" w:rsidRPr="00DD6B0E">
          <w:rPr>
            <w:rStyle w:val="Hyperlink"/>
            <w:noProof/>
          </w:rPr>
          <w:t>Table 5. Alignment with national service specific guidelines</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19 \h </w:instrText>
        </w:r>
        <w:r w:rsidR="006E60C8" w:rsidRPr="00DD6B0E">
          <w:rPr>
            <w:noProof/>
            <w:webHidden/>
          </w:rPr>
        </w:r>
        <w:r w:rsidR="006E60C8" w:rsidRPr="00DD6B0E">
          <w:rPr>
            <w:noProof/>
            <w:webHidden/>
          </w:rPr>
          <w:fldChar w:fldCharType="separate"/>
        </w:r>
        <w:r w:rsidR="006E60C8" w:rsidRPr="00DD6B0E">
          <w:rPr>
            <w:noProof/>
            <w:webHidden/>
          </w:rPr>
          <w:t>19</w:t>
        </w:r>
        <w:r w:rsidR="006E60C8" w:rsidRPr="00DD6B0E">
          <w:rPr>
            <w:noProof/>
            <w:webHidden/>
          </w:rPr>
          <w:fldChar w:fldCharType="end"/>
        </w:r>
      </w:hyperlink>
    </w:p>
    <w:p w14:paraId="200D00D8" w14:textId="77777777" w:rsidR="006E60C8" w:rsidRPr="00DD6B0E" w:rsidRDefault="00657D45">
      <w:pPr>
        <w:pStyle w:val="TableofFigures"/>
        <w:tabs>
          <w:tab w:val="right" w:leader="dot" w:pos="9350"/>
        </w:tabs>
        <w:rPr>
          <w:rFonts w:eastAsiaTheme="minorEastAsia"/>
          <w:noProof/>
          <w:sz w:val="24"/>
        </w:rPr>
      </w:pPr>
      <w:hyperlink w:anchor="_Toc2868820" w:history="1">
        <w:r w:rsidR="006E60C8" w:rsidRPr="00DD6B0E">
          <w:rPr>
            <w:rStyle w:val="Hyperlink"/>
            <w:noProof/>
          </w:rPr>
          <w:t>Table 6. SRHR policy objectives, sub-objectives, and intended results</w:t>
        </w:r>
        <w:r w:rsidR="006E60C8" w:rsidRPr="00DD6B0E">
          <w:rPr>
            <w:noProof/>
            <w:webHidden/>
          </w:rPr>
          <w:tab/>
        </w:r>
        <w:r w:rsidR="006E60C8" w:rsidRPr="00DD6B0E">
          <w:rPr>
            <w:noProof/>
            <w:webHidden/>
          </w:rPr>
          <w:fldChar w:fldCharType="begin"/>
        </w:r>
        <w:r w:rsidR="006E60C8" w:rsidRPr="00DD6B0E">
          <w:rPr>
            <w:noProof/>
            <w:webHidden/>
          </w:rPr>
          <w:instrText xml:space="preserve"> PAGEREF _Toc2868820 \h </w:instrText>
        </w:r>
        <w:r w:rsidR="006E60C8" w:rsidRPr="00DD6B0E">
          <w:rPr>
            <w:noProof/>
            <w:webHidden/>
          </w:rPr>
        </w:r>
        <w:r w:rsidR="006E60C8" w:rsidRPr="00DD6B0E">
          <w:rPr>
            <w:noProof/>
            <w:webHidden/>
          </w:rPr>
          <w:fldChar w:fldCharType="separate"/>
        </w:r>
        <w:r w:rsidR="006E60C8" w:rsidRPr="00DD6B0E">
          <w:rPr>
            <w:noProof/>
            <w:webHidden/>
          </w:rPr>
          <w:t>21</w:t>
        </w:r>
        <w:r w:rsidR="006E60C8" w:rsidRPr="00DD6B0E">
          <w:rPr>
            <w:noProof/>
            <w:webHidden/>
          </w:rPr>
          <w:fldChar w:fldCharType="end"/>
        </w:r>
      </w:hyperlink>
    </w:p>
    <w:p w14:paraId="2DE63384" w14:textId="77777777" w:rsidR="00503162" w:rsidRPr="00DD6B0E" w:rsidRDefault="00503162" w:rsidP="00771FD1">
      <w:r w:rsidRPr="00DD6B0E">
        <w:fldChar w:fldCharType="end"/>
      </w:r>
    </w:p>
    <w:p w14:paraId="735308A5" w14:textId="77777777" w:rsidR="00A11CCA" w:rsidRPr="00DD6B0E" w:rsidRDefault="00A11CCA" w:rsidP="001244A3">
      <w:pPr>
        <w:rPr>
          <w:rFonts w:ascii="Arial" w:eastAsiaTheme="majorEastAsia" w:hAnsi="Arial" w:cstheme="majorBidi"/>
          <w:b/>
          <w:bCs/>
          <w:color w:val="70AD47" w:themeColor="accent6"/>
          <w:sz w:val="28"/>
          <w:szCs w:val="28"/>
        </w:rPr>
      </w:pPr>
      <w:bookmarkStart w:id="6" w:name="_Toc528572368"/>
      <w:bookmarkEnd w:id="2"/>
      <w:bookmarkEnd w:id="3"/>
      <w:bookmarkEnd w:id="4"/>
      <w:r w:rsidRPr="00DD6B0E">
        <w:br w:type="page"/>
      </w:r>
    </w:p>
    <w:p w14:paraId="537F9CE6" w14:textId="77777777" w:rsidR="00A52F33" w:rsidRPr="00DD6B0E" w:rsidRDefault="00A52F33" w:rsidP="001244A3">
      <w:pPr>
        <w:pStyle w:val="Heading1"/>
        <w:numPr>
          <w:ilvl w:val="0"/>
          <w:numId w:val="0"/>
        </w:numPr>
      </w:pPr>
      <w:bookmarkStart w:id="7" w:name="_Toc2870221"/>
      <w:r w:rsidRPr="00DD6B0E">
        <w:lastRenderedPageBreak/>
        <w:t>Acronyms</w:t>
      </w:r>
      <w:bookmarkEnd w:id="6"/>
      <w:bookmarkEnd w:id="7"/>
    </w:p>
    <w:p w14:paraId="61B3003D" w14:textId="77777777" w:rsidR="00A52F33" w:rsidRPr="00DD6B0E" w:rsidRDefault="00A52F33" w:rsidP="001244A3"/>
    <w:tbl>
      <w:tblPr>
        <w:tblW w:w="0" w:type="auto"/>
        <w:tblInd w:w="-30" w:type="dxa"/>
        <w:tblLayout w:type="fixed"/>
        <w:tblLook w:val="0000" w:firstRow="0" w:lastRow="0" w:firstColumn="0" w:lastColumn="0" w:noHBand="0" w:noVBand="0"/>
      </w:tblPr>
      <w:tblGrid>
        <w:gridCol w:w="2120"/>
        <w:gridCol w:w="5880"/>
      </w:tblGrid>
      <w:tr w:rsidR="00A26B55" w:rsidRPr="00DD6B0E" w14:paraId="2835FE48" w14:textId="77777777" w:rsidTr="00A26B55">
        <w:trPr>
          <w:trHeight w:val="280"/>
        </w:trPr>
        <w:tc>
          <w:tcPr>
            <w:tcW w:w="2120" w:type="dxa"/>
            <w:tcBorders>
              <w:top w:val="nil"/>
              <w:left w:val="nil"/>
              <w:bottom w:val="nil"/>
              <w:right w:val="nil"/>
            </w:tcBorders>
          </w:tcPr>
          <w:p w14:paraId="2B1D1873"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ACOA</w:t>
            </w:r>
          </w:p>
        </w:tc>
        <w:tc>
          <w:tcPr>
            <w:tcW w:w="5880" w:type="dxa"/>
            <w:tcBorders>
              <w:top w:val="nil"/>
              <w:left w:val="nil"/>
              <w:bottom w:val="nil"/>
              <w:right w:val="nil"/>
            </w:tcBorders>
          </w:tcPr>
          <w:p w14:paraId="163FCA06"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Antenatal client initiated on ART </w:t>
            </w:r>
          </w:p>
        </w:tc>
      </w:tr>
      <w:tr w:rsidR="00A26B55" w:rsidRPr="00DD6B0E" w14:paraId="0ABD5CFB" w14:textId="77777777" w:rsidTr="00A26B55">
        <w:trPr>
          <w:trHeight w:val="280"/>
        </w:trPr>
        <w:tc>
          <w:tcPr>
            <w:tcW w:w="2120" w:type="dxa"/>
            <w:tcBorders>
              <w:top w:val="nil"/>
              <w:left w:val="nil"/>
              <w:bottom w:val="nil"/>
              <w:right w:val="nil"/>
            </w:tcBorders>
          </w:tcPr>
          <w:p w14:paraId="3A68C92D"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AGYW</w:t>
            </w:r>
          </w:p>
        </w:tc>
        <w:tc>
          <w:tcPr>
            <w:tcW w:w="5880" w:type="dxa"/>
            <w:tcBorders>
              <w:top w:val="nil"/>
              <w:left w:val="nil"/>
              <w:bottom w:val="nil"/>
              <w:right w:val="nil"/>
            </w:tcBorders>
          </w:tcPr>
          <w:p w14:paraId="60FAA5F4"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Adolescent girls and young women</w:t>
            </w:r>
          </w:p>
        </w:tc>
      </w:tr>
      <w:tr w:rsidR="00A26B55" w:rsidRPr="00DD6B0E" w14:paraId="67AF610E" w14:textId="77777777" w:rsidTr="00A26B55">
        <w:trPr>
          <w:trHeight w:val="280"/>
        </w:trPr>
        <w:tc>
          <w:tcPr>
            <w:tcW w:w="2120" w:type="dxa"/>
            <w:tcBorders>
              <w:top w:val="nil"/>
              <w:left w:val="nil"/>
              <w:bottom w:val="nil"/>
              <w:right w:val="nil"/>
            </w:tcBorders>
          </w:tcPr>
          <w:p w14:paraId="1DA4CCC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ANC</w:t>
            </w:r>
          </w:p>
        </w:tc>
        <w:tc>
          <w:tcPr>
            <w:tcW w:w="5880" w:type="dxa"/>
            <w:tcBorders>
              <w:top w:val="nil"/>
              <w:left w:val="nil"/>
              <w:bottom w:val="nil"/>
              <w:right w:val="nil"/>
            </w:tcBorders>
          </w:tcPr>
          <w:p w14:paraId="56507543"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Antenatal care</w:t>
            </w:r>
          </w:p>
        </w:tc>
      </w:tr>
      <w:tr w:rsidR="00A26B55" w:rsidRPr="00DD6B0E" w14:paraId="3B2AEA59" w14:textId="77777777" w:rsidTr="00A26B55">
        <w:trPr>
          <w:trHeight w:val="280"/>
        </w:trPr>
        <w:tc>
          <w:tcPr>
            <w:tcW w:w="2120" w:type="dxa"/>
            <w:tcBorders>
              <w:top w:val="nil"/>
              <w:left w:val="nil"/>
              <w:bottom w:val="nil"/>
              <w:right w:val="nil"/>
            </w:tcBorders>
          </w:tcPr>
          <w:p w14:paraId="4E2B4E7F"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ART </w:t>
            </w:r>
          </w:p>
        </w:tc>
        <w:tc>
          <w:tcPr>
            <w:tcW w:w="5880" w:type="dxa"/>
            <w:tcBorders>
              <w:top w:val="nil"/>
              <w:left w:val="nil"/>
              <w:bottom w:val="nil"/>
              <w:right w:val="nil"/>
            </w:tcBorders>
          </w:tcPr>
          <w:p w14:paraId="6E6F3401"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Antiretroviral therapy</w:t>
            </w:r>
          </w:p>
        </w:tc>
      </w:tr>
      <w:tr w:rsidR="00A26B55" w:rsidRPr="00DD6B0E" w14:paraId="03E06B23" w14:textId="77777777" w:rsidTr="00A26B55">
        <w:trPr>
          <w:trHeight w:val="280"/>
        </w:trPr>
        <w:tc>
          <w:tcPr>
            <w:tcW w:w="2120" w:type="dxa"/>
            <w:tcBorders>
              <w:top w:val="nil"/>
              <w:left w:val="nil"/>
              <w:bottom w:val="nil"/>
              <w:right w:val="nil"/>
            </w:tcBorders>
          </w:tcPr>
          <w:p w14:paraId="786D2608"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CSE</w:t>
            </w:r>
          </w:p>
        </w:tc>
        <w:tc>
          <w:tcPr>
            <w:tcW w:w="5880" w:type="dxa"/>
            <w:tcBorders>
              <w:top w:val="nil"/>
              <w:left w:val="nil"/>
              <w:bottom w:val="nil"/>
              <w:right w:val="nil"/>
            </w:tcBorders>
          </w:tcPr>
          <w:p w14:paraId="0E58E89C"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Comprehensive sexuality education</w:t>
            </w:r>
          </w:p>
        </w:tc>
      </w:tr>
      <w:tr w:rsidR="00A26B55" w:rsidRPr="00DD6B0E" w14:paraId="007D60E6" w14:textId="77777777" w:rsidTr="00A26B55">
        <w:trPr>
          <w:trHeight w:val="280"/>
        </w:trPr>
        <w:tc>
          <w:tcPr>
            <w:tcW w:w="2120" w:type="dxa"/>
            <w:tcBorders>
              <w:top w:val="nil"/>
              <w:left w:val="nil"/>
              <w:bottom w:val="nil"/>
              <w:right w:val="nil"/>
            </w:tcBorders>
          </w:tcPr>
          <w:p w14:paraId="537AD59C"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CPR</w:t>
            </w:r>
          </w:p>
        </w:tc>
        <w:tc>
          <w:tcPr>
            <w:tcW w:w="5880" w:type="dxa"/>
            <w:tcBorders>
              <w:top w:val="nil"/>
              <w:left w:val="nil"/>
              <w:bottom w:val="nil"/>
              <w:right w:val="nil"/>
            </w:tcBorders>
          </w:tcPr>
          <w:p w14:paraId="2A61AED8"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Contraceptive prevalence rate</w:t>
            </w:r>
          </w:p>
        </w:tc>
      </w:tr>
      <w:tr w:rsidR="00A26B55" w:rsidRPr="00DD6B0E" w14:paraId="278F1250" w14:textId="77777777" w:rsidTr="00A26B55">
        <w:trPr>
          <w:trHeight w:val="280"/>
        </w:trPr>
        <w:tc>
          <w:tcPr>
            <w:tcW w:w="2120" w:type="dxa"/>
            <w:tcBorders>
              <w:top w:val="nil"/>
              <w:left w:val="nil"/>
              <w:bottom w:val="nil"/>
              <w:right w:val="nil"/>
            </w:tcBorders>
          </w:tcPr>
          <w:p w14:paraId="64FB158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CTOP </w:t>
            </w:r>
          </w:p>
        </w:tc>
        <w:tc>
          <w:tcPr>
            <w:tcW w:w="5880" w:type="dxa"/>
            <w:tcBorders>
              <w:top w:val="nil"/>
              <w:left w:val="nil"/>
              <w:bottom w:val="nil"/>
              <w:right w:val="nil"/>
            </w:tcBorders>
          </w:tcPr>
          <w:p w14:paraId="0F75717A"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Choice on termination of pregnancy </w:t>
            </w:r>
          </w:p>
        </w:tc>
      </w:tr>
      <w:tr w:rsidR="00A26B55" w:rsidRPr="00DD6B0E" w14:paraId="4DD79156" w14:textId="77777777" w:rsidTr="00A26B55">
        <w:trPr>
          <w:trHeight w:val="280"/>
        </w:trPr>
        <w:tc>
          <w:tcPr>
            <w:tcW w:w="2120" w:type="dxa"/>
            <w:tcBorders>
              <w:top w:val="nil"/>
              <w:left w:val="nil"/>
              <w:bottom w:val="nil"/>
              <w:right w:val="nil"/>
            </w:tcBorders>
          </w:tcPr>
          <w:p w14:paraId="36BE5B5C"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CYPR</w:t>
            </w:r>
          </w:p>
        </w:tc>
        <w:tc>
          <w:tcPr>
            <w:tcW w:w="5880" w:type="dxa"/>
            <w:tcBorders>
              <w:top w:val="nil"/>
              <w:left w:val="nil"/>
              <w:bottom w:val="nil"/>
              <w:right w:val="nil"/>
            </w:tcBorders>
          </w:tcPr>
          <w:p w14:paraId="3FC39929"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Couple year protection rate</w:t>
            </w:r>
          </w:p>
        </w:tc>
      </w:tr>
      <w:tr w:rsidR="00A26B55" w:rsidRPr="00DD6B0E" w14:paraId="7137F7C8" w14:textId="77777777" w:rsidTr="00A26B55">
        <w:trPr>
          <w:trHeight w:val="280"/>
        </w:trPr>
        <w:tc>
          <w:tcPr>
            <w:tcW w:w="2120" w:type="dxa"/>
            <w:tcBorders>
              <w:top w:val="nil"/>
              <w:left w:val="nil"/>
              <w:bottom w:val="nil"/>
              <w:right w:val="nil"/>
            </w:tcBorders>
          </w:tcPr>
          <w:p w14:paraId="61EF691B"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D&amp;E</w:t>
            </w:r>
          </w:p>
        </w:tc>
        <w:tc>
          <w:tcPr>
            <w:tcW w:w="5880" w:type="dxa"/>
            <w:tcBorders>
              <w:top w:val="nil"/>
              <w:left w:val="nil"/>
              <w:bottom w:val="nil"/>
              <w:right w:val="nil"/>
            </w:tcBorders>
          </w:tcPr>
          <w:p w14:paraId="38A01AFC"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Dilation and evacuation</w:t>
            </w:r>
          </w:p>
        </w:tc>
      </w:tr>
      <w:tr w:rsidR="00A26B55" w:rsidRPr="00DD6B0E" w14:paraId="1C001089" w14:textId="77777777" w:rsidTr="00A26B55">
        <w:trPr>
          <w:trHeight w:val="280"/>
        </w:trPr>
        <w:tc>
          <w:tcPr>
            <w:tcW w:w="2120" w:type="dxa"/>
            <w:tcBorders>
              <w:top w:val="nil"/>
              <w:left w:val="nil"/>
              <w:bottom w:val="nil"/>
              <w:right w:val="nil"/>
            </w:tcBorders>
          </w:tcPr>
          <w:p w14:paraId="0B29A361"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DHIS</w:t>
            </w:r>
          </w:p>
        </w:tc>
        <w:tc>
          <w:tcPr>
            <w:tcW w:w="5880" w:type="dxa"/>
            <w:tcBorders>
              <w:top w:val="nil"/>
              <w:left w:val="nil"/>
              <w:bottom w:val="nil"/>
              <w:right w:val="nil"/>
            </w:tcBorders>
          </w:tcPr>
          <w:p w14:paraId="576D6D1F"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District Health Information System</w:t>
            </w:r>
          </w:p>
        </w:tc>
      </w:tr>
      <w:tr w:rsidR="00A26B55" w:rsidRPr="00DD6B0E" w14:paraId="3D545FA1" w14:textId="77777777" w:rsidTr="00A26B55">
        <w:trPr>
          <w:trHeight w:val="280"/>
        </w:trPr>
        <w:tc>
          <w:tcPr>
            <w:tcW w:w="2120" w:type="dxa"/>
            <w:tcBorders>
              <w:top w:val="nil"/>
              <w:left w:val="nil"/>
              <w:bottom w:val="nil"/>
              <w:right w:val="nil"/>
            </w:tcBorders>
          </w:tcPr>
          <w:p w14:paraId="49871C2E"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ESHRE</w:t>
            </w:r>
          </w:p>
        </w:tc>
        <w:tc>
          <w:tcPr>
            <w:tcW w:w="5880" w:type="dxa"/>
            <w:tcBorders>
              <w:top w:val="nil"/>
              <w:left w:val="nil"/>
              <w:bottom w:val="nil"/>
              <w:right w:val="nil"/>
            </w:tcBorders>
          </w:tcPr>
          <w:p w14:paraId="5F50E454"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European Society of Human Reproduction and Embryology </w:t>
            </w:r>
          </w:p>
        </w:tc>
      </w:tr>
      <w:tr w:rsidR="00A26B55" w:rsidRPr="00DD6B0E" w14:paraId="29BCB330" w14:textId="77777777" w:rsidTr="00A26B55">
        <w:trPr>
          <w:trHeight w:val="280"/>
        </w:trPr>
        <w:tc>
          <w:tcPr>
            <w:tcW w:w="2120" w:type="dxa"/>
            <w:tcBorders>
              <w:top w:val="nil"/>
              <w:left w:val="nil"/>
              <w:bottom w:val="nil"/>
              <w:right w:val="nil"/>
            </w:tcBorders>
          </w:tcPr>
          <w:p w14:paraId="68E579A7"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GBV</w:t>
            </w:r>
          </w:p>
        </w:tc>
        <w:tc>
          <w:tcPr>
            <w:tcW w:w="5880" w:type="dxa"/>
            <w:tcBorders>
              <w:top w:val="nil"/>
              <w:left w:val="nil"/>
              <w:bottom w:val="nil"/>
              <w:right w:val="nil"/>
            </w:tcBorders>
          </w:tcPr>
          <w:p w14:paraId="4678F786"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Gender based violence</w:t>
            </w:r>
          </w:p>
        </w:tc>
      </w:tr>
      <w:tr w:rsidR="00A26B55" w:rsidRPr="00DD6B0E" w14:paraId="295FDD5B" w14:textId="77777777" w:rsidTr="00A26B55">
        <w:trPr>
          <w:trHeight w:val="280"/>
        </w:trPr>
        <w:tc>
          <w:tcPr>
            <w:tcW w:w="2120" w:type="dxa"/>
            <w:tcBorders>
              <w:top w:val="nil"/>
              <w:left w:val="nil"/>
              <w:bottom w:val="nil"/>
              <w:right w:val="nil"/>
            </w:tcBorders>
          </w:tcPr>
          <w:p w14:paraId="4732F44E"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IV</w:t>
            </w:r>
          </w:p>
        </w:tc>
        <w:tc>
          <w:tcPr>
            <w:tcW w:w="5880" w:type="dxa"/>
            <w:tcBorders>
              <w:top w:val="nil"/>
              <w:left w:val="nil"/>
              <w:bottom w:val="nil"/>
              <w:right w:val="nil"/>
            </w:tcBorders>
          </w:tcPr>
          <w:p w14:paraId="08D33333"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uman Immunodeficiency Virus</w:t>
            </w:r>
          </w:p>
        </w:tc>
      </w:tr>
      <w:tr w:rsidR="00A26B55" w:rsidRPr="00DD6B0E" w14:paraId="1C897A29" w14:textId="77777777" w:rsidTr="00A26B55">
        <w:trPr>
          <w:trHeight w:val="280"/>
        </w:trPr>
        <w:tc>
          <w:tcPr>
            <w:tcW w:w="2120" w:type="dxa"/>
            <w:tcBorders>
              <w:top w:val="nil"/>
              <w:left w:val="nil"/>
              <w:bottom w:val="nil"/>
              <w:right w:val="nil"/>
            </w:tcBorders>
          </w:tcPr>
          <w:p w14:paraId="5DBBBDE1"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MIS</w:t>
            </w:r>
          </w:p>
        </w:tc>
        <w:tc>
          <w:tcPr>
            <w:tcW w:w="5880" w:type="dxa"/>
            <w:tcBorders>
              <w:top w:val="nil"/>
              <w:left w:val="nil"/>
              <w:bottom w:val="nil"/>
              <w:right w:val="nil"/>
            </w:tcBorders>
          </w:tcPr>
          <w:p w14:paraId="06704811"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Health Management </w:t>
            </w:r>
            <w:r w:rsidR="00593782" w:rsidRPr="00DD6B0E">
              <w:rPr>
                <w:rFonts w:ascii="Calibri" w:hAnsi="Calibri" w:cs="Calibri"/>
                <w:color w:val="000000"/>
                <w:szCs w:val="22"/>
              </w:rPr>
              <w:t>Information</w:t>
            </w:r>
            <w:r w:rsidRPr="00DD6B0E">
              <w:rPr>
                <w:rFonts w:ascii="Calibri" w:hAnsi="Calibri" w:cs="Calibri"/>
                <w:color w:val="000000"/>
                <w:szCs w:val="22"/>
              </w:rPr>
              <w:t xml:space="preserve"> System</w:t>
            </w:r>
          </w:p>
        </w:tc>
      </w:tr>
      <w:tr w:rsidR="00A26B55" w:rsidRPr="00DD6B0E" w14:paraId="2F1D1BF2" w14:textId="77777777" w:rsidTr="00A26B55">
        <w:trPr>
          <w:trHeight w:val="280"/>
        </w:trPr>
        <w:tc>
          <w:tcPr>
            <w:tcW w:w="2120" w:type="dxa"/>
            <w:tcBorders>
              <w:top w:val="nil"/>
              <w:left w:val="nil"/>
              <w:bottom w:val="nil"/>
              <w:right w:val="nil"/>
            </w:tcBorders>
          </w:tcPr>
          <w:p w14:paraId="6120436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PV</w:t>
            </w:r>
          </w:p>
        </w:tc>
        <w:tc>
          <w:tcPr>
            <w:tcW w:w="5880" w:type="dxa"/>
            <w:tcBorders>
              <w:top w:val="nil"/>
              <w:left w:val="nil"/>
              <w:bottom w:val="nil"/>
              <w:right w:val="nil"/>
            </w:tcBorders>
          </w:tcPr>
          <w:p w14:paraId="2DC664FD"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uman Papilloma Virus</w:t>
            </w:r>
          </w:p>
        </w:tc>
      </w:tr>
      <w:tr w:rsidR="00A26B55" w:rsidRPr="00DD6B0E" w14:paraId="483E3DB4" w14:textId="77777777" w:rsidTr="00A26B55">
        <w:trPr>
          <w:trHeight w:val="280"/>
        </w:trPr>
        <w:tc>
          <w:tcPr>
            <w:tcW w:w="2120" w:type="dxa"/>
            <w:tcBorders>
              <w:top w:val="nil"/>
              <w:left w:val="nil"/>
              <w:bottom w:val="nil"/>
              <w:right w:val="nil"/>
            </w:tcBorders>
          </w:tcPr>
          <w:p w14:paraId="0AC5EB2F"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RT</w:t>
            </w:r>
          </w:p>
        </w:tc>
        <w:tc>
          <w:tcPr>
            <w:tcW w:w="5880" w:type="dxa"/>
            <w:tcBorders>
              <w:top w:val="nil"/>
              <w:left w:val="nil"/>
              <w:bottom w:val="nil"/>
              <w:right w:val="nil"/>
            </w:tcBorders>
          </w:tcPr>
          <w:p w14:paraId="65DC1C80"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ormone replacement therapy</w:t>
            </w:r>
          </w:p>
        </w:tc>
      </w:tr>
      <w:tr w:rsidR="00A26B55" w:rsidRPr="00DD6B0E" w14:paraId="2C4062A6" w14:textId="77777777" w:rsidTr="00A26B55">
        <w:trPr>
          <w:trHeight w:val="280"/>
        </w:trPr>
        <w:tc>
          <w:tcPr>
            <w:tcW w:w="2120" w:type="dxa"/>
            <w:tcBorders>
              <w:top w:val="nil"/>
              <w:left w:val="nil"/>
              <w:bottom w:val="nil"/>
              <w:right w:val="nil"/>
            </w:tcBorders>
          </w:tcPr>
          <w:p w14:paraId="16D20F1D"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TS</w:t>
            </w:r>
          </w:p>
        </w:tc>
        <w:tc>
          <w:tcPr>
            <w:tcW w:w="5880" w:type="dxa"/>
            <w:tcBorders>
              <w:top w:val="nil"/>
              <w:left w:val="nil"/>
              <w:bottom w:val="nil"/>
              <w:right w:val="nil"/>
            </w:tcBorders>
          </w:tcPr>
          <w:p w14:paraId="139A948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HIV testing services</w:t>
            </w:r>
          </w:p>
        </w:tc>
      </w:tr>
      <w:tr w:rsidR="00A26B55" w:rsidRPr="00DD6B0E" w14:paraId="62C1A80C" w14:textId="77777777" w:rsidTr="00A26B55">
        <w:trPr>
          <w:trHeight w:val="280"/>
        </w:trPr>
        <w:tc>
          <w:tcPr>
            <w:tcW w:w="2120" w:type="dxa"/>
            <w:tcBorders>
              <w:top w:val="nil"/>
              <w:left w:val="nil"/>
              <w:bottom w:val="nil"/>
              <w:right w:val="nil"/>
            </w:tcBorders>
          </w:tcPr>
          <w:p w14:paraId="3D1533DA"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CD</w:t>
            </w:r>
          </w:p>
        </w:tc>
        <w:tc>
          <w:tcPr>
            <w:tcW w:w="5880" w:type="dxa"/>
            <w:tcBorders>
              <w:top w:val="nil"/>
              <w:left w:val="nil"/>
              <w:bottom w:val="nil"/>
              <w:right w:val="nil"/>
            </w:tcBorders>
          </w:tcPr>
          <w:p w14:paraId="7172F8DA"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nternational classification of diseases</w:t>
            </w:r>
          </w:p>
        </w:tc>
      </w:tr>
      <w:tr w:rsidR="00A26B55" w:rsidRPr="00DD6B0E" w14:paraId="226E365E" w14:textId="77777777" w:rsidTr="00A26B55">
        <w:trPr>
          <w:trHeight w:val="280"/>
        </w:trPr>
        <w:tc>
          <w:tcPr>
            <w:tcW w:w="2120" w:type="dxa"/>
            <w:tcBorders>
              <w:top w:val="nil"/>
              <w:left w:val="nil"/>
              <w:bottom w:val="nil"/>
              <w:right w:val="nil"/>
            </w:tcBorders>
          </w:tcPr>
          <w:p w14:paraId="3A58C11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CPD</w:t>
            </w:r>
          </w:p>
        </w:tc>
        <w:tc>
          <w:tcPr>
            <w:tcW w:w="5880" w:type="dxa"/>
            <w:tcBorders>
              <w:top w:val="nil"/>
              <w:left w:val="nil"/>
              <w:bottom w:val="nil"/>
              <w:right w:val="nil"/>
            </w:tcBorders>
          </w:tcPr>
          <w:p w14:paraId="79F40B9B"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nternational Conference on Population and Development</w:t>
            </w:r>
          </w:p>
        </w:tc>
      </w:tr>
      <w:tr w:rsidR="00A26B55" w:rsidRPr="00DD6B0E" w14:paraId="0DFCF489" w14:textId="77777777" w:rsidTr="00A26B55">
        <w:trPr>
          <w:trHeight w:val="280"/>
        </w:trPr>
        <w:tc>
          <w:tcPr>
            <w:tcW w:w="2120" w:type="dxa"/>
            <w:tcBorders>
              <w:top w:val="nil"/>
              <w:left w:val="nil"/>
              <w:bottom w:val="nil"/>
              <w:right w:val="nil"/>
            </w:tcBorders>
          </w:tcPr>
          <w:p w14:paraId="79286DC4"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CSM</w:t>
            </w:r>
          </w:p>
        </w:tc>
        <w:tc>
          <w:tcPr>
            <w:tcW w:w="5880" w:type="dxa"/>
            <w:tcBorders>
              <w:top w:val="nil"/>
              <w:left w:val="nil"/>
              <w:bottom w:val="nil"/>
              <w:right w:val="nil"/>
            </w:tcBorders>
          </w:tcPr>
          <w:p w14:paraId="1F07EC32"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ntegrated Clinical Services Management Manual</w:t>
            </w:r>
          </w:p>
        </w:tc>
      </w:tr>
      <w:tr w:rsidR="00A26B55" w:rsidRPr="00DD6B0E" w14:paraId="735ED274" w14:textId="77777777" w:rsidTr="00A26B55">
        <w:trPr>
          <w:trHeight w:val="280"/>
        </w:trPr>
        <w:tc>
          <w:tcPr>
            <w:tcW w:w="2120" w:type="dxa"/>
            <w:tcBorders>
              <w:top w:val="nil"/>
              <w:left w:val="nil"/>
              <w:bottom w:val="nil"/>
              <w:right w:val="nil"/>
            </w:tcBorders>
          </w:tcPr>
          <w:p w14:paraId="3C3DF25A"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EC</w:t>
            </w:r>
          </w:p>
        </w:tc>
        <w:tc>
          <w:tcPr>
            <w:tcW w:w="5880" w:type="dxa"/>
            <w:tcBorders>
              <w:top w:val="nil"/>
              <w:left w:val="nil"/>
              <w:bottom w:val="nil"/>
              <w:right w:val="nil"/>
            </w:tcBorders>
          </w:tcPr>
          <w:p w14:paraId="2F87449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nformation, education, and communication</w:t>
            </w:r>
          </w:p>
        </w:tc>
      </w:tr>
      <w:tr w:rsidR="00A5289E" w:rsidRPr="00DD6B0E" w14:paraId="6C476B57" w14:textId="77777777" w:rsidTr="00A26B55">
        <w:trPr>
          <w:trHeight w:val="280"/>
        </w:trPr>
        <w:tc>
          <w:tcPr>
            <w:tcW w:w="2120" w:type="dxa"/>
            <w:tcBorders>
              <w:top w:val="nil"/>
              <w:left w:val="nil"/>
              <w:bottom w:val="nil"/>
              <w:right w:val="nil"/>
            </w:tcBorders>
          </w:tcPr>
          <w:p w14:paraId="17BCB38A" w14:textId="77777777" w:rsidR="00A5289E" w:rsidRPr="00DD6B0E" w:rsidRDefault="00A5289E"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MMR</w:t>
            </w:r>
          </w:p>
        </w:tc>
        <w:tc>
          <w:tcPr>
            <w:tcW w:w="5880" w:type="dxa"/>
            <w:tcBorders>
              <w:top w:val="nil"/>
              <w:left w:val="nil"/>
              <w:bottom w:val="nil"/>
              <w:right w:val="nil"/>
            </w:tcBorders>
          </w:tcPr>
          <w:p w14:paraId="3D40714D" w14:textId="77777777" w:rsidR="00A5289E" w:rsidRPr="00DD6B0E" w:rsidRDefault="00A5289E"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nstitutional maternal mortality ratio</w:t>
            </w:r>
          </w:p>
        </w:tc>
      </w:tr>
      <w:tr w:rsidR="00A26B55" w:rsidRPr="00DD6B0E" w14:paraId="0E64F0BC" w14:textId="77777777" w:rsidTr="00A26B55">
        <w:trPr>
          <w:trHeight w:val="280"/>
        </w:trPr>
        <w:tc>
          <w:tcPr>
            <w:tcW w:w="2120" w:type="dxa"/>
            <w:tcBorders>
              <w:top w:val="nil"/>
              <w:left w:val="nil"/>
              <w:bottom w:val="nil"/>
              <w:right w:val="nil"/>
            </w:tcBorders>
          </w:tcPr>
          <w:p w14:paraId="0AEDD6AE"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UD</w:t>
            </w:r>
          </w:p>
        </w:tc>
        <w:tc>
          <w:tcPr>
            <w:tcW w:w="5880" w:type="dxa"/>
            <w:tcBorders>
              <w:top w:val="nil"/>
              <w:left w:val="nil"/>
              <w:bottom w:val="nil"/>
              <w:right w:val="nil"/>
            </w:tcBorders>
          </w:tcPr>
          <w:p w14:paraId="61517E3E"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Intrauterine contraceptive device</w:t>
            </w:r>
          </w:p>
        </w:tc>
      </w:tr>
      <w:tr w:rsidR="00A26B55" w:rsidRPr="00DD6B0E" w14:paraId="143C18A8" w14:textId="77777777" w:rsidTr="00A26B55">
        <w:trPr>
          <w:trHeight w:val="280"/>
        </w:trPr>
        <w:tc>
          <w:tcPr>
            <w:tcW w:w="2120" w:type="dxa"/>
            <w:tcBorders>
              <w:top w:val="nil"/>
              <w:left w:val="nil"/>
              <w:bottom w:val="nil"/>
              <w:right w:val="nil"/>
            </w:tcBorders>
          </w:tcPr>
          <w:p w14:paraId="51741877"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LGBTI+</w:t>
            </w:r>
          </w:p>
        </w:tc>
        <w:tc>
          <w:tcPr>
            <w:tcW w:w="5880" w:type="dxa"/>
            <w:tcBorders>
              <w:top w:val="nil"/>
              <w:left w:val="nil"/>
              <w:bottom w:val="nil"/>
              <w:right w:val="nil"/>
            </w:tcBorders>
          </w:tcPr>
          <w:p w14:paraId="6DDB6199"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Lesbian, Gay, Bisexual, Transgender, and Intersex</w:t>
            </w:r>
          </w:p>
        </w:tc>
      </w:tr>
      <w:tr w:rsidR="00A26B55" w:rsidRPr="00DD6B0E" w14:paraId="3C94B259" w14:textId="77777777" w:rsidTr="00A26B55">
        <w:trPr>
          <w:trHeight w:val="280"/>
        </w:trPr>
        <w:tc>
          <w:tcPr>
            <w:tcW w:w="2120" w:type="dxa"/>
            <w:tcBorders>
              <w:top w:val="nil"/>
              <w:left w:val="nil"/>
              <w:bottom w:val="nil"/>
              <w:right w:val="nil"/>
            </w:tcBorders>
          </w:tcPr>
          <w:p w14:paraId="608A9210"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MNCH </w:t>
            </w:r>
          </w:p>
        </w:tc>
        <w:tc>
          <w:tcPr>
            <w:tcW w:w="5880" w:type="dxa"/>
            <w:tcBorders>
              <w:top w:val="nil"/>
              <w:left w:val="nil"/>
              <w:bottom w:val="nil"/>
              <w:right w:val="nil"/>
            </w:tcBorders>
          </w:tcPr>
          <w:p w14:paraId="3F12500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Maternal, neonatal, and child health</w:t>
            </w:r>
          </w:p>
        </w:tc>
      </w:tr>
      <w:tr w:rsidR="00A26B55" w:rsidRPr="00DD6B0E" w14:paraId="5DAC2367" w14:textId="77777777" w:rsidTr="00A26B55">
        <w:trPr>
          <w:trHeight w:val="280"/>
        </w:trPr>
        <w:tc>
          <w:tcPr>
            <w:tcW w:w="2120" w:type="dxa"/>
            <w:tcBorders>
              <w:top w:val="nil"/>
              <w:left w:val="nil"/>
              <w:bottom w:val="nil"/>
              <w:right w:val="nil"/>
            </w:tcBorders>
          </w:tcPr>
          <w:p w14:paraId="2F8AD4B4"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MVA</w:t>
            </w:r>
          </w:p>
        </w:tc>
        <w:tc>
          <w:tcPr>
            <w:tcW w:w="5880" w:type="dxa"/>
            <w:tcBorders>
              <w:top w:val="nil"/>
              <w:left w:val="nil"/>
              <w:bottom w:val="nil"/>
              <w:right w:val="nil"/>
            </w:tcBorders>
          </w:tcPr>
          <w:p w14:paraId="7C0EC518"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Manual vacuum aspiration</w:t>
            </w:r>
          </w:p>
        </w:tc>
      </w:tr>
      <w:tr w:rsidR="00A26B55" w:rsidRPr="00DD6B0E" w14:paraId="29DF2B92" w14:textId="77777777" w:rsidTr="00A26B55">
        <w:trPr>
          <w:trHeight w:val="280"/>
        </w:trPr>
        <w:tc>
          <w:tcPr>
            <w:tcW w:w="2120" w:type="dxa"/>
            <w:tcBorders>
              <w:top w:val="nil"/>
              <w:left w:val="nil"/>
              <w:bottom w:val="nil"/>
              <w:right w:val="nil"/>
            </w:tcBorders>
          </w:tcPr>
          <w:p w14:paraId="2FD6FFA9"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NDOH </w:t>
            </w:r>
          </w:p>
        </w:tc>
        <w:tc>
          <w:tcPr>
            <w:tcW w:w="5880" w:type="dxa"/>
            <w:tcBorders>
              <w:top w:val="nil"/>
              <w:left w:val="nil"/>
              <w:bottom w:val="nil"/>
              <w:right w:val="nil"/>
            </w:tcBorders>
          </w:tcPr>
          <w:p w14:paraId="661AB6AE"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National Department of Health</w:t>
            </w:r>
          </w:p>
        </w:tc>
      </w:tr>
      <w:tr w:rsidR="00A26B55" w:rsidRPr="00DD6B0E" w14:paraId="374192EE" w14:textId="77777777" w:rsidTr="00A26B55">
        <w:trPr>
          <w:trHeight w:val="280"/>
        </w:trPr>
        <w:tc>
          <w:tcPr>
            <w:tcW w:w="2120" w:type="dxa"/>
            <w:tcBorders>
              <w:top w:val="nil"/>
              <w:left w:val="nil"/>
              <w:bottom w:val="nil"/>
              <w:right w:val="nil"/>
            </w:tcBorders>
          </w:tcPr>
          <w:p w14:paraId="71974B44"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NHI</w:t>
            </w:r>
          </w:p>
        </w:tc>
        <w:tc>
          <w:tcPr>
            <w:tcW w:w="5880" w:type="dxa"/>
            <w:tcBorders>
              <w:top w:val="nil"/>
              <w:left w:val="nil"/>
              <w:bottom w:val="nil"/>
              <w:right w:val="nil"/>
            </w:tcBorders>
          </w:tcPr>
          <w:p w14:paraId="542F57A1"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National health insurance</w:t>
            </w:r>
          </w:p>
        </w:tc>
      </w:tr>
      <w:tr w:rsidR="00A26B55" w:rsidRPr="00DD6B0E" w14:paraId="41D0BFC1" w14:textId="77777777" w:rsidTr="00A26B55">
        <w:trPr>
          <w:trHeight w:val="280"/>
        </w:trPr>
        <w:tc>
          <w:tcPr>
            <w:tcW w:w="2120" w:type="dxa"/>
            <w:tcBorders>
              <w:top w:val="nil"/>
              <w:left w:val="nil"/>
              <w:bottom w:val="nil"/>
              <w:right w:val="nil"/>
            </w:tcBorders>
          </w:tcPr>
          <w:p w14:paraId="69AE8D53"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PEP</w:t>
            </w:r>
          </w:p>
        </w:tc>
        <w:tc>
          <w:tcPr>
            <w:tcW w:w="5880" w:type="dxa"/>
            <w:tcBorders>
              <w:top w:val="nil"/>
              <w:left w:val="nil"/>
              <w:bottom w:val="nil"/>
              <w:right w:val="nil"/>
            </w:tcBorders>
          </w:tcPr>
          <w:p w14:paraId="68709353"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Post-exposure prophylaxis</w:t>
            </w:r>
          </w:p>
        </w:tc>
      </w:tr>
      <w:tr w:rsidR="00A26B55" w:rsidRPr="00DD6B0E" w14:paraId="7C9AD881" w14:textId="77777777" w:rsidTr="00A26B55">
        <w:trPr>
          <w:trHeight w:val="280"/>
        </w:trPr>
        <w:tc>
          <w:tcPr>
            <w:tcW w:w="2120" w:type="dxa"/>
            <w:tcBorders>
              <w:top w:val="nil"/>
              <w:left w:val="nil"/>
              <w:bottom w:val="nil"/>
              <w:right w:val="nil"/>
            </w:tcBorders>
          </w:tcPr>
          <w:p w14:paraId="00591879"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PHC</w:t>
            </w:r>
          </w:p>
        </w:tc>
        <w:tc>
          <w:tcPr>
            <w:tcW w:w="5880" w:type="dxa"/>
            <w:tcBorders>
              <w:top w:val="nil"/>
              <w:left w:val="nil"/>
              <w:bottom w:val="nil"/>
              <w:right w:val="nil"/>
            </w:tcBorders>
          </w:tcPr>
          <w:p w14:paraId="750C86C3"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Primary health care</w:t>
            </w:r>
          </w:p>
        </w:tc>
      </w:tr>
      <w:tr w:rsidR="00A26B55" w:rsidRPr="00DD6B0E" w14:paraId="5F09443F" w14:textId="77777777" w:rsidTr="00A26B55">
        <w:trPr>
          <w:trHeight w:val="280"/>
        </w:trPr>
        <w:tc>
          <w:tcPr>
            <w:tcW w:w="2120" w:type="dxa"/>
            <w:tcBorders>
              <w:top w:val="nil"/>
              <w:left w:val="nil"/>
              <w:bottom w:val="nil"/>
              <w:right w:val="nil"/>
            </w:tcBorders>
          </w:tcPr>
          <w:p w14:paraId="5B70CA38"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PrEP</w:t>
            </w:r>
          </w:p>
        </w:tc>
        <w:tc>
          <w:tcPr>
            <w:tcW w:w="5880" w:type="dxa"/>
            <w:tcBorders>
              <w:top w:val="nil"/>
              <w:left w:val="nil"/>
              <w:bottom w:val="nil"/>
              <w:right w:val="nil"/>
            </w:tcBorders>
          </w:tcPr>
          <w:p w14:paraId="110A9BD7"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Pre-exposure prophylaxis</w:t>
            </w:r>
          </w:p>
        </w:tc>
      </w:tr>
      <w:tr w:rsidR="00A26B55" w:rsidRPr="00DD6B0E" w14:paraId="556332AB" w14:textId="77777777" w:rsidTr="00A26B55">
        <w:trPr>
          <w:trHeight w:val="280"/>
        </w:trPr>
        <w:tc>
          <w:tcPr>
            <w:tcW w:w="2120" w:type="dxa"/>
            <w:tcBorders>
              <w:top w:val="nil"/>
              <w:left w:val="nil"/>
              <w:bottom w:val="nil"/>
              <w:right w:val="nil"/>
            </w:tcBorders>
          </w:tcPr>
          <w:p w14:paraId="018C071F"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PMTCT </w:t>
            </w:r>
          </w:p>
        </w:tc>
        <w:tc>
          <w:tcPr>
            <w:tcW w:w="5880" w:type="dxa"/>
            <w:tcBorders>
              <w:top w:val="nil"/>
              <w:left w:val="nil"/>
              <w:bottom w:val="nil"/>
              <w:right w:val="nil"/>
            </w:tcBorders>
          </w:tcPr>
          <w:p w14:paraId="73F9E8C1"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Prevention of mother to child transmission</w:t>
            </w:r>
          </w:p>
        </w:tc>
      </w:tr>
      <w:tr w:rsidR="00A26B55" w:rsidRPr="00DD6B0E" w14:paraId="68D2C1C6" w14:textId="77777777" w:rsidTr="00A26B55">
        <w:trPr>
          <w:trHeight w:val="280"/>
        </w:trPr>
        <w:tc>
          <w:tcPr>
            <w:tcW w:w="2120" w:type="dxa"/>
            <w:tcBorders>
              <w:top w:val="nil"/>
              <w:left w:val="nil"/>
              <w:bottom w:val="nil"/>
              <w:right w:val="nil"/>
            </w:tcBorders>
          </w:tcPr>
          <w:p w14:paraId="599BA78E"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ADC</w:t>
            </w:r>
          </w:p>
        </w:tc>
        <w:tc>
          <w:tcPr>
            <w:tcW w:w="5880" w:type="dxa"/>
            <w:tcBorders>
              <w:top w:val="nil"/>
              <w:left w:val="nil"/>
              <w:bottom w:val="nil"/>
              <w:right w:val="nil"/>
            </w:tcBorders>
          </w:tcPr>
          <w:p w14:paraId="4377DFD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Southern African Development </w:t>
            </w:r>
            <w:r w:rsidR="00593782" w:rsidRPr="00DD6B0E">
              <w:rPr>
                <w:rFonts w:ascii="Calibri" w:hAnsi="Calibri" w:cs="Calibri"/>
                <w:color w:val="000000"/>
                <w:szCs w:val="22"/>
              </w:rPr>
              <w:t>Community</w:t>
            </w:r>
          </w:p>
        </w:tc>
      </w:tr>
      <w:tr w:rsidR="00A26B55" w:rsidRPr="00DD6B0E" w14:paraId="193BF355" w14:textId="77777777" w:rsidTr="00A26B55">
        <w:trPr>
          <w:trHeight w:val="280"/>
        </w:trPr>
        <w:tc>
          <w:tcPr>
            <w:tcW w:w="2120" w:type="dxa"/>
            <w:tcBorders>
              <w:top w:val="nil"/>
              <w:left w:val="nil"/>
              <w:bottom w:val="nil"/>
              <w:right w:val="nil"/>
            </w:tcBorders>
          </w:tcPr>
          <w:p w14:paraId="7860A922"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AHPRA</w:t>
            </w:r>
          </w:p>
        </w:tc>
        <w:tc>
          <w:tcPr>
            <w:tcW w:w="5880" w:type="dxa"/>
            <w:tcBorders>
              <w:top w:val="nil"/>
              <w:left w:val="nil"/>
              <w:bottom w:val="nil"/>
              <w:right w:val="nil"/>
            </w:tcBorders>
          </w:tcPr>
          <w:p w14:paraId="2F45863F"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outh African Health Products Regulatory Authority</w:t>
            </w:r>
          </w:p>
        </w:tc>
      </w:tr>
      <w:tr w:rsidR="00A26B55" w:rsidRPr="00DD6B0E" w14:paraId="7A81D8A1" w14:textId="77777777" w:rsidTr="00A26B55">
        <w:trPr>
          <w:trHeight w:val="280"/>
        </w:trPr>
        <w:tc>
          <w:tcPr>
            <w:tcW w:w="2120" w:type="dxa"/>
            <w:tcBorders>
              <w:top w:val="nil"/>
              <w:left w:val="nil"/>
              <w:bottom w:val="nil"/>
              <w:right w:val="nil"/>
            </w:tcBorders>
          </w:tcPr>
          <w:p w14:paraId="2BF2D28E"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DG</w:t>
            </w:r>
          </w:p>
        </w:tc>
        <w:tc>
          <w:tcPr>
            <w:tcW w:w="5880" w:type="dxa"/>
            <w:tcBorders>
              <w:top w:val="nil"/>
              <w:left w:val="nil"/>
              <w:bottom w:val="nil"/>
              <w:right w:val="nil"/>
            </w:tcBorders>
          </w:tcPr>
          <w:p w14:paraId="1D8460CA"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ustainable Development Goals</w:t>
            </w:r>
          </w:p>
        </w:tc>
      </w:tr>
      <w:tr w:rsidR="00A26B55" w:rsidRPr="00DD6B0E" w14:paraId="2F944729" w14:textId="77777777" w:rsidTr="00A26B55">
        <w:trPr>
          <w:trHeight w:val="280"/>
        </w:trPr>
        <w:tc>
          <w:tcPr>
            <w:tcW w:w="2120" w:type="dxa"/>
            <w:tcBorders>
              <w:top w:val="nil"/>
              <w:left w:val="nil"/>
              <w:bottom w:val="nil"/>
              <w:right w:val="nil"/>
            </w:tcBorders>
          </w:tcPr>
          <w:p w14:paraId="6260A1FB"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GBV</w:t>
            </w:r>
          </w:p>
        </w:tc>
        <w:tc>
          <w:tcPr>
            <w:tcW w:w="5880" w:type="dxa"/>
            <w:tcBorders>
              <w:top w:val="nil"/>
              <w:left w:val="nil"/>
              <w:bottom w:val="nil"/>
              <w:right w:val="nil"/>
            </w:tcBorders>
          </w:tcPr>
          <w:p w14:paraId="30330003"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Sexual and </w:t>
            </w:r>
            <w:proofErr w:type="gramStart"/>
            <w:r w:rsidRPr="00DD6B0E">
              <w:rPr>
                <w:rFonts w:ascii="Calibri" w:hAnsi="Calibri" w:cs="Calibri"/>
                <w:color w:val="000000"/>
                <w:szCs w:val="22"/>
              </w:rPr>
              <w:t>gender based</w:t>
            </w:r>
            <w:proofErr w:type="gramEnd"/>
            <w:r w:rsidRPr="00DD6B0E">
              <w:rPr>
                <w:rFonts w:ascii="Calibri" w:hAnsi="Calibri" w:cs="Calibri"/>
                <w:color w:val="000000"/>
                <w:szCs w:val="22"/>
              </w:rPr>
              <w:t xml:space="preserve"> violence</w:t>
            </w:r>
          </w:p>
        </w:tc>
      </w:tr>
      <w:tr w:rsidR="00A26B55" w:rsidRPr="00DD6B0E" w14:paraId="32628CA3" w14:textId="77777777" w:rsidTr="00A26B55">
        <w:trPr>
          <w:trHeight w:val="280"/>
        </w:trPr>
        <w:tc>
          <w:tcPr>
            <w:tcW w:w="2120" w:type="dxa"/>
            <w:tcBorders>
              <w:top w:val="nil"/>
              <w:left w:val="nil"/>
              <w:bottom w:val="nil"/>
              <w:right w:val="nil"/>
            </w:tcBorders>
          </w:tcPr>
          <w:p w14:paraId="667AC217"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SRH </w:t>
            </w:r>
          </w:p>
        </w:tc>
        <w:tc>
          <w:tcPr>
            <w:tcW w:w="5880" w:type="dxa"/>
            <w:tcBorders>
              <w:top w:val="nil"/>
              <w:left w:val="nil"/>
              <w:bottom w:val="nil"/>
              <w:right w:val="nil"/>
            </w:tcBorders>
          </w:tcPr>
          <w:p w14:paraId="0E74D02A"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exual and reproductive health</w:t>
            </w:r>
          </w:p>
        </w:tc>
      </w:tr>
      <w:tr w:rsidR="00A26B55" w:rsidRPr="00DD6B0E" w14:paraId="6A381F98" w14:textId="77777777" w:rsidTr="00A26B55">
        <w:trPr>
          <w:trHeight w:val="280"/>
        </w:trPr>
        <w:tc>
          <w:tcPr>
            <w:tcW w:w="2120" w:type="dxa"/>
            <w:tcBorders>
              <w:top w:val="nil"/>
              <w:left w:val="nil"/>
              <w:bottom w:val="nil"/>
              <w:right w:val="nil"/>
            </w:tcBorders>
          </w:tcPr>
          <w:p w14:paraId="09BA1798"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 xml:space="preserve">SRHR </w:t>
            </w:r>
          </w:p>
        </w:tc>
        <w:tc>
          <w:tcPr>
            <w:tcW w:w="5880" w:type="dxa"/>
            <w:tcBorders>
              <w:top w:val="nil"/>
              <w:left w:val="nil"/>
              <w:bottom w:val="nil"/>
              <w:right w:val="nil"/>
            </w:tcBorders>
          </w:tcPr>
          <w:p w14:paraId="4327D58B"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exual and reproductive health and rights</w:t>
            </w:r>
          </w:p>
        </w:tc>
      </w:tr>
      <w:tr w:rsidR="00A26B55" w:rsidRPr="00DD6B0E" w14:paraId="2CD2B448" w14:textId="77777777" w:rsidTr="00A26B55">
        <w:trPr>
          <w:trHeight w:val="280"/>
        </w:trPr>
        <w:tc>
          <w:tcPr>
            <w:tcW w:w="2120" w:type="dxa"/>
            <w:tcBorders>
              <w:top w:val="nil"/>
              <w:left w:val="nil"/>
              <w:bottom w:val="nil"/>
              <w:right w:val="nil"/>
            </w:tcBorders>
          </w:tcPr>
          <w:p w14:paraId="0620EBDB"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TI</w:t>
            </w:r>
          </w:p>
        </w:tc>
        <w:tc>
          <w:tcPr>
            <w:tcW w:w="5880" w:type="dxa"/>
            <w:tcBorders>
              <w:top w:val="nil"/>
              <w:left w:val="nil"/>
              <w:bottom w:val="nil"/>
              <w:right w:val="nil"/>
            </w:tcBorders>
          </w:tcPr>
          <w:p w14:paraId="3804D7AC"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Sexually transmitted infections</w:t>
            </w:r>
          </w:p>
        </w:tc>
      </w:tr>
      <w:tr w:rsidR="00A26B55" w:rsidRPr="00DD6B0E" w14:paraId="6C074929" w14:textId="77777777" w:rsidTr="00A26B55">
        <w:trPr>
          <w:trHeight w:val="280"/>
        </w:trPr>
        <w:tc>
          <w:tcPr>
            <w:tcW w:w="2120" w:type="dxa"/>
            <w:tcBorders>
              <w:top w:val="nil"/>
              <w:left w:val="nil"/>
              <w:bottom w:val="nil"/>
              <w:right w:val="nil"/>
            </w:tcBorders>
          </w:tcPr>
          <w:p w14:paraId="2A5AFCFC"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TB</w:t>
            </w:r>
          </w:p>
        </w:tc>
        <w:tc>
          <w:tcPr>
            <w:tcW w:w="5880" w:type="dxa"/>
            <w:tcBorders>
              <w:top w:val="nil"/>
              <w:left w:val="nil"/>
              <w:bottom w:val="nil"/>
              <w:right w:val="nil"/>
            </w:tcBorders>
          </w:tcPr>
          <w:p w14:paraId="7FA80651"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Tuberculosis</w:t>
            </w:r>
          </w:p>
        </w:tc>
      </w:tr>
      <w:tr w:rsidR="00A26B55" w:rsidRPr="00DD6B0E" w14:paraId="65AAE88F" w14:textId="77777777" w:rsidTr="00A26B55">
        <w:trPr>
          <w:trHeight w:val="280"/>
        </w:trPr>
        <w:tc>
          <w:tcPr>
            <w:tcW w:w="2120" w:type="dxa"/>
            <w:tcBorders>
              <w:top w:val="nil"/>
              <w:left w:val="nil"/>
              <w:bottom w:val="nil"/>
              <w:right w:val="nil"/>
            </w:tcBorders>
          </w:tcPr>
          <w:p w14:paraId="6E8E8DEC"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TDF</w:t>
            </w:r>
          </w:p>
        </w:tc>
        <w:tc>
          <w:tcPr>
            <w:tcW w:w="5880" w:type="dxa"/>
            <w:tcBorders>
              <w:top w:val="nil"/>
              <w:left w:val="nil"/>
              <w:bottom w:val="nil"/>
              <w:right w:val="nil"/>
            </w:tcBorders>
          </w:tcPr>
          <w:p w14:paraId="6DE78374"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Tenofovir</w:t>
            </w:r>
          </w:p>
        </w:tc>
      </w:tr>
      <w:tr w:rsidR="00A26B55" w:rsidRPr="00DD6B0E" w14:paraId="145916CB" w14:textId="77777777" w:rsidTr="00A26B55">
        <w:trPr>
          <w:trHeight w:val="280"/>
        </w:trPr>
        <w:tc>
          <w:tcPr>
            <w:tcW w:w="2120" w:type="dxa"/>
            <w:tcBorders>
              <w:top w:val="nil"/>
              <w:left w:val="nil"/>
              <w:bottom w:val="nil"/>
              <w:right w:val="nil"/>
            </w:tcBorders>
          </w:tcPr>
          <w:p w14:paraId="68A893AF"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VMMC</w:t>
            </w:r>
          </w:p>
        </w:tc>
        <w:tc>
          <w:tcPr>
            <w:tcW w:w="5880" w:type="dxa"/>
            <w:tcBorders>
              <w:top w:val="nil"/>
              <w:left w:val="nil"/>
              <w:bottom w:val="nil"/>
              <w:right w:val="nil"/>
            </w:tcBorders>
          </w:tcPr>
          <w:p w14:paraId="26368355"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Voluntary male medical circumcision</w:t>
            </w:r>
          </w:p>
        </w:tc>
      </w:tr>
      <w:tr w:rsidR="00A26B55" w:rsidRPr="00DD6B0E" w14:paraId="45130226" w14:textId="77777777" w:rsidTr="00A26B55">
        <w:trPr>
          <w:trHeight w:val="280"/>
        </w:trPr>
        <w:tc>
          <w:tcPr>
            <w:tcW w:w="2120" w:type="dxa"/>
            <w:tcBorders>
              <w:top w:val="nil"/>
              <w:left w:val="nil"/>
              <w:bottom w:val="nil"/>
              <w:right w:val="nil"/>
            </w:tcBorders>
          </w:tcPr>
          <w:p w14:paraId="38CC2517"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WHO</w:t>
            </w:r>
          </w:p>
        </w:tc>
        <w:tc>
          <w:tcPr>
            <w:tcW w:w="5880" w:type="dxa"/>
            <w:tcBorders>
              <w:top w:val="nil"/>
              <w:left w:val="nil"/>
              <w:bottom w:val="nil"/>
              <w:right w:val="nil"/>
            </w:tcBorders>
          </w:tcPr>
          <w:p w14:paraId="0AB7B7CE" w14:textId="77777777" w:rsidR="00A26B55" w:rsidRPr="00DD6B0E" w:rsidRDefault="00A26B55" w:rsidP="00A26B55">
            <w:pPr>
              <w:autoSpaceDE w:val="0"/>
              <w:autoSpaceDN w:val="0"/>
              <w:adjustRightInd w:val="0"/>
              <w:spacing w:line="240" w:lineRule="auto"/>
              <w:rPr>
                <w:rFonts w:ascii="Calibri" w:hAnsi="Calibri" w:cs="Calibri"/>
                <w:color w:val="000000"/>
                <w:szCs w:val="22"/>
              </w:rPr>
            </w:pPr>
            <w:r w:rsidRPr="00DD6B0E">
              <w:rPr>
                <w:rFonts w:ascii="Calibri" w:hAnsi="Calibri" w:cs="Calibri"/>
                <w:color w:val="000000"/>
                <w:szCs w:val="22"/>
              </w:rPr>
              <w:t>World Health Organization</w:t>
            </w:r>
          </w:p>
        </w:tc>
      </w:tr>
    </w:tbl>
    <w:p w14:paraId="05463B02" w14:textId="77777777" w:rsidR="00A52F33" w:rsidRPr="00DD6B0E" w:rsidRDefault="00B724CE" w:rsidP="001244A3">
      <w:pPr>
        <w:pStyle w:val="Heading1"/>
        <w:numPr>
          <w:ilvl w:val="0"/>
          <w:numId w:val="0"/>
        </w:numPr>
      </w:pPr>
      <w:bookmarkStart w:id="8" w:name="_Toc528572369"/>
      <w:bookmarkStart w:id="9" w:name="_Toc2870222"/>
      <w:r w:rsidRPr="00DD6B0E">
        <w:lastRenderedPageBreak/>
        <w:t>Definition</w:t>
      </w:r>
      <w:r w:rsidR="00127F20" w:rsidRPr="00DD6B0E">
        <w:t>s</w:t>
      </w:r>
      <w:r w:rsidR="00A52F33" w:rsidRPr="00DD6B0E">
        <w:t xml:space="preserve"> of Terms</w:t>
      </w:r>
      <w:bookmarkEnd w:id="8"/>
      <w:bookmarkEnd w:id="9"/>
    </w:p>
    <w:p w14:paraId="72526EFA" w14:textId="77777777" w:rsidR="00A52F33" w:rsidRPr="00DD6B0E" w:rsidRDefault="00A52F33" w:rsidP="001244A3"/>
    <w:tbl>
      <w:tblPr>
        <w:tblStyle w:val="ListTable3-Accent6"/>
        <w:tblW w:w="0" w:type="auto"/>
        <w:tblLook w:val="04A0" w:firstRow="1" w:lastRow="0" w:firstColumn="1" w:lastColumn="0" w:noHBand="0" w:noVBand="1"/>
      </w:tblPr>
      <w:tblGrid>
        <w:gridCol w:w="2167"/>
        <w:gridCol w:w="7183"/>
      </w:tblGrid>
      <w:tr w:rsidR="00A52F33" w:rsidRPr="00DD6B0E" w14:paraId="06A3F6E2" w14:textId="77777777" w:rsidTr="004C26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5F784FF3" w14:textId="77777777" w:rsidR="00A52F33" w:rsidRPr="00DD6B0E" w:rsidRDefault="00A52F33" w:rsidP="001244A3">
            <w:pPr>
              <w:rPr>
                <w:rFonts w:cstheme="minorHAnsi"/>
                <w:sz w:val="20"/>
                <w:szCs w:val="20"/>
              </w:rPr>
            </w:pPr>
            <w:r w:rsidRPr="00DD6B0E">
              <w:rPr>
                <w:rFonts w:cstheme="minorHAnsi"/>
                <w:sz w:val="20"/>
                <w:szCs w:val="20"/>
              </w:rPr>
              <w:t>Term</w:t>
            </w:r>
          </w:p>
        </w:tc>
        <w:tc>
          <w:tcPr>
            <w:tcW w:w="0" w:type="auto"/>
          </w:tcPr>
          <w:p w14:paraId="25A0031B" w14:textId="77777777" w:rsidR="00A52F33" w:rsidRPr="00DD6B0E" w:rsidRDefault="00A52F33" w:rsidP="001244A3">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D6B0E">
              <w:rPr>
                <w:rFonts w:cstheme="minorHAnsi"/>
                <w:sz w:val="20"/>
                <w:szCs w:val="20"/>
              </w:rPr>
              <w:t>Definition</w:t>
            </w:r>
          </w:p>
        </w:tc>
      </w:tr>
      <w:tr w:rsidR="009F41FE" w:rsidRPr="00DD6B0E" w14:paraId="1BA0BB3B"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42E7EF" w14:textId="77777777" w:rsidR="009F41FE" w:rsidRPr="00DD6B0E" w:rsidRDefault="009F41FE" w:rsidP="001244A3">
            <w:pPr>
              <w:rPr>
                <w:rFonts w:cstheme="minorHAnsi"/>
                <w:sz w:val="20"/>
                <w:szCs w:val="20"/>
              </w:rPr>
            </w:pPr>
            <w:r w:rsidRPr="00DD6B0E">
              <w:t>Accessible and equitable health services</w:t>
            </w:r>
          </w:p>
        </w:tc>
        <w:tc>
          <w:tcPr>
            <w:tcW w:w="0" w:type="auto"/>
          </w:tcPr>
          <w:p w14:paraId="30C89FA1" w14:textId="77777777" w:rsidR="009F41FE" w:rsidRPr="00DD6B0E" w:rsidRDefault="009F41FE" w:rsidP="001244A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t>Accessible health services are services that are available to all people who need them, and are free from any form of discrimination, irrespective of where a person was born, which language they speak</w:t>
            </w:r>
            <w:r w:rsidR="00EC51E0" w:rsidRPr="00DD6B0E">
              <w:t>,</w:t>
            </w:r>
            <w:r w:rsidRPr="00DD6B0E">
              <w:t xml:space="preserve"> their cultural or religious background, their abilities, sex</w:t>
            </w:r>
            <w:r w:rsidR="00EC51E0" w:rsidRPr="00DD6B0E">
              <w:t>,</w:t>
            </w:r>
            <w:r w:rsidRPr="00DD6B0E">
              <w:t xml:space="preserve"> or gender. Equitable health services mean that all people are treated fairly based on their need</w:t>
            </w:r>
            <w:r w:rsidR="00EC51E0" w:rsidRPr="00DD6B0E">
              <w:t>.</w:t>
            </w:r>
          </w:p>
        </w:tc>
      </w:tr>
      <w:tr w:rsidR="009F41FE" w:rsidRPr="00DD6B0E" w14:paraId="141DC891"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003B94D0" w14:textId="77777777" w:rsidR="009F41FE" w:rsidRPr="00DD6B0E" w:rsidRDefault="009F41FE" w:rsidP="001244A3">
            <w:pPr>
              <w:rPr>
                <w:rFonts w:cstheme="minorHAnsi"/>
                <w:sz w:val="20"/>
                <w:szCs w:val="20"/>
              </w:rPr>
            </w:pPr>
            <w:r w:rsidRPr="00DD6B0E">
              <w:t>Adolescent</w:t>
            </w:r>
          </w:p>
        </w:tc>
        <w:tc>
          <w:tcPr>
            <w:tcW w:w="0" w:type="auto"/>
          </w:tcPr>
          <w:p w14:paraId="08C8A2E4" w14:textId="77777777" w:rsidR="009F41FE" w:rsidRPr="00DD6B0E" w:rsidRDefault="009F41FE" w:rsidP="001244A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t>Any person between the ages of 10 and 19.</w:t>
            </w:r>
          </w:p>
        </w:tc>
      </w:tr>
      <w:tr w:rsidR="009F41FE" w:rsidRPr="00DD6B0E" w14:paraId="75BFBAEA"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42C52" w14:textId="77777777" w:rsidR="009F41FE" w:rsidRPr="00DD6B0E" w:rsidRDefault="009F41FE" w:rsidP="001244A3">
            <w:pPr>
              <w:rPr>
                <w:rFonts w:cstheme="minorHAnsi"/>
                <w:sz w:val="20"/>
                <w:szCs w:val="20"/>
              </w:rPr>
            </w:pPr>
            <w:r w:rsidRPr="00DD6B0E">
              <w:t>Adolescent and youth-friendly health services</w:t>
            </w:r>
          </w:p>
        </w:tc>
        <w:tc>
          <w:tcPr>
            <w:tcW w:w="0" w:type="auto"/>
          </w:tcPr>
          <w:p w14:paraId="16452596" w14:textId="77777777" w:rsidR="009F41FE" w:rsidRPr="00DD6B0E" w:rsidRDefault="009F41FE" w:rsidP="001244A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t>Health services that are both responsive and acceptable to the needs of adolescents and youth and which are provided in a non-judgmental, confidential</w:t>
            </w:r>
            <w:r w:rsidR="00746FC4" w:rsidRPr="00DD6B0E">
              <w:t>,</w:t>
            </w:r>
            <w:r w:rsidRPr="00DD6B0E">
              <w:t xml:space="preserve"> and private environment, in times and locations that are convenient for adolescents and youth.</w:t>
            </w:r>
          </w:p>
        </w:tc>
      </w:tr>
      <w:tr w:rsidR="009F41FE" w:rsidRPr="00DD6B0E" w14:paraId="4BB8D1F2"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57729187" w14:textId="77777777" w:rsidR="009F41FE" w:rsidRPr="00DD6B0E" w:rsidRDefault="009F41FE" w:rsidP="001244A3">
            <w:pPr>
              <w:rPr>
                <w:rFonts w:cstheme="minorHAnsi"/>
                <w:sz w:val="20"/>
                <w:szCs w:val="20"/>
              </w:rPr>
            </w:pPr>
            <w:r w:rsidRPr="00DD6B0E">
              <w:t>Comprehensive</w:t>
            </w:r>
          </w:p>
        </w:tc>
        <w:tc>
          <w:tcPr>
            <w:tcW w:w="0" w:type="auto"/>
          </w:tcPr>
          <w:p w14:paraId="6145BEE2" w14:textId="77777777" w:rsidR="009F41FE" w:rsidRPr="00DD6B0E" w:rsidRDefault="009F41FE" w:rsidP="001244A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t xml:space="preserve">In healthcare, the term </w:t>
            </w:r>
            <w:r w:rsidR="00746FC4" w:rsidRPr="00DD6B0E">
              <w:t xml:space="preserve">“comprehensive” </w:t>
            </w:r>
            <w:r w:rsidRPr="00DD6B0E">
              <w:t>refers to services that comprise of many elements of care such as promotive, preventive, curative</w:t>
            </w:r>
            <w:r w:rsidR="00746FC4" w:rsidRPr="00DD6B0E">
              <w:t>,</w:t>
            </w:r>
            <w:r w:rsidRPr="00DD6B0E">
              <w:t xml:space="preserve"> and rehabilitative services. Comprehensive SRH</w:t>
            </w:r>
            <w:r w:rsidR="00EE1A4C" w:rsidRPr="00DD6B0E">
              <w:t>R</w:t>
            </w:r>
            <w:r w:rsidRPr="00DD6B0E">
              <w:t xml:space="preserve"> services bring together all the elements of SRH</w:t>
            </w:r>
            <w:r w:rsidR="00EE1A4C" w:rsidRPr="00DD6B0E">
              <w:t>R</w:t>
            </w:r>
            <w:r w:rsidRPr="00DD6B0E">
              <w:t xml:space="preserve"> to prevent and manage conditions.</w:t>
            </w:r>
          </w:p>
        </w:tc>
      </w:tr>
      <w:tr w:rsidR="009F41FE" w:rsidRPr="00DD6B0E" w14:paraId="6F67DF71"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5B15B2" w14:textId="77777777" w:rsidR="009F41FE" w:rsidRPr="00DD6B0E" w:rsidRDefault="009F41FE" w:rsidP="001244A3">
            <w:pPr>
              <w:rPr>
                <w:rFonts w:cstheme="minorHAnsi"/>
                <w:sz w:val="20"/>
                <w:szCs w:val="20"/>
              </w:rPr>
            </w:pPr>
            <w:r w:rsidRPr="00DD6B0E">
              <w:t>Comprehensive sexuality education (CSE)</w:t>
            </w:r>
          </w:p>
        </w:tc>
        <w:tc>
          <w:tcPr>
            <w:tcW w:w="0" w:type="auto"/>
          </w:tcPr>
          <w:p w14:paraId="1D5C0CE8" w14:textId="77777777" w:rsidR="009F41FE" w:rsidRPr="00DD6B0E" w:rsidRDefault="009F41FE" w:rsidP="001244A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t>This refers to provision of age-appropriate, culturally relevant, scientifically accurate, realistic, non-judgmental information about sex and relationships. Sexuality education provides opportunities to explore one’s own values and attitudes and to build decision-making, communication</w:t>
            </w:r>
            <w:r w:rsidR="007B6546" w:rsidRPr="00DD6B0E">
              <w:t>,</w:t>
            </w:r>
            <w:r w:rsidRPr="00DD6B0E">
              <w:t xml:space="preserve"> and risk-reduction skills about many aspects of sexuality.</w:t>
            </w:r>
          </w:p>
        </w:tc>
      </w:tr>
      <w:tr w:rsidR="009F41FE" w:rsidRPr="00DD6B0E" w14:paraId="44108DD6"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7EF3F6F8" w14:textId="77777777" w:rsidR="009F41FE" w:rsidRPr="00DD6B0E" w:rsidRDefault="009F41FE" w:rsidP="001244A3">
            <w:pPr>
              <w:rPr>
                <w:rFonts w:cstheme="minorHAnsi"/>
                <w:sz w:val="20"/>
                <w:szCs w:val="20"/>
              </w:rPr>
            </w:pPr>
            <w:r w:rsidRPr="00DD6B0E">
              <w:t>Counselling</w:t>
            </w:r>
          </w:p>
        </w:tc>
        <w:tc>
          <w:tcPr>
            <w:tcW w:w="0" w:type="auto"/>
          </w:tcPr>
          <w:p w14:paraId="70569149" w14:textId="77777777" w:rsidR="009F41FE" w:rsidRPr="00DD6B0E" w:rsidRDefault="009F41FE" w:rsidP="00C826A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t xml:space="preserve">A confidential two-way discussion between a client and trained counsellor to help the client to cope with stress and concerns and take informed decisions </w:t>
            </w:r>
            <w:r w:rsidR="00C826AC">
              <w:t>(e.g</w:t>
            </w:r>
            <w:r w:rsidR="00980CA5" w:rsidRPr="00DD6B0E">
              <w:t>. about</w:t>
            </w:r>
            <w:r w:rsidRPr="00DD6B0E">
              <w:t xml:space="preserve"> a medical sterilisation procedure</w:t>
            </w:r>
            <w:r w:rsidR="00980CA5" w:rsidRPr="00DD6B0E">
              <w:t>).</w:t>
            </w:r>
          </w:p>
        </w:tc>
      </w:tr>
      <w:tr w:rsidR="009D4F02" w:rsidRPr="00DD6B0E" w14:paraId="0447D71F"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1E2F5F" w14:textId="77777777" w:rsidR="00BF428C" w:rsidRPr="00DD6B0E" w:rsidRDefault="00BF428C" w:rsidP="001244A3">
            <w:r w:rsidRPr="00DD6B0E">
              <w:t>Early Adolescent</w:t>
            </w:r>
          </w:p>
        </w:tc>
        <w:tc>
          <w:tcPr>
            <w:tcW w:w="0" w:type="auto"/>
          </w:tcPr>
          <w:p w14:paraId="030C272F" w14:textId="3D37C03A" w:rsidR="00BF428C" w:rsidRPr="00DD6B0E" w:rsidRDefault="00BF428C" w:rsidP="00C826AC">
            <w:pPr>
              <w:cnfStyle w:val="000000100000" w:firstRow="0" w:lastRow="0" w:firstColumn="0" w:lastColumn="0" w:oddVBand="0" w:evenVBand="0" w:oddHBand="1" w:evenHBand="0" w:firstRowFirstColumn="0" w:firstRowLastColumn="0" w:lastRowFirstColumn="0" w:lastRowLastColumn="0"/>
            </w:pPr>
            <w:r w:rsidRPr="00DD6B0E">
              <w:t>Any person between the ages of 10 to 14 years</w:t>
            </w:r>
            <w:r w:rsidR="00C1768A" w:rsidRPr="00DD6B0E">
              <w:t xml:space="preserve">. The </w:t>
            </w:r>
            <w:r w:rsidRPr="00DD6B0E">
              <w:t xml:space="preserve">package of services, including the Department of Basic Education </w:t>
            </w:r>
            <w:r w:rsidR="00E82610" w:rsidRPr="00DD6B0E">
              <w:t>comprehensive sexuality education (</w:t>
            </w:r>
            <w:r w:rsidRPr="00DD6B0E">
              <w:t>CSE</w:t>
            </w:r>
            <w:r w:rsidR="00E82610" w:rsidRPr="00DD6B0E">
              <w:t>)</w:t>
            </w:r>
            <w:r w:rsidRPr="00DD6B0E">
              <w:t xml:space="preserve"> program</w:t>
            </w:r>
            <w:r w:rsidR="00C1768A" w:rsidRPr="00DD6B0E">
              <w:t>me,</w:t>
            </w:r>
            <w:r w:rsidRPr="00DD6B0E">
              <w:t xml:space="preserve"> should be </w:t>
            </w:r>
            <w:r w:rsidR="00C1768A" w:rsidRPr="00DD6B0E">
              <w:t xml:space="preserve">highlighted </w:t>
            </w:r>
            <w:r w:rsidRPr="00DD6B0E">
              <w:t xml:space="preserve">for this age group. While few </w:t>
            </w:r>
            <w:r w:rsidR="00C1768A" w:rsidRPr="00DD6B0E">
              <w:t xml:space="preserve">early adolescents </w:t>
            </w:r>
            <w:r w:rsidRPr="00DD6B0E">
              <w:t>are sexually active</w:t>
            </w:r>
            <w:r w:rsidR="00C1768A" w:rsidRPr="00DD6B0E">
              <w:t>,</w:t>
            </w:r>
            <w:r w:rsidRPr="00DD6B0E">
              <w:t xml:space="preserve"> most are sexually exposed</w:t>
            </w:r>
            <w:r w:rsidR="00C1768A" w:rsidRPr="00DD6B0E">
              <w:t>,</w:t>
            </w:r>
            <w:r w:rsidRPr="00DD6B0E">
              <w:t xml:space="preserve"> either due to socioeconomic circumstances or from sexual violence</w:t>
            </w:r>
            <w:r w:rsidR="00C1768A" w:rsidRPr="00DD6B0E">
              <w:t>. A</w:t>
            </w:r>
            <w:r w:rsidRPr="00DD6B0E">
              <w:t xml:space="preserve"> comprehensive response </w:t>
            </w:r>
            <w:r w:rsidR="00C1768A" w:rsidRPr="00DD6B0E">
              <w:t>is</w:t>
            </w:r>
            <w:r w:rsidRPr="00DD6B0E">
              <w:t xml:space="preserve"> needed at all levels. </w:t>
            </w:r>
          </w:p>
        </w:tc>
      </w:tr>
      <w:tr w:rsidR="00BF428C" w:rsidRPr="00DD6B0E" w14:paraId="0D5EFDC3"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531477B6" w14:textId="77777777" w:rsidR="00BF428C" w:rsidRPr="00DD6B0E" w:rsidRDefault="00BF428C" w:rsidP="001244A3">
            <w:pPr>
              <w:rPr>
                <w:rFonts w:cstheme="minorHAnsi"/>
                <w:sz w:val="20"/>
                <w:szCs w:val="20"/>
              </w:rPr>
            </w:pPr>
            <w:r w:rsidRPr="00DD6B0E">
              <w:t>Gender equality</w:t>
            </w:r>
          </w:p>
        </w:tc>
        <w:tc>
          <w:tcPr>
            <w:tcW w:w="0" w:type="auto"/>
          </w:tcPr>
          <w:p w14:paraId="53415B78" w14:textId="77777777" w:rsidR="00BF428C" w:rsidRPr="00DD6B0E" w:rsidRDefault="00C826AC" w:rsidP="00C826A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t xml:space="preserve">The </w:t>
            </w:r>
            <w:r w:rsidR="00BF428C" w:rsidRPr="00DD6B0E">
              <w:t>free</w:t>
            </w:r>
            <w:r>
              <w:t>dom of human beings</w:t>
            </w:r>
            <w:r w:rsidR="00BF428C" w:rsidRPr="00DD6B0E">
              <w:t xml:space="preserve"> to develop themselves and make their own choices and that the different behaviours and needs of individuals are valued and are equal. When genders are equal, they get the same treatment, the same access to services, and they have equal power in relationships.</w:t>
            </w:r>
          </w:p>
        </w:tc>
      </w:tr>
      <w:tr w:rsidR="00BF428C" w:rsidRPr="00DD6B0E" w14:paraId="11BD4E4E"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39DC4A" w14:textId="77777777" w:rsidR="00BF428C" w:rsidRPr="00DD6B0E" w:rsidRDefault="00BF428C" w:rsidP="001244A3">
            <w:pPr>
              <w:rPr>
                <w:rFonts w:cstheme="minorHAnsi"/>
                <w:sz w:val="20"/>
                <w:szCs w:val="20"/>
              </w:rPr>
            </w:pPr>
            <w:r w:rsidRPr="00DD6B0E">
              <w:t>Gender-based violence (GBV)</w:t>
            </w:r>
          </w:p>
        </w:tc>
        <w:tc>
          <w:tcPr>
            <w:tcW w:w="0" w:type="auto"/>
          </w:tcPr>
          <w:p w14:paraId="16C4AA13" w14:textId="77777777" w:rsidR="00BF428C" w:rsidRPr="00DD6B0E" w:rsidRDefault="00BF428C" w:rsidP="00C826A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t xml:space="preserve">All acts perpetuated against women, men, boys, and girls on the basis of their sex, which causes or could cause them physical, sexual, psychological, emotional, or economic harm. This includes the threat to take such acts, or to undertake the imposition of arbitrary restrictions on or deprivation of fundamental freedoms in private or public life in peace time and during situations of armed or other forms of conflict. It </w:t>
            </w:r>
            <w:r w:rsidR="00C826AC">
              <w:t xml:space="preserve">also includes </w:t>
            </w:r>
            <w:r w:rsidRPr="00DD6B0E">
              <w:t xml:space="preserve">domestic </w:t>
            </w:r>
            <w:r w:rsidRPr="00DD6B0E">
              <w:lastRenderedPageBreak/>
              <w:t>violence, sexual harassment in the workplace, human trafficking, and sexual and emotional abuse.</w:t>
            </w:r>
          </w:p>
        </w:tc>
      </w:tr>
      <w:tr w:rsidR="00BF428C" w:rsidRPr="00DD6B0E" w14:paraId="36C23B4B"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2671D10B" w14:textId="77777777" w:rsidR="00BF428C" w:rsidRPr="00DD6B0E" w:rsidRDefault="00BF428C" w:rsidP="001244A3">
            <w:pPr>
              <w:rPr>
                <w:rFonts w:cstheme="minorHAnsi"/>
                <w:sz w:val="20"/>
                <w:szCs w:val="20"/>
              </w:rPr>
            </w:pPr>
            <w:r w:rsidRPr="00DD6B0E">
              <w:lastRenderedPageBreak/>
              <w:t>Gestational age or duration of pregnancy</w:t>
            </w:r>
          </w:p>
        </w:tc>
        <w:tc>
          <w:tcPr>
            <w:tcW w:w="0" w:type="auto"/>
          </w:tcPr>
          <w:p w14:paraId="776D4A24" w14:textId="1ED64F2F" w:rsidR="00BF428C" w:rsidRPr="00DD6B0E" w:rsidRDefault="00BF428C" w:rsidP="008B438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t xml:space="preserve">The number of days or weeks since the first day of the client’s last normal menstrual period in clients with regular cycles </w:t>
            </w:r>
            <w:r w:rsidRPr="00DD6B0E">
              <w:rPr>
                <w:highlight w:val="yellow"/>
              </w:rPr>
              <w:fldChar w:fldCharType="begin" w:fldLock="1"/>
            </w:r>
            <w:r w:rsidRPr="00DD6B0E">
              <w:rPr>
                <w:highlight w:val="yellow"/>
              </w:rPr>
              <w:instrText>ADDIN CSL_CITATION { "citationItems" : [ { "id" : "ITEM-1", "itemData" : { "ISBN" : "9781485004240", "author" : [ { "dropping-particle" : "", "family" : "Republic of South Africa", "given" : "", "non-dropping-particle" : "", "parse-names" : false, "suffix" : "" } ], "id" : "ITEM-1", "issue" : "40970", "issued" : { "date-parts" : [ [ "2017" ] ] }, "page" : "1-8", "title" : "Choice on Termination of Pregnancy Amendment Bill", "type" : "legislation" }, "uris" : [ "http://www.mendeley.com/documents/?uuid=872a4eee-f967-49cd-af53-0ba7f78c9a42" ] } ], "mendeley" : { "formattedCitation" : "[88]", "plainTextFormattedCitation" : "[88]", "previouslyFormattedCitation" : "[88]" }, "properties" : { "noteIndex" : 0 }, "schema" : "https://github.com/citation-style-language/schema/raw/master/csl-citation.json" }</w:instrText>
            </w:r>
            <w:r w:rsidRPr="00DD6B0E">
              <w:rPr>
                <w:highlight w:val="yellow"/>
              </w:rPr>
              <w:fldChar w:fldCharType="separate"/>
            </w:r>
            <w:r w:rsidRPr="00DD6B0E">
              <w:rPr>
                <w:noProof/>
                <w:highlight w:val="yellow"/>
              </w:rPr>
              <w:t>[</w:t>
            </w:r>
            <w:r w:rsidR="004D7647" w:rsidRPr="00DD6B0E">
              <w:rPr>
                <w:noProof/>
                <w:highlight w:val="yellow"/>
              </w:rPr>
              <w:t>REF</w:t>
            </w:r>
            <w:r w:rsidRPr="00DD6B0E">
              <w:rPr>
                <w:noProof/>
                <w:highlight w:val="yellow"/>
              </w:rPr>
              <w:t>]</w:t>
            </w:r>
            <w:r w:rsidRPr="00DD6B0E">
              <w:rPr>
                <w:highlight w:val="yellow"/>
              </w:rPr>
              <w:fldChar w:fldCharType="end"/>
            </w:r>
            <w:r w:rsidRPr="00DD6B0E">
              <w:rPr>
                <w:highlight w:val="yellow"/>
              </w:rPr>
              <w:t>.</w:t>
            </w:r>
            <w:r w:rsidRPr="00DD6B0E">
              <w:t xml:space="preserve"> The first trimester is generally considered to consist of the first 12 weeks of pregnancy. Throughout this document, gestational age is defined in both weeks and days, reflecting its definition in the </w:t>
            </w:r>
            <w:r w:rsidR="008B438D">
              <w:t>i</w:t>
            </w:r>
            <w:r w:rsidRPr="00DD6B0E">
              <w:t>nternational statistical classification of diseases (ICD).</w:t>
            </w:r>
          </w:p>
        </w:tc>
      </w:tr>
      <w:tr w:rsidR="00BF428C" w:rsidRPr="00DD6B0E" w14:paraId="2E952975"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697B98" w14:textId="77777777" w:rsidR="00BF428C" w:rsidRPr="00DD6B0E" w:rsidRDefault="00BF428C" w:rsidP="001244A3">
            <w:pPr>
              <w:rPr>
                <w:rFonts w:cstheme="minorHAnsi"/>
                <w:sz w:val="20"/>
                <w:szCs w:val="20"/>
              </w:rPr>
            </w:pPr>
            <w:r w:rsidRPr="00DD6B0E">
              <w:t>Health system</w:t>
            </w:r>
          </w:p>
        </w:tc>
        <w:tc>
          <w:tcPr>
            <w:tcW w:w="0" w:type="auto"/>
          </w:tcPr>
          <w:p w14:paraId="6DB75DC4" w14:textId="77777777" w:rsidR="00BF428C" w:rsidRPr="00DD6B0E" w:rsidRDefault="00BF428C" w:rsidP="001244A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t>The sum total of all the organizations, institutions, and resources whose primary purpose is to ensure delivery of quality services to all people, when and where they need them. The World Health Organization (WHO) identifies six core components or ‘building blocks’ of a health system: (i) service delivery, (ii) health workforce, (iii) health information systems, (iv) access to essential medicines, (v) financing, and (vi) leadership/governance,</w:t>
            </w:r>
          </w:p>
        </w:tc>
      </w:tr>
      <w:tr w:rsidR="00BF428C" w:rsidRPr="00DD6B0E" w14:paraId="0C743AFA"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2B642DB8" w14:textId="77777777" w:rsidR="00BF428C" w:rsidRPr="00DD6B0E" w:rsidRDefault="00BF428C" w:rsidP="001244A3">
            <w:pPr>
              <w:pStyle w:val="NoSpacing"/>
              <w:spacing w:line="276" w:lineRule="auto"/>
              <w:rPr>
                <w:b w:val="0"/>
                <w:lang w:val="en-GB"/>
              </w:rPr>
            </w:pPr>
            <w:r w:rsidRPr="00DD6B0E">
              <w:rPr>
                <w:lang w:val="en-GB"/>
              </w:rPr>
              <w:t>Informed decision making</w:t>
            </w:r>
          </w:p>
          <w:p w14:paraId="3D3AB8DF" w14:textId="77777777" w:rsidR="00BF428C" w:rsidRPr="00DD6B0E" w:rsidRDefault="00BF428C" w:rsidP="001244A3">
            <w:pPr>
              <w:rPr>
                <w:rFonts w:cstheme="minorHAnsi"/>
                <w:sz w:val="20"/>
                <w:szCs w:val="20"/>
              </w:rPr>
            </w:pPr>
          </w:p>
        </w:tc>
        <w:tc>
          <w:tcPr>
            <w:tcW w:w="0" w:type="auto"/>
          </w:tcPr>
          <w:p w14:paraId="10D3125D" w14:textId="77777777" w:rsidR="00BF428C" w:rsidRPr="00DD6B0E" w:rsidRDefault="00BF428C" w:rsidP="001244A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t>Informed decision-making means that the client decides what is appropriate in a given situation, based on the advice received by a health professional, and taking into account the personal circumstances, belief system, and priorities. It may mean that the client either accepts or declines advice and recommendation from a health professional. The client’s decision is paramount and must be respected.</w:t>
            </w:r>
          </w:p>
        </w:tc>
      </w:tr>
      <w:tr w:rsidR="00BF428C" w:rsidRPr="00DD6B0E" w14:paraId="2594CB04"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73D58" w14:textId="77777777" w:rsidR="00BF428C" w:rsidRPr="00DD6B0E" w:rsidRDefault="00BF428C" w:rsidP="001244A3">
            <w:pPr>
              <w:rPr>
                <w:rFonts w:cstheme="minorHAnsi"/>
                <w:sz w:val="20"/>
                <w:szCs w:val="20"/>
              </w:rPr>
            </w:pPr>
            <w:r w:rsidRPr="00DD6B0E">
              <w:t>Integration</w:t>
            </w:r>
          </w:p>
        </w:tc>
        <w:tc>
          <w:tcPr>
            <w:tcW w:w="0" w:type="auto"/>
          </w:tcPr>
          <w:p w14:paraId="4AC93F78" w14:textId="77777777" w:rsidR="00BF428C" w:rsidRPr="00DD6B0E" w:rsidRDefault="00BF428C" w:rsidP="001244A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t>The process of bringing together, in a holistic manner, different kinds of related SRHR and HIV interventions at the levels of legislation, policy, programming, and service delivery to ensure access to comprehensive services in an efficient and effective manner.</w:t>
            </w:r>
          </w:p>
        </w:tc>
      </w:tr>
      <w:tr w:rsidR="00BF428C" w:rsidRPr="00DD6B0E" w14:paraId="2B96400E"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583D2BEC" w14:textId="77777777" w:rsidR="00BF428C" w:rsidRPr="00DD6B0E" w:rsidRDefault="00BF428C" w:rsidP="001244A3">
            <w:pPr>
              <w:rPr>
                <w:rFonts w:cstheme="minorHAnsi"/>
                <w:sz w:val="20"/>
                <w:szCs w:val="20"/>
              </w:rPr>
            </w:pPr>
            <w:r w:rsidRPr="00DD6B0E">
              <w:t>Key populations</w:t>
            </w:r>
          </w:p>
        </w:tc>
        <w:tc>
          <w:tcPr>
            <w:tcW w:w="0" w:type="auto"/>
          </w:tcPr>
          <w:p w14:paraId="3DCAE3E9" w14:textId="77777777" w:rsidR="00BF428C" w:rsidRPr="00DD6B0E" w:rsidRDefault="00BF428C" w:rsidP="001244A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t>Groups of people who are more likely to transmit or be exposed to HIV and whose engagement is critical to a successful HIV response. These include young women, sex workers, mobile and displaced populations, injecting drug users, prisoners, and sexual minorities, or as defined by the Member States in alignment with international and regional standards.</w:t>
            </w:r>
          </w:p>
        </w:tc>
      </w:tr>
      <w:tr w:rsidR="00BF428C" w:rsidRPr="00DD6B0E" w14:paraId="2EF86164"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242DD5" w14:textId="77777777" w:rsidR="00BF428C" w:rsidRPr="00DD6B0E" w:rsidRDefault="00BF428C" w:rsidP="001244A3">
            <w:r w:rsidRPr="00DD6B0E">
              <w:t>Late adolescent</w:t>
            </w:r>
          </w:p>
        </w:tc>
        <w:tc>
          <w:tcPr>
            <w:tcW w:w="0" w:type="auto"/>
          </w:tcPr>
          <w:p w14:paraId="0CFF0891" w14:textId="77777777" w:rsidR="00BF428C" w:rsidRPr="00DD6B0E" w:rsidRDefault="00BF428C" w:rsidP="001244A3">
            <w:pPr>
              <w:cnfStyle w:val="000000100000" w:firstRow="0" w:lastRow="0" w:firstColumn="0" w:lastColumn="0" w:oddVBand="0" w:evenVBand="0" w:oddHBand="1" w:evenHBand="0" w:firstRowFirstColumn="0" w:firstRowLastColumn="0" w:lastRowFirstColumn="0" w:lastRowLastColumn="0"/>
            </w:pPr>
            <w:r w:rsidRPr="00DD6B0E">
              <w:t xml:space="preserve">Any person </w:t>
            </w:r>
            <w:r w:rsidR="009D4F02" w:rsidRPr="00DD6B0E">
              <w:t>between the ages of 15-19</w:t>
            </w:r>
            <w:r w:rsidRPr="00DD6B0E">
              <w:t xml:space="preserve"> year</w:t>
            </w:r>
            <w:r w:rsidR="009D4F02" w:rsidRPr="00DD6B0E">
              <w:t>s. Requires p</w:t>
            </w:r>
            <w:r w:rsidRPr="00DD6B0E">
              <w:t xml:space="preserve">rogrammatic emphasis over and above the </w:t>
            </w:r>
            <w:r w:rsidR="009D4F02" w:rsidRPr="00DD6B0E">
              <w:t xml:space="preserve">Department of Basic Education </w:t>
            </w:r>
            <w:r w:rsidRPr="00DD6B0E">
              <w:t>CSE program</w:t>
            </w:r>
            <w:r w:rsidR="009D4F02" w:rsidRPr="00DD6B0E">
              <w:t xml:space="preserve">, including </w:t>
            </w:r>
            <w:r w:rsidRPr="00DD6B0E">
              <w:t>contraception</w:t>
            </w:r>
            <w:r w:rsidR="009D4F02" w:rsidRPr="00DD6B0E">
              <w:t>.</w:t>
            </w:r>
          </w:p>
        </w:tc>
      </w:tr>
      <w:tr w:rsidR="00BF428C" w:rsidRPr="00DD6B0E" w14:paraId="093160C8"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09BD1472" w14:textId="77777777" w:rsidR="00BF428C" w:rsidRPr="00DD6B0E" w:rsidRDefault="00BF428C" w:rsidP="001244A3">
            <w:pPr>
              <w:rPr>
                <w:rFonts w:cstheme="minorHAnsi"/>
                <w:sz w:val="20"/>
                <w:szCs w:val="20"/>
              </w:rPr>
            </w:pPr>
            <w:r w:rsidRPr="00DD6B0E">
              <w:t>Person-centred services and care</w:t>
            </w:r>
          </w:p>
        </w:tc>
        <w:tc>
          <w:tcPr>
            <w:tcW w:w="0" w:type="auto"/>
          </w:tcPr>
          <w:p w14:paraId="35C60818" w14:textId="77777777" w:rsidR="00BF428C" w:rsidRPr="00DD6B0E" w:rsidRDefault="008B438D" w:rsidP="008B438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t>When</w:t>
            </w:r>
            <w:r w:rsidR="00BF428C" w:rsidRPr="00DD6B0E">
              <w:t xml:space="preserve"> individuals have control over their own health care and receive it as close as possible to where they live. This includes care focused on each client’s needs, to improve health and wellbeing. In </w:t>
            </w:r>
            <w:r>
              <w:t>a</w:t>
            </w:r>
            <w:r w:rsidR="00BF428C" w:rsidRPr="00DD6B0E">
              <w:t xml:space="preserve"> person-centred approach, people are seen as the experts of their lives and have the right to choose their own health professional and, together with health professionals, decide the most appropriate course of action. This takes into account their own desires, values, social and personal circumstances, and health-related behaviours, as well as medical or alternative treatment and management </w:t>
            </w:r>
            <w:r w:rsidR="00BF428C" w:rsidRPr="00DD6B0E">
              <w:lastRenderedPageBreak/>
              <w:t xml:space="preserve">options. This empowers people to understand their condition and how they can get better. </w:t>
            </w:r>
          </w:p>
        </w:tc>
      </w:tr>
      <w:tr w:rsidR="00BF428C" w:rsidRPr="00DD6B0E" w14:paraId="7C7EB938"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5A86E3" w14:textId="77777777" w:rsidR="00BF428C" w:rsidRPr="00DD6B0E" w:rsidRDefault="00BF428C" w:rsidP="001244A3">
            <w:pPr>
              <w:rPr>
                <w:rFonts w:cstheme="minorHAnsi"/>
                <w:sz w:val="20"/>
                <w:szCs w:val="20"/>
              </w:rPr>
            </w:pPr>
            <w:r w:rsidRPr="00DD6B0E">
              <w:rPr>
                <w:rFonts w:ascii="Calibri" w:hAnsi="Calibri" w:cs="Segoe UI"/>
                <w:color w:val="000000" w:themeColor="text1"/>
              </w:rPr>
              <w:lastRenderedPageBreak/>
              <w:t>Pregnancy</w:t>
            </w:r>
          </w:p>
        </w:tc>
        <w:tc>
          <w:tcPr>
            <w:tcW w:w="0" w:type="auto"/>
          </w:tcPr>
          <w:p w14:paraId="19F58F14" w14:textId="77777777" w:rsidR="00BF428C" w:rsidRPr="00DD6B0E" w:rsidRDefault="00BF428C" w:rsidP="001244A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rPr>
                <w:rFonts w:ascii="Calibri" w:hAnsi="Calibri"/>
                <w:color w:val="000000" w:themeColor="text1"/>
              </w:rPr>
              <w:t>The period from implantation to birth. After the egg is fertilised by a sperm and then implanted in the lining of the uterus, it develops into the placenta and embryo, and later into a foetus. Pregnancy usually lasts 40 weeks, beginning from the first day of the last menstrual period, and is divided into three trimesters, each lasting approximately three months.</w:t>
            </w:r>
          </w:p>
        </w:tc>
      </w:tr>
      <w:tr w:rsidR="00BF428C" w:rsidRPr="00DD6B0E" w14:paraId="13441CC6"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24949A13" w14:textId="77777777" w:rsidR="00BF428C" w:rsidRPr="00DD6B0E" w:rsidRDefault="00BF428C" w:rsidP="001244A3">
            <w:pPr>
              <w:rPr>
                <w:rFonts w:cstheme="minorHAnsi"/>
                <w:sz w:val="20"/>
                <w:szCs w:val="20"/>
              </w:rPr>
            </w:pPr>
            <w:r w:rsidRPr="00DD6B0E">
              <w:rPr>
                <w:rFonts w:ascii="Calibri" w:hAnsi="Calibri" w:cs="Segoe UI"/>
              </w:rPr>
              <w:t>Reproductive health</w:t>
            </w:r>
          </w:p>
        </w:tc>
        <w:tc>
          <w:tcPr>
            <w:tcW w:w="0" w:type="auto"/>
          </w:tcPr>
          <w:p w14:paraId="73E780C6" w14:textId="77777777" w:rsidR="00BF428C" w:rsidRPr="00DD6B0E" w:rsidRDefault="00BF428C" w:rsidP="001244A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ascii="Calibri" w:hAnsi="Calibri"/>
              </w:rPr>
              <w:t xml:space="preserve">Reproductive health implies that people have the capability to reproduce, and the freedom to decide if, when, and how often to do so. Implicit in this are the rights of all people to be informed and to have access to safe, effective, affordable, and acceptable methods of contraception of their choice, as well as to safe termination of pregnancy. People have the right to access appropriate health-care services that will enable women to go safely through pregnancy and childbirth and provide couples with the best chance of having a healthy infant. </w:t>
            </w:r>
            <w:r w:rsidR="004D7647" w:rsidRPr="00DD6B0E">
              <w:rPr>
                <w:rFonts w:ascii="Calibri" w:hAnsi="Calibri"/>
              </w:rPr>
              <w:t>[</w:t>
            </w:r>
            <w:r w:rsidR="004D7647" w:rsidRPr="00DD6B0E">
              <w:rPr>
                <w:rFonts w:ascii="Calibri" w:hAnsi="Calibri"/>
                <w:highlight w:val="yellow"/>
              </w:rPr>
              <w:t>REF</w:t>
            </w:r>
            <w:r w:rsidR="004D7647" w:rsidRPr="00DD6B0E">
              <w:rPr>
                <w:rFonts w:ascii="Calibri" w:hAnsi="Calibri"/>
              </w:rPr>
              <w:t>]</w:t>
            </w:r>
          </w:p>
        </w:tc>
      </w:tr>
      <w:tr w:rsidR="00BF428C" w:rsidRPr="00DD6B0E" w14:paraId="2973427B"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10A0B0" w14:textId="77777777" w:rsidR="00BF428C" w:rsidRPr="00DD6B0E" w:rsidRDefault="00BF428C" w:rsidP="001244A3">
            <w:pPr>
              <w:rPr>
                <w:rFonts w:cstheme="minorHAnsi"/>
                <w:sz w:val="20"/>
                <w:szCs w:val="20"/>
              </w:rPr>
            </w:pPr>
            <w:r w:rsidRPr="00DD6B0E">
              <w:t>Sexual and gender-based violence (SGBV)</w:t>
            </w:r>
          </w:p>
        </w:tc>
        <w:tc>
          <w:tcPr>
            <w:tcW w:w="0" w:type="auto"/>
          </w:tcPr>
          <w:p w14:paraId="13F141BA" w14:textId="77777777" w:rsidR="00BF428C" w:rsidRPr="00DD6B0E" w:rsidRDefault="00BF428C" w:rsidP="001244A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t>SGBV includes any physical, sexual, or emotional harm, including threats, bullying, or removals of rights in your public or private life, due to gender.</w:t>
            </w:r>
          </w:p>
        </w:tc>
      </w:tr>
      <w:tr w:rsidR="00BF428C" w:rsidRPr="00DD6B0E" w14:paraId="1ABA4AEB"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45CA2E38" w14:textId="77777777" w:rsidR="00BF428C" w:rsidRPr="00DD6B0E" w:rsidRDefault="00BF428C" w:rsidP="001244A3">
            <w:pPr>
              <w:rPr>
                <w:rFonts w:cstheme="minorHAnsi"/>
                <w:sz w:val="20"/>
                <w:szCs w:val="20"/>
              </w:rPr>
            </w:pPr>
            <w:r w:rsidRPr="00DD6B0E">
              <w:t>Sexual and Reproductive Health (SRH)</w:t>
            </w:r>
          </w:p>
        </w:tc>
        <w:tc>
          <w:tcPr>
            <w:tcW w:w="0" w:type="auto"/>
          </w:tcPr>
          <w:p w14:paraId="785BE365" w14:textId="77777777" w:rsidR="00BF428C" w:rsidRPr="00DD6B0E" w:rsidRDefault="00BF428C" w:rsidP="001244A3">
            <w:pPr>
              <w:cnfStyle w:val="000000000000" w:firstRow="0" w:lastRow="0" w:firstColumn="0" w:lastColumn="0" w:oddVBand="0" w:evenVBand="0" w:oddHBand="0" w:evenHBand="0" w:firstRowFirstColumn="0" w:firstRowLastColumn="0" w:lastRowFirstColumn="0" w:lastRowLastColumn="0"/>
            </w:pPr>
            <w:r w:rsidRPr="00DD6B0E">
              <w:t>Sexual health and reproductive health overlap and, in addition to supporting normal physiological functions such as pregnancy and childbirth, aim to reduce adverse outcomes of sexual activity and reproduction. They are also about enabling people of all ages, including adolescents and those older than the reproductive years, to have safe and satisfying sexual relationships by tackling obstacles such as gender discrimination, inequalities in access to health services, restrictive laws, sexual coercion, exploitation, and gender-based violence.</w:t>
            </w:r>
            <w:r w:rsidR="004D7647" w:rsidRPr="00DD6B0E">
              <w:t xml:space="preserve"> </w:t>
            </w:r>
            <w:r w:rsidR="004D7647" w:rsidRPr="00DD6B0E">
              <w:rPr>
                <w:rFonts w:ascii="Calibri" w:hAnsi="Calibri"/>
              </w:rPr>
              <w:t>[</w:t>
            </w:r>
            <w:r w:rsidR="004D7647" w:rsidRPr="00DD6B0E">
              <w:rPr>
                <w:rFonts w:ascii="Calibri" w:hAnsi="Calibri"/>
                <w:highlight w:val="yellow"/>
              </w:rPr>
              <w:t>REF</w:t>
            </w:r>
            <w:r w:rsidR="004D7647" w:rsidRPr="00DD6B0E">
              <w:rPr>
                <w:rFonts w:ascii="Calibri" w:hAnsi="Calibri"/>
              </w:rPr>
              <w:t>]</w:t>
            </w:r>
            <w:r w:rsidR="004D7647" w:rsidRPr="00DD6B0E">
              <w:t xml:space="preserve"> </w:t>
            </w:r>
          </w:p>
          <w:p w14:paraId="782F9DB6" w14:textId="77777777" w:rsidR="00BF428C" w:rsidRPr="00DD6B0E" w:rsidRDefault="00BF428C" w:rsidP="001244A3">
            <w:pPr>
              <w:cnfStyle w:val="000000000000" w:firstRow="0" w:lastRow="0" w:firstColumn="0" w:lastColumn="0" w:oddVBand="0" w:evenVBand="0" w:oddHBand="0" w:evenHBand="0" w:firstRowFirstColumn="0" w:firstRowLastColumn="0" w:lastRowFirstColumn="0" w:lastRowLastColumn="0"/>
            </w:pPr>
          </w:p>
          <w:p w14:paraId="55C2516B" w14:textId="77777777" w:rsidR="00BF428C" w:rsidRPr="00DD6B0E" w:rsidRDefault="00BF428C" w:rsidP="001244A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t>The five core components of SRH are: 1) improvement of antenatal, perinatal, postpartum, and new-born care; 2) provision of high-quality services for contraception and infertility services; 3) elimination of unsafe abortions; 4) prevention and treatment of STIs, including HIV, reproductive tract infections, cervical cancer, and other gynaecological morbidities; and 5) promotion of healthy sexuality.</w:t>
            </w:r>
            <w:r w:rsidR="004D7647" w:rsidRPr="00DD6B0E">
              <w:rPr>
                <w:rFonts w:ascii="Calibri" w:hAnsi="Calibri"/>
              </w:rPr>
              <w:t xml:space="preserve"> [</w:t>
            </w:r>
            <w:r w:rsidR="004D7647" w:rsidRPr="00DD6B0E">
              <w:rPr>
                <w:rFonts w:ascii="Calibri" w:hAnsi="Calibri"/>
                <w:highlight w:val="yellow"/>
              </w:rPr>
              <w:t>REF</w:t>
            </w:r>
            <w:r w:rsidR="004D7647" w:rsidRPr="00DD6B0E">
              <w:rPr>
                <w:rFonts w:ascii="Calibri" w:hAnsi="Calibri"/>
              </w:rPr>
              <w:t>]</w:t>
            </w:r>
            <w:r w:rsidR="004D7647" w:rsidRPr="00DD6B0E">
              <w:rPr>
                <w:rFonts w:cstheme="minorHAnsi"/>
                <w:sz w:val="20"/>
                <w:szCs w:val="20"/>
              </w:rPr>
              <w:t xml:space="preserve"> </w:t>
            </w:r>
          </w:p>
        </w:tc>
      </w:tr>
      <w:tr w:rsidR="00BF428C" w:rsidRPr="00DD6B0E" w14:paraId="5CDC0C26"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D8D310" w14:textId="77777777" w:rsidR="00BF428C" w:rsidRPr="00DD6B0E" w:rsidRDefault="00BF428C" w:rsidP="001244A3">
            <w:pPr>
              <w:rPr>
                <w:rFonts w:cstheme="minorHAnsi"/>
                <w:sz w:val="20"/>
                <w:szCs w:val="20"/>
              </w:rPr>
            </w:pPr>
            <w:r w:rsidRPr="00DD6B0E">
              <w:t>Sexual and Reproductive Health and Rights (SRHR)</w:t>
            </w:r>
          </w:p>
        </w:tc>
        <w:tc>
          <w:tcPr>
            <w:tcW w:w="0" w:type="auto"/>
          </w:tcPr>
          <w:p w14:paraId="542607C5" w14:textId="77777777" w:rsidR="00BF428C" w:rsidRPr="00DD6B0E" w:rsidRDefault="00BF428C" w:rsidP="001244A3">
            <w:pPr>
              <w:cnfStyle w:val="000000100000" w:firstRow="0" w:lastRow="0" w:firstColumn="0" w:lastColumn="0" w:oddVBand="0" w:evenVBand="0" w:oddHBand="1" w:evenHBand="0" w:firstRowFirstColumn="0" w:firstRowLastColumn="0" w:lastRowFirstColumn="0" w:lastRowLastColumn="0"/>
            </w:pPr>
            <w:r w:rsidRPr="00DD6B0E">
              <w:t>SRHR is defined as a state of physical, emotional, mental, and social wellbeing in relation to all aspects of sexuality and reproduction, not merely the absence of disease, dysfunction, or infirmity</w:t>
            </w:r>
            <w:r w:rsidR="000D266A">
              <w:rPr>
                <w:vertAlign w:val="superscript"/>
              </w:rPr>
              <w:t>1</w:t>
            </w:r>
            <w:r w:rsidR="004D7647" w:rsidRPr="00DD6B0E">
              <w:t>.</w:t>
            </w:r>
            <w:r w:rsidR="004D7647" w:rsidRPr="00DD6B0E">
              <w:rPr>
                <w:rFonts w:ascii="Calibri" w:hAnsi="Calibri"/>
              </w:rPr>
              <w:t xml:space="preserve"> </w:t>
            </w:r>
            <w:r w:rsidRPr="00DD6B0E">
              <w:t xml:space="preserve">Therefore, a positive approach to sexuality and reproduction should recognise the part played by pleasurable sexual relationships, trust, and communication in the promotion of self-esteem and overall wellbeing. All individuals have a right to make decisions governing their bodies and to access services that support that right. Achievement of sexual and reproductive health relies on the realisation of </w:t>
            </w:r>
            <w:r w:rsidRPr="00DD6B0E">
              <w:lastRenderedPageBreak/>
              <w:t>sexual and reproductive rights, which are based on the human rights of all individuals to:</w:t>
            </w:r>
          </w:p>
          <w:p w14:paraId="5204ED40" w14:textId="77777777" w:rsidR="00BF428C" w:rsidRPr="00DD6B0E" w:rsidRDefault="008B438D" w:rsidP="00C21890">
            <w:pPr>
              <w:pStyle w:val="ListParagraph"/>
              <w:numPr>
                <w:ilvl w:val="0"/>
                <w:numId w:val="2"/>
              </w:numPr>
              <w:contextualSpacing w:val="0"/>
              <w:cnfStyle w:val="000000100000" w:firstRow="0" w:lastRow="0" w:firstColumn="0" w:lastColumn="0" w:oddVBand="0" w:evenVBand="0" w:oddHBand="1" w:evenHBand="0" w:firstRowFirstColumn="0" w:firstRowLastColumn="0" w:lastRowFirstColumn="0" w:lastRowLastColumn="0"/>
            </w:pPr>
            <w:r>
              <w:t>H</w:t>
            </w:r>
            <w:r w:rsidR="00BF428C" w:rsidRPr="00DD6B0E">
              <w:t>ave their bodily integrity, privacy, and personal autonomy respected</w:t>
            </w:r>
            <w:r>
              <w:t>.</w:t>
            </w:r>
          </w:p>
          <w:p w14:paraId="220EA48A" w14:textId="77777777" w:rsidR="00BF428C" w:rsidRPr="00DD6B0E" w:rsidRDefault="008B438D" w:rsidP="00C21890">
            <w:pPr>
              <w:pStyle w:val="ListParagraph"/>
              <w:numPr>
                <w:ilvl w:val="0"/>
                <w:numId w:val="2"/>
              </w:numPr>
              <w:contextualSpacing w:val="0"/>
              <w:cnfStyle w:val="000000100000" w:firstRow="0" w:lastRow="0" w:firstColumn="0" w:lastColumn="0" w:oddVBand="0" w:evenVBand="0" w:oddHBand="1" w:evenHBand="0" w:firstRowFirstColumn="0" w:firstRowLastColumn="0" w:lastRowFirstColumn="0" w:lastRowLastColumn="0"/>
            </w:pPr>
            <w:r>
              <w:t>F</w:t>
            </w:r>
            <w:r w:rsidR="00BF428C" w:rsidRPr="00DD6B0E">
              <w:t>reely define their own sexuality, including sexual orientation and gender identity and expression</w:t>
            </w:r>
            <w:r>
              <w:t>.</w:t>
            </w:r>
          </w:p>
          <w:p w14:paraId="26CB1861" w14:textId="77777777" w:rsidR="00BF428C" w:rsidRPr="00DD6B0E" w:rsidRDefault="008B438D" w:rsidP="00C21890">
            <w:pPr>
              <w:pStyle w:val="ListParagraph"/>
              <w:numPr>
                <w:ilvl w:val="0"/>
                <w:numId w:val="2"/>
              </w:numPr>
              <w:contextualSpacing w:val="0"/>
              <w:cnfStyle w:val="000000100000" w:firstRow="0" w:lastRow="0" w:firstColumn="0" w:lastColumn="0" w:oddVBand="0" w:evenVBand="0" w:oddHBand="1" w:evenHBand="0" w:firstRowFirstColumn="0" w:firstRowLastColumn="0" w:lastRowFirstColumn="0" w:lastRowLastColumn="0"/>
            </w:pPr>
            <w:r>
              <w:t>D</w:t>
            </w:r>
            <w:r w:rsidR="00BF428C" w:rsidRPr="00DD6B0E">
              <w:t>ecide whether and when to be sexually active</w:t>
            </w:r>
            <w:r>
              <w:t>.</w:t>
            </w:r>
          </w:p>
          <w:p w14:paraId="5872F756" w14:textId="77777777" w:rsidR="00BF428C" w:rsidRPr="00DD6B0E" w:rsidRDefault="008B438D" w:rsidP="00C21890">
            <w:pPr>
              <w:pStyle w:val="ListParagraph"/>
              <w:numPr>
                <w:ilvl w:val="0"/>
                <w:numId w:val="2"/>
              </w:numPr>
              <w:contextualSpacing w:val="0"/>
              <w:cnfStyle w:val="000000100000" w:firstRow="0" w:lastRow="0" w:firstColumn="0" w:lastColumn="0" w:oddVBand="0" w:evenVBand="0" w:oddHBand="1" w:evenHBand="0" w:firstRowFirstColumn="0" w:firstRowLastColumn="0" w:lastRowFirstColumn="0" w:lastRowLastColumn="0"/>
            </w:pPr>
            <w:r>
              <w:t>C</w:t>
            </w:r>
            <w:r w:rsidR="00BF428C" w:rsidRPr="00DD6B0E">
              <w:t>hoose their sexual partners</w:t>
            </w:r>
            <w:r>
              <w:t>.</w:t>
            </w:r>
          </w:p>
          <w:p w14:paraId="4D877DA0" w14:textId="77777777" w:rsidR="00BF428C" w:rsidRPr="00DD6B0E" w:rsidRDefault="008B438D" w:rsidP="00C21890">
            <w:pPr>
              <w:pStyle w:val="ListParagraph"/>
              <w:numPr>
                <w:ilvl w:val="0"/>
                <w:numId w:val="2"/>
              </w:numPr>
              <w:contextualSpacing w:val="0"/>
              <w:cnfStyle w:val="000000100000" w:firstRow="0" w:lastRow="0" w:firstColumn="0" w:lastColumn="0" w:oddVBand="0" w:evenVBand="0" w:oddHBand="1" w:evenHBand="0" w:firstRowFirstColumn="0" w:firstRowLastColumn="0" w:lastRowFirstColumn="0" w:lastRowLastColumn="0"/>
            </w:pPr>
            <w:r>
              <w:t>H</w:t>
            </w:r>
            <w:r w:rsidR="00BF428C" w:rsidRPr="00DD6B0E">
              <w:t>ave safe and pleasurable sexual experiences</w:t>
            </w:r>
            <w:r>
              <w:t>.</w:t>
            </w:r>
          </w:p>
          <w:p w14:paraId="61EB45BB" w14:textId="77777777" w:rsidR="00BF428C" w:rsidRPr="00DD6B0E" w:rsidRDefault="008B438D" w:rsidP="00C21890">
            <w:pPr>
              <w:pStyle w:val="ListParagraph"/>
              <w:numPr>
                <w:ilvl w:val="0"/>
                <w:numId w:val="2"/>
              </w:numPr>
              <w:contextualSpacing w:val="0"/>
              <w:cnfStyle w:val="000000100000" w:firstRow="0" w:lastRow="0" w:firstColumn="0" w:lastColumn="0" w:oddVBand="0" w:evenVBand="0" w:oddHBand="1" w:evenHBand="0" w:firstRowFirstColumn="0" w:firstRowLastColumn="0" w:lastRowFirstColumn="0" w:lastRowLastColumn="0"/>
            </w:pPr>
            <w:r>
              <w:t>D</w:t>
            </w:r>
            <w:r w:rsidR="00BF428C" w:rsidRPr="00DD6B0E">
              <w:t>ecide whether, when, and whom to marry</w:t>
            </w:r>
            <w:r>
              <w:t>.</w:t>
            </w:r>
          </w:p>
          <w:p w14:paraId="19DEF246" w14:textId="77777777" w:rsidR="00BF428C" w:rsidRPr="00DD6B0E" w:rsidRDefault="008B438D" w:rsidP="00C21890">
            <w:pPr>
              <w:pStyle w:val="ListParagraph"/>
              <w:numPr>
                <w:ilvl w:val="0"/>
                <w:numId w:val="2"/>
              </w:numPr>
              <w:contextualSpacing w:val="0"/>
              <w:cnfStyle w:val="000000100000" w:firstRow="0" w:lastRow="0" w:firstColumn="0" w:lastColumn="0" w:oddVBand="0" w:evenVBand="0" w:oddHBand="1" w:evenHBand="0" w:firstRowFirstColumn="0" w:firstRowLastColumn="0" w:lastRowFirstColumn="0" w:lastRowLastColumn="0"/>
            </w:pPr>
            <w:r>
              <w:t>D</w:t>
            </w:r>
            <w:r w:rsidR="00BF428C" w:rsidRPr="00DD6B0E">
              <w:t>ecide whether, when, and by what means to have a child or children, and how many children to have</w:t>
            </w:r>
            <w:r>
              <w:t>.</w:t>
            </w:r>
          </w:p>
          <w:p w14:paraId="19012B05" w14:textId="77777777" w:rsidR="00BF428C" w:rsidRPr="00DD6B0E" w:rsidRDefault="008B438D" w:rsidP="00C21890">
            <w:pPr>
              <w:pStyle w:val="ListParagraph"/>
              <w:numPr>
                <w:ilvl w:val="0"/>
                <w:numId w:val="2"/>
              </w:numPr>
              <w:contextualSpacing w:val="0"/>
              <w:cnfStyle w:val="000000100000" w:firstRow="0" w:lastRow="0" w:firstColumn="0" w:lastColumn="0" w:oddVBand="0" w:evenVBand="0" w:oddHBand="1" w:evenHBand="0" w:firstRowFirstColumn="0" w:firstRowLastColumn="0" w:lastRowFirstColumn="0" w:lastRowLastColumn="0"/>
            </w:pPr>
            <w:r>
              <w:t>H</w:t>
            </w:r>
            <w:r w:rsidR="00BF428C" w:rsidRPr="00DD6B0E">
              <w:t>ave access over their lifetimes to the information, resources, services, and support necessary to achieve all the above, free from discrimination, coercion, exploitation, and violence.</w:t>
            </w:r>
          </w:p>
        </w:tc>
      </w:tr>
      <w:tr w:rsidR="00BF428C" w:rsidRPr="00DD6B0E" w14:paraId="1E237E71"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00CAE387" w14:textId="77777777" w:rsidR="00BF428C" w:rsidRPr="00DD6B0E" w:rsidRDefault="00BF428C" w:rsidP="001244A3">
            <w:pPr>
              <w:rPr>
                <w:rFonts w:cstheme="minorHAnsi"/>
                <w:sz w:val="20"/>
                <w:szCs w:val="20"/>
              </w:rPr>
            </w:pPr>
            <w:r w:rsidRPr="00DD6B0E">
              <w:rPr>
                <w:rFonts w:ascii="Calibri" w:hAnsi="Calibri" w:cs="Segoe UI"/>
                <w:color w:val="000000" w:themeColor="text1"/>
              </w:rPr>
              <w:lastRenderedPageBreak/>
              <w:t>Sexual consent</w:t>
            </w:r>
          </w:p>
        </w:tc>
        <w:tc>
          <w:tcPr>
            <w:tcW w:w="0" w:type="auto"/>
          </w:tcPr>
          <w:p w14:paraId="02875DBB" w14:textId="77777777" w:rsidR="00BF428C" w:rsidRPr="00DD6B0E" w:rsidRDefault="00BF428C" w:rsidP="001244A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ascii="Calibri" w:hAnsi="Calibri"/>
                <w:color w:val="000000" w:themeColor="text1"/>
              </w:rPr>
              <w:t>In South Africa, the age of consent for all sexual acts is 16 years. The law prohibits sex with a child who is between 12 and 16 years and forbids an act of sexual violation with a child who is between 12 and 16 years. Sex between two children who are both between 12 and 16, or where one is under 16 and the other is less than two years older, is not a criminal act.</w:t>
            </w:r>
          </w:p>
        </w:tc>
      </w:tr>
      <w:tr w:rsidR="00BF428C" w:rsidRPr="00DD6B0E" w14:paraId="00453ADE"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B67A2B" w14:textId="77777777" w:rsidR="00BF428C" w:rsidRPr="00DD6B0E" w:rsidRDefault="00BF428C" w:rsidP="001244A3">
            <w:pPr>
              <w:rPr>
                <w:rFonts w:cstheme="minorHAnsi"/>
                <w:sz w:val="20"/>
                <w:szCs w:val="20"/>
              </w:rPr>
            </w:pPr>
            <w:r w:rsidRPr="00DD6B0E">
              <w:t>Sexual health</w:t>
            </w:r>
          </w:p>
        </w:tc>
        <w:tc>
          <w:tcPr>
            <w:tcW w:w="0" w:type="auto"/>
          </w:tcPr>
          <w:p w14:paraId="3D79AF42" w14:textId="77777777" w:rsidR="00BF428C" w:rsidRPr="00DD6B0E" w:rsidRDefault="00BF428C" w:rsidP="001244A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D6B0E">
              <w:t xml:space="preserve">Sexual health requires a positive and respectful approach to sexuality and sexual relationships, as well as the possibility of having pleasurable and safe sexual experiences, free of coercion, discrimination, and violence. For sexual health to be attained and maintained, the sexual rights of all persons must be respected, protected, and fulfilled. </w:t>
            </w:r>
            <w:r w:rsidR="004D7647" w:rsidRPr="00DD6B0E">
              <w:rPr>
                <w:rFonts w:ascii="Calibri" w:hAnsi="Calibri"/>
              </w:rPr>
              <w:t>[</w:t>
            </w:r>
            <w:r w:rsidR="004D7647" w:rsidRPr="00DD6B0E">
              <w:rPr>
                <w:rFonts w:ascii="Calibri" w:hAnsi="Calibri"/>
                <w:highlight w:val="yellow"/>
              </w:rPr>
              <w:t>REF</w:t>
            </w:r>
            <w:r w:rsidR="004D7647" w:rsidRPr="00DD6B0E">
              <w:rPr>
                <w:rFonts w:ascii="Calibri" w:hAnsi="Calibri"/>
              </w:rPr>
              <w:t>]</w:t>
            </w:r>
          </w:p>
        </w:tc>
      </w:tr>
      <w:tr w:rsidR="00BF428C" w:rsidRPr="00DD6B0E" w14:paraId="20965AA9"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7AEFF97D" w14:textId="77777777" w:rsidR="00BF428C" w:rsidRPr="00DD6B0E" w:rsidRDefault="00BF428C" w:rsidP="001244A3">
            <w:pPr>
              <w:rPr>
                <w:rFonts w:cstheme="minorHAnsi"/>
                <w:sz w:val="20"/>
                <w:szCs w:val="20"/>
              </w:rPr>
            </w:pPr>
            <w:r w:rsidRPr="00DD6B0E">
              <w:rPr>
                <w:rFonts w:ascii="Calibri" w:hAnsi="Calibri" w:cs="Segoe UI"/>
              </w:rPr>
              <w:t>Unwanted Pregnancy</w:t>
            </w:r>
          </w:p>
        </w:tc>
        <w:tc>
          <w:tcPr>
            <w:tcW w:w="0" w:type="auto"/>
          </w:tcPr>
          <w:p w14:paraId="63431C02" w14:textId="77777777" w:rsidR="00BF428C" w:rsidRPr="00DD6B0E" w:rsidRDefault="00BF428C" w:rsidP="001244A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ascii="Calibri" w:hAnsi="Calibri"/>
              </w:rPr>
              <w:t>Unwanted pregnancies are pregnancies that are not desired for myriad reasons, including relationship status, economic hardship, mistiming, unplanned or unintended at the time of conception. Unwanted pregnancies may result from lack of contraception, contraception not being effective or not being used correctly, or from non-consensual sex such as rape and sexual abuse.</w:t>
            </w:r>
          </w:p>
        </w:tc>
      </w:tr>
    </w:tbl>
    <w:p w14:paraId="4320C861" w14:textId="77777777" w:rsidR="00A52F33" w:rsidRPr="00DD6B0E" w:rsidRDefault="00A52F33" w:rsidP="001244A3"/>
    <w:p w14:paraId="5BB419E9" w14:textId="77777777" w:rsidR="00A52F33" w:rsidRPr="00DD6B0E" w:rsidRDefault="00A52F33" w:rsidP="001244A3"/>
    <w:p w14:paraId="2752F655" w14:textId="77777777" w:rsidR="00A52F33" w:rsidRPr="00DD6B0E" w:rsidRDefault="00A52F33" w:rsidP="001244A3">
      <w:pPr>
        <w:sectPr w:rsidR="00A52F33" w:rsidRPr="00DD6B0E" w:rsidSect="006970B4">
          <w:pgSz w:w="12240" w:h="15840"/>
          <w:pgMar w:top="1440" w:right="1440" w:bottom="1440" w:left="1440" w:header="720" w:footer="720" w:gutter="0"/>
          <w:pgNumType w:fmt="lowerRoman"/>
          <w:cols w:space="720"/>
          <w:docGrid w:linePitch="360"/>
        </w:sectPr>
      </w:pPr>
    </w:p>
    <w:p w14:paraId="34C0E9EE" w14:textId="77777777" w:rsidR="00A52F33" w:rsidRPr="00DD6B0E" w:rsidRDefault="00422D0F" w:rsidP="001244A3">
      <w:pPr>
        <w:pStyle w:val="Heading1"/>
        <w:numPr>
          <w:ilvl w:val="0"/>
          <w:numId w:val="0"/>
        </w:numPr>
      </w:pPr>
      <w:bookmarkStart w:id="10" w:name="_Toc2870223"/>
      <w:r w:rsidRPr="00DD6B0E">
        <w:lastRenderedPageBreak/>
        <w:t>Guiding principles and values</w:t>
      </w:r>
      <w:bookmarkEnd w:id="10"/>
    </w:p>
    <w:p w14:paraId="67DB1B23" w14:textId="77777777" w:rsidR="00A52F33" w:rsidRPr="00DD6B0E" w:rsidRDefault="00A52F33" w:rsidP="001244A3"/>
    <w:p w14:paraId="5BACF916" w14:textId="77777777" w:rsidR="00422D0F" w:rsidRPr="00DD6B0E" w:rsidRDefault="00422D0F" w:rsidP="001244A3">
      <w:pPr>
        <w:spacing w:after="200"/>
        <w:rPr>
          <w:color w:val="70AD47" w:themeColor="accent6"/>
        </w:rPr>
      </w:pPr>
      <w:bookmarkStart w:id="11" w:name="_Toc523943827"/>
      <w:bookmarkStart w:id="12" w:name="_Toc523943828"/>
      <w:bookmarkStart w:id="13" w:name="_Toc523943829"/>
      <w:bookmarkStart w:id="14" w:name="_Toc523943831"/>
      <w:bookmarkStart w:id="15" w:name="_Toc523943834"/>
      <w:bookmarkStart w:id="16" w:name="_Toc523943836"/>
      <w:bookmarkStart w:id="17" w:name="_Toc523943838"/>
      <w:bookmarkStart w:id="18" w:name="_Toc523943839"/>
      <w:bookmarkStart w:id="19" w:name="_Toc523943840"/>
      <w:bookmarkStart w:id="20" w:name="_Toc523943841"/>
      <w:bookmarkEnd w:id="11"/>
      <w:bookmarkEnd w:id="12"/>
      <w:bookmarkEnd w:id="13"/>
      <w:bookmarkEnd w:id="14"/>
      <w:bookmarkEnd w:id="15"/>
      <w:bookmarkEnd w:id="16"/>
      <w:bookmarkEnd w:id="17"/>
      <w:bookmarkEnd w:id="18"/>
      <w:bookmarkEnd w:id="19"/>
      <w:r w:rsidRPr="00DD6B0E">
        <w:t>The SRHR Policy prescribes that all norms, standards, and clinical practice</w:t>
      </w:r>
      <w:r w:rsidR="00606D03" w:rsidRPr="00DD6B0E">
        <w:t>s</w:t>
      </w:r>
      <w:r w:rsidRPr="00DD6B0E">
        <w:t xml:space="preserve"> related to SRH services should promote:</w:t>
      </w:r>
      <w:r w:rsidRPr="00DD6B0E">
        <w:rPr>
          <w:color w:val="70AD47" w:themeColor="accent6"/>
        </w:rPr>
        <w:t xml:space="preserve"> </w:t>
      </w:r>
    </w:p>
    <w:p w14:paraId="15DCA600" w14:textId="77777777" w:rsidR="00422D0F" w:rsidRPr="00DD6B0E" w:rsidRDefault="00422D0F" w:rsidP="001244A3">
      <w:pPr>
        <w:ind w:left="360"/>
      </w:pPr>
      <w:r w:rsidRPr="00DD6B0E">
        <w:rPr>
          <w:b/>
          <w:i/>
        </w:rPr>
        <w:t>Equity</w:t>
      </w:r>
      <w:r w:rsidRPr="00DD6B0E">
        <w:rPr>
          <w:b/>
        </w:rPr>
        <w:t>:</w:t>
      </w:r>
      <w:r w:rsidRPr="00DD6B0E">
        <w:t xml:space="preserve"> </w:t>
      </w:r>
      <w:r w:rsidR="0000079B" w:rsidRPr="00DD6B0E">
        <w:t>R</w:t>
      </w:r>
      <w:r w:rsidRPr="00DD6B0E">
        <w:t>eaffirming national commitment to reducing gender and other inequalities borne from</w:t>
      </w:r>
      <w:r w:rsidR="0000079B" w:rsidRPr="00DD6B0E">
        <w:t xml:space="preserve"> </w:t>
      </w:r>
      <w:r w:rsidRPr="00DD6B0E">
        <w:t>healt</w:t>
      </w:r>
      <w:r w:rsidR="0000079B" w:rsidRPr="00DD6B0E">
        <w:t xml:space="preserve">h </w:t>
      </w:r>
      <w:r w:rsidRPr="00DD6B0E">
        <w:t>disparities</w:t>
      </w:r>
      <w:r w:rsidR="0000079B" w:rsidRPr="00DD6B0E">
        <w:t>.</w:t>
      </w:r>
    </w:p>
    <w:p w14:paraId="4CD8FBC8" w14:textId="77777777" w:rsidR="0000079B" w:rsidRPr="00DD6B0E" w:rsidRDefault="0000079B" w:rsidP="001244A3">
      <w:pPr>
        <w:ind w:left="360"/>
        <w:rPr>
          <w:b/>
          <w:i/>
        </w:rPr>
      </w:pPr>
    </w:p>
    <w:p w14:paraId="3B4000D2" w14:textId="77777777" w:rsidR="00422D0F" w:rsidRPr="00DD6B0E" w:rsidRDefault="00422D0F" w:rsidP="001244A3">
      <w:pPr>
        <w:ind w:left="360"/>
      </w:pPr>
      <w:r w:rsidRPr="00DD6B0E">
        <w:rPr>
          <w:b/>
          <w:i/>
        </w:rPr>
        <w:t>Cohesion</w:t>
      </w:r>
      <w:r w:rsidRPr="00DD6B0E">
        <w:rPr>
          <w:b/>
        </w:rPr>
        <w:t>:</w:t>
      </w:r>
      <w:r w:rsidRPr="00DD6B0E">
        <w:t xml:space="preserve"> </w:t>
      </w:r>
      <w:r w:rsidR="0000079B" w:rsidRPr="00DD6B0E">
        <w:t>Bringing</w:t>
      </w:r>
      <w:r w:rsidRPr="00DD6B0E">
        <w:t xml:space="preserve"> together diverse efforts that share common goals</w:t>
      </w:r>
      <w:r w:rsidR="0000079B" w:rsidRPr="00DD6B0E">
        <w:t>.</w:t>
      </w:r>
    </w:p>
    <w:p w14:paraId="216C57FA" w14:textId="77777777" w:rsidR="0000079B" w:rsidRPr="00DD6B0E" w:rsidRDefault="0000079B" w:rsidP="001244A3">
      <w:pPr>
        <w:ind w:left="360"/>
        <w:rPr>
          <w:b/>
          <w:i/>
        </w:rPr>
      </w:pPr>
    </w:p>
    <w:p w14:paraId="5477C392" w14:textId="77777777" w:rsidR="00422D0F" w:rsidRPr="00DD6B0E" w:rsidRDefault="00422D0F" w:rsidP="001244A3">
      <w:pPr>
        <w:ind w:left="360"/>
      </w:pPr>
      <w:r w:rsidRPr="00DD6B0E">
        <w:rPr>
          <w:b/>
          <w:i/>
        </w:rPr>
        <w:t>Unification</w:t>
      </w:r>
      <w:r w:rsidRPr="00DD6B0E">
        <w:rPr>
          <w:b/>
        </w:rPr>
        <w:t>:</w:t>
      </w:r>
      <w:r w:rsidRPr="00DD6B0E">
        <w:t xml:space="preserve"> </w:t>
      </w:r>
      <w:r w:rsidR="0000079B" w:rsidRPr="00DD6B0E">
        <w:t>L</w:t>
      </w:r>
      <w:r w:rsidRPr="00DD6B0E">
        <w:t>inkage and alignment with related national and international policies</w:t>
      </w:r>
      <w:r w:rsidR="0000079B" w:rsidRPr="00DD6B0E">
        <w:t>.</w:t>
      </w:r>
    </w:p>
    <w:p w14:paraId="1196A942" w14:textId="77777777" w:rsidR="0000079B" w:rsidRPr="00DD6B0E" w:rsidRDefault="0000079B" w:rsidP="001244A3">
      <w:pPr>
        <w:ind w:left="360"/>
        <w:rPr>
          <w:i/>
        </w:rPr>
      </w:pPr>
    </w:p>
    <w:p w14:paraId="5BE80E0F" w14:textId="77777777" w:rsidR="00422D0F" w:rsidRPr="00DD6B0E" w:rsidRDefault="00422D0F" w:rsidP="001244A3">
      <w:pPr>
        <w:ind w:left="360"/>
      </w:pPr>
      <w:r w:rsidRPr="00DD6B0E">
        <w:rPr>
          <w:b/>
          <w:i/>
        </w:rPr>
        <w:t>Quality</w:t>
      </w:r>
      <w:r w:rsidRPr="00DD6B0E">
        <w:rPr>
          <w:b/>
        </w:rPr>
        <w:t>:</w:t>
      </w:r>
      <w:r w:rsidRPr="00DD6B0E">
        <w:t xml:space="preserve"> </w:t>
      </w:r>
      <w:r w:rsidR="0000079B" w:rsidRPr="00DD6B0E">
        <w:t>D</w:t>
      </w:r>
      <w:r w:rsidRPr="00DD6B0E">
        <w:t>elivering comprehensive, evidence-backed SRHR services</w:t>
      </w:r>
      <w:r w:rsidR="0000079B" w:rsidRPr="00DD6B0E">
        <w:t>.</w:t>
      </w:r>
    </w:p>
    <w:p w14:paraId="7070416B" w14:textId="77777777" w:rsidR="0000079B" w:rsidRPr="00DD6B0E" w:rsidRDefault="0000079B" w:rsidP="001244A3">
      <w:pPr>
        <w:ind w:left="360"/>
        <w:rPr>
          <w:i/>
        </w:rPr>
      </w:pPr>
    </w:p>
    <w:p w14:paraId="1D8A9C43" w14:textId="77777777" w:rsidR="00422D0F" w:rsidRPr="00DD6B0E" w:rsidRDefault="00422D0F" w:rsidP="001244A3">
      <w:pPr>
        <w:ind w:left="360"/>
      </w:pPr>
      <w:r w:rsidRPr="00DD6B0E">
        <w:rPr>
          <w:b/>
          <w:i/>
        </w:rPr>
        <w:t>Integration</w:t>
      </w:r>
      <w:r w:rsidRPr="00DD6B0E">
        <w:rPr>
          <w:b/>
        </w:rPr>
        <w:t>:</w:t>
      </w:r>
      <w:r w:rsidRPr="00DD6B0E">
        <w:t xml:space="preserve"> </w:t>
      </w:r>
      <w:r w:rsidR="0000079B" w:rsidRPr="00DD6B0E">
        <w:t>I</w:t>
      </w:r>
      <w:r w:rsidRPr="00DD6B0E">
        <w:t xml:space="preserve">ntegrating SRHR and HIV services is a key focus area and SRHR services will be integrated with all other service delivery platforms at </w:t>
      </w:r>
      <w:r w:rsidR="0000079B" w:rsidRPr="00DD6B0E">
        <w:t xml:space="preserve">the </w:t>
      </w:r>
      <w:r w:rsidRPr="00DD6B0E">
        <w:t>community, primary care (including school health) secondary</w:t>
      </w:r>
      <w:r w:rsidR="0000079B" w:rsidRPr="00DD6B0E">
        <w:t>,</w:t>
      </w:r>
      <w:r w:rsidRPr="00DD6B0E">
        <w:t xml:space="preserve"> and tertiary care</w:t>
      </w:r>
      <w:r w:rsidR="0000079B" w:rsidRPr="00DD6B0E">
        <w:t xml:space="preserve"> levels</w:t>
      </w:r>
      <w:r w:rsidRPr="00DD6B0E">
        <w:t xml:space="preserve">. </w:t>
      </w:r>
    </w:p>
    <w:p w14:paraId="69996983" w14:textId="77777777" w:rsidR="001244A3" w:rsidRPr="00DD6B0E" w:rsidRDefault="001244A3" w:rsidP="001244A3">
      <w:pPr>
        <w:rPr>
          <w:i/>
        </w:rPr>
      </w:pPr>
    </w:p>
    <w:p w14:paraId="3D71C91E" w14:textId="77777777" w:rsidR="001244A3" w:rsidRPr="00DD6B0E" w:rsidRDefault="001244A3" w:rsidP="001244A3">
      <w:pPr>
        <w:ind w:left="360"/>
        <w:rPr>
          <w:i/>
        </w:rPr>
      </w:pPr>
      <w:r w:rsidRPr="00DD6B0E">
        <w:rPr>
          <w:b/>
          <w:i/>
        </w:rPr>
        <w:t>Rights based approaches:</w:t>
      </w:r>
      <w:r w:rsidRPr="00DD6B0E">
        <w:rPr>
          <w:i/>
        </w:rPr>
        <w:t xml:space="preserve"> </w:t>
      </w:r>
      <w:r w:rsidRPr="00DD6B0E">
        <w:t>Affirming choice, confidentiality</w:t>
      </w:r>
      <w:r w:rsidR="00D33D3D" w:rsidRPr="00DD6B0E">
        <w:t>,</w:t>
      </w:r>
      <w:r w:rsidRPr="00DD6B0E">
        <w:t xml:space="preserve"> and individual agency in a non-discriminatory manner while seeking, accessing</w:t>
      </w:r>
      <w:r w:rsidR="00D33D3D" w:rsidRPr="00DD6B0E">
        <w:t>,</w:t>
      </w:r>
      <w:r w:rsidRPr="00DD6B0E">
        <w:t xml:space="preserve"> and receiving all SRH related services at community levels and health facilities.</w:t>
      </w:r>
    </w:p>
    <w:p w14:paraId="513D4768" w14:textId="77777777" w:rsidR="001244A3" w:rsidRPr="00DD6B0E" w:rsidRDefault="001244A3" w:rsidP="001244A3">
      <w:pPr>
        <w:ind w:left="360"/>
      </w:pPr>
    </w:p>
    <w:p w14:paraId="36E953DF" w14:textId="77777777" w:rsidR="00422D0F" w:rsidRPr="00DD6B0E" w:rsidRDefault="00422D0F" w:rsidP="001244A3">
      <w:pPr>
        <w:pStyle w:val="ListParagraph"/>
        <w:ind w:left="641"/>
      </w:pPr>
    </w:p>
    <w:p w14:paraId="30436BDA" w14:textId="77777777" w:rsidR="00422D0F" w:rsidRPr="00DD6B0E" w:rsidRDefault="00422D0F" w:rsidP="001244A3">
      <w:r w:rsidRPr="00DD6B0E">
        <w:t xml:space="preserve">In addition, the values espoused in the </w:t>
      </w:r>
      <w:r w:rsidR="00D33D3D" w:rsidRPr="00DD6B0E">
        <w:t>N</w:t>
      </w:r>
      <w:r w:rsidRPr="00DD6B0E">
        <w:t xml:space="preserve">ational </w:t>
      </w:r>
      <w:r w:rsidR="00D33D3D" w:rsidRPr="00DD6B0E">
        <w:t>H</w:t>
      </w:r>
      <w:r w:rsidRPr="00DD6B0E">
        <w:t xml:space="preserve">ealth </w:t>
      </w:r>
      <w:r w:rsidR="00D33D3D" w:rsidRPr="00DD6B0E">
        <w:t>S</w:t>
      </w:r>
      <w:r w:rsidRPr="00DD6B0E">
        <w:t>trategy are an essential thread of this document. These are:</w:t>
      </w:r>
    </w:p>
    <w:p w14:paraId="258D5BDE" w14:textId="77777777" w:rsidR="00422D0F" w:rsidRPr="00DD6B0E" w:rsidRDefault="00422D0F" w:rsidP="00C21890">
      <w:pPr>
        <w:pStyle w:val="ListParagraph"/>
        <w:numPr>
          <w:ilvl w:val="0"/>
          <w:numId w:val="3"/>
        </w:numPr>
        <w:ind w:left="641" w:hanging="357"/>
        <w:contextualSpacing w:val="0"/>
      </w:pPr>
      <w:r w:rsidRPr="00DD6B0E">
        <w:t>Universal access to health</w:t>
      </w:r>
    </w:p>
    <w:p w14:paraId="3B0A2D0A" w14:textId="77777777" w:rsidR="00422D0F" w:rsidRPr="00DD6B0E" w:rsidRDefault="00422D0F" w:rsidP="00C21890">
      <w:pPr>
        <w:pStyle w:val="ListParagraph"/>
        <w:numPr>
          <w:ilvl w:val="0"/>
          <w:numId w:val="3"/>
        </w:numPr>
        <w:ind w:left="641" w:hanging="357"/>
        <w:contextualSpacing w:val="0"/>
      </w:pPr>
      <w:r w:rsidRPr="00DD6B0E">
        <w:t xml:space="preserve">Informed, autonomous, and voluntary decision-making </w:t>
      </w:r>
    </w:p>
    <w:p w14:paraId="106EA6DC" w14:textId="77777777" w:rsidR="00422D0F" w:rsidRPr="00DD6B0E" w:rsidRDefault="00422D0F" w:rsidP="00C21890">
      <w:pPr>
        <w:pStyle w:val="ListParagraph"/>
        <w:numPr>
          <w:ilvl w:val="0"/>
          <w:numId w:val="3"/>
        </w:numPr>
        <w:ind w:left="641" w:hanging="357"/>
        <w:contextualSpacing w:val="0"/>
      </w:pPr>
      <w:r w:rsidRPr="00DD6B0E">
        <w:t>Evidence-based and evidence-informed practices</w:t>
      </w:r>
    </w:p>
    <w:p w14:paraId="000411AE" w14:textId="77777777" w:rsidR="00422D0F" w:rsidRPr="00DD6B0E" w:rsidRDefault="00422D0F" w:rsidP="00C21890">
      <w:pPr>
        <w:pStyle w:val="ListParagraph"/>
        <w:numPr>
          <w:ilvl w:val="0"/>
          <w:numId w:val="3"/>
        </w:numPr>
        <w:ind w:left="641" w:hanging="357"/>
        <w:contextualSpacing w:val="0"/>
      </w:pPr>
      <w:r w:rsidRPr="00DD6B0E">
        <w:t>Person-centred differentiated care in service delivery</w:t>
      </w:r>
    </w:p>
    <w:p w14:paraId="3726E5D3" w14:textId="77777777" w:rsidR="00422D0F" w:rsidRPr="00DD6B0E" w:rsidRDefault="00422D0F" w:rsidP="00C21890">
      <w:pPr>
        <w:pStyle w:val="ListParagraph"/>
        <w:numPr>
          <w:ilvl w:val="0"/>
          <w:numId w:val="3"/>
        </w:numPr>
        <w:ind w:left="641" w:hanging="357"/>
        <w:contextualSpacing w:val="0"/>
      </w:pPr>
      <w:r w:rsidRPr="00DD6B0E">
        <w:t>Rights-based approach characterised by equality, confidentiality</w:t>
      </w:r>
      <w:r w:rsidR="000D266A">
        <w:t>,</w:t>
      </w:r>
      <w:r w:rsidRPr="00DD6B0E">
        <w:t xml:space="preserve"> and non-discrimination </w:t>
      </w:r>
    </w:p>
    <w:p w14:paraId="6A4BB089" w14:textId="77777777" w:rsidR="00422D0F" w:rsidRPr="00DD6B0E" w:rsidRDefault="00422D0F" w:rsidP="00C21890">
      <w:pPr>
        <w:pStyle w:val="ListParagraph"/>
        <w:numPr>
          <w:ilvl w:val="0"/>
          <w:numId w:val="3"/>
        </w:numPr>
        <w:ind w:left="641" w:hanging="357"/>
        <w:contextualSpacing w:val="0"/>
      </w:pPr>
      <w:r w:rsidRPr="00DD6B0E">
        <w:t>Life cycle approach</w:t>
      </w:r>
    </w:p>
    <w:p w14:paraId="74C05A26" w14:textId="77777777" w:rsidR="00422D0F" w:rsidRPr="00DD6B0E" w:rsidRDefault="00422D0F" w:rsidP="00C21890">
      <w:pPr>
        <w:pStyle w:val="ListParagraph"/>
        <w:numPr>
          <w:ilvl w:val="0"/>
          <w:numId w:val="3"/>
        </w:numPr>
        <w:ind w:left="641" w:hanging="357"/>
        <w:contextualSpacing w:val="0"/>
      </w:pPr>
      <w:r w:rsidRPr="00DD6B0E">
        <w:t>Strong and visible stewardship for SRHR policy implementation</w:t>
      </w:r>
    </w:p>
    <w:p w14:paraId="124F509B" w14:textId="77777777" w:rsidR="00422D0F" w:rsidRPr="00DD6B0E" w:rsidRDefault="00422D0F" w:rsidP="00C21890">
      <w:pPr>
        <w:pStyle w:val="ListParagraph"/>
        <w:numPr>
          <w:ilvl w:val="0"/>
          <w:numId w:val="3"/>
        </w:numPr>
        <w:ind w:left="641" w:hanging="357"/>
        <w:contextualSpacing w:val="0"/>
      </w:pPr>
      <w:r w:rsidRPr="00DD6B0E">
        <w:t>Multi</w:t>
      </w:r>
      <w:r w:rsidR="000D266A">
        <w:t>-</w:t>
      </w:r>
      <w:r w:rsidRPr="00DD6B0E">
        <w:t>sectoral collaboration between HIV and SRH</w:t>
      </w:r>
    </w:p>
    <w:p w14:paraId="07D3F3E6" w14:textId="77777777" w:rsidR="00C1717A" w:rsidRPr="00DD6B0E" w:rsidRDefault="00C1717A" w:rsidP="001244A3"/>
    <w:p w14:paraId="69406AC3" w14:textId="77777777" w:rsidR="00622C60" w:rsidRPr="00DD6B0E" w:rsidRDefault="00622C60" w:rsidP="001244A3">
      <w:pPr>
        <w:spacing w:line="240" w:lineRule="auto"/>
        <w:rPr>
          <w:rFonts w:eastAsiaTheme="majorEastAsia" w:cstheme="minorHAnsi"/>
          <w:b/>
          <w:color w:val="009051"/>
          <w:sz w:val="28"/>
          <w:szCs w:val="28"/>
        </w:rPr>
      </w:pPr>
      <w:r w:rsidRPr="00DD6B0E">
        <w:br w:type="page"/>
      </w:r>
    </w:p>
    <w:p w14:paraId="674C9B1F" w14:textId="77777777" w:rsidR="00D16E42" w:rsidRPr="00DD6B0E" w:rsidRDefault="00453BA2" w:rsidP="001244A3">
      <w:pPr>
        <w:pStyle w:val="Heading1"/>
        <w:numPr>
          <w:ilvl w:val="0"/>
          <w:numId w:val="0"/>
        </w:numPr>
      </w:pPr>
      <w:bookmarkStart w:id="21" w:name="_Toc2870224"/>
      <w:bookmarkEnd w:id="20"/>
      <w:r w:rsidRPr="00DD6B0E">
        <w:lastRenderedPageBreak/>
        <w:t>Overview of the sections</w:t>
      </w:r>
      <w:bookmarkEnd w:id="21"/>
    </w:p>
    <w:p w14:paraId="00E7DDC4" w14:textId="77777777" w:rsidR="00C1717A" w:rsidRPr="00DD6B0E" w:rsidRDefault="00C1717A" w:rsidP="001244A3"/>
    <w:p w14:paraId="5A335216" w14:textId="77777777" w:rsidR="006C1C2B" w:rsidRPr="00DD6B0E" w:rsidRDefault="00453BA2" w:rsidP="006C1C2B">
      <w:r w:rsidRPr="00DD6B0E">
        <w:rPr>
          <w:b/>
          <w:color w:val="000000" w:themeColor="text1"/>
        </w:rPr>
        <w:t>Section 1:</w:t>
      </w:r>
      <w:r w:rsidRPr="00DD6B0E">
        <w:rPr>
          <w:color w:val="000000" w:themeColor="text1"/>
        </w:rPr>
        <w:t xml:space="preserve"> </w:t>
      </w:r>
      <w:r w:rsidR="007D4289" w:rsidRPr="00DD6B0E">
        <w:t xml:space="preserve">Provides a specific vision and mission of the </w:t>
      </w:r>
      <w:r w:rsidR="006C1C2B" w:rsidRPr="00DD6B0E">
        <w:t xml:space="preserve">integrated </w:t>
      </w:r>
      <w:r w:rsidR="00EE1A4C" w:rsidRPr="00DD6B0E">
        <w:t>sexual and reproductive health and right (</w:t>
      </w:r>
      <w:r w:rsidR="006C1C2B" w:rsidRPr="00DD6B0E">
        <w:t>SRHR</w:t>
      </w:r>
      <w:r w:rsidR="00EE1A4C" w:rsidRPr="00DD6B0E">
        <w:t>)</w:t>
      </w:r>
      <w:r w:rsidR="006C1C2B" w:rsidRPr="00DD6B0E">
        <w:t xml:space="preserve"> policy, </w:t>
      </w:r>
      <w:r w:rsidR="007D4289" w:rsidRPr="00DD6B0E">
        <w:t xml:space="preserve">which aims to consolidate and give policy direction for all the initiatives relating to SRHR in South Africa. </w:t>
      </w:r>
      <w:r w:rsidR="006C1C2B" w:rsidRPr="00DD6B0E">
        <w:t xml:space="preserve">This policy document becomes the superior policy reference document for all issues relating to SRHR in the country. This section also provides guiding principles, with reference to the human rights approach that governs the policy, embedded in the need to improve access, equity, and quality in the delivery of services. The consultation and participation process for the development of this policy is also highlighted in this section. </w:t>
      </w:r>
    </w:p>
    <w:p w14:paraId="7DE1046F" w14:textId="77777777" w:rsidR="00453BA2" w:rsidRPr="00DD6B0E" w:rsidRDefault="00453BA2" w:rsidP="001244A3">
      <w:pPr>
        <w:rPr>
          <w:b/>
          <w:color w:val="70AD47" w:themeColor="accent6"/>
        </w:rPr>
      </w:pPr>
    </w:p>
    <w:p w14:paraId="3C7417F3" w14:textId="77777777" w:rsidR="00453BA2" w:rsidRPr="00DD6B0E" w:rsidRDefault="00453BA2" w:rsidP="001244A3">
      <w:r w:rsidRPr="00DD6B0E">
        <w:rPr>
          <w:b/>
          <w:color w:val="000000" w:themeColor="text1"/>
        </w:rPr>
        <w:t>Section 2:</w:t>
      </w:r>
      <w:r w:rsidRPr="00DD6B0E">
        <w:rPr>
          <w:color w:val="000000" w:themeColor="text1"/>
        </w:rPr>
        <w:t xml:space="preserve"> </w:t>
      </w:r>
      <w:r w:rsidR="00536B8A" w:rsidRPr="00DD6B0E">
        <w:t>P</w:t>
      </w:r>
      <w:r w:rsidRPr="00DD6B0E">
        <w:t xml:space="preserve">rovides the </w:t>
      </w:r>
      <w:r w:rsidR="006C1C2B" w:rsidRPr="00DD6B0E">
        <w:t>key considerations</w:t>
      </w:r>
      <w:r w:rsidRPr="00DD6B0E">
        <w:t xml:space="preserve"> and rationale for this policy, whose implementation </w:t>
      </w:r>
      <w:r w:rsidR="00536B8A" w:rsidRPr="00DD6B0E">
        <w:t>relies</w:t>
      </w:r>
      <w:r w:rsidRPr="00DD6B0E">
        <w:t xml:space="preserve"> on strengthened health systems, </w:t>
      </w:r>
      <w:r w:rsidR="00536B8A" w:rsidRPr="00DD6B0E">
        <w:t xml:space="preserve">improved </w:t>
      </w:r>
      <w:r w:rsidRPr="00DD6B0E">
        <w:t>sociocultural norms</w:t>
      </w:r>
      <w:r w:rsidR="00536B8A" w:rsidRPr="00DD6B0E">
        <w:t>,</w:t>
      </w:r>
      <w:r w:rsidRPr="00DD6B0E">
        <w:t xml:space="preserve"> and </w:t>
      </w:r>
      <w:r w:rsidR="00536B8A" w:rsidRPr="00DD6B0E">
        <w:t xml:space="preserve">a strong </w:t>
      </w:r>
      <w:r w:rsidRPr="00DD6B0E">
        <w:t>economic landscape. As such, an effective implementati</w:t>
      </w:r>
      <w:r w:rsidR="000D266A">
        <w:t xml:space="preserve">on of such a policy calls for </w:t>
      </w:r>
      <w:r w:rsidRPr="00DD6B0E">
        <w:t>multi</w:t>
      </w:r>
      <w:r w:rsidR="00536B8A" w:rsidRPr="00DD6B0E">
        <w:t>-</w:t>
      </w:r>
      <w:r w:rsidRPr="00DD6B0E">
        <w:t>stakeholder engagements that include government</w:t>
      </w:r>
      <w:r w:rsidR="00536B8A" w:rsidRPr="00DD6B0E">
        <w:t xml:space="preserve"> and both the public and </w:t>
      </w:r>
      <w:r w:rsidRPr="00DD6B0E">
        <w:t>private sector</w:t>
      </w:r>
      <w:r w:rsidR="00536B8A" w:rsidRPr="00DD6B0E">
        <w:t>s.</w:t>
      </w:r>
      <w:r w:rsidRPr="00DD6B0E">
        <w:t xml:space="preserve"> Th</w:t>
      </w:r>
      <w:r w:rsidR="00536B8A" w:rsidRPr="00DD6B0E">
        <w:t>is</w:t>
      </w:r>
      <w:r w:rsidRPr="00DD6B0E">
        <w:t xml:space="preserve"> section also outlines key areas of focus on adolescent SRHR, and concludes by providing various SRHR </w:t>
      </w:r>
      <w:r w:rsidR="00536B8A" w:rsidRPr="00DD6B0E">
        <w:t>indicators</w:t>
      </w:r>
      <w:r w:rsidRPr="00DD6B0E">
        <w:t xml:space="preserve"> that need to be collected in the implementation of this policy.</w:t>
      </w:r>
    </w:p>
    <w:p w14:paraId="4CC7A868" w14:textId="77777777" w:rsidR="00453BA2" w:rsidRPr="00DD6B0E" w:rsidRDefault="00453BA2" w:rsidP="001244A3"/>
    <w:p w14:paraId="22948389" w14:textId="77777777" w:rsidR="006C1C2B" w:rsidRPr="00DD6B0E" w:rsidRDefault="00453BA2" w:rsidP="001244A3">
      <w:r w:rsidRPr="00DD6B0E">
        <w:rPr>
          <w:b/>
          <w:color w:val="000000" w:themeColor="text1"/>
        </w:rPr>
        <w:t>Section 3:</w:t>
      </w:r>
      <w:r w:rsidRPr="00DD6B0E">
        <w:rPr>
          <w:color w:val="000000" w:themeColor="text1"/>
        </w:rPr>
        <w:t xml:space="preserve"> Delves into the </w:t>
      </w:r>
      <w:r w:rsidRPr="00DD6B0E">
        <w:t xml:space="preserve">various policy components and how they align with other national and international strategies and policy directions. These include, the National Department of Health Strategy; the National Health Insurance </w:t>
      </w:r>
      <w:r w:rsidR="00536B8A" w:rsidRPr="00DD6B0E">
        <w:t xml:space="preserve">Policy, </w:t>
      </w:r>
      <w:r w:rsidRPr="00DD6B0E">
        <w:t xml:space="preserve">and other national policies and laws governing SRHR. </w:t>
      </w:r>
      <w:r w:rsidR="00536B8A" w:rsidRPr="00DD6B0E">
        <w:t>Additionally, this section defines how this policy document aligns with r</w:t>
      </w:r>
      <w:r w:rsidRPr="00DD6B0E">
        <w:t>egional and global initiatives includ</w:t>
      </w:r>
      <w:r w:rsidR="00536B8A" w:rsidRPr="00DD6B0E">
        <w:t>ing</w:t>
      </w:r>
      <w:r w:rsidRPr="00DD6B0E">
        <w:t xml:space="preserve"> the SADC SRHR strategy, </w:t>
      </w:r>
      <w:r w:rsidR="006C1C2B" w:rsidRPr="00DD6B0E">
        <w:t xml:space="preserve">Family Planning 2020 strategy, </w:t>
      </w:r>
      <w:r w:rsidR="00536B8A" w:rsidRPr="00DD6B0E">
        <w:t xml:space="preserve">the </w:t>
      </w:r>
      <w:r w:rsidRPr="00DD6B0E">
        <w:t xml:space="preserve">Guttmacher-Lancet Commission report, the Sustainable Development Goals, </w:t>
      </w:r>
      <w:r w:rsidR="00536B8A" w:rsidRPr="00DD6B0E">
        <w:t xml:space="preserve">and </w:t>
      </w:r>
      <w:r w:rsidRPr="00DD6B0E">
        <w:t xml:space="preserve">the Beijing Platform of Action. </w:t>
      </w:r>
      <w:r w:rsidR="006C1C2B" w:rsidRPr="00DD6B0E">
        <w:t xml:space="preserve">The policy recognises the need account for the holistic view of an individual’s life, acknowledging sexual desire and function, and confronting sexual and </w:t>
      </w:r>
      <w:proofErr w:type="gramStart"/>
      <w:r w:rsidR="006C1C2B" w:rsidRPr="00DD6B0E">
        <w:t>gender based</w:t>
      </w:r>
      <w:proofErr w:type="gramEnd"/>
      <w:r w:rsidR="006C1C2B" w:rsidRPr="00DD6B0E">
        <w:t xml:space="preserve"> violence (SGBV), while zeroing on key issues that have emerged in South Africa’s SRHR landscape. These include: contraception; improving safe conception, while addressing fertility and subfer</w:t>
      </w:r>
      <w:r w:rsidR="00CE148C">
        <w:t xml:space="preserve">tility; access to safe choice on </w:t>
      </w:r>
      <w:r w:rsidR="006C1C2B" w:rsidRPr="00DD6B0E">
        <w:t>termination of pregnancy services; ensuring comprehensive packages for HIV, TB, and STI prevention and management; addressing reproductive cancers, specifically cervical and breast cancer; covering all aspects of the reproductive life cycle, including menopause; and in the management of Post-Exposure Prophylaxis (PEP) in occupational and non-occupational exposures.</w:t>
      </w:r>
    </w:p>
    <w:p w14:paraId="3686EBDF" w14:textId="77777777" w:rsidR="00453BA2" w:rsidRPr="00DD6B0E" w:rsidRDefault="00453BA2" w:rsidP="001244A3"/>
    <w:p w14:paraId="7113A054" w14:textId="77777777" w:rsidR="00536B8A" w:rsidRPr="00DD6B0E" w:rsidRDefault="00453BA2" w:rsidP="001244A3">
      <w:r w:rsidRPr="00DD6B0E">
        <w:rPr>
          <w:b/>
          <w:color w:val="000000" w:themeColor="text1"/>
        </w:rPr>
        <w:t>Section 4</w:t>
      </w:r>
      <w:r w:rsidRPr="00DD6B0E">
        <w:rPr>
          <w:color w:val="000000" w:themeColor="text1"/>
        </w:rPr>
        <w:t xml:space="preserve">: Provides an </w:t>
      </w:r>
      <w:r w:rsidR="00536B8A" w:rsidRPr="00DD6B0E">
        <w:rPr>
          <w:color w:val="000000" w:themeColor="text1"/>
        </w:rPr>
        <w:t>in-depth</w:t>
      </w:r>
      <w:r w:rsidRPr="00DD6B0E">
        <w:rPr>
          <w:color w:val="000000" w:themeColor="text1"/>
        </w:rPr>
        <w:t xml:space="preserve"> overview of the five policy objectives in this document</w:t>
      </w:r>
      <w:r w:rsidR="00536B8A" w:rsidRPr="00DD6B0E">
        <w:rPr>
          <w:color w:val="000000" w:themeColor="text1"/>
        </w:rPr>
        <w:t>:</w:t>
      </w:r>
      <w:r w:rsidRPr="00DD6B0E">
        <w:t xml:space="preserve"> </w:t>
      </w:r>
    </w:p>
    <w:p w14:paraId="18FA99F3" w14:textId="77777777" w:rsidR="00536B8A" w:rsidRPr="00DD6B0E" w:rsidRDefault="00453BA2" w:rsidP="00C21890">
      <w:pPr>
        <w:pStyle w:val="ListParagraph"/>
        <w:numPr>
          <w:ilvl w:val="0"/>
          <w:numId w:val="4"/>
        </w:numPr>
        <w:rPr>
          <w:bCs/>
        </w:rPr>
      </w:pPr>
      <w:r w:rsidRPr="00DD6B0E">
        <w:t>To e</w:t>
      </w:r>
      <w:r w:rsidRPr="00DD6B0E">
        <w:rPr>
          <w:bCs/>
        </w:rPr>
        <w:t>nable all people to make informed decisions about their SRH and ensure that their human rights are respected, protected, and fulfilled</w:t>
      </w:r>
      <w:r w:rsidR="000D266A">
        <w:rPr>
          <w:bCs/>
        </w:rPr>
        <w:t>.</w:t>
      </w:r>
    </w:p>
    <w:p w14:paraId="60F0B440" w14:textId="77777777" w:rsidR="00536B8A" w:rsidRPr="00DD6B0E" w:rsidRDefault="00453BA2" w:rsidP="00C21890">
      <w:pPr>
        <w:pStyle w:val="ListParagraph"/>
        <w:numPr>
          <w:ilvl w:val="0"/>
          <w:numId w:val="4"/>
        </w:numPr>
        <w:rPr>
          <w:bCs/>
        </w:rPr>
      </w:pPr>
      <w:r w:rsidRPr="00DD6B0E">
        <w:rPr>
          <w:bCs/>
        </w:rPr>
        <w:t>To increase the quality and uptake of SRHR care and treatment services across all life stages</w:t>
      </w:r>
      <w:r w:rsidR="000D266A">
        <w:rPr>
          <w:bCs/>
        </w:rPr>
        <w:t>.</w:t>
      </w:r>
    </w:p>
    <w:p w14:paraId="0D3FE534" w14:textId="77777777" w:rsidR="00536B8A" w:rsidRPr="00DD6B0E" w:rsidRDefault="00453BA2" w:rsidP="00C21890">
      <w:pPr>
        <w:pStyle w:val="ListParagraph"/>
        <w:numPr>
          <w:ilvl w:val="0"/>
          <w:numId w:val="4"/>
        </w:numPr>
        <w:rPr>
          <w:bCs/>
        </w:rPr>
      </w:pPr>
      <w:r w:rsidRPr="00DD6B0E">
        <w:rPr>
          <w:bCs/>
        </w:rPr>
        <w:t>To ensure access to respectful and non-judgemental SRHR services for priority groups</w:t>
      </w:r>
      <w:r w:rsidR="000D266A">
        <w:rPr>
          <w:bCs/>
        </w:rPr>
        <w:t>.</w:t>
      </w:r>
    </w:p>
    <w:p w14:paraId="6748A938" w14:textId="77777777" w:rsidR="00536B8A" w:rsidRPr="00DD6B0E" w:rsidRDefault="00453BA2" w:rsidP="00C21890">
      <w:pPr>
        <w:pStyle w:val="ListParagraph"/>
        <w:numPr>
          <w:ilvl w:val="0"/>
          <w:numId w:val="4"/>
        </w:numPr>
        <w:rPr>
          <w:bCs/>
        </w:rPr>
      </w:pPr>
      <w:r w:rsidRPr="00DD6B0E">
        <w:rPr>
          <w:bCs/>
        </w:rPr>
        <w:t>To strengthen the health system to deliver integrated SRHR services at the lowest feasible level in the health care system</w:t>
      </w:r>
      <w:r w:rsidR="000D266A">
        <w:rPr>
          <w:bCs/>
        </w:rPr>
        <w:t>.</w:t>
      </w:r>
    </w:p>
    <w:p w14:paraId="6990C56C" w14:textId="77777777" w:rsidR="00453BA2" w:rsidRPr="00DD6B0E" w:rsidRDefault="00453BA2" w:rsidP="00C21890">
      <w:pPr>
        <w:pStyle w:val="ListParagraph"/>
        <w:numPr>
          <w:ilvl w:val="0"/>
          <w:numId w:val="4"/>
        </w:numPr>
        <w:rPr>
          <w:bCs/>
        </w:rPr>
      </w:pPr>
      <w:r w:rsidRPr="00DD6B0E">
        <w:rPr>
          <w:bCs/>
        </w:rPr>
        <w:t>To promote multi</w:t>
      </w:r>
      <w:r w:rsidR="00656A8C">
        <w:rPr>
          <w:bCs/>
        </w:rPr>
        <w:t>-</w:t>
      </w:r>
      <w:r w:rsidRPr="00DD6B0E">
        <w:rPr>
          <w:bCs/>
        </w:rPr>
        <w:t>sectoral engagement and shared accountability for a sustainable response</w:t>
      </w:r>
      <w:r w:rsidR="000D266A">
        <w:rPr>
          <w:bCs/>
        </w:rPr>
        <w:t>.</w:t>
      </w:r>
    </w:p>
    <w:p w14:paraId="71F2B8A4" w14:textId="77777777" w:rsidR="00456ABB" w:rsidRPr="00DD6B0E" w:rsidRDefault="00456ABB" w:rsidP="001244A3">
      <w:pPr>
        <w:spacing w:line="240" w:lineRule="auto"/>
      </w:pPr>
      <w:r w:rsidRPr="00DD6B0E">
        <w:br w:type="page"/>
      </w:r>
    </w:p>
    <w:p w14:paraId="07A267D0" w14:textId="77777777" w:rsidR="00456ABB" w:rsidRPr="00DD6B0E" w:rsidRDefault="00456ABB" w:rsidP="001244A3">
      <w:pPr>
        <w:pStyle w:val="Heading1"/>
      </w:pPr>
      <w:bookmarkStart w:id="22" w:name="_Toc2870225"/>
      <w:r w:rsidRPr="00DD6B0E">
        <w:lastRenderedPageBreak/>
        <w:t>Introduction</w:t>
      </w:r>
      <w:bookmarkEnd w:id="22"/>
    </w:p>
    <w:p w14:paraId="7C755054" w14:textId="77777777" w:rsidR="00456ABB" w:rsidRPr="00DD6B0E" w:rsidRDefault="00456ABB" w:rsidP="001244A3"/>
    <w:tbl>
      <w:tblPr>
        <w:tblStyle w:val="TableGrid"/>
        <w:tblpPr w:leftFromText="180" w:rightFromText="180" w:vertAnchor="text" w:horzAnchor="margin" w:tblpXSpec="right"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4315"/>
      </w:tblGrid>
      <w:tr w:rsidR="00551135" w:rsidRPr="00DD6B0E" w14:paraId="4425CFB1" w14:textId="77777777" w:rsidTr="00551135">
        <w:tc>
          <w:tcPr>
            <w:tcW w:w="4315" w:type="dxa"/>
            <w:shd w:val="clear" w:color="auto" w:fill="E2EFD9" w:themeFill="accent6" w:themeFillTint="33"/>
          </w:tcPr>
          <w:p w14:paraId="3B97A871" w14:textId="77777777" w:rsidR="00551135" w:rsidRPr="00DD6B0E" w:rsidRDefault="00551135" w:rsidP="001244A3">
            <w:pPr>
              <w:rPr>
                <w:i/>
                <w:color w:val="000000" w:themeColor="text1"/>
                <w:sz w:val="20"/>
                <w:szCs w:val="20"/>
              </w:rPr>
            </w:pPr>
            <w:r w:rsidRPr="00DD6B0E">
              <w:rPr>
                <w:b/>
                <w:i/>
                <w:color w:val="000000" w:themeColor="text1"/>
                <w:sz w:val="20"/>
                <w:szCs w:val="20"/>
              </w:rPr>
              <w:t>A comprehensive definition of SRHR:</w:t>
            </w:r>
            <w:r w:rsidRPr="00DD6B0E">
              <w:rPr>
                <w:color w:val="000000" w:themeColor="text1"/>
                <w:sz w:val="20"/>
                <w:szCs w:val="20"/>
              </w:rPr>
              <w:t xml:space="preserve"> </w:t>
            </w:r>
            <w:r w:rsidRPr="00DD6B0E">
              <w:rPr>
                <w:i/>
                <w:color w:val="000000" w:themeColor="text1"/>
                <w:sz w:val="20"/>
                <w:szCs w:val="20"/>
              </w:rPr>
              <w:t xml:space="preserve">“A state of physical, emotional, mental, and social wellbeing in relation to all aspects of sexuality and reproduction, not merely the absence of disease, dysfunction, or infirmity. Therefore, a positive approach to sexuality and reproduction should recognise the part played by pleasurable sexual relationships, trust, and communication in the promotion of self-esteem and overall wellbeing. All individuals have a right to make decisions governing their bodies and to access services that support that right.” </w:t>
            </w:r>
            <w:r w:rsidRPr="00DD6B0E">
              <w:rPr>
                <w:i/>
                <w:color w:val="000000" w:themeColor="text1"/>
                <w:sz w:val="20"/>
                <w:szCs w:val="20"/>
              </w:rPr>
              <w:fldChar w:fldCharType="begin"/>
            </w:r>
            <w:r w:rsidR="00FB0C84" w:rsidRPr="00DD6B0E">
              <w:rPr>
                <w:i/>
                <w:color w:val="000000" w:themeColor="text1"/>
                <w:sz w:val="20"/>
                <w:szCs w:val="20"/>
              </w:rPr>
              <w:instrText xml:space="preserve"> ADDIN EN.CITE &lt;EndNote&gt;&lt;Cite&gt;&lt;Author&gt;World Health Organization&lt;/Author&gt;&lt;RecNum&gt;172&lt;/RecNum&gt;&lt;DisplayText&gt;&lt;style face="superscript"&gt;1&lt;/style&gt;&lt;/DisplayText&gt;&lt;record&gt;&lt;rec-number&gt;172&lt;/rec-number&gt;&lt;foreign-keys&gt;&lt;key app="EN" db-id="eare2taxlax2sqezt0kv0afm2vr2vt95dwsz" timestamp="1541473340"&gt;172&lt;/key&gt;&lt;/foreign-keys&gt;&lt;ref-type name="Web Page"&gt;12&lt;/ref-type&gt;&lt;contributors&gt;&lt;authors&gt;&lt;author&gt;World Health Organization, &lt;/author&gt;&lt;/authors&gt;&lt;/contributors&gt;&lt;titles&gt;&lt;title&gt;Sexual and reproductive health: Defining sexual health&lt;/title&gt;&lt;/titles&gt;&lt;dates&gt;&lt;/dates&gt;&lt;urls&gt;&lt;related-urls&gt;&lt;url&gt;https://www.who.int/reproductivehealth/topics/sexual_health/sh_definitions/en/&lt;/url&gt;&lt;/related-urls&gt;&lt;/urls&gt;&lt;/record&gt;&lt;/Cite&gt;&lt;/EndNote&gt;</w:instrText>
            </w:r>
            <w:r w:rsidRPr="00DD6B0E">
              <w:rPr>
                <w:i/>
                <w:color w:val="000000" w:themeColor="text1"/>
                <w:sz w:val="20"/>
                <w:szCs w:val="20"/>
              </w:rPr>
              <w:fldChar w:fldCharType="separate"/>
            </w:r>
            <w:r w:rsidR="00FB0C84" w:rsidRPr="00DD6B0E">
              <w:rPr>
                <w:i/>
                <w:noProof/>
                <w:color w:val="000000" w:themeColor="text1"/>
                <w:sz w:val="20"/>
                <w:szCs w:val="20"/>
                <w:vertAlign w:val="superscript"/>
              </w:rPr>
              <w:t>1</w:t>
            </w:r>
            <w:r w:rsidRPr="00DD6B0E">
              <w:rPr>
                <w:i/>
                <w:color w:val="000000" w:themeColor="text1"/>
                <w:sz w:val="20"/>
                <w:szCs w:val="20"/>
              </w:rPr>
              <w:fldChar w:fldCharType="end"/>
            </w:r>
          </w:p>
        </w:tc>
      </w:tr>
    </w:tbl>
    <w:p w14:paraId="799D8E91" w14:textId="77777777" w:rsidR="00551135" w:rsidRPr="00DD6B0E" w:rsidRDefault="00551135" w:rsidP="001244A3">
      <w:r w:rsidRPr="00DD6B0E">
        <w:t>The South African National Integrated Sexual and Reproductive Health and Rights Policy, 201</w:t>
      </w:r>
      <w:r w:rsidR="000D266A">
        <w:t>9</w:t>
      </w:r>
      <w:r w:rsidRPr="00DD6B0E">
        <w:t xml:space="preserve"> (SRHR Policy</w:t>
      </w:r>
      <w:r w:rsidR="000D266A">
        <w:t xml:space="preserve"> 2019</w:t>
      </w:r>
      <w:r w:rsidRPr="00DD6B0E">
        <w:t xml:space="preserve">) creates the conditions under which South Africans are able to enjoy good SRH across their lifespan.  </w:t>
      </w:r>
    </w:p>
    <w:p w14:paraId="2C7345A4" w14:textId="77777777" w:rsidR="00DE5AA2" w:rsidRPr="00DD6B0E" w:rsidRDefault="00DE5AA2" w:rsidP="001244A3"/>
    <w:p w14:paraId="5D436CE2" w14:textId="77777777" w:rsidR="00DE5AA2" w:rsidRPr="00DD6B0E" w:rsidRDefault="00DE5AA2" w:rsidP="00DE5AA2">
      <w:r w:rsidRPr="00DD6B0E">
        <w:t>Sexual health encompasses aspects of reproductive health, such as contraception, fertility, and choice o</w:t>
      </w:r>
      <w:r w:rsidR="00CE148C">
        <w:t>n</w:t>
      </w:r>
      <w:r w:rsidRPr="00DD6B0E">
        <w:t xml:space="preserve"> termination of pregnancy, and includes many aspects of sexual health—including reproductive tract infections, sexual pleasure or dysfunction, and the health consequences of violence—which may not be directly associated with reproduction.</w:t>
      </w:r>
      <w:r w:rsidRPr="00DD6B0E">
        <w:fldChar w:fldCharType="begin"/>
      </w:r>
      <w:r w:rsidR="00FB0C84" w:rsidRPr="00DD6B0E">
        <w:instrText xml:space="preserve"> ADDIN EN.CITE &lt;EndNote&gt;&lt;Cite&gt;&lt;Author&gt;World Health Organization&lt;/Author&gt;&lt;Year&gt;2006&lt;/Year&gt;&lt;RecNum&gt;176&lt;/RecNum&gt;&lt;DisplayText&gt;&lt;style face="superscript"&gt;2&lt;/style&gt;&lt;/DisplayText&gt;&lt;record&gt;&lt;rec-number&gt;176&lt;/rec-number&gt;&lt;foreign-keys&gt;&lt;key app="EN" db-id="eare2taxlax2sqezt0kv0afm2vr2vt95dwsz" timestamp="1541475317"&gt;176&lt;/key&gt;&lt;/foreign-keys&gt;&lt;ref-type name="Web Page"&gt;12&lt;/ref-type&gt;&lt;contributors&gt;&lt;authors&gt;&lt;author&gt;World Health Organization,&lt;/author&gt;&lt;/authors&gt;&lt;/contributors&gt;&lt;titles&gt;&lt;title&gt;Defining Sexual Health: Report of a technical consultation on sexual health 28-31 January 2002, Geneva&lt;/title&gt;&lt;/titles&gt;&lt;dates&gt;&lt;year&gt;2006&lt;/year&gt;&lt;/dates&gt;&lt;urls&gt;&lt;related-urls&gt;&lt;url&gt;http://www.who.int/reproductivehealth/publications/sexual_health/defining_sexual_health.pdf?ua=1&lt;/url&gt;&lt;/related-urls&gt;&lt;/urls&gt;&lt;/record&gt;&lt;/Cite&gt;&lt;/EndNote&gt;</w:instrText>
      </w:r>
      <w:r w:rsidRPr="00DD6B0E">
        <w:fldChar w:fldCharType="separate"/>
      </w:r>
      <w:r w:rsidR="00FB0C84" w:rsidRPr="00DD6B0E">
        <w:rPr>
          <w:noProof/>
          <w:vertAlign w:val="superscript"/>
        </w:rPr>
        <w:t>2</w:t>
      </w:r>
      <w:r w:rsidRPr="00DD6B0E">
        <w:fldChar w:fldCharType="end"/>
      </w:r>
      <w:r w:rsidRPr="00DD6B0E">
        <w:t xml:space="preserve"> The definition of SRHR suggests that people with good sexual and reproductive health have satisfying, safe sexual lives, and can make a choice as to whether, when, and how they would like to have children. It is the intention of this policy therefore, to acknowledge the breadth of SRHR services, thus unifying the inseparable link between sexual health, human rights, individual autonomy, and reproduction.</w:t>
      </w:r>
    </w:p>
    <w:p w14:paraId="7EB4FECD" w14:textId="77777777" w:rsidR="00DE5AA2" w:rsidRPr="00DD6B0E" w:rsidRDefault="00DE5AA2" w:rsidP="00DE5AA2"/>
    <w:p w14:paraId="00A00379" w14:textId="77777777" w:rsidR="00DE5AA2" w:rsidRPr="00DD6B0E" w:rsidRDefault="00DE5AA2" w:rsidP="00DE5AA2">
      <w:r w:rsidRPr="00DD6B0E">
        <w:t>Given the burden of disease on the health and socio-economic systems in South Africa</w:t>
      </w:r>
      <w:r w:rsidR="00AE6418" w:rsidRPr="00DD6B0E">
        <w:t xml:space="preserve"> and </w:t>
      </w:r>
      <w:r w:rsidRPr="00DD6B0E">
        <w:t>the social determinants of health and sociocultural norms that affect SRH</w:t>
      </w:r>
      <w:r w:rsidR="00EE1A4C" w:rsidRPr="00DD6B0E">
        <w:t>R</w:t>
      </w:r>
      <w:r w:rsidRPr="00DD6B0E">
        <w:t xml:space="preserve"> services</w:t>
      </w:r>
      <w:r w:rsidR="00AE6418" w:rsidRPr="00DD6B0E">
        <w:t xml:space="preserve">, </w:t>
      </w:r>
      <w:r w:rsidRPr="00DD6B0E">
        <w:t xml:space="preserve">the intention of this policy is to </w:t>
      </w:r>
      <w:r w:rsidR="00AE6418" w:rsidRPr="00DD6B0E">
        <w:t>highlight these issues</w:t>
      </w:r>
      <w:r w:rsidRPr="00DD6B0E">
        <w:t xml:space="preserve"> and seek ways of tackling the multifaceted nature of SRH</w:t>
      </w:r>
      <w:r w:rsidR="00EE1A4C" w:rsidRPr="00DD6B0E">
        <w:t>R</w:t>
      </w:r>
      <w:r w:rsidRPr="00DD6B0E">
        <w:t xml:space="preserve"> service delivery. However, the implementation of the various programs is facilitated by separate guidelines that anchor this policy document. </w:t>
      </w:r>
    </w:p>
    <w:p w14:paraId="15B1FC52" w14:textId="77777777" w:rsidR="00DE5AA2" w:rsidRPr="00DD6B0E" w:rsidRDefault="00DE5AA2" w:rsidP="00DE5AA2"/>
    <w:p w14:paraId="68299494" w14:textId="77777777" w:rsidR="00AE6418" w:rsidRPr="00DD6B0E" w:rsidRDefault="00551135" w:rsidP="00AE6418">
      <w:r w:rsidRPr="00DD6B0E">
        <w:t>Quality SRH services, underpinned by a rights-based approach, are organized and delivered with respect for individual agency, ability, and right to undertake SRH decisions. Sexuality, gender, and the economy are interconnected: SRHR cannot be achieved without the recognition, respect, protection, and fulfilment of sexual and reproductive rights within human rights, essential for social justice, sustainable development, and public health.</w:t>
      </w:r>
      <w:r w:rsidR="0072624B" w:rsidRPr="00DD6B0E">
        <w:fldChar w:fldCharType="begin"/>
      </w:r>
      <w:r w:rsidR="00FB0C84" w:rsidRPr="00DD6B0E">
        <w:instrText xml:space="preserve"> ADDIN EN.CITE &lt;EndNote&gt;&lt;Cite&gt;&lt;Author&gt;UNAIDS&lt;/Author&gt;&lt;Year&gt;2016&lt;/Year&gt;&lt;RecNum&gt;173&lt;/RecNum&gt;&lt;DisplayText&gt;&lt;style face="superscript"&gt;3, 4&lt;/style&gt;&lt;/DisplayText&gt;&lt;record&gt;&lt;rec-number&gt;173&lt;/rec-number&gt;&lt;foreign-keys&gt;&lt;key app="EN" db-id="eare2taxlax2sqezt0kv0afm2vr2vt95dwsz" timestamp="1541473465"&gt;173&lt;/key&gt;&lt;/foreign-keys&gt;&lt;ref-type name="Web Page"&gt;12&lt;/ref-type&gt;&lt;contributors&gt;&lt;authors&gt;&lt;author&gt;UNAIDS&lt;/author&gt;&lt;/authors&gt;&lt;/contributors&gt;&lt;titles&gt;&lt;title&gt;Sexual and reproductive health and rights of people most affected by HIV: The right to development [Internet]&lt;/title&gt;&lt;/titles&gt;&lt;dates&gt;&lt;year&gt;2016&lt;/year&gt;&lt;/dates&gt;&lt;pub-location&gt;Geneva&lt;/pub-location&gt;&lt;urls&gt;&lt;related-urls&gt;&lt;url&gt;http://www.unaids.org/sites/default/files/media_asset/20160607_UNAIDS_PCB38_16-4_PCBNGO_Report_EN.pdf&lt;/url&gt;&lt;/related-urls&gt;&lt;/urls&gt;&lt;/record&gt;&lt;/Cite&gt;&lt;Cite&gt;&lt;Author&gt;World Health Organization&lt;/Author&gt;&lt;Year&gt;2010&lt;/Year&gt;&lt;RecNum&gt;174&lt;/RecNum&gt;&lt;record&gt;&lt;rec-number&gt;174&lt;/rec-number&gt;&lt;foreign-keys&gt;&lt;key app="EN" db-id="eare2taxlax2sqezt0kv0afm2vr2vt95dwsz" timestamp="1541473647"&gt;174&lt;/key&gt;&lt;/foreign-keys&gt;&lt;ref-type name="Web Page"&gt;12&lt;/ref-type&gt;&lt;contributors&gt;&lt;authors&gt;&lt;author&gt;World Health Organization,&lt;/author&gt;&lt;/authors&gt;&lt;/contributors&gt;&lt;titles&gt;&lt;title&gt;Developing sexual health programmes. A framework for action&lt;/title&gt;&lt;/titles&gt;&lt;dates&gt;&lt;year&gt;2010&lt;/year&gt;&lt;/dates&gt;&lt;pub-location&gt;Geneva&lt;/pub-location&gt;&lt;urls&gt;&lt;related-urls&gt;&lt;url&gt;http://apps.who.int/iris/bitstream/10665/70501/1/WHO_RHR_HRP_10.22_eng.pdf&lt;/url&gt;&lt;/related-urls&gt;&lt;/urls&gt;&lt;/record&gt;&lt;/Cite&gt;&lt;/EndNote&gt;</w:instrText>
      </w:r>
      <w:r w:rsidR="0072624B" w:rsidRPr="00DD6B0E">
        <w:fldChar w:fldCharType="separate"/>
      </w:r>
      <w:r w:rsidR="00FB0C84" w:rsidRPr="00DD6B0E">
        <w:rPr>
          <w:noProof/>
          <w:vertAlign w:val="superscript"/>
        </w:rPr>
        <w:t>3, 4</w:t>
      </w:r>
      <w:r w:rsidR="0072624B" w:rsidRPr="00DD6B0E">
        <w:fldChar w:fldCharType="end"/>
      </w:r>
      <w:r w:rsidR="00AE6418" w:rsidRPr="00DD6B0E">
        <w:t xml:space="preserve"> </w:t>
      </w:r>
    </w:p>
    <w:p w14:paraId="1E35DF5A" w14:textId="77777777" w:rsidR="00551135" w:rsidRPr="00DD6B0E" w:rsidRDefault="00551135" w:rsidP="00AE6418"/>
    <w:p w14:paraId="13C638F2" w14:textId="77777777" w:rsidR="00AE6418" w:rsidRPr="00DD6B0E" w:rsidRDefault="00AE6418" w:rsidP="00AE6418">
      <w:r w:rsidRPr="00DD6B0E">
        <w:t>This policy exists to serve the people of South Africa through the leadership of the Na</w:t>
      </w:r>
      <w:r w:rsidR="000D266A">
        <w:t>tional Department of Health (NDo</w:t>
      </w:r>
      <w:r w:rsidRPr="00DD6B0E">
        <w:t>H). Integrated assembly of the key elements of the nation’s SRH</w:t>
      </w:r>
      <w:r w:rsidR="00EE1A4C" w:rsidRPr="00DD6B0E">
        <w:t>R</w:t>
      </w:r>
      <w:r w:rsidRPr="00DD6B0E">
        <w:t xml:space="preserve"> philosophy, strategic priorities, and practice guidance in the SRH</w:t>
      </w:r>
      <w:r w:rsidR="00EE1A4C" w:rsidRPr="00DD6B0E">
        <w:t>R</w:t>
      </w:r>
      <w:r w:rsidRPr="00DD6B0E">
        <w:t xml:space="preserve"> Policy provides concise reference for the administrators, financiers, managers, and health workers who dedicate their professional efforts to improving health outcomes for all South Africans. </w:t>
      </w:r>
    </w:p>
    <w:p w14:paraId="368346B3" w14:textId="77777777" w:rsidR="009E23B8" w:rsidRPr="00DD6B0E" w:rsidRDefault="009E23B8" w:rsidP="00AE6418"/>
    <w:p w14:paraId="653C1000" w14:textId="77777777" w:rsidR="009E23B8" w:rsidRPr="00DD6B0E" w:rsidRDefault="009E23B8" w:rsidP="00AE6418"/>
    <w:p w14:paraId="4C3EBB12" w14:textId="77777777" w:rsidR="009E23B8" w:rsidRPr="00DD6B0E" w:rsidRDefault="009E23B8" w:rsidP="00AE641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5154"/>
        <w:gridCol w:w="4206"/>
      </w:tblGrid>
      <w:tr w:rsidR="009E23B8" w:rsidRPr="00DD6B0E" w14:paraId="7417C488" w14:textId="77777777" w:rsidTr="009E23B8">
        <w:trPr>
          <w:cantSplit/>
        </w:trPr>
        <w:tc>
          <w:tcPr>
            <w:tcW w:w="9360" w:type="dxa"/>
            <w:gridSpan w:val="2"/>
            <w:shd w:val="clear" w:color="auto" w:fill="E2EFD9" w:themeFill="accent6" w:themeFillTint="33"/>
          </w:tcPr>
          <w:p w14:paraId="1D9B9109" w14:textId="77777777" w:rsidR="009E23B8" w:rsidRPr="00DD6B0E" w:rsidRDefault="009E23B8" w:rsidP="00652B0F">
            <w:pPr>
              <w:rPr>
                <w:sz w:val="20"/>
                <w:szCs w:val="20"/>
              </w:rPr>
            </w:pPr>
            <w:r w:rsidRPr="00DD6B0E">
              <w:rPr>
                <w:sz w:val="20"/>
                <w:szCs w:val="20"/>
              </w:rPr>
              <w:lastRenderedPageBreak/>
              <w:t xml:space="preserve">Efficient health systems are a prerequisite for effective service integration and require strengthening of six key components [From the WHO Health Systems Framework </w:t>
            </w:r>
            <w:r w:rsidRPr="00DD6B0E">
              <w:rPr>
                <w:sz w:val="20"/>
                <w:szCs w:val="20"/>
              </w:rPr>
              <w:fldChar w:fldCharType="begin"/>
            </w:r>
            <w:r w:rsidR="00FB0C84" w:rsidRPr="00DD6B0E">
              <w:rPr>
                <w:sz w:val="20"/>
                <w:szCs w:val="20"/>
              </w:rPr>
              <w:instrText xml:space="preserve"> ADDIN EN.CITE &lt;EndNote&gt;&lt;Cite&gt;&lt;Author&gt;World Health Organization&lt;/Author&gt;&lt;RecNum&gt;177&lt;/RecNum&gt;&lt;DisplayText&gt;&lt;style face="superscript"&gt;5&lt;/style&gt;&lt;/DisplayText&gt;&lt;record&gt;&lt;rec-number&gt;177&lt;/rec-number&gt;&lt;foreign-keys&gt;&lt;key app="EN" db-id="eare2taxlax2sqezt0kv0afm2vr2vt95dwsz" timestamp="1541475629"&gt;177&lt;/key&gt;&lt;/foreign-keys&gt;&lt;ref-type name="Web Page"&gt;12&lt;/ref-type&gt;&lt;contributors&gt;&lt;authors&gt;&lt;author&gt;World Health Organization,&lt;/author&gt;&lt;/authors&gt;&lt;/contributors&gt;&lt;titles&gt;&lt;title&gt;The WHO Health Systems Framework&lt;/title&gt;&lt;/titles&gt;&lt;dates&gt;&lt;/dates&gt;&lt;urls&gt;&lt;related-urls&gt;&lt;url&gt;http://www.wpro.who.int/health_services/health_systems_framework/en/&lt;/url&gt;&lt;/related-urls&gt;&lt;/urls&gt;&lt;/record&gt;&lt;/Cite&gt;&lt;/EndNote&gt;</w:instrText>
            </w:r>
            <w:r w:rsidRPr="00DD6B0E">
              <w:rPr>
                <w:sz w:val="20"/>
                <w:szCs w:val="20"/>
              </w:rPr>
              <w:fldChar w:fldCharType="separate"/>
            </w:r>
            <w:r w:rsidR="00FB0C84" w:rsidRPr="00DD6B0E">
              <w:rPr>
                <w:noProof/>
                <w:sz w:val="20"/>
                <w:szCs w:val="20"/>
                <w:vertAlign w:val="superscript"/>
              </w:rPr>
              <w:t>5</w:t>
            </w:r>
            <w:r w:rsidRPr="00DD6B0E">
              <w:rPr>
                <w:sz w:val="20"/>
                <w:szCs w:val="20"/>
              </w:rPr>
              <w:fldChar w:fldCharType="end"/>
            </w:r>
            <w:r w:rsidRPr="00DD6B0E">
              <w:rPr>
                <w:sz w:val="20"/>
                <w:szCs w:val="20"/>
              </w:rPr>
              <w:t xml:space="preserve">]: </w:t>
            </w:r>
          </w:p>
        </w:tc>
      </w:tr>
      <w:tr w:rsidR="009E23B8" w:rsidRPr="00DD6B0E" w14:paraId="725225D0" w14:textId="77777777" w:rsidTr="009E23B8">
        <w:trPr>
          <w:cantSplit/>
        </w:trPr>
        <w:tc>
          <w:tcPr>
            <w:tcW w:w="5154" w:type="dxa"/>
            <w:shd w:val="clear" w:color="auto" w:fill="E2EFD9" w:themeFill="accent6" w:themeFillTint="33"/>
          </w:tcPr>
          <w:p w14:paraId="4EDB936F" w14:textId="77777777" w:rsidR="009E23B8" w:rsidRPr="00DD6B0E" w:rsidRDefault="009E23B8" w:rsidP="00C21890">
            <w:pPr>
              <w:pStyle w:val="ListParagraph"/>
              <w:numPr>
                <w:ilvl w:val="0"/>
                <w:numId w:val="5"/>
              </w:numPr>
              <w:rPr>
                <w:sz w:val="20"/>
                <w:szCs w:val="20"/>
              </w:rPr>
            </w:pPr>
            <w:r w:rsidRPr="00DD6B0E">
              <w:rPr>
                <w:sz w:val="20"/>
                <w:szCs w:val="20"/>
              </w:rPr>
              <w:t>Quality service delivery</w:t>
            </w:r>
          </w:p>
          <w:p w14:paraId="58B3F73E" w14:textId="77777777" w:rsidR="009E23B8" w:rsidRPr="00DD6B0E" w:rsidRDefault="009E23B8" w:rsidP="00C21890">
            <w:pPr>
              <w:pStyle w:val="ListParagraph"/>
              <w:numPr>
                <w:ilvl w:val="0"/>
                <w:numId w:val="5"/>
              </w:numPr>
              <w:rPr>
                <w:sz w:val="20"/>
                <w:szCs w:val="20"/>
              </w:rPr>
            </w:pPr>
            <w:r w:rsidRPr="00DD6B0E">
              <w:rPr>
                <w:sz w:val="20"/>
                <w:szCs w:val="20"/>
              </w:rPr>
              <w:t>Essential medicines and supplies</w:t>
            </w:r>
          </w:p>
          <w:p w14:paraId="0B20F146" w14:textId="77777777" w:rsidR="009E23B8" w:rsidRPr="00DD6B0E" w:rsidRDefault="009E23B8" w:rsidP="00C21890">
            <w:pPr>
              <w:pStyle w:val="ListParagraph"/>
              <w:numPr>
                <w:ilvl w:val="0"/>
                <w:numId w:val="5"/>
              </w:numPr>
              <w:rPr>
                <w:sz w:val="20"/>
                <w:szCs w:val="20"/>
              </w:rPr>
            </w:pPr>
            <w:r w:rsidRPr="00DD6B0E">
              <w:rPr>
                <w:sz w:val="20"/>
                <w:szCs w:val="20"/>
              </w:rPr>
              <w:t>Human resources for health</w:t>
            </w:r>
          </w:p>
        </w:tc>
        <w:tc>
          <w:tcPr>
            <w:tcW w:w="4206" w:type="dxa"/>
            <w:shd w:val="clear" w:color="auto" w:fill="E2EFD9" w:themeFill="accent6" w:themeFillTint="33"/>
          </w:tcPr>
          <w:p w14:paraId="09D4C58D" w14:textId="77777777" w:rsidR="009E23B8" w:rsidRPr="00DD6B0E" w:rsidRDefault="009E23B8" w:rsidP="00C21890">
            <w:pPr>
              <w:pStyle w:val="ListParagraph"/>
              <w:numPr>
                <w:ilvl w:val="0"/>
                <w:numId w:val="5"/>
              </w:numPr>
              <w:rPr>
                <w:sz w:val="20"/>
                <w:szCs w:val="20"/>
              </w:rPr>
            </w:pPr>
            <w:r w:rsidRPr="00DD6B0E">
              <w:rPr>
                <w:sz w:val="20"/>
                <w:szCs w:val="20"/>
              </w:rPr>
              <w:t>Health information systems</w:t>
            </w:r>
          </w:p>
          <w:p w14:paraId="42AB71C3" w14:textId="77777777" w:rsidR="009E23B8" w:rsidRPr="00DD6B0E" w:rsidRDefault="009E23B8" w:rsidP="00C21890">
            <w:pPr>
              <w:pStyle w:val="ListParagraph"/>
              <w:numPr>
                <w:ilvl w:val="0"/>
                <w:numId w:val="5"/>
              </w:numPr>
              <w:rPr>
                <w:sz w:val="20"/>
                <w:szCs w:val="20"/>
              </w:rPr>
            </w:pPr>
            <w:r w:rsidRPr="00DD6B0E">
              <w:rPr>
                <w:sz w:val="20"/>
                <w:szCs w:val="20"/>
              </w:rPr>
              <w:t>Health care financing</w:t>
            </w:r>
          </w:p>
          <w:p w14:paraId="463820E1" w14:textId="77777777" w:rsidR="009E23B8" w:rsidRPr="00DD6B0E" w:rsidRDefault="009E23B8" w:rsidP="00C21890">
            <w:pPr>
              <w:pStyle w:val="ListParagraph"/>
              <w:numPr>
                <w:ilvl w:val="0"/>
                <w:numId w:val="5"/>
              </w:numPr>
              <w:rPr>
                <w:sz w:val="20"/>
                <w:szCs w:val="20"/>
              </w:rPr>
            </w:pPr>
            <w:r w:rsidRPr="00DD6B0E">
              <w:rPr>
                <w:sz w:val="20"/>
                <w:szCs w:val="20"/>
              </w:rPr>
              <w:t>Leadership and governance</w:t>
            </w:r>
          </w:p>
        </w:tc>
      </w:tr>
    </w:tbl>
    <w:p w14:paraId="548180BE" w14:textId="77777777" w:rsidR="009E23B8" w:rsidRPr="00DD6B0E" w:rsidRDefault="009E23B8" w:rsidP="00AE6418"/>
    <w:p w14:paraId="0734CD52" w14:textId="77777777" w:rsidR="00EF38C4" w:rsidRPr="00DD6B0E" w:rsidRDefault="00EF38C4" w:rsidP="00A76C43">
      <w:pPr>
        <w:pStyle w:val="Heading2"/>
      </w:pPr>
      <w:bookmarkStart w:id="23" w:name="_Toc2870226"/>
      <w:r w:rsidRPr="00DD6B0E">
        <w:t>Vision</w:t>
      </w:r>
      <w:bookmarkEnd w:id="23"/>
    </w:p>
    <w:p w14:paraId="0FB58388" w14:textId="77777777" w:rsidR="00A76C43" w:rsidRPr="00DD6B0E" w:rsidRDefault="00A76C43" w:rsidP="00EF38C4">
      <w:pPr>
        <w:rPr>
          <w:lang w:eastAsia="en-GB"/>
        </w:rPr>
      </w:pPr>
    </w:p>
    <w:p w14:paraId="4183A97C" w14:textId="77777777" w:rsidR="00EF38C4" w:rsidRPr="00DD6B0E" w:rsidRDefault="00EF38C4" w:rsidP="00EF38C4">
      <w:pPr>
        <w:rPr>
          <w:lang w:eastAsia="en-GB"/>
        </w:rPr>
      </w:pPr>
      <w:r w:rsidRPr="00DD6B0E">
        <w:rPr>
          <w:lang w:eastAsia="en-GB"/>
        </w:rPr>
        <w:t>Attainment by all South Africans of the highest possible level of comprehensive and integrated SRHR services by 2030.</w:t>
      </w:r>
    </w:p>
    <w:p w14:paraId="7309D2E9" w14:textId="77777777" w:rsidR="00EF38C4" w:rsidRPr="00DD6B0E" w:rsidRDefault="00EF38C4" w:rsidP="00EF38C4">
      <w:pPr>
        <w:rPr>
          <w:lang w:eastAsia="en-GB"/>
        </w:rPr>
      </w:pPr>
    </w:p>
    <w:p w14:paraId="5AED1ED1" w14:textId="77777777" w:rsidR="00EF38C4" w:rsidRPr="00DD6B0E" w:rsidRDefault="00EF38C4" w:rsidP="00A76C43">
      <w:pPr>
        <w:pStyle w:val="Heading2"/>
      </w:pPr>
      <w:bookmarkStart w:id="24" w:name="_Toc2870227"/>
      <w:r w:rsidRPr="00DD6B0E">
        <w:t>Mission</w:t>
      </w:r>
      <w:bookmarkEnd w:id="24"/>
    </w:p>
    <w:p w14:paraId="55C42099" w14:textId="77777777" w:rsidR="00A76C43" w:rsidRPr="00DD6B0E" w:rsidRDefault="00A76C43" w:rsidP="00EF38C4"/>
    <w:p w14:paraId="60238444" w14:textId="77777777" w:rsidR="00EF38C4" w:rsidRPr="00DD6B0E" w:rsidRDefault="00EF38C4" w:rsidP="00EF38C4">
      <w:r w:rsidRPr="00DD6B0E">
        <w:t>Accelerate the equitable delivery of a comprehensive range of quality, integrated, and rights based SRHR services that are accessible, acceptable, effective, and safe to individuals, couples, and communities in South Africa.</w:t>
      </w:r>
    </w:p>
    <w:p w14:paraId="4D961A1E" w14:textId="77777777" w:rsidR="00EF38C4" w:rsidRPr="00DD6B0E" w:rsidRDefault="00EF38C4" w:rsidP="00EF38C4"/>
    <w:p w14:paraId="1274BC94" w14:textId="77777777" w:rsidR="00EF38C4" w:rsidRPr="00DD6B0E" w:rsidRDefault="00EF38C4" w:rsidP="00A76C43">
      <w:pPr>
        <w:pStyle w:val="Heading2"/>
      </w:pPr>
      <w:bookmarkStart w:id="25" w:name="_Toc2870228"/>
      <w:r w:rsidRPr="00DD6B0E">
        <w:t>Policy Objectives</w:t>
      </w:r>
      <w:bookmarkEnd w:id="25"/>
    </w:p>
    <w:p w14:paraId="23733EC7" w14:textId="77777777" w:rsidR="00A76C43" w:rsidRPr="00DD6B0E" w:rsidRDefault="00A76C43" w:rsidP="00EF38C4"/>
    <w:p w14:paraId="173C16F0" w14:textId="77777777" w:rsidR="00EF38C4" w:rsidRPr="00DD6B0E" w:rsidRDefault="00EF38C4" w:rsidP="00EF38C4">
      <w:pPr>
        <w:rPr>
          <w:b/>
        </w:rPr>
      </w:pPr>
      <w:r w:rsidRPr="00DD6B0E">
        <w:t xml:space="preserve">This policy consolidates various guidelines and policies on SRHR in South Africa, thereby providing a broad framework for provision of quality and comprehensive SRHR services recognising individual autonomy, enabling informed choice, and advancing human rights in the context of SRHR. There are </w:t>
      </w:r>
      <w:r w:rsidRPr="00DD6B0E">
        <w:rPr>
          <w:b/>
        </w:rPr>
        <w:t>five SRHR Policy Objectives</w:t>
      </w:r>
      <w:r w:rsidRPr="00DD6B0E">
        <w:t xml:space="preserve">, with accompanying policy statements to direct their implementation, as follows: </w:t>
      </w:r>
    </w:p>
    <w:p w14:paraId="7748A2F7" w14:textId="77777777" w:rsidR="00EF38C4" w:rsidRPr="00DD6B0E" w:rsidRDefault="004B4F59" w:rsidP="00C21890">
      <w:pPr>
        <w:pStyle w:val="ListParagraph"/>
        <w:numPr>
          <w:ilvl w:val="0"/>
          <w:numId w:val="7"/>
        </w:numPr>
      </w:pPr>
      <w:r w:rsidRPr="00DD6B0E">
        <w:rPr>
          <w:b/>
        </w:rPr>
        <w:t>Objective</w:t>
      </w:r>
      <w:r w:rsidR="00EF38C4" w:rsidRPr="00DD6B0E">
        <w:rPr>
          <w:b/>
        </w:rPr>
        <w:t xml:space="preserve"> 1</w:t>
      </w:r>
      <w:r w:rsidR="00EF38C4" w:rsidRPr="00DD6B0E">
        <w:t>: Pursue stakeholder alignment</w:t>
      </w:r>
      <w:r w:rsidR="00740537" w:rsidRPr="00DD6B0E">
        <w:t>,</w:t>
      </w:r>
      <w:r w:rsidR="00EF38C4" w:rsidRPr="00DD6B0E">
        <w:t xml:space="preserve"> generate demand</w:t>
      </w:r>
      <w:r w:rsidR="00740537" w:rsidRPr="00DD6B0E">
        <w:t>,</w:t>
      </w:r>
      <w:r w:rsidR="00EF38C4" w:rsidRPr="00DD6B0E">
        <w:t xml:space="preserve"> and provide user information and counselling to all clients to fulfil their SRHR.</w:t>
      </w:r>
    </w:p>
    <w:p w14:paraId="38A0DD42" w14:textId="77777777" w:rsidR="00EF38C4" w:rsidRPr="00DD6B0E" w:rsidRDefault="00EF38C4" w:rsidP="004B4F59"/>
    <w:p w14:paraId="0E550CD0" w14:textId="77777777" w:rsidR="00EF38C4" w:rsidRPr="00DD6B0E" w:rsidRDefault="004B4F59" w:rsidP="00C21890">
      <w:pPr>
        <w:pStyle w:val="ListParagraph"/>
        <w:numPr>
          <w:ilvl w:val="0"/>
          <w:numId w:val="7"/>
        </w:numPr>
      </w:pPr>
      <w:r w:rsidRPr="00DD6B0E">
        <w:rPr>
          <w:b/>
        </w:rPr>
        <w:t xml:space="preserve">Objective </w:t>
      </w:r>
      <w:r w:rsidR="00EF38C4" w:rsidRPr="00DD6B0E">
        <w:rPr>
          <w:b/>
        </w:rPr>
        <w:t>2:</w:t>
      </w:r>
      <w:r w:rsidR="00EF38C4" w:rsidRPr="00DD6B0E">
        <w:t xml:space="preserve"> Increase the quality and uptake of comprehensive and integrated </w:t>
      </w:r>
      <w:r w:rsidR="00740537" w:rsidRPr="00DD6B0E">
        <w:t>SRHR</w:t>
      </w:r>
      <w:r w:rsidR="00EF38C4" w:rsidRPr="00DD6B0E">
        <w:t xml:space="preserve"> care and treatment services across all life stages.</w:t>
      </w:r>
    </w:p>
    <w:p w14:paraId="6FD94740" w14:textId="77777777" w:rsidR="00EF38C4" w:rsidRPr="00DD6B0E" w:rsidRDefault="00EF38C4" w:rsidP="004B4F59"/>
    <w:p w14:paraId="7D8F4B39" w14:textId="77777777" w:rsidR="00EF38C4" w:rsidRPr="00DD6B0E" w:rsidRDefault="004B4F59" w:rsidP="00C21890">
      <w:pPr>
        <w:pStyle w:val="ListParagraph"/>
        <w:numPr>
          <w:ilvl w:val="0"/>
          <w:numId w:val="7"/>
        </w:numPr>
      </w:pPr>
      <w:r w:rsidRPr="00DD6B0E">
        <w:rPr>
          <w:b/>
        </w:rPr>
        <w:t xml:space="preserve">Objective </w:t>
      </w:r>
      <w:r w:rsidR="00EF38C4" w:rsidRPr="00DD6B0E">
        <w:rPr>
          <w:b/>
        </w:rPr>
        <w:t>3:</w:t>
      </w:r>
      <w:r w:rsidR="00EF38C4" w:rsidRPr="00DD6B0E">
        <w:t xml:space="preserve"> Ensure access to respectful and non-judgemental </w:t>
      </w:r>
      <w:r w:rsidR="00740537" w:rsidRPr="00DD6B0E">
        <w:t>SRHR</w:t>
      </w:r>
      <w:r w:rsidR="00EF38C4" w:rsidRPr="00DD6B0E">
        <w:t xml:space="preserve"> services for priority groups.</w:t>
      </w:r>
    </w:p>
    <w:p w14:paraId="7D45B5FA" w14:textId="77777777" w:rsidR="00EF38C4" w:rsidRPr="00DD6B0E" w:rsidRDefault="00EF38C4" w:rsidP="004B4F59"/>
    <w:p w14:paraId="766323CA" w14:textId="77777777" w:rsidR="00EF38C4" w:rsidRPr="00DD6B0E" w:rsidRDefault="004B4F59" w:rsidP="00C21890">
      <w:pPr>
        <w:pStyle w:val="ListParagraph"/>
        <w:numPr>
          <w:ilvl w:val="0"/>
          <w:numId w:val="7"/>
        </w:numPr>
      </w:pPr>
      <w:r w:rsidRPr="00DD6B0E">
        <w:rPr>
          <w:b/>
        </w:rPr>
        <w:t xml:space="preserve">Objective </w:t>
      </w:r>
      <w:r w:rsidR="00EF38C4" w:rsidRPr="00DD6B0E">
        <w:rPr>
          <w:b/>
        </w:rPr>
        <w:t>4</w:t>
      </w:r>
      <w:r w:rsidR="00EF38C4" w:rsidRPr="00DD6B0E">
        <w:t xml:space="preserve">: Strengthen the health system to deliver integrated </w:t>
      </w:r>
      <w:r w:rsidR="00740537" w:rsidRPr="00DD6B0E">
        <w:t>SRHR</w:t>
      </w:r>
      <w:r w:rsidR="00EF38C4" w:rsidRPr="00DD6B0E">
        <w:t xml:space="preserve"> services at the lowest feasible level in the health care system.</w:t>
      </w:r>
    </w:p>
    <w:p w14:paraId="5460F2D8" w14:textId="77777777" w:rsidR="00EF38C4" w:rsidRPr="00DD6B0E" w:rsidRDefault="00EF38C4" w:rsidP="004B4F59"/>
    <w:p w14:paraId="2651290E" w14:textId="77777777" w:rsidR="00EF38C4" w:rsidRPr="00DD6B0E" w:rsidRDefault="004B4F59" w:rsidP="00C21890">
      <w:pPr>
        <w:pStyle w:val="ListParagraph"/>
        <w:numPr>
          <w:ilvl w:val="0"/>
          <w:numId w:val="7"/>
        </w:numPr>
      </w:pPr>
      <w:r w:rsidRPr="00DD6B0E">
        <w:rPr>
          <w:b/>
        </w:rPr>
        <w:t xml:space="preserve">Objective </w:t>
      </w:r>
      <w:r w:rsidR="00EF38C4" w:rsidRPr="00DD6B0E">
        <w:rPr>
          <w:b/>
        </w:rPr>
        <w:t>5:</w:t>
      </w:r>
      <w:r w:rsidR="00EF38C4" w:rsidRPr="00DD6B0E">
        <w:t xml:space="preserve"> Promote multi</w:t>
      </w:r>
      <w:r w:rsidR="00544FDA">
        <w:t>-</w:t>
      </w:r>
      <w:r w:rsidR="00EF38C4" w:rsidRPr="00DD6B0E">
        <w:t>sector</w:t>
      </w:r>
      <w:r w:rsidR="00740537" w:rsidRPr="00DD6B0E">
        <w:t>al</w:t>
      </w:r>
      <w:r w:rsidR="00EF38C4" w:rsidRPr="00DD6B0E">
        <w:t xml:space="preserve"> engagement and shared accountability for sustainable and </w:t>
      </w:r>
      <w:proofErr w:type="gramStart"/>
      <w:r w:rsidR="00EF38C4" w:rsidRPr="00DD6B0E">
        <w:t>rights based</w:t>
      </w:r>
      <w:proofErr w:type="gramEnd"/>
      <w:r w:rsidR="00EF38C4" w:rsidRPr="00DD6B0E">
        <w:t xml:space="preserve"> service delivery.</w:t>
      </w:r>
    </w:p>
    <w:p w14:paraId="12A0B6BC" w14:textId="77777777" w:rsidR="00EF38C4" w:rsidRPr="00DD6B0E" w:rsidRDefault="00EF38C4" w:rsidP="00EF38C4">
      <w:pPr>
        <w:ind w:left="720"/>
      </w:pPr>
    </w:p>
    <w:p w14:paraId="3A8F0A10" w14:textId="77777777" w:rsidR="00EF38C4" w:rsidRPr="00DD6B0E" w:rsidRDefault="00EF38C4" w:rsidP="00EF38C4">
      <w:r w:rsidRPr="00DD6B0E">
        <w:t>These services are also included in the following guideline documents</w:t>
      </w:r>
      <w:r w:rsidR="00740537" w:rsidRPr="00DD6B0E">
        <w:t>:</w:t>
      </w:r>
    </w:p>
    <w:p w14:paraId="1C81D165" w14:textId="77777777" w:rsidR="00EF38C4" w:rsidRPr="00DD6B0E" w:rsidRDefault="00EF38C4" w:rsidP="00C21890">
      <w:pPr>
        <w:pStyle w:val="ListParagraph"/>
        <w:numPr>
          <w:ilvl w:val="0"/>
          <w:numId w:val="8"/>
        </w:numPr>
      </w:pPr>
      <w:r w:rsidRPr="00DD6B0E">
        <w:t xml:space="preserve">National </w:t>
      </w:r>
      <w:r w:rsidR="008A30B0" w:rsidRPr="00794821">
        <w:t>Clinical</w:t>
      </w:r>
      <w:r w:rsidR="008A30B0" w:rsidRPr="00DD6B0E">
        <w:t xml:space="preserve"> Guideline for </w:t>
      </w:r>
      <w:r w:rsidRPr="00DD6B0E">
        <w:t>Contraception (201</w:t>
      </w:r>
      <w:r w:rsidR="008A30B0" w:rsidRPr="00DD6B0E">
        <w:t>9</w:t>
      </w:r>
      <w:r w:rsidRPr="00DD6B0E">
        <w:t>)</w:t>
      </w:r>
    </w:p>
    <w:p w14:paraId="3B4AD167" w14:textId="77777777" w:rsidR="008A30B0" w:rsidRPr="00DD6B0E" w:rsidRDefault="008A30B0" w:rsidP="008A30B0">
      <w:pPr>
        <w:pStyle w:val="ListParagraph"/>
        <w:numPr>
          <w:ilvl w:val="0"/>
          <w:numId w:val="8"/>
        </w:numPr>
        <w:spacing w:line="240" w:lineRule="auto"/>
      </w:pPr>
      <w:r w:rsidRPr="00DD6B0E">
        <w:t>National Guideline for Implementation of Choice on Termination of Pregnancy Act (2019)</w:t>
      </w:r>
    </w:p>
    <w:p w14:paraId="405041B9" w14:textId="77777777" w:rsidR="00EF38C4" w:rsidRPr="00DD6B0E" w:rsidRDefault="008A30B0" w:rsidP="004F1AEA">
      <w:pPr>
        <w:pStyle w:val="ListParagraph"/>
        <w:numPr>
          <w:ilvl w:val="0"/>
          <w:numId w:val="8"/>
        </w:numPr>
        <w:spacing w:line="240" w:lineRule="auto"/>
      </w:pPr>
      <w:r w:rsidRPr="00DD6B0E">
        <w:lastRenderedPageBreak/>
        <w:t xml:space="preserve">National </w:t>
      </w:r>
      <w:r w:rsidR="007B7300">
        <w:t>Clin</w:t>
      </w:r>
      <w:r w:rsidR="009B2AAD">
        <w:t>i</w:t>
      </w:r>
      <w:r w:rsidR="007B7300">
        <w:t xml:space="preserve">cal </w:t>
      </w:r>
      <w:r w:rsidRPr="00DD6B0E">
        <w:t xml:space="preserve">Guideline for Safe Conception and </w:t>
      </w:r>
      <w:r w:rsidRPr="009B2AAD">
        <w:t>In</w:t>
      </w:r>
      <w:r w:rsidRPr="007B7300">
        <w:t>fertility</w:t>
      </w:r>
      <w:r w:rsidRPr="00DD6B0E">
        <w:t xml:space="preserve"> (2019)</w:t>
      </w:r>
    </w:p>
    <w:p w14:paraId="61F61FDC" w14:textId="77777777" w:rsidR="004F1AEA" w:rsidRPr="00DD6B0E" w:rsidRDefault="00484A8C" w:rsidP="004F1AEA">
      <w:pPr>
        <w:pStyle w:val="ListParagraph"/>
        <w:numPr>
          <w:ilvl w:val="0"/>
          <w:numId w:val="8"/>
        </w:numPr>
        <w:spacing w:line="240" w:lineRule="auto"/>
      </w:pPr>
      <w:r>
        <w:t>Sexually Transmitted Infections Management Guidelines (2015)</w:t>
      </w:r>
    </w:p>
    <w:p w14:paraId="3A3129F7" w14:textId="77777777" w:rsidR="00A82421" w:rsidRPr="00DD6B0E" w:rsidRDefault="00A82421" w:rsidP="00A82421">
      <w:pPr>
        <w:pStyle w:val="ListParagraph"/>
        <w:numPr>
          <w:ilvl w:val="0"/>
          <w:numId w:val="8"/>
        </w:numPr>
        <w:spacing w:line="240" w:lineRule="auto"/>
      </w:pPr>
      <w:r w:rsidRPr="00DD6B0E">
        <w:t>National Guideline on the Management of Post-Exposure Prophylaxis (PEP) in Occupational and Non-Occupational Exposures (2019)</w:t>
      </w:r>
    </w:p>
    <w:p w14:paraId="0B23C9EA" w14:textId="77777777" w:rsidR="00A82421" w:rsidRPr="009B2AAD" w:rsidRDefault="00A82421" w:rsidP="00A82421">
      <w:pPr>
        <w:pStyle w:val="ListParagraph"/>
        <w:numPr>
          <w:ilvl w:val="0"/>
          <w:numId w:val="8"/>
        </w:numPr>
        <w:spacing w:line="240" w:lineRule="auto"/>
      </w:pPr>
      <w:r w:rsidRPr="009B2AAD">
        <w:t>National Clinical Guideline for Cervical Cancer Control and Management (2019)</w:t>
      </w:r>
    </w:p>
    <w:p w14:paraId="7705E009" w14:textId="77777777" w:rsidR="00A82421" w:rsidRPr="00DD6B0E" w:rsidRDefault="00A82421" w:rsidP="00A82421">
      <w:pPr>
        <w:pStyle w:val="ListParagraph"/>
        <w:numPr>
          <w:ilvl w:val="0"/>
          <w:numId w:val="8"/>
        </w:numPr>
        <w:spacing w:line="240" w:lineRule="auto"/>
      </w:pPr>
      <w:r w:rsidRPr="009B2AAD">
        <w:t>National Clinical Guideline</w:t>
      </w:r>
      <w:r w:rsidRPr="00DD6B0E">
        <w:t xml:space="preserve"> for Breast Cancer Control and Management (2019)</w:t>
      </w:r>
    </w:p>
    <w:p w14:paraId="3770A4CB" w14:textId="77777777" w:rsidR="00A82421" w:rsidRPr="00DD6B0E" w:rsidRDefault="00A82421" w:rsidP="00A82421">
      <w:pPr>
        <w:pStyle w:val="ListParagraph"/>
        <w:numPr>
          <w:ilvl w:val="0"/>
          <w:numId w:val="8"/>
        </w:numPr>
        <w:spacing w:line="240" w:lineRule="auto"/>
      </w:pPr>
      <w:r w:rsidRPr="00DD6B0E">
        <w:t xml:space="preserve">National </w:t>
      </w:r>
      <w:r w:rsidR="00EF38C4" w:rsidRPr="00DD6B0E">
        <w:t xml:space="preserve">Clinical </w:t>
      </w:r>
      <w:r w:rsidRPr="00DD6B0E">
        <w:t>G</w:t>
      </w:r>
      <w:r w:rsidR="00EF38C4" w:rsidRPr="00DD6B0E">
        <w:t xml:space="preserve">uidelines on </w:t>
      </w:r>
      <w:r w:rsidRPr="00DD6B0E">
        <w:t>G</w:t>
      </w:r>
      <w:r w:rsidR="00EF38C4" w:rsidRPr="00DD6B0E">
        <w:t xml:space="preserve">enetics </w:t>
      </w:r>
      <w:r w:rsidRPr="00DD6B0E">
        <w:t>S</w:t>
      </w:r>
      <w:r w:rsidR="00EF38C4" w:rsidRPr="00DD6B0E">
        <w:t xml:space="preserve">ervices (2018) </w:t>
      </w:r>
    </w:p>
    <w:p w14:paraId="776ECC65" w14:textId="77777777" w:rsidR="00EF38C4" w:rsidRPr="00DD6B0E" w:rsidRDefault="00A82421" w:rsidP="00A82421">
      <w:pPr>
        <w:pStyle w:val="ListParagraph"/>
        <w:numPr>
          <w:ilvl w:val="0"/>
          <w:numId w:val="8"/>
        </w:numPr>
        <w:spacing w:line="240" w:lineRule="auto"/>
      </w:pPr>
      <w:r w:rsidRPr="00DD6B0E">
        <w:t>National Guideline for the Prevention of Mother to Child Transmission of Communicable Infections (HIV, Hepatitis, Listeriosis, Malaria, Syphilis and TB) (2019)</w:t>
      </w:r>
    </w:p>
    <w:p w14:paraId="70A437EC" w14:textId="77777777" w:rsidR="000B3924" w:rsidRPr="00DD6B0E" w:rsidRDefault="000B3924" w:rsidP="006239E7">
      <w:pPr>
        <w:rPr>
          <w:sz w:val="20"/>
        </w:rPr>
      </w:pPr>
    </w:p>
    <w:p w14:paraId="6702550A" w14:textId="77777777" w:rsidR="0072001A" w:rsidRPr="00DD6B0E" w:rsidRDefault="0072001A" w:rsidP="0072001A">
      <w:r w:rsidRPr="00DD6B0E">
        <w:t>This document articulates the policy narrative for SRH</w:t>
      </w:r>
      <w:r w:rsidR="00EE1A4C" w:rsidRPr="00DD6B0E">
        <w:t>R</w:t>
      </w:r>
      <w:r w:rsidRPr="00DD6B0E">
        <w:t>, and seeks to harmonize the coordination and service delivery for a comprehensive SRH</w:t>
      </w:r>
      <w:r w:rsidR="00EE1A4C" w:rsidRPr="00DD6B0E">
        <w:t>R</w:t>
      </w:r>
      <w:r w:rsidRPr="00DD6B0E">
        <w:t xml:space="preserve"> program in South Africa. It is yet another crucial pillar towards achieving the National Health Strategy and contributes to the country’s socio-economic development as set out in the National Development Plan. The integrated policy presents a cohesive framework that outlines the priorities, structure, and governance for SRH</w:t>
      </w:r>
      <w:r w:rsidR="00EE1A4C" w:rsidRPr="00DD6B0E">
        <w:t>R</w:t>
      </w:r>
      <w:r w:rsidRPr="00DD6B0E">
        <w:t xml:space="preserve"> service delivery in South Africa. The intention for this </w:t>
      </w:r>
      <w:proofErr w:type="gramStart"/>
      <w:r w:rsidRPr="00DD6B0E">
        <w:t>high level</w:t>
      </w:r>
      <w:proofErr w:type="gramEnd"/>
      <w:r w:rsidRPr="00DD6B0E">
        <w:t xml:space="preserve"> policy is to impact sexual health outcomes positively at a population level. </w:t>
      </w:r>
    </w:p>
    <w:p w14:paraId="5F8547A8" w14:textId="77777777" w:rsidR="0072001A" w:rsidRPr="00DD6B0E" w:rsidRDefault="0072001A" w:rsidP="0072001A"/>
    <w:p w14:paraId="171AEEDF" w14:textId="77777777" w:rsidR="00EF38C4" w:rsidRPr="00DD6B0E" w:rsidRDefault="00EF38C4" w:rsidP="00EF38C4">
      <w:r w:rsidRPr="00DD6B0E">
        <w:t>Within the population, there are groups of people for whom this policy advocates keen attention and inclusion, including: all adolescents, young women and girls, sex workers, LGBT</w:t>
      </w:r>
      <w:r w:rsidR="009B2AAD">
        <w:t>QI</w:t>
      </w:r>
      <w:r w:rsidRPr="00DD6B0E">
        <w:t xml:space="preserve">, migrants, people with disabilities, young men and male partners of women seeking SRHR services, and survivors of sexual violence. By calling attention to the spectrum of needs of the population, iterating the resources and guidance available within SRHR, prioritizing essential areas of SRHR service delivery, and illustrating comprehensive care, quality care is championed. </w:t>
      </w:r>
    </w:p>
    <w:p w14:paraId="7F4A97A2" w14:textId="77777777" w:rsidR="00740537" w:rsidRPr="00DD6B0E" w:rsidRDefault="00740537" w:rsidP="00EF38C4"/>
    <w:p w14:paraId="6BA80BA6" w14:textId="77777777" w:rsidR="00EF38C4" w:rsidRPr="00DD6B0E" w:rsidRDefault="00EF38C4" w:rsidP="00EF38C4">
      <w:r w:rsidRPr="00DD6B0E">
        <w:t xml:space="preserve">The diagram below articulates the lifecycle approach to reproductive health. It is </w:t>
      </w:r>
      <w:r w:rsidR="00DC16C0" w:rsidRPr="00DD6B0E">
        <w:t>appropriate</w:t>
      </w:r>
      <w:r w:rsidRPr="00DD6B0E">
        <w:t xml:space="preserve"> therefore to read and implement this policy in conjunction with the Maternal and Neonatal Policies and Programs. </w:t>
      </w:r>
    </w:p>
    <w:p w14:paraId="28D3CB6E" w14:textId="77777777" w:rsidR="00AE6418" w:rsidRPr="00DD6B0E" w:rsidRDefault="00AE6418" w:rsidP="00AE6418"/>
    <w:p w14:paraId="602FF2A2" w14:textId="77777777" w:rsidR="000F2AE3" w:rsidRPr="00DD6B0E" w:rsidRDefault="000F2AE3" w:rsidP="000F2AE3">
      <w:pPr>
        <w:keepNext/>
      </w:pPr>
      <w:r w:rsidRPr="00DD6B0E">
        <w:rPr>
          <w:noProof/>
          <w:lang w:val="en-ZA" w:eastAsia="en-ZA"/>
        </w:rPr>
        <w:lastRenderedPageBreak/>
        <w:drawing>
          <wp:inline distT="0" distB="0" distL="0" distR="0" wp14:anchorId="545EFCA5" wp14:editId="5B0F2E17">
            <wp:extent cx="5943600" cy="2799715"/>
            <wp:effectExtent l="12700" t="12700" r="1270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email">
                      <a:extLst>
                        <a:ext uri="{28A0092B-C50C-407E-A947-70E740481C1C}">
                          <a14:useLocalDpi xmlns:a14="http://schemas.microsoft.com/office/drawing/2010/main"/>
                        </a:ext>
                      </a:extLst>
                    </a:blip>
                    <a:stretch>
                      <a:fillRect/>
                    </a:stretch>
                  </pic:blipFill>
                  <pic:spPr>
                    <a:xfrm>
                      <a:off x="0" y="0"/>
                      <a:ext cx="5943600" cy="2799715"/>
                    </a:xfrm>
                    <a:prstGeom prst="rect">
                      <a:avLst/>
                    </a:prstGeom>
                    <a:ln>
                      <a:solidFill>
                        <a:schemeClr val="bg1">
                          <a:lumMod val="85000"/>
                        </a:schemeClr>
                      </a:solidFill>
                    </a:ln>
                  </pic:spPr>
                </pic:pic>
              </a:graphicData>
            </a:graphic>
          </wp:inline>
        </w:drawing>
      </w:r>
    </w:p>
    <w:p w14:paraId="2A7C091E" w14:textId="77777777" w:rsidR="000F2AE3" w:rsidRPr="00DD6B0E" w:rsidRDefault="000F2AE3" w:rsidP="000F2AE3">
      <w:pPr>
        <w:pStyle w:val="Caption"/>
      </w:pPr>
      <w:bookmarkStart w:id="26" w:name="_Toc2868809"/>
      <w:r w:rsidRPr="00DD6B0E">
        <w:t xml:space="preserve">Figure </w:t>
      </w:r>
      <w:r w:rsidRPr="00DD6B0E">
        <w:fldChar w:fldCharType="begin"/>
      </w:r>
      <w:r w:rsidRPr="00DD6B0E">
        <w:instrText xml:space="preserve"> SEQ Figure \* ARABIC </w:instrText>
      </w:r>
      <w:r w:rsidRPr="00DD6B0E">
        <w:fldChar w:fldCharType="separate"/>
      </w:r>
      <w:r w:rsidR="000027A0" w:rsidRPr="00DD6B0E">
        <w:rPr>
          <w:noProof/>
        </w:rPr>
        <w:t>1</w:t>
      </w:r>
      <w:r w:rsidRPr="00DD6B0E">
        <w:fldChar w:fldCharType="end"/>
      </w:r>
      <w:r w:rsidRPr="00DD6B0E">
        <w:t xml:space="preserve">. The SRHR policy encompasses several guidelines and complements the </w:t>
      </w:r>
      <w:r w:rsidR="00EE1A4C" w:rsidRPr="00DD6B0E">
        <w:t>maternal, neonatal,</w:t>
      </w:r>
      <w:r w:rsidR="00DC16C0">
        <w:t xml:space="preserve"> and</w:t>
      </w:r>
      <w:r w:rsidR="00EE1A4C" w:rsidRPr="00DD6B0E">
        <w:t xml:space="preserve"> child health (</w:t>
      </w:r>
      <w:r w:rsidRPr="00DD6B0E">
        <w:t>MNCH</w:t>
      </w:r>
      <w:r w:rsidR="00EE1A4C" w:rsidRPr="00DD6B0E">
        <w:t>)</w:t>
      </w:r>
      <w:r w:rsidRPr="00DD6B0E">
        <w:t xml:space="preserve"> policies</w:t>
      </w:r>
      <w:bookmarkEnd w:id="26"/>
    </w:p>
    <w:p w14:paraId="73769CB0" w14:textId="77777777" w:rsidR="00AE6418" w:rsidRPr="00DD6B0E" w:rsidRDefault="00AE6418" w:rsidP="00AE6418"/>
    <w:p w14:paraId="2865EF25" w14:textId="77777777" w:rsidR="00AE6418" w:rsidRPr="00DD6B0E" w:rsidRDefault="00AE6418" w:rsidP="00AE6418"/>
    <w:p w14:paraId="699424CC" w14:textId="77777777" w:rsidR="00AE6418" w:rsidRPr="00DD6B0E" w:rsidRDefault="00AE6418" w:rsidP="00AE6418"/>
    <w:p w14:paraId="73549573" w14:textId="77777777" w:rsidR="00A76C43" w:rsidRPr="00DD6B0E" w:rsidRDefault="00A76C43">
      <w:pPr>
        <w:spacing w:line="240" w:lineRule="auto"/>
        <w:rPr>
          <w:rFonts w:eastAsiaTheme="majorEastAsia" w:cstheme="minorHAnsi"/>
          <w:b/>
          <w:color w:val="009051"/>
          <w:sz w:val="28"/>
          <w:szCs w:val="28"/>
        </w:rPr>
      </w:pPr>
      <w:r w:rsidRPr="00DD6B0E">
        <w:br w:type="page"/>
      </w:r>
    </w:p>
    <w:p w14:paraId="0EF659D6" w14:textId="77777777" w:rsidR="00D91435" w:rsidRPr="00DD6B0E" w:rsidRDefault="003F4F80" w:rsidP="001244A3">
      <w:pPr>
        <w:pStyle w:val="Heading1"/>
      </w:pPr>
      <w:bookmarkStart w:id="27" w:name="_Toc2870229"/>
      <w:r w:rsidRPr="00DD6B0E">
        <w:lastRenderedPageBreak/>
        <w:t>Key considerations in the o</w:t>
      </w:r>
      <w:r w:rsidR="00D91435" w:rsidRPr="00DD6B0E">
        <w:t>rganisation of SRH</w:t>
      </w:r>
      <w:r w:rsidRPr="00DD6B0E">
        <w:t>R</w:t>
      </w:r>
      <w:r w:rsidR="00D91435" w:rsidRPr="00DD6B0E">
        <w:t xml:space="preserve"> services</w:t>
      </w:r>
      <w:bookmarkEnd w:id="27"/>
    </w:p>
    <w:p w14:paraId="1BE1205D" w14:textId="77777777" w:rsidR="00D91435" w:rsidRPr="00DD6B0E" w:rsidRDefault="00D91435" w:rsidP="001244A3">
      <w:bookmarkStart w:id="28" w:name="_Toc523911661"/>
    </w:p>
    <w:p w14:paraId="26A35D6A" w14:textId="77777777" w:rsidR="003F4F80" w:rsidRPr="00DD6B0E" w:rsidRDefault="003F4F80" w:rsidP="003F4F80">
      <w:r w:rsidRPr="00DD6B0E">
        <w:t>The context in which SRH</w:t>
      </w:r>
      <w:r w:rsidR="00766E8D" w:rsidRPr="00DD6B0E">
        <w:t>R</w:t>
      </w:r>
      <w:r w:rsidRPr="00DD6B0E">
        <w:t xml:space="preserve"> services are designed in South Africa need</w:t>
      </w:r>
      <w:r w:rsidR="0031439C">
        <w:t>s</w:t>
      </w:r>
      <w:r w:rsidRPr="00DD6B0E">
        <w:t xml:space="preserve"> to include an understanding of South Africa’s modern history in relation to SRHR; the current sociocultural and economic dynamics that drive SRH</w:t>
      </w:r>
      <w:r w:rsidR="00766E8D" w:rsidRPr="00DD6B0E">
        <w:t>R</w:t>
      </w:r>
      <w:r w:rsidRPr="00DD6B0E">
        <w:t xml:space="preserve"> service delivery; the performance of the SRH</w:t>
      </w:r>
      <w:r w:rsidR="00766E8D" w:rsidRPr="00DD6B0E">
        <w:t>R</w:t>
      </w:r>
      <w:r w:rsidRPr="00DD6B0E">
        <w:t xml:space="preserve"> program in general, as illustrated in the indicators to date; and, given the high incidence of HIV and teenage pregnancy, the need to have a sharpened focus on adolescents, young women, and girls. </w:t>
      </w:r>
    </w:p>
    <w:p w14:paraId="644365E0" w14:textId="77777777" w:rsidR="003F4F80" w:rsidRPr="00DD6B0E" w:rsidRDefault="003F4F80" w:rsidP="003F4F80"/>
    <w:p w14:paraId="08A82F53" w14:textId="77777777" w:rsidR="00D91435" w:rsidRPr="00DD6B0E" w:rsidRDefault="00D91435" w:rsidP="001244A3">
      <w:pPr>
        <w:pStyle w:val="Heading2"/>
      </w:pPr>
      <w:bookmarkStart w:id="29" w:name="_Toc2870230"/>
      <w:r w:rsidRPr="00DD6B0E">
        <w:t>SRHR in the context of South Africa’s modern history</w:t>
      </w:r>
      <w:bookmarkEnd w:id="28"/>
      <w:bookmarkEnd w:id="29"/>
    </w:p>
    <w:p w14:paraId="372C3AAD" w14:textId="77777777" w:rsidR="00D91435" w:rsidRPr="00DD6B0E" w:rsidRDefault="00D91435" w:rsidP="001244A3">
      <w:pPr>
        <w:rPr>
          <w:lang w:eastAsia="en-GB"/>
        </w:rPr>
      </w:pPr>
    </w:p>
    <w:p w14:paraId="36D3C92D" w14:textId="77777777" w:rsidR="007E5024" w:rsidRPr="00DD6B0E" w:rsidRDefault="007E5024" w:rsidP="001244A3">
      <w:pPr>
        <w:rPr>
          <w:lang w:eastAsia="en-GB"/>
        </w:rPr>
      </w:pPr>
      <w:r w:rsidRPr="00DD6B0E">
        <w:rPr>
          <w:noProof/>
          <w:lang w:val="en-ZA" w:eastAsia="en-ZA"/>
        </w:rPr>
        <mc:AlternateContent>
          <mc:Choice Requires="wps">
            <w:drawing>
              <wp:inline distT="0" distB="0" distL="0" distR="0" wp14:anchorId="706814A0" wp14:editId="63EC2A05">
                <wp:extent cx="1828800" cy="1828800"/>
                <wp:effectExtent l="0" t="0" r="6350" b="0"/>
                <wp:docPr id="45" name="Text Box 45"/>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FF2464F" w14:textId="77777777" w:rsidR="00C525A1" w:rsidRPr="007E5024" w:rsidRDefault="00C525A1" w:rsidP="007E5024">
                            <w:pPr>
                              <w:jc w:val="center"/>
                              <w:rPr>
                                <w:sz w:val="21"/>
                                <w:lang w:eastAsia="en-GB"/>
                              </w:rPr>
                            </w:pPr>
                            <w:r w:rsidRPr="007E5024">
                              <w:rPr>
                                <w:sz w:val="21"/>
                                <w:lang w:eastAsia="en-GB"/>
                              </w:rPr>
                              <w:t>This policy is a progressive movement towards ensuring access to quality and equitable SRHR services in the countr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706814A0" id="_x0000_t202" coordsize="21600,21600" o:spt="202" path="m,l,21600r21600,l21600,xe">
                <v:stroke joinstyle="miter"/>
                <v:path gradientshapeok="t" o:connecttype="rect"/>
              </v:shapetype>
              <v:shape id="Text Box 45" o:spid="_x0000_s102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" fillcolor="#e2efd9 [665]" stroked="f" strokeweight=".5pt">
                <v:textbox style="mso-fit-shape-to-text:t">
                  <w:txbxContent>
                    <w:p w14:paraId="6FF2464F" w14:textId="77777777" w:rsidR="00C525A1" w:rsidRPr="007E5024" w:rsidRDefault="00C525A1" w:rsidP="007E5024">
                      <w:pPr>
                        <w:jc w:val="center"/>
                        <w:rPr>
                          <w:sz w:val="21"/>
                          <w:lang w:eastAsia="en-GB"/>
                        </w:rPr>
                      </w:pPr>
                      <w:r w:rsidRPr="007E5024">
                        <w:rPr>
                          <w:sz w:val="21"/>
                          <w:lang w:eastAsia="en-GB"/>
                        </w:rPr>
                        <w:t>This policy is a progressive movement towards ensuring access to quality and equitable SRHR services in the country.</w:t>
                      </w:r>
                    </w:p>
                  </w:txbxContent>
                </v:textbox>
                <w10:anchorlock/>
              </v:shape>
            </w:pict>
          </mc:Fallback>
        </mc:AlternateContent>
      </w:r>
    </w:p>
    <w:p w14:paraId="75D9A460" w14:textId="77777777" w:rsidR="00BB79D1" w:rsidRPr="00DD6B0E" w:rsidRDefault="00BB79D1" w:rsidP="001244A3">
      <w:pPr>
        <w:rPr>
          <w:lang w:eastAsia="en-GB"/>
        </w:rPr>
      </w:pPr>
    </w:p>
    <w:p w14:paraId="3983FFB2" w14:textId="77777777" w:rsidR="00CB31BE" w:rsidRPr="00DD6B0E" w:rsidRDefault="00D91435" w:rsidP="00CB31BE">
      <w:pPr>
        <w:rPr>
          <w:lang w:eastAsia="en-GB"/>
        </w:rPr>
      </w:pPr>
      <w:r w:rsidRPr="00DD6B0E">
        <w:rPr>
          <w:lang w:eastAsia="en-GB"/>
        </w:rPr>
        <w:t xml:space="preserve">The first democratic elections in 1994 ushered in a new era in South Africa, with the concepts of human rights and equity installed as </w:t>
      </w:r>
      <w:r w:rsidR="007E5024" w:rsidRPr="00DD6B0E">
        <w:rPr>
          <w:lang w:eastAsia="en-GB"/>
        </w:rPr>
        <w:t xml:space="preserve">the </w:t>
      </w:r>
      <w:r w:rsidRPr="00DD6B0E">
        <w:rPr>
          <w:lang w:eastAsia="en-GB"/>
        </w:rPr>
        <w:t>cornerstones of the new constitution.</w:t>
      </w:r>
      <w:r w:rsidRPr="00DD6B0E">
        <w:t xml:space="preserve"> </w:t>
      </w:r>
      <w:r w:rsidRPr="00DD6B0E">
        <w:rPr>
          <w:lang w:eastAsia="en-GB"/>
        </w:rPr>
        <w:t>South Africa’s democratic transition provided unique opportunities to address racially-based political, socio-economic</w:t>
      </w:r>
      <w:r w:rsidR="007E5024" w:rsidRPr="00DD6B0E">
        <w:rPr>
          <w:lang w:eastAsia="en-GB"/>
        </w:rPr>
        <w:t>,</w:t>
      </w:r>
      <w:r w:rsidRPr="00DD6B0E">
        <w:rPr>
          <w:lang w:eastAsia="en-GB"/>
        </w:rPr>
        <w:t xml:space="preserve"> and health inequalities.</w:t>
      </w:r>
      <w:r w:rsidR="00BB79D1" w:rsidRPr="00DD6B0E">
        <w:rPr>
          <w:lang w:eastAsia="en-GB"/>
        </w:rPr>
        <w:fldChar w:fldCharType="begin">
          <w:fldData xml:space="preserve">PEVuZE5vdGU+PENpdGU+PEF1dGhvcj5Db29wZXI8L0F1dGhvcj48WWVhcj4yMDE2PC9ZZWFyPjxS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</w:fldData>
        </w:fldChar>
      </w:r>
      <w:r w:rsidR="00FB0C84" w:rsidRPr="00DD6B0E">
        <w:rPr>
          <w:lang w:eastAsia="en-GB"/>
        </w:rPr>
        <w:instrText xml:space="preserve"> ADDIN EN.CITE </w:instrText>
      </w:r>
      <w:r w:rsidR="00FB0C84" w:rsidRPr="00DD6B0E">
        <w:rPr>
          <w:lang w:eastAsia="en-GB"/>
        </w:rPr>
        <w:fldChar w:fldCharType="begin">
          <w:fldData xml:space="preserve">PEVuZE5vdGU+PENpdGU+PEF1dGhvcj5Db29wZXI8L0F1dGhvcj48WWVhcj4yMDE2PC9ZZWFyPjxS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</w:fldData>
        </w:fldChar>
      </w:r>
      <w:r w:rsidR="00FB0C84" w:rsidRPr="00DD6B0E">
        <w:rPr>
          <w:lang w:eastAsia="en-GB"/>
        </w:rPr>
        <w:instrText xml:space="preserve"> ADDIN EN.CITE.DATA </w:instrText>
      </w:r>
      <w:r w:rsidR="00FB0C84" w:rsidRPr="00DD6B0E">
        <w:rPr>
          <w:lang w:eastAsia="en-GB"/>
        </w:rPr>
      </w:r>
      <w:r w:rsidR="00FB0C84" w:rsidRPr="00DD6B0E">
        <w:rPr>
          <w:lang w:eastAsia="en-GB"/>
        </w:rPr>
        <w:fldChar w:fldCharType="end"/>
      </w:r>
      <w:r w:rsidR="00BB79D1" w:rsidRPr="00DD6B0E">
        <w:rPr>
          <w:lang w:eastAsia="en-GB"/>
        </w:rPr>
      </w:r>
      <w:r w:rsidR="00BB79D1" w:rsidRPr="00DD6B0E">
        <w:rPr>
          <w:lang w:eastAsia="en-GB"/>
        </w:rPr>
        <w:fldChar w:fldCharType="separate"/>
      </w:r>
      <w:r w:rsidR="00FB0C84" w:rsidRPr="00DD6B0E">
        <w:rPr>
          <w:noProof/>
          <w:vertAlign w:val="superscript"/>
          <w:lang w:eastAsia="en-GB"/>
        </w:rPr>
        <w:t>6</w:t>
      </w:r>
      <w:r w:rsidR="00BB79D1" w:rsidRPr="00DD6B0E">
        <w:rPr>
          <w:lang w:eastAsia="en-GB"/>
        </w:rPr>
        <w:fldChar w:fldCharType="end"/>
      </w:r>
      <w:r w:rsidR="00BB79D1" w:rsidRPr="00DD6B0E">
        <w:rPr>
          <w:lang w:eastAsia="en-GB"/>
        </w:rPr>
        <w:t xml:space="preserve"> </w:t>
      </w:r>
      <w:r w:rsidR="00CB31BE" w:rsidRPr="00DD6B0E">
        <w:rPr>
          <w:lang w:eastAsia="en-GB"/>
        </w:rPr>
        <w:t>While major investments to transform the health system into an integrated, comprehensive national health system have been made, there are several systemic challenges that the implementation of this policy faces, categorised into four themes:</w:t>
      </w:r>
    </w:p>
    <w:p w14:paraId="17F51D38" w14:textId="77777777" w:rsidR="00CB31BE" w:rsidRPr="00DD6B0E" w:rsidRDefault="00CB31BE" w:rsidP="00C21890">
      <w:pPr>
        <w:pStyle w:val="ListParagraph"/>
        <w:numPr>
          <w:ilvl w:val="0"/>
          <w:numId w:val="6"/>
        </w:numPr>
        <w:rPr>
          <w:color w:val="000000" w:themeColor="text1"/>
          <w:lang w:eastAsia="en-GB"/>
        </w:rPr>
      </w:pPr>
      <w:r w:rsidRPr="00DD6B0E">
        <w:rPr>
          <w:i/>
          <w:color w:val="000000" w:themeColor="text1"/>
          <w:lang w:eastAsia="en-GB"/>
        </w:rPr>
        <w:t>Complex burden of disease</w:t>
      </w:r>
      <w:r w:rsidR="00870281">
        <w:rPr>
          <w:color w:val="000000" w:themeColor="text1"/>
          <w:lang w:eastAsia="en-GB"/>
        </w:rPr>
        <w:t>;</w:t>
      </w:r>
      <w:r w:rsidRPr="00DD6B0E">
        <w:rPr>
          <w:color w:val="000000" w:themeColor="text1"/>
          <w:lang w:eastAsia="en-GB"/>
        </w:rPr>
        <w:t xml:space="preserve"> </w:t>
      </w:r>
      <w:r w:rsidR="00870281">
        <w:rPr>
          <w:color w:val="000000" w:themeColor="text1"/>
          <w:lang w:eastAsia="en-GB"/>
        </w:rPr>
        <w:t>M</w:t>
      </w:r>
      <w:r w:rsidRPr="00DD6B0E">
        <w:rPr>
          <w:color w:val="000000" w:themeColor="text1"/>
          <w:lang w:eastAsia="en-GB"/>
        </w:rPr>
        <w:t>aternal, newborn and child health, HIV/AIDS, TB, non-communicable diseases, violence</w:t>
      </w:r>
      <w:r w:rsidR="00870281">
        <w:rPr>
          <w:color w:val="000000" w:themeColor="text1"/>
          <w:lang w:eastAsia="en-GB"/>
        </w:rPr>
        <w:t>,</w:t>
      </w:r>
      <w:r w:rsidRPr="00DD6B0E">
        <w:rPr>
          <w:color w:val="000000" w:themeColor="text1"/>
          <w:lang w:eastAsia="en-GB"/>
        </w:rPr>
        <w:t xml:space="preserve"> and injury</w:t>
      </w:r>
      <w:r w:rsidR="00870281">
        <w:rPr>
          <w:color w:val="000000" w:themeColor="text1"/>
          <w:lang w:eastAsia="en-GB"/>
        </w:rPr>
        <w:t>.</w:t>
      </w:r>
    </w:p>
    <w:p w14:paraId="316EA0BF" w14:textId="77777777" w:rsidR="00CB31BE" w:rsidRPr="00DD6B0E" w:rsidRDefault="00CB31BE" w:rsidP="00C21890">
      <w:pPr>
        <w:pStyle w:val="ListParagraph"/>
        <w:numPr>
          <w:ilvl w:val="0"/>
          <w:numId w:val="6"/>
        </w:numPr>
        <w:rPr>
          <w:color w:val="000000" w:themeColor="text1"/>
          <w:lang w:eastAsia="en-GB"/>
        </w:rPr>
      </w:pPr>
      <w:r w:rsidRPr="00DD6B0E">
        <w:rPr>
          <w:i/>
          <w:color w:val="000000" w:themeColor="text1"/>
          <w:lang w:eastAsia="en-GB"/>
        </w:rPr>
        <w:t>Quality concerns</w:t>
      </w:r>
      <w:r w:rsidR="00870281">
        <w:rPr>
          <w:color w:val="000000" w:themeColor="text1"/>
          <w:lang w:eastAsia="en-GB"/>
        </w:rPr>
        <w:t>, r</w:t>
      </w:r>
      <w:r w:rsidRPr="00DD6B0E">
        <w:rPr>
          <w:color w:val="000000" w:themeColor="text1"/>
          <w:lang w:eastAsia="en-GB"/>
        </w:rPr>
        <w:t>elated to health care in general</w:t>
      </w:r>
      <w:r w:rsidR="00870281">
        <w:rPr>
          <w:color w:val="000000" w:themeColor="text1"/>
          <w:lang w:eastAsia="en-GB"/>
        </w:rPr>
        <w:t>.</w:t>
      </w:r>
      <w:r w:rsidRPr="00DD6B0E">
        <w:rPr>
          <w:color w:val="000000" w:themeColor="text1"/>
          <w:lang w:eastAsia="en-GB"/>
        </w:rPr>
        <w:t xml:space="preserve"> </w:t>
      </w:r>
    </w:p>
    <w:p w14:paraId="7C198A16" w14:textId="77777777" w:rsidR="00CB31BE" w:rsidRPr="00DD6B0E" w:rsidRDefault="00CB31BE" w:rsidP="00C21890">
      <w:pPr>
        <w:pStyle w:val="ListParagraph"/>
        <w:numPr>
          <w:ilvl w:val="0"/>
          <w:numId w:val="6"/>
        </w:numPr>
        <w:rPr>
          <w:color w:val="000000" w:themeColor="text1"/>
        </w:rPr>
      </w:pPr>
      <w:r w:rsidRPr="00DD6B0E">
        <w:rPr>
          <w:i/>
          <w:color w:val="000000" w:themeColor="text1"/>
          <w:lang w:eastAsia="en-GB"/>
        </w:rPr>
        <w:t>An ineffective and inefficient, over-burdened health system</w:t>
      </w:r>
      <w:r w:rsidR="00870281">
        <w:rPr>
          <w:i/>
          <w:color w:val="000000" w:themeColor="text1"/>
          <w:lang w:eastAsia="en-GB"/>
        </w:rPr>
        <w:t>,</w:t>
      </w:r>
      <w:r w:rsidR="00870281" w:rsidRPr="009B2AAD">
        <w:rPr>
          <w:i/>
          <w:color w:val="000000" w:themeColor="text1"/>
        </w:rPr>
        <w:t xml:space="preserve"> r</w:t>
      </w:r>
      <w:r w:rsidRPr="00DD6B0E">
        <w:rPr>
          <w:color w:val="000000" w:themeColor="text1"/>
          <w:lang w:eastAsia="en-GB"/>
        </w:rPr>
        <w:t xml:space="preserve">esulting in inefficiencies in service delivery and </w:t>
      </w:r>
      <w:r w:rsidRPr="00DD6B0E">
        <w:rPr>
          <w:lang w:eastAsia="en-GB"/>
        </w:rPr>
        <w:t>inequities in care delivery in both the public and private sectors</w:t>
      </w:r>
      <w:r w:rsidR="00870281">
        <w:rPr>
          <w:lang w:eastAsia="en-GB"/>
        </w:rPr>
        <w:t>.</w:t>
      </w:r>
    </w:p>
    <w:p w14:paraId="7AD371DD" w14:textId="77777777" w:rsidR="00CB31BE" w:rsidRPr="00DD6B0E" w:rsidRDefault="00CB31BE" w:rsidP="00C21890">
      <w:pPr>
        <w:pStyle w:val="ListParagraph"/>
        <w:numPr>
          <w:ilvl w:val="0"/>
          <w:numId w:val="6"/>
        </w:numPr>
        <w:rPr>
          <w:color w:val="000000" w:themeColor="text1"/>
        </w:rPr>
      </w:pPr>
      <w:r w:rsidRPr="00DD6B0E">
        <w:rPr>
          <w:i/>
          <w:color w:val="000000" w:themeColor="text1"/>
          <w:lang w:eastAsia="en-GB"/>
        </w:rPr>
        <w:t>Costs</w:t>
      </w:r>
      <w:r w:rsidR="00870281">
        <w:rPr>
          <w:color w:val="000000" w:themeColor="text1"/>
          <w:lang w:eastAsia="en-GB"/>
        </w:rPr>
        <w:t>,</w:t>
      </w:r>
      <w:r w:rsidRPr="00DD6B0E">
        <w:rPr>
          <w:color w:val="000000" w:themeColor="text1"/>
          <w:lang w:eastAsia="en-GB"/>
        </w:rPr>
        <w:t xml:space="preserve"> spiralling health care costs, particularly in the private health care environment</w:t>
      </w:r>
    </w:p>
    <w:p w14:paraId="1CC41F80" w14:textId="77777777" w:rsidR="004C26B8" w:rsidRPr="00DD6B0E" w:rsidRDefault="004C26B8" w:rsidP="001244A3">
      <w:pPr>
        <w:rPr>
          <w:lang w:eastAsia="en-GB"/>
        </w:rPr>
      </w:pPr>
    </w:p>
    <w:p w14:paraId="2AF940DA" w14:textId="77777777" w:rsidR="002722D2" w:rsidRPr="00DD6B0E" w:rsidRDefault="002722D2" w:rsidP="002722D2">
      <w:pPr>
        <w:rPr>
          <w:lang w:eastAsia="en-GB"/>
        </w:rPr>
      </w:pPr>
      <w:r w:rsidRPr="00DD6B0E">
        <w:rPr>
          <w:lang w:eastAsia="en-GB"/>
        </w:rPr>
        <w:t>Tackling these challenges is not necessarily the focus of this policy document, however, specific policy and health systems initiatives specific to SRHR are acknowledged and have produced results:</w:t>
      </w:r>
    </w:p>
    <w:p w14:paraId="3739AC62" w14:textId="77777777" w:rsidR="002722D2" w:rsidRPr="00DD6B0E" w:rsidRDefault="002722D2" w:rsidP="00C21890">
      <w:pPr>
        <w:pStyle w:val="ListParagraph"/>
        <w:numPr>
          <w:ilvl w:val="0"/>
          <w:numId w:val="9"/>
        </w:numPr>
        <w:rPr>
          <w:lang w:eastAsia="en-GB"/>
        </w:rPr>
      </w:pPr>
      <w:r w:rsidRPr="00DD6B0E">
        <w:rPr>
          <w:lang w:eastAsia="en-GB"/>
        </w:rPr>
        <w:t>At the higher levels of policy and law, the country has strengthened rights-based youth SRH legislation and policies, introduced new progressive sexual offence</w:t>
      </w:r>
      <w:r w:rsidR="00CE148C">
        <w:rPr>
          <w:lang w:eastAsia="en-GB"/>
        </w:rPr>
        <w:t>s laws, and amended the Choice on</w:t>
      </w:r>
      <w:r w:rsidRPr="00DD6B0E">
        <w:rPr>
          <w:lang w:eastAsia="en-GB"/>
        </w:rPr>
        <w:t xml:space="preserve"> Termination of Pregnancy (CTOP) act to ensure more effective implementation.</w:t>
      </w:r>
    </w:p>
    <w:p w14:paraId="3A97067E" w14:textId="77777777" w:rsidR="002722D2" w:rsidRPr="00DD6B0E" w:rsidRDefault="002722D2" w:rsidP="00C21890">
      <w:pPr>
        <w:pStyle w:val="ListParagraph"/>
        <w:numPr>
          <w:ilvl w:val="0"/>
          <w:numId w:val="9"/>
        </w:numPr>
      </w:pPr>
      <w:r w:rsidRPr="00DD6B0E">
        <w:rPr>
          <w:lang w:eastAsia="en-GB"/>
        </w:rPr>
        <w:t>At the systems level, the state has sustained well-established data collection systems, such as the Confidential Enquiry into Maternal Deaths Reviews and a strong civil registration and vital statistics system; made progress in the ideal clinic framework; and advanced the setting up of the National Health Insurance Fund (NHI).</w:t>
      </w:r>
    </w:p>
    <w:p w14:paraId="4EE0CFE9" w14:textId="77777777" w:rsidR="002722D2" w:rsidRPr="00DD6B0E" w:rsidRDefault="002722D2" w:rsidP="00C21890">
      <w:pPr>
        <w:pStyle w:val="ListParagraph"/>
        <w:numPr>
          <w:ilvl w:val="0"/>
          <w:numId w:val="9"/>
        </w:numPr>
      </w:pPr>
      <w:r w:rsidRPr="00DD6B0E">
        <w:rPr>
          <w:lang w:eastAsia="en-GB"/>
        </w:rPr>
        <w:t>Specific SRHR programs are commendable, for example the Human Papilloma Virus (HPV) vaccine that will reduce significantly incidence of cervical cancer has been introduced for young girls and an expanded focus on reduction of new HIV infections among young women and girls.</w:t>
      </w:r>
    </w:p>
    <w:p w14:paraId="21950A11" w14:textId="77777777" w:rsidR="002722D2" w:rsidRPr="00DD6B0E" w:rsidRDefault="002722D2" w:rsidP="002722D2">
      <w:pPr>
        <w:rPr>
          <w:lang w:eastAsia="en-GB"/>
        </w:rPr>
      </w:pPr>
    </w:p>
    <w:p w14:paraId="6DB001A5" w14:textId="77777777" w:rsidR="002722D2" w:rsidRPr="00DD6B0E" w:rsidRDefault="002722D2" w:rsidP="002722D2">
      <w:r w:rsidRPr="00DD6B0E">
        <w:rPr>
          <w:lang w:eastAsia="en-GB"/>
        </w:rPr>
        <w:lastRenderedPageBreak/>
        <w:t>These successes have benefited all South Africans and need to be scaled especially among more vulnerable groups such as women in rural areas, teenagers, the marginalised, and key populations.</w:t>
      </w:r>
      <w:r w:rsidRPr="00DD6B0E">
        <w:rPr>
          <w:lang w:eastAsia="en-GB"/>
        </w:rPr>
        <w:fldChar w:fldCharType="begin"/>
      </w:r>
      <w:r w:rsidR="00FB0C84" w:rsidRPr="00DD6B0E">
        <w:rPr>
          <w:lang w:eastAsia="en-GB"/>
        </w:rPr>
        <w:instrText xml:space="preserve"> ADDIN EN.CITE &lt;EndNote&gt;&lt;Cite&gt;&lt;Author&gt;SANAC&lt;/Author&gt;&lt;Year&gt;2017&lt;/Year&gt;&lt;RecNum&gt;196&lt;/RecNum&gt;&lt;DisplayText&gt;&lt;style face="superscript"&gt;7&lt;/style&gt;&lt;/DisplayText&gt;&lt;record&gt;&lt;rec-number&gt;196&lt;/rec-number&gt;&lt;foreign-keys&gt;&lt;key app="EN" db-id="eare2taxlax2sqezt0kv0afm2vr2vt95dwsz" timestamp="1542172658"&gt;196&lt;/key&gt;&lt;/foreign-keys&gt;&lt;ref-type name="Report"&gt;27&lt;/ref-type&gt;&lt;contributors&gt;&lt;authors&gt;&lt;author&gt;The South African National Aids Council (SANAC),&lt;/author&gt;&lt;/authors&gt;&lt;/contributors&gt;&lt;titles&gt;&lt;title&gt;National Strategic Plan on HIV, STIs and TB 2017-2022&lt;/title&gt;&lt;/titles&gt;&lt;dates&gt;&lt;year&gt;2017&lt;/year&gt;&lt;/dates&gt;&lt;pub-location&gt;Pretoria&lt;/pub-location&gt;&lt;urls&gt;&lt;/urls&gt;&lt;/record&gt;&lt;/Cite&gt;&lt;/EndNote&gt;</w:instrText>
      </w:r>
      <w:r w:rsidRPr="00DD6B0E">
        <w:rPr>
          <w:lang w:eastAsia="en-GB"/>
        </w:rPr>
        <w:fldChar w:fldCharType="separate"/>
      </w:r>
      <w:r w:rsidR="00FB0C84" w:rsidRPr="00DD6B0E">
        <w:rPr>
          <w:noProof/>
          <w:vertAlign w:val="superscript"/>
          <w:lang w:eastAsia="en-GB"/>
        </w:rPr>
        <w:t>7</w:t>
      </w:r>
      <w:r w:rsidRPr="00DD6B0E">
        <w:rPr>
          <w:lang w:eastAsia="en-GB"/>
        </w:rPr>
        <w:fldChar w:fldCharType="end"/>
      </w:r>
      <w:r w:rsidRPr="00DD6B0E">
        <w:rPr>
          <w:lang w:eastAsia="en-GB"/>
        </w:rPr>
        <w:t xml:space="preserve"> </w:t>
      </w:r>
    </w:p>
    <w:p w14:paraId="143BFE1F" w14:textId="77777777" w:rsidR="002722D2" w:rsidRPr="00DD6B0E" w:rsidRDefault="002722D2" w:rsidP="002722D2"/>
    <w:p w14:paraId="5C90A362" w14:textId="77777777" w:rsidR="002722D2" w:rsidRPr="00DD6B0E" w:rsidRDefault="002722D2" w:rsidP="002722D2">
      <w:pPr>
        <w:pStyle w:val="Heading2"/>
      </w:pPr>
      <w:bookmarkStart w:id="30" w:name="_Toc529426583"/>
      <w:bookmarkStart w:id="31" w:name="_Toc2870231"/>
      <w:r w:rsidRPr="00DD6B0E">
        <w:t>Influence of social, cultural, and economic factors on SRHR in South Africa</w:t>
      </w:r>
      <w:bookmarkEnd w:id="30"/>
      <w:bookmarkEnd w:id="31"/>
    </w:p>
    <w:p w14:paraId="33D8C251" w14:textId="77777777" w:rsidR="002722D2" w:rsidRPr="00DD6B0E" w:rsidRDefault="002722D2" w:rsidP="002722D2"/>
    <w:p w14:paraId="1DA35D7E" w14:textId="77777777" w:rsidR="002722D2" w:rsidRPr="00DD6B0E" w:rsidRDefault="002722D2" w:rsidP="002722D2">
      <w:r w:rsidRPr="00DD6B0E">
        <w:t xml:space="preserve">A </w:t>
      </w:r>
      <w:r w:rsidRPr="00DD6B0E">
        <w:rPr>
          <w:spacing w:val="-3"/>
        </w:rPr>
        <w:t>v</w:t>
      </w:r>
      <w:r w:rsidRPr="00DD6B0E">
        <w:t>ari</w:t>
      </w:r>
      <w:r w:rsidRPr="00DD6B0E">
        <w:rPr>
          <w:spacing w:val="-1"/>
        </w:rPr>
        <w:t>e</w:t>
      </w:r>
      <w:r w:rsidRPr="00DD6B0E">
        <w:t xml:space="preserve">ty of </w:t>
      </w:r>
      <w:r w:rsidRPr="00DD6B0E">
        <w:rPr>
          <w:spacing w:val="-4"/>
        </w:rPr>
        <w:t>f</w:t>
      </w:r>
      <w:r w:rsidRPr="00DD6B0E">
        <w:t>ac</w:t>
      </w:r>
      <w:r w:rsidRPr="00DD6B0E">
        <w:rPr>
          <w:spacing w:val="-2"/>
        </w:rPr>
        <w:t>t</w:t>
      </w:r>
      <w:r w:rsidRPr="00DD6B0E">
        <w:t>o</w:t>
      </w:r>
      <w:r w:rsidRPr="00DD6B0E">
        <w:rPr>
          <w:spacing w:val="-4"/>
        </w:rPr>
        <w:t>r</w:t>
      </w:r>
      <w:r w:rsidRPr="00DD6B0E">
        <w:t xml:space="preserve">s </w:t>
      </w:r>
      <w:r w:rsidRPr="00DD6B0E">
        <w:rPr>
          <w:spacing w:val="-1"/>
        </w:rPr>
        <w:t>a</w:t>
      </w:r>
      <w:r w:rsidRPr="00DD6B0E">
        <w:t>f</w:t>
      </w:r>
      <w:r w:rsidRPr="00DD6B0E">
        <w:rPr>
          <w:spacing w:val="-5"/>
        </w:rPr>
        <w:t>f</w:t>
      </w:r>
      <w:r w:rsidRPr="00DD6B0E">
        <w:t>ect</w:t>
      </w:r>
      <w:r w:rsidRPr="00DD6B0E">
        <w:rPr>
          <w:spacing w:val="-7"/>
        </w:rPr>
        <w:t xml:space="preserve"> </w:t>
      </w:r>
      <w:r w:rsidRPr="00DD6B0E">
        <w:t>people</w:t>
      </w:r>
      <w:r w:rsidRPr="00DD6B0E">
        <w:rPr>
          <w:spacing w:val="-14"/>
        </w:rPr>
        <w:t>’</w:t>
      </w:r>
      <w:r w:rsidRPr="00DD6B0E">
        <w:t>s access to and utilisation of SRH</w:t>
      </w:r>
      <w:r w:rsidR="00766E8D" w:rsidRPr="00DD6B0E">
        <w:t>R</w:t>
      </w:r>
      <w:r w:rsidRPr="00DD6B0E">
        <w:t xml:space="preserve"> services</w:t>
      </w:r>
      <w:r w:rsidR="00443B04" w:rsidRPr="00DD6B0E">
        <w:t>: these factors</w:t>
      </w:r>
      <w:r w:rsidR="00BB08F0" w:rsidRPr="00DD6B0E">
        <w:t xml:space="preserve"> </w:t>
      </w:r>
      <w:r w:rsidRPr="00DD6B0E">
        <w:t>influenc</w:t>
      </w:r>
      <w:r w:rsidR="006512C6" w:rsidRPr="00DD6B0E">
        <w:t xml:space="preserve">e </w:t>
      </w:r>
      <w:r w:rsidR="00443B04" w:rsidRPr="00DD6B0E">
        <w:t>the</w:t>
      </w:r>
      <w:r w:rsidRPr="00DD6B0E">
        <w:rPr>
          <w:spacing w:val="-7"/>
        </w:rPr>
        <w:t xml:space="preserve"> </w:t>
      </w:r>
      <w:r w:rsidRPr="00DD6B0E">
        <w:t>p</w:t>
      </w:r>
      <w:r w:rsidRPr="00DD6B0E">
        <w:rPr>
          <w:spacing w:val="-2"/>
        </w:rPr>
        <w:t>a</w:t>
      </w:r>
      <w:r w:rsidRPr="00DD6B0E">
        <w:t>t</w:t>
      </w:r>
      <w:r w:rsidRPr="00DD6B0E">
        <w:rPr>
          <w:spacing w:val="-2"/>
        </w:rPr>
        <w:t>t</w:t>
      </w:r>
      <w:r w:rsidRPr="00DD6B0E">
        <w:t>erns</w:t>
      </w:r>
      <w:r w:rsidRPr="00DD6B0E">
        <w:rPr>
          <w:spacing w:val="-9"/>
        </w:rPr>
        <w:t xml:space="preserve"> </w:t>
      </w:r>
      <w:r w:rsidRPr="00DD6B0E">
        <w:t>of use</w:t>
      </w:r>
      <w:r w:rsidR="00443B04" w:rsidRPr="00DD6B0E">
        <w:t xml:space="preserve">, </w:t>
      </w:r>
      <w:r w:rsidR="006512C6" w:rsidRPr="00DD6B0E">
        <w:t xml:space="preserve">the </w:t>
      </w:r>
      <w:r w:rsidRPr="00DD6B0E">
        <w:rPr>
          <w:spacing w:val="-2"/>
        </w:rPr>
        <w:t>c</w:t>
      </w:r>
      <w:r w:rsidRPr="00DD6B0E">
        <w:t>o</w:t>
      </w:r>
      <w:r w:rsidRPr="00DD6B0E">
        <w:rPr>
          <w:spacing w:val="-2"/>
        </w:rPr>
        <w:t>n</w:t>
      </w:r>
      <w:r w:rsidRPr="00DD6B0E">
        <w:t>tinu</w:t>
      </w:r>
      <w:r w:rsidRPr="00DD6B0E">
        <w:rPr>
          <w:spacing w:val="-2"/>
        </w:rPr>
        <w:t>a</w:t>
      </w:r>
      <w:r w:rsidRPr="00DD6B0E">
        <w:t>tion</w:t>
      </w:r>
      <w:r w:rsidRPr="00DD6B0E">
        <w:rPr>
          <w:spacing w:val="-8"/>
        </w:rPr>
        <w:t xml:space="preserve"> </w:t>
      </w:r>
      <w:r w:rsidRPr="00DD6B0E">
        <w:t>and i</w:t>
      </w:r>
      <w:r w:rsidRPr="00DD6B0E">
        <w:rPr>
          <w:spacing w:val="-1"/>
        </w:rPr>
        <w:t>n</w:t>
      </w:r>
      <w:r w:rsidRPr="00DD6B0E">
        <w:rPr>
          <w:spacing w:val="-2"/>
        </w:rPr>
        <w:t>t</w:t>
      </w:r>
      <w:r w:rsidRPr="00DD6B0E">
        <w:t>erru</w:t>
      </w:r>
      <w:r w:rsidRPr="00DD6B0E">
        <w:rPr>
          <w:spacing w:val="-1"/>
        </w:rPr>
        <w:t>p</w:t>
      </w:r>
      <w:r w:rsidRPr="00DD6B0E">
        <w:t xml:space="preserve">tion of services, </w:t>
      </w:r>
      <w:r w:rsidR="00443B04" w:rsidRPr="00DD6B0E">
        <w:t>and affect the quality of services they receive. T</w:t>
      </w:r>
      <w:r w:rsidR="006512C6" w:rsidRPr="00DD6B0E">
        <w:t xml:space="preserve">his policy </w:t>
      </w:r>
      <w:r w:rsidRPr="00DD6B0E">
        <w:t>acknowledg</w:t>
      </w:r>
      <w:r w:rsidR="006512C6" w:rsidRPr="00DD6B0E">
        <w:t>es these</w:t>
      </w:r>
      <w:r w:rsidR="00443B04" w:rsidRPr="00DD6B0E">
        <w:t xml:space="preserve"> factors </w:t>
      </w:r>
      <w:r w:rsidRPr="00DD6B0E">
        <w:t xml:space="preserve">as they affect outcomes. While this policy does not go into detail on how to overcome these challenges, there are legislative and implementation measures that have been put in place, in the form of guidelines, to </w:t>
      </w:r>
      <w:r w:rsidR="00443B04" w:rsidRPr="00DD6B0E">
        <w:t>help address</w:t>
      </w:r>
      <w:r w:rsidRPr="00DD6B0E">
        <w:t xml:space="preserve"> some of these challenges. Broader views are needed however, that acknowledge the effect of the health economy, systemic inequities</w:t>
      </w:r>
      <w:r w:rsidR="00443B04" w:rsidRPr="00DD6B0E">
        <w:t>,</w:t>
      </w:r>
      <w:r w:rsidRPr="00DD6B0E">
        <w:t xml:space="preserve"> and levels of educational attainment, that negatively impact access to</w:t>
      </w:r>
      <w:r w:rsidR="00443B04" w:rsidRPr="00DD6B0E">
        <w:t>,</w:t>
      </w:r>
      <w:r w:rsidRPr="00DD6B0E">
        <w:t xml:space="preserve"> and adherence to</w:t>
      </w:r>
      <w:r w:rsidR="00443B04" w:rsidRPr="00DD6B0E">
        <w:t>,</w:t>
      </w:r>
      <w:r w:rsidRPr="00DD6B0E">
        <w:t xml:space="preserve"> SRH</w:t>
      </w:r>
      <w:r w:rsidR="00766E8D" w:rsidRPr="00DD6B0E">
        <w:t>R</w:t>
      </w:r>
      <w:r w:rsidRPr="00DD6B0E">
        <w:t xml:space="preserve"> services. Key factors point to a need for a more considered and collaborative approach when implementing this policy</w:t>
      </w:r>
      <w:r w:rsidR="00443B04" w:rsidRPr="00DD6B0E">
        <w:t>, including</w:t>
      </w:r>
      <w:r w:rsidRPr="00DD6B0E">
        <w:t>:</w:t>
      </w:r>
    </w:p>
    <w:p w14:paraId="1F4669DE" w14:textId="77777777" w:rsidR="002722D2" w:rsidRPr="00DD6B0E" w:rsidRDefault="002722D2" w:rsidP="00C21890">
      <w:pPr>
        <w:pStyle w:val="ListParagraph"/>
        <w:numPr>
          <w:ilvl w:val="0"/>
          <w:numId w:val="10"/>
        </w:numPr>
      </w:pPr>
      <w:r w:rsidRPr="00DD6B0E">
        <w:rPr>
          <w:i/>
        </w:rPr>
        <w:t>Socioeconomic status and rural residence:</w:t>
      </w:r>
      <w:r w:rsidRPr="00DD6B0E">
        <w:t xml:space="preserve"> Women living in poor socioeconomic conditions</w:t>
      </w:r>
      <w:r w:rsidR="00823DF3" w:rsidRPr="00DD6B0E">
        <w:t xml:space="preserve">, </w:t>
      </w:r>
      <w:r w:rsidRPr="00DD6B0E">
        <w:t>especially in rural areas and informal settlements</w:t>
      </w:r>
      <w:r w:rsidR="00823DF3" w:rsidRPr="00DD6B0E">
        <w:t>,</w:t>
      </w:r>
      <w:r w:rsidRPr="00DD6B0E">
        <w:t xml:space="preserve"> tend to have less access to SRH</w:t>
      </w:r>
      <w:r w:rsidR="00766E8D" w:rsidRPr="00DD6B0E">
        <w:t>R</w:t>
      </w:r>
      <w:r w:rsidRPr="00DD6B0E">
        <w:t xml:space="preserve"> services (</w:t>
      </w:r>
      <w:r w:rsidR="00823DF3" w:rsidRPr="00DD6B0E">
        <w:t>i.e.</w:t>
      </w:r>
      <w:r w:rsidRPr="00DD6B0E">
        <w:t xml:space="preserve"> safe choice of termination of pregnancy), higher in-facility maternal mortality</w:t>
      </w:r>
      <w:r w:rsidR="00823DF3" w:rsidRPr="00DD6B0E">
        <w:t>,</w:t>
      </w:r>
      <w:r w:rsidRPr="00DD6B0E">
        <w:t xml:space="preserve"> and lower delivery in facility.</w:t>
      </w:r>
      <w:r w:rsidR="00497EBF" w:rsidRPr="00DD6B0E">
        <w:fldChar w:fldCharType="begin"/>
      </w:r>
      <w:r w:rsidR="00FB0C84" w:rsidRPr="00DD6B0E">
        <w:instrText xml:space="preserve"> ADDIN EN.CITE &lt;EndNote&gt;&lt;Cite&gt;&lt;Author&gt;Michalow&lt;/Author&gt;&lt;Year&gt;2015&lt;/Year&gt;&lt;RecNum&gt;197&lt;/RecNum&gt;&lt;DisplayText&gt;&lt;style face="superscript"&gt;8&lt;/style&gt;&lt;/DisplayText&gt;&lt;record&gt;&lt;rec-number&gt;197&lt;/rec-number&gt;&lt;foreign-keys&gt;&lt;key app="EN" db-id="eare2taxlax2sqezt0kv0afm2vr2vt95dwsz" timestamp="1542174204"&gt;197&lt;/key&gt;&lt;/foreign-keys&gt;&lt;ref-type name="Journal Article"&gt;17&lt;/ref-type&gt;&lt;contributors&gt;&lt;authors&gt;&lt;author&gt;Michalow, Julia&lt;/author&gt;&lt;author&gt;Chola, Lumbwe&lt;/author&gt;&lt;author&gt;McGee, Shelley&lt;/author&gt;&lt;author&gt;Tugendhaft, Aviva&lt;/author&gt;&lt;author&gt;Pattinson, Robert&lt;/author&gt;&lt;author&gt;Kerber, Kate&lt;/author&gt;&lt;author&gt;Hofman, Karen&lt;/author&gt;&lt;/authors&gt;&lt;/contributors&gt;&lt;titles&gt;&lt;title&gt;Triple return on investment: the cost and impact of 13 interventions that could prevent stillbirths and save the lives of mothers and babies in South Africa&lt;/title&gt;&lt;secondary-title&gt;BMC pregnancy and childbirth&lt;/secondary-title&gt;&lt;/titles&gt;&lt;periodical&gt;&lt;full-title&gt;BMC Pregnancy Childbirth&lt;/full-title&gt;&lt;abbr-1&gt;BMC pregnancy and childbirth&lt;/abbr-1&gt;&lt;/periodical&gt;&lt;pages&gt;39-39&lt;/pages&gt;&lt;volume&gt;15&lt;/volume&gt;&lt;dates&gt;&lt;year&gt;2015&lt;/year&gt;&lt;/dates&gt;&lt;publisher&gt;BioMed Central&lt;/publisher&gt;&lt;isbn&gt;1471-2393&lt;/isbn&gt;&lt;accession-num&gt;25879579&lt;/accession-num&gt;&lt;urls&gt;&lt;related-urls&gt;&lt;url&gt;https://www.ncbi.nlm.nih.gov/pubmed/25879579&lt;/url&gt;&lt;url&gt;https://www.ncbi.nlm.nih.gov/pmc/PMC4337184/&lt;/url&gt;&lt;/related-urls&gt;&lt;/urls&gt;&lt;electronic-resource-num&gt;10.1186/s12884-015-0456-9&lt;/electronic-resource-num&gt;&lt;remote-database-name&gt;PubMed&lt;/remote-database-name&gt;&lt;/record&gt;&lt;/Cite&gt;&lt;/EndNote&gt;</w:instrText>
      </w:r>
      <w:r w:rsidR="00497EBF" w:rsidRPr="00DD6B0E">
        <w:fldChar w:fldCharType="separate"/>
      </w:r>
      <w:r w:rsidR="00FB0C84" w:rsidRPr="00DD6B0E">
        <w:rPr>
          <w:noProof/>
          <w:vertAlign w:val="superscript"/>
        </w:rPr>
        <w:t>8</w:t>
      </w:r>
      <w:r w:rsidR="00497EBF" w:rsidRPr="00DD6B0E">
        <w:fldChar w:fldCharType="end"/>
      </w:r>
    </w:p>
    <w:p w14:paraId="6B581AE0" w14:textId="77777777" w:rsidR="002722D2" w:rsidRPr="00DD6B0E" w:rsidRDefault="002722D2" w:rsidP="00C21890">
      <w:pPr>
        <w:pStyle w:val="ListParagraph"/>
        <w:numPr>
          <w:ilvl w:val="0"/>
          <w:numId w:val="10"/>
        </w:numPr>
      </w:pPr>
      <w:r w:rsidRPr="00DD6B0E">
        <w:rPr>
          <w:i/>
        </w:rPr>
        <w:t>Educational attainment:</w:t>
      </w:r>
      <w:r w:rsidRPr="00DD6B0E">
        <w:t xml:space="preserve"> Education has a strong positive link with contraceptive and SRH</w:t>
      </w:r>
      <w:r w:rsidR="00766E8D" w:rsidRPr="00DD6B0E">
        <w:t>R</w:t>
      </w:r>
      <w:r w:rsidRPr="00DD6B0E">
        <w:t xml:space="preserve"> service use, improved employment opportunities, and economic independence. Higher levels of education, comprehensive sexual education, and retaining learners in school are also associated with lower levels of teenage pregnancy, HIV</w:t>
      </w:r>
      <w:r w:rsidR="00497EBF" w:rsidRPr="00DD6B0E">
        <w:t>,</w:t>
      </w:r>
      <w:r w:rsidRPr="00DD6B0E">
        <w:t xml:space="preserve"> and other STIs.</w:t>
      </w:r>
    </w:p>
    <w:p w14:paraId="2E0BEA2E" w14:textId="77777777" w:rsidR="002722D2" w:rsidRPr="00DD6B0E" w:rsidRDefault="002722D2" w:rsidP="00C21890">
      <w:pPr>
        <w:pStyle w:val="ListParagraph"/>
        <w:numPr>
          <w:ilvl w:val="0"/>
          <w:numId w:val="10"/>
        </w:numPr>
        <w:rPr>
          <w:lang w:eastAsia="en-GB"/>
        </w:rPr>
      </w:pPr>
      <w:r w:rsidRPr="00DD6B0E">
        <w:rPr>
          <w:i/>
          <w:lang w:eastAsia="en-GB"/>
        </w:rPr>
        <w:t>Gender norms and entrenched cultural practices:</w:t>
      </w:r>
      <w:r w:rsidRPr="00DD6B0E">
        <w:t xml:space="preserve"> </w:t>
      </w:r>
      <w:r w:rsidRPr="00DD6B0E">
        <w:rPr>
          <w:lang w:eastAsia="en-GB"/>
        </w:rPr>
        <w:t>Interventions to increase agency among women and efforts in engaging their male partners, men</w:t>
      </w:r>
      <w:r w:rsidR="00497EBF" w:rsidRPr="00DD6B0E">
        <w:rPr>
          <w:lang w:eastAsia="en-GB"/>
        </w:rPr>
        <w:t>,</w:t>
      </w:r>
      <w:r w:rsidRPr="00DD6B0E">
        <w:rPr>
          <w:lang w:eastAsia="en-GB"/>
        </w:rPr>
        <w:t xml:space="preserve"> and boys in fostering equitable SRH</w:t>
      </w:r>
      <w:r w:rsidR="00766E8D" w:rsidRPr="00DD6B0E">
        <w:rPr>
          <w:lang w:eastAsia="en-GB"/>
        </w:rPr>
        <w:t>R</w:t>
      </w:r>
      <w:r w:rsidRPr="00DD6B0E">
        <w:rPr>
          <w:lang w:eastAsia="en-GB"/>
        </w:rPr>
        <w:t xml:space="preserve"> in South Africa have been ongoing, but more are necessary</w:t>
      </w:r>
      <w:r w:rsidR="00497EBF" w:rsidRPr="00DD6B0E">
        <w:rPr>
          <w:lang w:eastAsia="en-GB"/>
        </w:rPr>
        <w:t>, particularly linking</w:t>
      </w:r>
      <w:r w:rsidRPr="00DD6B0E">
        <w:t xml:space="preserve"> existing </w:t>
      </w:r>
      <w:r w:rsidRPr="00DD6B0E">
        <w:rPr>
          <w:lang w:eastAsia="en-GB"/>
        </w:rPr>
        <w:t>initiatives to communities through multisector involvement to achieve sufficient scale and coverage. Changing attitudes embedded in sociocultural and political structures is important to promote contraceptive use and other proactive SRH</w:t>
      </w:r>
      <w:r w:rsidR="00766E8D" w:rsidRPr="00DD6B0E">
        <w:rPr>
          <w:lang w:eastAsia="en-GB"/>
        </w:rPr>
        <w:t>R</w:t>
      </w:r>
      <w:r w:rsidRPr="00DD6B0E">
        <w:rPr>
          <w:lang w:eastAsia="en-GB"/>
        </w:rPr>
        <w:t xml:space="preserve"> choices.</w:t>
      </w:r>
    </w:p>
    <w:p w14:paraId="1A23A248" w14:textId="77777777" w:rsidR="002722D2" w:rsidRPr="00DD6B0E" w:rsidRDefault="002722D2" w:rsidP="00C21890">
      <w:pPr>
        <w:pStyle w:val="ListParagraph"/>
        <w:numPr>
          <w:ilvl w:val="0"/>
          <w:numId w:val="10"/>
        </w:numPr>
        <w:rPr>
          <w:lang w:eastAsia="en-GB"/>
        </w:rPr>
      </w:pPr>
      <w:r w:rsidRPr="00DD6B0E">
        <w:rPr>
          <w:i/>
        </w:rPr>
        <w:t>Gender based violence:</w:t>
      </w:r>
      <w:r w:rsidRPr="00DD6B0E">
        <w:t xml:space="preserve"> High levels of sexual, gender-based, and intimate partner violence </w:t>
      </w:r>
      <w:proofErr w:type="gramStart"/>
      <w:r w:rsidR="00497EBF" w:rsidRPr="00DD6B0E">
        <w:t>affect</w:t>
      </w:r>
      <w:proofErr w:type="gramEnd"/>
      <w:r w:rsidR="00497EBF" w:rsidRPr="00DD6B0E">
        <w:t xml:space="preserve"> </w:t>
      </w:r>
      <w:r w:rsidRPr="00DD6B0E">
        <w:t xml:space="preserve">South Africa, denying many women, including adolescents, </w:t>
      </w:r>
      <w:r w:rsidR="00497EBF" w:rsidRPr="00DD6B0E">
        <w:t>the</w:t>
      </w:r>
      <w:r w:rsidRPr="00DD6B0E">
        <w:t xml:space="preserve"> full enjoyment and attainment of SRHR services. It undermines development efforts, and increases women’s vulnerability to poor health and social outcomes. Various strategies have been deployed through multisector collaboration, but these need more strategic implementation and enforcement. </w:t>
      </w:r>
    </w:p>
    <w:p w14:paraId="64156724" w14:textId="77777777" w:rsidR="002722D2" w:rsidRPr="00DD6B0E" w:rsidRDefault="002722D2" w:rsidP="00C21890">
      <w:pPr>
        <w:pStyle w:val="ListParagraph"/>
        <w:numPr>
          <w:ilvl w:val="0"/>
          <w:numId w:val="10"/>
        </w:numPr>
        <w:rPr>
          <w:lang w:eastAsia="en-GB"/>
        </w:rPr>
      </w:pPr>
      <w:r w:rsidRPr="00DD6B0E">
        <w:rPr>
          <w:i/>
        </w:rPr>
        <w:t>Partner, family</w:t>
      </w:r>
      <w:r w:rsidR="00497EBF" w:rsidRPr="00DD6B0E">
        <w:rPr>
          <w:i/>
        </w:rPr>
        <w:t>,</w:t>
      </w:r>
      <w:r w:rsidRPr="00DD6B0E">
        <w:rPr>
          <w:i/>
        </w:rPr>
        <w:t xml:space="preserve"> and community expectations around fertility:</w:t>
      </w:r>
      <w:r w:rsidRPr="00DD6B0E">
        <w:t xml:space="preserve"> Pressure on teenagers and young women to ‘prove their love’ by childbearing, troubled negotiations between partners concerning condom and contraceptive use, and societal and familial expectations for women to have children</w:t>
      </w:r>
      <w:r w:rsidR="00497EBF" w:rsidRPr="00DD6B0E">
        <w:t>,</w:t>
      </w:r>
      <w:r w:rsidRPr="00DD6B0E">
        <w:t xml:space="preserve"> are all examples. </w:t>
      </w:r>
    </w:p>
    <w:p w14:paraId="2422B8C1" w14:textId="77777777" w:rsidR="002722D2" w:rsidRPr="00DD6B0E" w:rsidRDefault="002722D2" w:rsidP="00C21890">
      <w:pPr>
        <w:pStyle w:val="ListParagraph"/>
        <w:numPr>
          <w:ilvl w:val="0"/>
          <w:numId w:val="10"/>
        </w:numPr>
      </w:pPr>
      <w:r w:rsidRPr="00DD6B0E">
        <w:rPr>
          <w:i/>
        </w:rPr>
        <w:t>De</w:t>
      </w:r>
      <w:r w:rsidR="00497EBF" w:rsidRPr="00DD6B0E">
        <w:rPr>
          <w:i/>
        </w:rPr>
        <w:t>-</w:t>
      </w:r>
      <w:r w:rsidRPr="00DD6B0E">
        <w:rPr>
          <w:i/>
        </w:rPr>
        <w:t>linking of sex, marriage, and reproduction:</w:t>
      </w:r>
      <w:r w:rsidRPr="00DD6B0E">
        <w:t xml:space="preserve"> Marriage does not always precede sexual activity- </w:t>
      </w:r>
      <w:r w:rsidR="00497EBF" w:rsidRPr="00DD6B0E">
        <w:t xml:space="preserve">the </w:t>
      </w:r>
      <w:r w:rsidRPr="00DD6B0E">
        <w:t>increase in the age of first marriage</w:t>
      </w:r>
      <w:r w:rsidR="00497EBF" w:rsidRPr="00DD6B0E">
        <w:t xml:space="preserve"> </w:t>
      </w:r>
      <w:r w:rsidRPr="00DD6B0E">
        <w:t>and changing norms and value</w:t>
      </w:r>
      <w:r w:rsidR="00497EBF" w:rsidRPr="00DD6B0E">
        <w:t>s</w:t>
      </w:r>
      <w:r w:rsidRPr="00DD6B0E">
        <w:t xml:space="preserve"> </w:t>
      </w:r>
      <w:r w:rsidR="00497EBF" w:rsidRPr="00DD6B0E">
        <w:t>are</w:t>
      </w:r>
      <w:r w:rsidRPr="00DD6B0E">
        <w:t xml:space="preserve"> resulting in more childbearing outside of formal marriage. Many mothers raise children without spousal support</w:t>
      </w:r>
      <w:r w:rsidR="00497EBF" w:rsidRPr="00DD6B0E">
        <w:t>,</w:t>
      </w:r>
      <w:r w:rsidRPr="00DD6B0E">
        <w:t xml:space="preserve"> </w:t>
      </w:r>
      <w:r w:rsidRPr="00DD6B0E">
        <w:lastRenderedPageBreak/>
        <w:t>for example in 2016, two thirds of registered births omitted the name of the child’s father in South Africa.</w:t>
      </w:r>
      <w:r w:rsidR="00497EBF" w:rsidRPr="00DD6B0E">
        <w:fldChar w:fldCharType="begin"/>
      </w:r>
      <w:r w:rsidR="00FB0C84" w:rsidRPr="00DD6B0E">
        <w:instrText xml:space="preserve"> ADDIN EN.CITE &lt;EndNote&gt;&lt;Cite&gt;&lt;Author&gt;Government of South Africa&lt;/Author&gt;&lt;Year&gt;2017&lt;/Year&gt;&lt;RecNum&gt;74&lt;/RecNum&gt;&lt;DisplayText&gt;&lt;style face="superscript"&gt;9&lt;/style&gt;&lt;/DisplayText&gt;&lt;record&gt;&lt;rec-number&gt;74&lt;/rec-number&gt;&lt;foreign-keys&gt;&lt;key app="EN" db-id="eare2taxlax2sqezt0kv0afm2vr2vt95dwsz" timestamp="1516849112"&gt;74&lt;/key&gt;&lt;/foreign-keys&gt;&lt;ref-type name="Government Document"&gt;46&lt;/ref-type&gt;&lt;contributors&gt;&lt;authors&gt;&lt;author&gt;Government of South Africa,&lt;/author&gt;&lt;/authors&gt;&lt;secondary-authors&gt;&lt;author&gt;Department of Health&lt;/author&gt;&lt;/secondary-authors&gt;&lt;/contributors&gt;&lt;titles&gt;&lt;title&gt;Adolescent and Youth Health Policy&lt;/title&gt;&lt;/titles&gt;&lt;dates&gt;&lt;year&gt;2017&lt;/year&gt;&lt;/dates&gt;&lt;urls&gt;&lt;/urls&gt;&lt;/record&gt;&lt;/Cite&gt;&lt;/EndNote&gt;</w:instrText>
      </w:r>
      <w:r w:rsidR="00497EBF" w:rsidRPr="00DD6B0E">
        <w:fldChar w:fldCharType="separate"/>
      </w:r>
      <w:r w:rsidR="00FB0C84" w:rsidRPr="00DD6B0E">
        <w:rPr>
          <w:noProof/>
          <w:vertAlign w:val="superscript"/>
        </w:rPr>
        <w:t>9</w:t>
      </w:r>
      <w:r w:rsidR="00497EBF" w:rsidRPr="00DD6B0E">
        <w:fldChar w:fldCharType="end"/>
      </w:r>
    </w:p>
    <w:p w14:paraId="6316946F" w14:textId="77777777" w:rsidR="002722D2" w:rsidRPr="00DD6B0E" w:rsidRDefault="002722D2" w:rsidP="00C21890">
      <w:pPr>
        <w:pStyle w:val="ListParagraph"/>
        <w:numPr>
          <w:ilvl w:val="0"/>
          <w:numId w:val="10"/>
        </w:numPr>
      </w:pPr>
      <w:r w:rsidRPr="00DD6B0E">
        <w:rPr>
          <w:i/>
        </w:rPr>
        <w:t>Knowledge about conception:</w:t>
      </w:r>
      <w:r w:rsidRPr="00DD6B0E">
        <w:t xml:space="preserve"> Many people do not have a sufficient understanding about the fertile period and when pregnancy is most likely to occur. This influences their choices around contraception and can result in unwanted pregnancy. There are important missed opportunities in a variety of health and educational settings to provide information on reproduction.</w:t>
      </w:r>
    </w:p>
    <w:p w14:paraId="74495BBC" w14:textId="77777777" w:rsidR="002722D2" w:rsidRPr="00DD6B0E" w:rsidRDefault="002722D2" w:rsidP="00C21890">
      <w:pPr>
        <w:pStyle w:val="ListParagraph"/>
        <w:numPr>
          <w:ilvl w:val="0"/>
          <w:numId w:val="10"/>
        </w:numPr>
      </w:pPr>
      <w:r w:rsidRPr="00DD6B0E">
        <w:rPr>
          <w:i/>
        </w:rPr>
        <w:t>Knowledge about contraceptive methods:</w:t>
      </w:r>
      <w:r w:rsidRPr="00DD6B0E">
        <w:t xml:space="preserve"> Although almost all South Africans know </w:t>
      </w:r>
      <w:r w:rsidR="00FE3BBF" w:rsidRPr="00DD6B0E">
        <w:t>of at least one type of contraceptive</w:t>
      </w:r>
      <w:r w:rsidRPr="00DD6B0E">
        <w:t xml:space="preserve">, most have a limited knowledge of the range of contraceptive methods available. This hampers the ability to make informed choices and limits community experience with newer methods. Misinformation about methods may also affect uptake negatively. </w:t>
      </w:r>
    </w:p>
    <w:p w14:paraId="3D512D57" w14:textId="77777777" w:rsidR="002722D2" w:rsidRPr="00DD6B0E" w:rsidRDefault="002722D2" w:rsidP="00C21890">
      <w:pPr>
        <w:pStyle w:val="ListParagraph"/>
        <w:numPr>
          <w:ilvl w:val="0"/>
          <w:numId w:val="10"/>
        </w:numPr>
      </w:pPr>
      <w:r w:rsidRPr="00DD6B0E">
        <w:rPr>
          <w:i/>
        </w:rPr>
        <w:t>Stigma and discrimination:</w:t>
      </w:r>
      <w:r w:rsidRPr="00DD6B0E">
        <w:t xml:space="preserve"> Women who are not in a formal union</w:t>
      </w:r>
      <w:r w:rsidR="00AE0C19" w:rsidRPr="00DD6B0E">
        <w:t xml:space="preserve"> </w:t>
      </w:r>
      <w:r w:rsidRPr="00DD6B0E">
        <w:t>- such as unmarried, widowed</w:t>
      </w:r>
      <w:r w:rsidR="00AE0C19" w:rsidRPr="00DD6B0E">
        <w:t>,</w:t>
      </w:r>
      <w:r w:rsidRPr="00DD6B0E">
        <w:t xml:space="preserve"> and peri-menopausal women</w:t>
      </w:r>
      <w:r w:rsidR="00AE0C19" w:rsidRPr="00DD6B0E">
        <w:t>,</w:t>
      </w:r>
      <w:r w:rsidRPr="00DD6B0E">
        <w:t xml:space="preserve"> present with specific sexual health concerns and yet stigma is ripe among these groups. Due consideration is therefore needed when addressing their specific needs, with a focus on ensuring access to services</w:t>
      </w:r>
      <w:r w:rsidR="00AE0C19" w:rsidRPr="00DD6B0E">
        <w:t xml:space="preserve"> and </w:t>
      </w:r>
      <w:r w:rsidRPr="00DD6B0E">
        <w:t xml:space="preserve">emphasizing agency in a non-discriminatory approach. </w:t>
      </w:r>
    </w:p>
    <w:p w14:paraId="6E4527C3" w14:textId="77777777" w:rsidR="002722D2" w:rsidRPr="00DD6B0E" w:rsidRDefault="002722D2" w:rsidP="00C21890">
      <w:pPr>
        <w:pStyle w:val="ListParagraph"/>
        <w:numPr>
          <w:ilvl w:val="0"/>
          <w:numId w:val="10"/>
        </w:numPr>
      </w:pPr>
      <w:r w:rsidRPr="00DD6B0E">
        <w:t xml:space="preserve">In our approach to </w:t>
      </w:r>
      <w:r w:rsidR="00715957" w:rsidRPr="00DD6B0E">
        <w:t>SRHR</w:t>
      </w:r>
      <w:r w:rsidRPr="00DD6B0E">
        <w:t>, due consideration has been made to advance the rights of sex workers, LGBTI+ people, disabled people</w:t>
      </w:r>
      <w:r w:rsidR="00715957" w:rsidRPr="00DD6B0E">
        <w:t>,</w:t>
      </w:r>
      <w:r w:rsidRPr="00DD6B0E">
        <w:t xml:space="preserve"> and refugees to ensure they enjoy a meaningful sexual life. In addition, these groups often experience stigma from a wide range of </w:t>
      </w:r>
      <w:r w:rsidR="00715957" w:rsidRPr="00DD6B0E">
        <w:t>people</w:t>
      </w:r>
      <w:r w:rsidRPr="00DD6B0E">
        <w:t>, including judgemental service providers, limiting their access to SRHR services. As such</w:t>
      </w:r>
      <w:r w:rsidR="00715957" w:rsidRPr="00DD6B0E">
        <w:t>,</w:t>
      </w:r>
      <w:r w:rsidRPr="00DD6B0E">
        <w:t xml:space="preserve"> reference should also be made to some documents that have been put forward to advance the individual rights of sex workers and the LGBT</w:t>
      </w:r>
      <w:r w:rsidR="009B2AAD">
        <w:t>QI</w:t>
      </w:r>
      <w:r w:rsidRPr="00DD6B0E">
        <w:t xml:space="preserve"> rights, such as the South African National Sex Worker HIV plan, 2016 – 2019; and the South African </w:t>
      </w:r>
      <w:r w:rsidR="00D6316E" w:rsidRPr="00DD6B0E">
        <w:t>N</w:t>
      </w:r>
      <w:r w:rsidRPr="00DD6B0E">
        <w:t>ational LGBTI HIV plan, 2017-2022</w:t>
      </w:r>
      <w:r w:rsidR="00D6316E" w:rsidRPr="00DD6B0E">
        <w:t>.</w:t>
      </w:r>
      <w:r w:rsidR="00D6316E" w:rsidRPr="00DD6B0E">
        <w:fldChar w:fldCharType="begin"/>
      </w:r>
      <w:r w:rsidR="00FB0C84" w:rsidRPr="00DD6B0E">
        <w:instrText xml:space="preserve"> ADDIN EN.CITE &lt;EndNote&gt;&lt;Cite&gt;&lt;Author&gt;SANAC&lt;/Author&gt;&lt;RecNum&gt;198&lt;/RecNum&gt;&lt;DisplayText&gt;&lt;style face="superscript"&gt;10, 11&lt;/style&gt;&lt;/DisplayText&gt;&lt;record&gt;&lt;rec-number&gt;198&lt;/rec-number&gt;&lt;foreign-keys&gt;&lt;key app="EN" db-id="eare2taxlax2sqezt0kv0afm2vr2vt95dwsz" timestamp="1542270242"&gt;198&lt;/key&gt;&lt;/foreign-keys&gt;&lt;ref-type name="Report"&gt;27&lt;/ref-type&gt;&lt;contributors&gt;&lt;authors&gt;&lt;author&gt;The South African National Aids Council (SANAC),&lt;/author&gt;&lt;/authors&gt;&lt;/contributors&gt;&lt;titles&gt;&lt;title&gt;South African National Sex Worker HIV plan, 2016 – 2019&lt;/title&gt;&lt;/titles&gt;&lt;dates&gt;&lt;year&gt;2016&lt;/year&gt;&lt;/dates&gt;&lt;pub-location&gt;Pretoria&lt;/pub-location&gt;&lt;urls&gt;&lt;related-urls&gt;&lt;url&gt;http://sanac.org.za/wp-content/uploads/2016/03/South-African-National-Sex-Worker-HIV-Plan-2016-2019-FINAL-Launch-Copy....pdf&lt;/url&gt;&lt;/related-urls&gt;&lt;/urls&gt;&lt;/record&gt;&lt;/Cite&gt;&lt;Cite&gt;&lt;Author&gt;The South African National Aids Council (SANAC)&lt;/Author&gt;&lt;Year&gt;2017&lt;/Year&gt;&lt;RecNum&gt;215&lt;/RecNum&gt;&lt;record&gt;&lt;rec-number&gt;215&lt;/rec-number&gt;&lt;foreign-keys&gt;&lt;key app="EN" db-id="eare2taxlax2sqezt0kv0afm2vr2vt95dwsz" timestamp="1542354603"&gt;215&lt;/key&gt;&lt;/foreign-keys&gt;&lt;ref-type name="Generic"&gt;13&lt;/ref-type&gt;&lt;contributors&gt;&lt;authors&gt;&lt;author&gt;The South African National Aids Council (SANAC),&lt;/author&gt;&lt;/authors&gt;&lt;/contributors&gt;&lt;titles&gt;&lt;title&gt;The South African National LGBTI HIV Plan, 2017-2022&lt;/title&gt;&lt;/titles&gt;&lt;dates&gt;&lt;year&gt;2017&lt;/year&gt;&lt;/dates&gt;&lt;pub-location&gt;Pretoria&lt;/pub-location&gt;&lt;urls&gt;&lt;related-urls&gt;&lt;url&gt;http://sanac.org.za/wp-content/uploads/2017/06/LGBTI-HIV-Plan-Final.pdf&lt;/url&gt;&lt;/related-urls&gt;&lt;/urls&gt;&lt;/record&gt;&lt;/Cite&gt;&lt;/EndNote&gt;</w:instrText>
      </w:r>
      <w:r w:rsidR="00D6316E" w:rsidRPr="00DD6B0E">
        <w:fldChar w:fldCharType="separate"/>
      </w:r>
      <w:r w:rsidR="00FB0C84" w:rsidRPr="00DD6B0E">
        <w:rPr>
          <w:noProof/>
          <w:vertAlign w:val="superscript"/>
        </w:rPr>
        <w:t>10, 11</w:t>
      </w:r>
      <w:r w:rsidR="00D6316E" w:rsidRPr="00DD6B0E">
        <w:fldChar w:fldCharType="end"/>
      </w:r>
    </w:p>
    <w:p w14:paraId="6E1356C7" w14:textId="77777777" w:rsidR="00DF13BA" w:rsidRPr="00DD6B0E" w:rsidRDefault="00DF13BA" w:rsidP="00DF13BA"/>
    <w:p w14:paraId="76F502B5" w14:textId="77777777" w:rsidR="00C959AF" w:rsidRPr="00DD6B0E" w:rsidRDefault="00C959AF" w:rsidP="00C959AF">
      <w:pPr>
        <w:pStyle w:val="Heading2"/>
      </w:pPr>
      <w:bookmarkStart w:id="32" w:name="_Toc529426584"/>
      <w:bookmarkStart w:id="33" w:name="_Toc2870232"/>
      <w:r w:rsidRPr="00DD6B0E">
        <w:t>Adolescent girls and young women</w:t>
      </w:r>
      <w:bookmarkEnd w:id="32"/>
      <w:bookmarkEnd w:id="33"/>
    </w:p>
    <w:p w14:paraId="3075C1AE" w14:textId="77777777" w:rsidR="00C959AF" w:rsidRPr="00DD6B0E" w:rsidRDefault="00C959AF" w:rsidP="00C959AF">
      <w:bookmarkStart w:id="34" w:name="_Toc529426585"/>
    </w:p>
    <w:p w14:paraId="309407A7" w14:textId="77777777" w:rsidR="00C959AF" w:rsidRPr="00DD6B0E" w:rsidRDefault="00C959AF" w:rsidP="00C959AF">
      <w:pPr>
        <w:rPr>
          <w:b/>
        </w:rPr>
      </w:pPr>
      <w:r w:rsidRPr="00DD6B0E">
        <w:rPr>
          <w:b/>
        </w:rPr>
        <w:t>Unmet need for contraception among youth</w:t>
      </w:r>
      <w:bookmarkEnd w:id="34"/>
    </w:p>
    <w:p w14:paraId="39F66A89" w14:textId="77777777" w:rsidR="00C959AF" w:rsidRPr="00DD6B0E" w:rsidRDefault="00C959AF" w:rsidP="00C959AF">
      <w:r w:rsidRPr="00DD6B0E">
        <w:t xml:space="preserve">Adolescents girls and young women (AGYW) exhibit high incidence of HIV and high levels of </w:t>
      </w:r>
      <w:r w:rsidRPr="00DD6B0E">
        <w:rPr>
          <w:i/>
        </w:rPr>
        <w:t>unmet need for contraception</w:t>
      </w:r>
      <w:r w:rsidR="0098586A">
        <w:t xml:space="preserve"> (around 30%).</w:t>
      </w:r>
      <w:r w:rsidR="0098586A" w:rsidRPr="00DD6B0E">
        <w:fldChar w:fldCharType="begin"/>
      </w:r>
      <w:r w:rsidR="0098586A" w:rsidRPr="00DD6B0E">
        <w:instrText xml:space="preserve"> ADDIN EN.CITE &lt;EndNote&gt;&lt;Cite&gt;&lt;Author&gt;National Department of Health&lt;/Author&gt;&lt;Year&gt;2011&lt;/Year&gt;&lt;RecNum&gt;200&lt;/RecNum&gt;&lt;DisplayText&gt;&lt;style face="superscript"&gt;12&lt;/style&gt;&lt;/DisplayText&gt;&lt;record&gt;&lt;rec-number&gt;200&lt;/rec-number&gt;&lt;foreign-keys&gt;&lt;key app="EN" db-id="eare2taxlax2sqezt0kv0afm2vr2vt95dwsz" timestamp="1542273038"&gt;200&lt;/key&gt;&lt;/foreign-keys&gt;&lt;ref-type name="Generic"&gt;13&lt;/ref-type&gt;&lt;contributors&gt;&lt;authors&gt;&lt;author&gt;National Department of Health,&lt;/author&gt;&lt;/authors&gt;&lt;/contributors&gt;&lt;titles&gt;&lt;title&gt;Sexual and reproductive health and rights: Literature review and situation analysis undertaken to inform: Sexual and reproductive health: Fulfilling our Commitments&lt;/title&gt;&lt;/titles&gt;&lt;dates&gt;&lt;year&gt;2011&lt;/year&gt;&lt;/dates&gt;&lt;pub-location&gt;Pretoria&lt;/pub-location&gt;&lt;publisher&gt;Soul City&lt;/publisher&gt;&lt;urls&gt;&lt;related-urls&gt;&lt;url&gt;https://www.soulcity.org.za/projects/soul-city-series/soul-city-series-12/research/contraception/literature-review.srhr.pdf&lt;/url&gt;&lt;/related-urls&gt;&lt;/urls&gt;&lt;/record&gt;&lt;/Cite&gt;&lt;/EndNote&gt;</w:instrText>
      </w:r>
      <w:r w:rsidR="0098586A" w:rsidRPr="00DD6B0E">
        <w:fldChar w:fldCharType="separate"/>
      </w:r>
      <w:r w:rsidR="0098586A" w:rsidRPr="00DD6B0E">
        <w:rPr>
          <w:noProof/>
          <w:vertAlign w:val="superscript"/>
        </w:rPr>
        <w:t>12</w:t>
      </w:r>
      <w:r w:rsidR="0098586A" w:rsidRPr="00DD6B0E">
        <w:fldChar w:fldCharType="end"/>
      </w:r>
      <w:r w:rsidRPr="00DD6B0E">
        <w:t xml:space="preserve"> This has been demonstrated consistently from the demographic health surveys as shown in</w:t>
      </w:r>
      <w:r w:rsidR="00DF20F7" w:rsidRPr="00DD6B0E">
        <w:t xml:space="preserve"> </w:t>
      </w:r>
      <w:r w:rsidR="00DF20F7" w:rsidRPr="00DD6B0E">
        <w:fldChar w:fldCharType="begin"/>
      </w:r>
      <w:r w:rsidR="00DF20F7" w:rsidRPr="00DD6B0E">
        <w:instrText xml:space="preserve"> REF _Ref530059147 \h </w:instrText>
      </w:r>
      <w:r w:rsidR="00DF20F7" w:rsidRPr="00DD6B0E">
        <w:fldChar w:fldCharType="separate"/>
      </w:r>
      <w:r w:rsidR="00DF20F7" w:rsidRPr="00DD6B0E">
        <w:t xml:space="preserve">Figure </w:t>
      </w:r>
      <w:r w:rsidR="00DF20F7" w:rsidRPr="00DD6B0E">
        <w:rPr>
          <w:noProof/>
        </w:rPr>
        <w:t>2</w:t>
      </w:r>
      <w:r w:rsidR="00DF20F7" w:rsidRPr="00DD6B0E">
        <w:fldChar w:fldCharType="end"/>
      </w:r>
      <w:r w:rsidRPr="00DD6B0E">
        <w:t xml:space="preserve">. </w:t>
      </w:r>
    </w:p>
    <w:p w14:paraId="3D61CD95" w14:textId="77777777" w:rsidR="00B52E19" w:rsidRPr="00DD6B0E" w:rsidRDefault="00B52E19" w:rsidP="00C959AF"/>
    <w:p w14:paraId="6C188F5D" w14:textId="77777777" w:rsidR="00B52E19" w:rsidRPr="00DD6B0E" w:rsidRDefault="00B52E19" w:rsidP="009B2AAD">
      <w:pPr>
        <w:keepNext/>
        <w:jc w:val="center"/>
      </w:pPr>
      <w:r w:rsidRPr="00DD6B0E">
        <w:rPr>
          <w:noProof/>
          <w:lang w:val="en-ZA" w:eastAsia="en-ZA"/>
        </w:rPr>
        <w:lastRenderedPageBreak/>
        <w:drawing>
          <wp:inline distT="0" distB="0" distL="0" distR="0" wp14:anchorId="7614F13B" wp14:editId="1C776876">
            <wp:extent cx="5041900" cy="2857500"/>
            <wp:effectExtent l="0" t="0" r="12700" b="12700"/>
            <wp:docPr id="2" name="Chart 2">
              <a:extLst xmlns:a="http://schemas.openxmlformats.org/drawingml/2006/main">
                <a:ext uri="{FF2B5EF4-FFF2-40B4-BE49-F238E27FC236}">
                  <a16:creationId xmlns:a16="http://schemas.microsoft.com/office/drawing/2014/main" id="{00000000-0008-0000-00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40D282" w14:textId="77777777" w:rsidR="00B52E19" w:rsidRPr="00DD6B0E" w:rsidRDefault="00B52E19" w:rsidP="00B52E19">
      <w:pPr>
        <w:pStyle w:val="Caption"/>
      </w:pPr>
      <w:bookmarkStart w:id="35" w:name="_Ref530059147"/>
      <w:bookmarkStart w:id="36" w:name="_Toc2868810"/>
      <w:r w:rsidRPr="00DD6B0E">
        <w:t xml:space="preserve">Figure </w:t>
      </w:r>
      <w:r w:rsidRPr="00DD6B0E">
        <w:fldChar w:fldCharType="begin"/>
      </w:r>
      <w:r w:rsidRPr="00DD6B0E">
        <w:instrText xml:space="preserve"> SEQ Figure \* ARABIC </w:instrText>
      </w:r>
      <w:r w:rsidRPr="00DD6B0E">
        <w:fldChar w:fldCharType="separate"/>
      </w:r>
      <w:r w:rsidR="000027A0" w:rsidRPr="00DD6B0E">
        <w:rPr>
          <w:noProof/>
        </w:rPr>
        <w:t>2</w:t>
      </w:r>
      <w:r w:rsidRPr="00DD6B0E">
        <w:fldChar w:fldCharType="end"/>
      </w:r>
      <w:bookmarkEnd w:id="35"/>
      <w:r w:rsidRPr="00DD6B0E">
        <w:t>. Unmet need for contraception among youth under 25 years old</w:t>
      </w:r>
      <w:bookmarkEnd w:id="36"/>
    </w:p>
    <w:p w14:paraId="22D8721C" w14:textId="77777777" w:rsidR="00C959AF" w:rsidRPr="00DD6B0E" w:rsidRDefault="00C959AF" w:rsidP="00C959AF">
      <w:r w:rsidRPr="00DD6B0E">
        <w:t xml:space="preserve"> The mix of methods of contraception used by young women is also uneven. For example the popularity of progestin only injectable contraception in South Africa</w:t>
      </w:r>
      <w:r w:rsidR="00EB7580" w:rsidRPr="00DD6B0E">
        <w:t xml:space="preserve">, </w:t>
      </w:r>
      <w:r w:rsidRPr="00DD6B0E">
        <w:t xml:space="preserve">specifically among </w:t>
      </w:r>
      <w:r w:rsidR="004E1202" w:rsidRPr="00DD6B0E">
        <w:t>AGYW</w:t>
      </w:r>
      <w:r w:rsidRPr="00DD6B0E">
        <w:t>, is attributed to its convenience</w:t>
      </w:r>
      <w:r w:rsidR="00EB7580" w:rsidRPr="00DD6B0E">
        <w:t>,</w:t>
      </w:r>
      <w:r w:rsidRPr="00DD6B0E">
        <w:t xml:space="preserve"> high acceptability among clients and health providers, and cost effectiveness.</w:t>
      </w:r>
      <w:r w:rsidR="00EB7580" w:rsidRPr="00DD6B0E">
        <w:fldChar w:fldCharType="begin"/>
      </w:r>
      <w:r w:rsidR="00FB0C84" w:rsidRPr="00DD6B0E">
        <w:instrText xml:space="preserve"> ADDIN EN.CITE &lt;EndNote&gt;&lt;Cite&gt;&lt;Author&gt;National Department of Health&lt;/Author&gt;&lt;Year&gt;2011&lt;/Year&gt;&lt;RecNum&gt;200&lt;/RecNum&gt;&lt;DisplayText&gt;&lt;style face="superscript"&gt;12&lt;/style&gt;&lt;/DisplayText&gt;&lt;record&gt;&lt;rec-number&gt;200&lt;/rec-number&gt;&lt;foreign-keys&gt;&lt;key app="EN" db-id="eare2taxlax2sqezt0kv0afm2vr2vt95dwsz" timestamp="1542273038"&gt;200&lt;/key&gt;&lt;/foreign-keys&gt;&lt;ref-type name="Generic"&gt;13&lt;/ref-type&gt;&lt;contributors&gt;&lt;authors&gt;&lt;author&gt;National Department of Health,&lt;/author&gt;&lt;/authors&gt;&lt;/contributors&gt;&lt;titles&gt;&lt;title&gt;Sexual and reproductive health and rights: Literature review and situation analysis undertaken to inform: Sexual and reproductive health: Fulfilling our Commitments&lt;/title&gt;&lt;/titles&gt;&lt;dates&gt;&lt;year&gt;2011&lt;/year&gt;&lt;/dates&gt;&lt;pub-location&gt;Pretoria&lt;/pub-location&gt;&lt;publisher&gt;Soul City&lt;/publisher&gt;&lt;urls&gt;&lt;related-urls&gt;&lt;url&gt;https://www.soulcity.org.za/projects/soul-city-series/soul-city-series-12/research/contraception/literature-review.srhr.pdf&lt;/url&gt;&lt;/related-urls&gt;&lt;/urls&gt;&lt;/record&gt;&lt;/Cite&gt;&lt;/EndNote&gt;</w:instrText>
      </w:r>
      <w:r w:rsidR="00EB7580" w:rsidRPr="00DD6B0E">
        <w:fldChar w:fldCharType="separate"/>
      </w:r>
      <w:r w:rsidR="00FB0C84" w:rsidRPr="00DD6B0E">
        <w:rPr>
          <w:noProof/>
          <w:vertAlign w:val="superscript"/>
        </w:rPr>
        <w:t>12</w:t>
      </w:r>
      <w:r w:rsidR="00EB7580" w:rsidRPr="00DD6B0E">
        <w:fldChar w:fldCharType="end"/>
      </w:r>
      <w:r w:rsidR="00EB7580" w:rsidRPr="00DD6B0E">
        <w:t xml:space="preserve"> </w:t>
      </w:r>
      <w:r w:rsidRPr="00DD6B0E">
        <w:t>This has resulted in a poor contraceptive mix among young women.</w:t>
      </w:r>
    </w:p>
    <w:p w14:paraId="649E6E71" w14:textId="77777777" w:rsidR="00874C5A" w:rsidRPr="00DD6B0E" w:rsidRDefault="00874C5A" w:rsidP="00C959AF"/>
    <w:p w14:paraId="2CFFCFD3" w14:textId="77777777" w:rsidR="00874C5A" w:rsidRPr="00DD6B0E" w:rsidRDefault="00874C5A" w:rsidP="00874C5A">
      <w:pPr>
        <w:keepNext/>
      </w:pPr>
      <w:r w:rsidRPr="00DD6B0E">
        <w:rPr>
          <w:noProof/>
          <w:lang w:val="en-ZA" w:eastAsia="en-ZA"/>
        </w:rPr>
        <mc:AlternateContent>
          <mc:Choice Requires="wpg">
            <w:drawing>
              <wp:inline distT="0" distB="0" distL="0" distR="0" wp14:anchorId="2BEF2C71" wp14:editId="1188C006">
                <wp:extent cx="6196192" cy="1770380"/>
                <wp:effectExtent l="0" t="0" r="14605" b="7620"/>
                <wp:docPr id="4" name="Group 4"/>
                <wp:cNvGraphicFramePr/>
                <a:graphic xmlns:a="http://schemas.openxmlformats.org/drawingml/2006/main">
                  <a:graphicData uri="http://schemas.microsoft.com/office/word/2010/wordprocessingGroup">
                    <wpg:wgp>
                      <wpg:cNvGrpSpPr/>
                      <wpg:grpSpPr>
                        <a:xfrm>
                          <a:off x="0" y="0"/>
                          <a:ext cx="6196192" cy="1770380"/>
                          <a:chOff x="0" y="0"/>
                          <a:chExt cx="6196192" cy="1770380"/>
                        </a:xfrm>
                      </wpg:grpSpPr>
                      <wpg:graphicFrame>
                        <wpg:cNvPr id="1" name="Chart 1">
                          <a:extLst>
                            <a:ext uri="{FF2B5EF4-FFF2-40B4-BE49-F238E27FC236}">
                              <a16:creationId xmlns:a16="http://schemas.microsoft.com/office/drawing/2014/main" id="{00000000-0008-0000-0000-00000D000000}"/>
                            </a:ext>
                          </a:extLst>
                        </wpg:cNvPr>
                        <wpg:cNvFrPr>
                          <a:graphicFrameLocks noChangeAspect="1"/>
                        </wpg:cNvFrPr>
                        <wpg:xfrm>
                          <a:off x="0" y="0"/>
                          <a:ext cx="3108960" cy="1770380"/>
                        </wpg:xfrm>
                        <a:graphic>
                          <a:graphicData uri="http://schemas.openxmlformats.org/drawingml/2006/chart">
                            <c:chart xmlns:c="http://schemas.openxmlformats.org/drawingml/2006/chart" xmlns:r="http://schemas.openxmlformats.org/officeDocument/2006/relationships" r:id="rId18"/>
                          </a:graphicData>
                        </a:graphic>
                      </wpg:graphicFrame>
                      <wpg:graphicFrame>
                        <wpg:cNvPr id="3" name="Chart 3">
                          <a:extLst>
                            <a:ext uri="{FF2B5EF4-FFF2-40B4-BE49-F238E27FC236}">
                              <a16:creationId xmlns:a16="http://schemas.microsoft.com/office/drawing/2014/main" id="{00000000-0008-0000-0000-00000E000000}"/>
                            </a:ext>
                          </a:extLst>
                        </wpg:cNvPr>
                        <wpg:cNvFrPr>
                          <a:graphicFrameLocks noChangeAspect="1"/>
                        </wpg:cNvFrPr>
                        <wpg:xfrm>
                          <a:off x="3087232" y="0"/>
                          <a:ext cx="3108960" cy="1770380"/>
                        </wpg:xfrm>
                        <a:graphic>
                          <a:graphicData uri="http://schemas.openxmlformats.org/drawingml/2006/chart">
                            <c:chart xmlns:c="http://schemas.openxmlformats.org/drawingml/2006/chart" xmlns:r="http://schemas.openxmlformats.org/officeDocument/2006/relationships" r:id="rId19"/>
                          </a:graphicData>
                        </a:graphic>
                      </wpg:graphicFrame>
                    </wpg:wgp>
                  </a:graphicData>
                </a:graphic>
              </wp:inline>
            </w:drawing>
          </mc:Choice>
          <mc:Fallback>
            <w:pict>
              <v:group w14:anchorId="57697010" id="Group 4" o:spid="_x0000_s1026" style="width:487.9pt;height:139.4pt;mso-position-horizontal-relative:char;mso-position-vertical-relative:line" coordsize="61961,17703"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&#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7" type="#_x0000_t75" style="position:absolute;left:-60;top:-60;width:31210;height:177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">
                  <v:imagedata r:id="rId22" o:title=""/>
                </v:shape>
                <v:shape id="Chart 3" o:spid="_x0000_s1028" type="#_x0000_t75" style="position:absolute;left:30784;top:-60;width:31212;height:177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">
                  <v:imagedata r:id="rId23" o:title=""/>
                </v:shape>
                <w10:anchorlock/>
              </v:group>
            </w:pict>
          </mc:Fallback>
        </mc:AlternateContent>
      </w:r>
    </w:p>
    <w:p w14:paraId="6CD4A545" w14:textId="77777777" w:rsidR="004E1202" w:rsidRPr="00DD6B0E" w:rsidRDefault="00874C5A" w:rsidP="00874C5A">
      <w:pPr>
        <w:pStyle w:val="Caption"/>
      </w:pPr>
      <w:bookmarkStart w:id="37" w:name="_Toc2868811"/>
      <w:r w:rsidRPr="00DD6B0E">
        <w:t xml:space="preserve">Figure </w:t>
      </w:r>
      <w:r w:rsidRPr="00DD6B0E">
        <w:fldChar w:fldCharType="begin"/>
      </w:r>
      <w:r w:rsidRPr="00DD6B0E">
        <w:instrText xml:space="preserve"> SEQ Figure \* ARABIC </w:instrText>
      </w:r>
      <w:r w:rsidRPr="00DD6B0E">
        <w:fldChar w:fldCharType="separate"/>
      </w:r>
      <w:r w:rsidR="000027A0" w:rsidRPr="00DD6B0E">
        <w:rPr>
          <w:noProof/>
        </w:rPr>
        <w:t>3</w:t>
      </w:r>
      <w:r w:rsidRPr="00DD6B0E">
        <w:fldChar w:fldCharType="end"/>
      </w:r>
      <w:r w:rsidRPr="00DD6B0E">
        <w:t xml:space="preserve">. Types of contraception used among </w:t>
      </w:r>
      <w:proofErr w:type="gramStart"/>
      <w:r w:rsidRPr="00DD6B0E">
        <w:t>15-29 and 20-24 year</w:t>
      </w:r>
      <w:proofErr w:type="gramEnd"/>
      <w:r w:rsidRPr="00DD6B0E">
        <w:t xml:space="preserve"> olds</w:t>
      </w:r>
      <w:bookmarkEnd w:id="37"/>
    </w:p>
    <w:p w14:paraId="34D53D2E" w14:textId="77777777" w:rsidR="00B14EE7" w:rsidRPr="00DD6B0E" w:rsidRDefault="00B14EE7" w:rsidP="00B14EE7">
      <w:pPr>
        <w:rPr>
          <w:b/>
        </w:rPr>
      </w:pPr>
      <w:bookmarkStart w:id="38" w:name="_Toc529426586"/>
      <w:r w:rsidRPr="00DD6B0E">
        <w:rPr>
          <w:b/>
        </w:rPr>
        <w:t>HIV acquisition risk among youth</w:t>
      </w:r>
      <w:bookmarkEnd w:id="38"/>
    </w:p>
    <w:p w14:paraId="7398E3F3" w14:textId="77777777" w:rsidR="00B14EE7" w:rsidRPr="00DD6B0E" w:rsidRDefault="00B14EE7" w:rsidP="00B14EE7">
      <w:r w:rsidRPr="00DD6B0E">
        <w:t xml:space="preserve">Many South African youth </w:t>
      </w:r>
      <w:r w:rsidR="006B21A9">
        <w:t xml:space="preserve">are sexually active and </w:t>
      </w:r>
      <w:r w:rsidR="00667F62">
        <w:t>practice</w:t>
      </w:r>
      <w:r w:rsidRPr="00DD6B0E">
        <w:t xml:space="preserve"> risky sexual behaviour. There is </w:t>
      </w:r>
      <w:r w:rsidR="006B21A9">
        <w:t xml:space="preserve">a </w:t>
      </w:r>
      <w:r w:rsidRPr="00DD6B0E">
        <w:t>need to accelerate the implementation of strategies that specifically address HIV among young people, where the incidence of unwanted pregnancies and HIV displays worrying trends. When asked about sexual behaviour in the past 12 months, youth aged 15-24 years reported</w:t>
      </w:r>
      <w:r w:rsidR="0098586A" w:rsidRPr="00DD6B0E">
        <w:fldChar w:fldCharType="begin"/>
      </w:r>
      <w:r w:rsidR="0098586A" w:rsidRPr="00DD6B0E">
        <w:instrText xml:space="preserve"> ADDIN EN.CITE &lt;EndNote&gt;&lt;Cite&gt;&lt;Author&gt;National Department of Health&lt;/Author&gt;&lt;Year&gt;2011&lt;/Year&gt;&lt;RecNum&gt;200&lt;/RecNum&gt;&lt;DisplayText&gt;&lt;style face="superscript"&gt;12&lt;/style&gt;&lt;/DisplayText&gt;&lt;record&gt;&lt;rec-number&gt;200&lt;/rec-number&gt;&lt;foreign-keys&gt;&lt;key app="EN" db-id="eare2taxlax2sqezt0kv0afm2vr2vt95dwsz" timestamp="1542273038"&gt;200&lt;/key&gt;&lt;/foreign-keys&gt;&lt;ref-type name="Generic"&gt;13&lt;/ref-type&gt;&lt;contributors&gt;&lt;authors&gt;&lt;author&gt;National Department of Health,&lt;/author&gt;&lt;/authors&gt;&lt;/contributors&gt;&lt;titles&gt;&lt;title&gt;Sexual and reproductive health and rights: Literature review and situation analysis undertaken to inform: Sexual and reproductive health: Fulfilling our Commitments&lt;/title&gt;&lt;/titles&gt;&lt;dates&gt;&lt;year&gt;2011&lt;/year&gt;&lt;/dates&gt;&lt;pub-location&gt;Pretoria&lt;/pub-location&gt;&lt;publisher&gt;Soul City&lt;/publisher&gt;&lt;urls&gt;&lt;related-urls&gt;&lt;url&gt;https://www.soulcity.org.za/projects/soul-city-series/soul-city-series-12/research/contraception/literature-review.srhr.pdf&lt;/url&gt;&lt;/related-urls&gt;&lt;/urls&gt;&lt;/record&gt;&lt;/Cite&gt;&lt;/EndNote&gt;</w:instrText>
      </w:r>
      <w:r w:rsidR="0098586A" w:rsidRPr="00DD6B0E">
        <w:fldChar w:fldCharType="separate"/>
      </w:r>
      <w:r w:rsidR="0098586A" w:rsidRPr="00DD6B0E">
        <w:rPr>
          <w:noProof/>
          <w:vertAlign w:val="superscript"/>
        </w:rPr>
        <w:t>12</w:t>
      </w:r>
      <w:r w:rsidR="0098586A" w:rsidRPr="00DD6B0E">
        <w:fldChar w:fldCharType="end"/>
      </w:r>
      <w:r w:rsidRPr="00DD6B0E">
        <w:t>:</w:t>
      </w:r>
    </w:p>
    <w:p w14:paraId="4B6DE41A" w14:textId="77777777" w:rsidR="00B14EE7" w:rsidRPr="00DD6B0E" w:rsidRDefault="00B14EE7" w:rsidP="00C21890">
      <w:pPr>
        <w:pStyle w:val="ListParagraph"/>
        <w:numPr>
          <w:ilvl w:val="0"/>
          <w:numId w:val="11"/>
        </w:numPr>
      </w:pPr>
      <w:r w:rsidRPr="00DD6B0E">
        <w:t xml:space="preserve">5% of young women reported </w:t>
      </w:r>
      <w:r w:rsidR="00122481" w:rsidRPr="00DD6B0E">
        <w:t>two</w:t>
      </w:r>
      <w:r w:rsidRPr="00DD6B0E">
        <w:t xml:space="preserve"> or more sexual partners </w:t>
      </w:r>
    </w:p>
    <w:p w14:paraId="51D498FA" w14:textId="77777777" w:rsidR="00B14EE7" w:rsidRPr="00DD6B0E" w:rsidRDefault="00B14EE7" w:rsidP="00C21890">
      <w:pPr>
        <w:pStyle w:val="ListParagraph"/>
        <w:numPr>
          <w:ilvl w:val="0"/>
          <w:numId w:val="11"/>
        </w:numPr>
      </w:pPr>
      <w:r w:rsidRPr="00DD6B0E">
        <w:t xml:space="preserve">52% of young women reported sex with a partner who is not their spouse or living with them </w:t>
      </w:r>
    </w:p>
    <w:p w14:paraId="63FD9F5C" w14:textId="77777777" w:rsidR="00B14EE7" w:rsidRPr="00DD6B0E" w:rsidRDefault="00B14EE7" w:rsidP="00C21890">
      <w:pPr>
        <w:pStyle w:val="ListParagraph"/>
        <w:numPr>
          <w:ilvl w:val="0"/>
          <w:numId w:val="11"/>
        </w:numPr>
      </w:pPr>
      <w:r w:rsidRPr="00DD6B0E">
        <w:t>62% of young, unmarried women not living with a partner used a condom at last sex</w:t>
      </w:r>
    </w:p>
    <w:p w14:paraId="13D785E2" w14:textId="77777777" w:rsidR="00B14EE7" w:rsidRPr="00DD6B0E" w:rsidRDefault="00B14EE7" w:rsidP="00C21890">
      <w:pPr>
        <w:pStyle w:val="ListParagraph"/>
        <w:numPr>
          <w:ilvl w:val="0"/>
          <w:numId w:val="11"/>
        </w:numPr>
      </w:pPr>
      <w:r w:rsidRPr="00DD6B0E">
        <w:t>Only 38% of young women 15-19 and 67% aged 20-24 years reported that they tested for HIV</w:t>
      </w:r>
    </w:p>
    <w:p w14:paraId="4E37F370" w14:textId="77777777" w:rsidR="00122481" w:rsidRPr="00DD6B0E" w:rsidRDefault="00B14EE7" w:rsidP="00C21890">
      <w:pPr>
        <w:pStyle w:val="ListParagraph"/>
        <w:numPr>
          <w:ilvl w:val="0"/>
          <w:numId w:val="11"/>
        </w:numPr>
      </w:pPr>
      <w:r w:rsidRPr="00DD6B0E">
        <w:t>Only 29% of young men 15-19 and 49% of men 20-24 years reported that they tested for HIV</w:t>
      </w:r>
    </w:p>
    <w:p w14:paraId="5382DC57" w14:textId="77777777" w:rsidR="00874C5A" w:rsidRPr="00DD6B0E" w:rsidRDefault="00BD62FD" w:rsidP="00B14EE7">
      <w:pPr>
        <w:rPr>
          <w:b/>
        </w:rPr>
      </w:pPr>
      <w:r w:rsidRPr="00DD6B0E">
        <w:rPr>
          <w:b/>
        </w:rPr>
        <w:lastRenderedPageBreak/>
        <w:t>Teen pregnancy and motherhood</w:t>
      </w:r>
    </w:p>
    <w:p w14:paraId="5E4BC87A" w14:textId="77777777" w:rsidR="00BD62FD" w:rsidRPr="00DD6B0E" w:rsidRDefault="00BD62FD" w:rsidP="00BD62FD">
      <w:pPr>
        <w:jc w:val="both"/>
        <w:rPr>
          <w:vertAlign w:val="superscript"/>
          <w:lang w:eastAsia="en-GB"/>
        </w:rPr>
      </w:pPr>
      <w:r w:rsidRPr="00DD6B0E">
        <w:rPr>
          <w:lang w:eastAsia="en-GB"/>
        </w:rPr>
        <w:t>South Africa’s teenage pregnancy rate has shown little change since 1998.</w:t>
      </w:r>
    </w:p>
    <w:p w14:paraId="1C56C61E" w14:textId="77777777" w:rsidR="00BD62FD" w:rsidRPr="00DD6B0E" w:rsidRDefault="00BD62FD" w:rsidP="00B14EE7">
      <w:pPr>
        <w:rPr>
          <w:b/>
        </w:rPr>
      </w:pPr>
    </w:p>
    <w:p w14:paraId="47FB1F8D" w14:textId="77777777" w:rsidR="00BD62FD" w:rsidRPr="00DD6B0E" w:rsidRDefault="00BD62FD" w:rsidP="00BD62FD">
      <w:pPr>
        <w:keepNext/>
      </w:pPr>
      <w:r w:rsidRPr="00DD6B0E">
        <w:rPr>
          <w:noProof/>
          <w:lang w:val="en-ZA" w:eastAsia="en-ZA"/>
        </w:rPr>
        <w:drawing>
          <wp:inline distT="0" distB="0" distL="0" distR="0" wp14:anchorId="463B58E8" wp14:editId="6DCE94FE">
            <wp:extent cx="5016500" cy="2857500"/>
            <wp:effectExtent l="0" t="0" r="12700" b="12700"/>
            <wp:docPr id="6" name="Chart 6">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7F635F9" w14:textId="77777777" w:rsidR="00BD62FD" w:rsidRPr="00DD6B0E" w:rsidRDefault="00BD62FD" w:rsidP="00BD62FD">
      <w:pPr>
        <w:pStyle w:val="Caption"/>
        <w:rPr>
          <w:b/>
        </w:rPr>
      </w:pPr>
      <w:bookmarkStart w:id="39" w:name="_Ref530061221"/>
      <w:bookmarkStart w:id="40" w:name="_Toc2868812"/>
      <w:r w:rsidRPr="00DD6B0E">
        <w:t xml:space="preserve">Figure </w:t>
      </w:r>
      <w:r w:rsidRPr="00DD6B0E">
        <w:fldChar w:fldCharType="begin"/>
      </w:r>
      <w:r w:rsidRPr="00DD6B0E">
        <w:instrText xml:space="preserve"> SEQ Figure \* ARABIC </w:instrText>
      </w:r>
      <w:r w:rsidRPr="00DD6B0E">
        <w:fldChar w:fldCharType="separate"/>
      </w:r>
      <w:r w:rsidR="000027A0" w:rsidRPr="00DD6B0E">
        <w:rPr>
          <w:noProof/>
        </w:rPr>
        <w:t>4</w:t>
      </w:r>
      <w:r w:rsidRPr="00DD6B0E">
        <w:fldChar w:fldCharType="end"/>
      </w:r>
      <w:bookmarkEnd w:id="39"/>
      <w:r w:rsidRPr="00DD6B0E">
        <w:t>. Percentage of young women, age 15-19 years, who have begun childbearing</w:t>
      </w:r>
      <w:bookmarkEnd w:id="40"/>
    </w:p>
    <w:p w14:paraId="0B814B74" w14:textId="77777777" w:rsidR="00BD62FD" w:rsidRPr="00DD6B0E" w:rsidRDefault="00BD62FD" w:rsidP="00BD62FD">
      <w:r w:rsidRPr="00DD6B0E">
        <w:rPr>
          <w:noProof/>
          <w:lang w:val="en-ZA" w:eastAsia="en-ZA"/>
        </w:rPr>
        <mc:AlternateContent>
          <mc:Choice Requires="wps">
            <w:drawing>
              <wp:anchor distT="0" distB="0" distL="114300" distR="114300" simplePos="0" relativeHeight="251659264" behindDoc="0" locked="0" layoutInCell="1" allowOverlap="1" wp14:anchorId="2936D6E0" wp14:editId="37DE19EE">
                <wp:simplePos x="0" y="0"/>
                <wp:positionH relativeFrom="column">
                  <wp:posOffset>0</wp:posOffset>
                </wp:positionH>
                <wp:positionV relativeFrom="paragraph">
                  <wp:posOffset>0</wp:posOffset>
                </wp:positionV>
                <wp:extent cx="1828800" cy="1828800"/>
                <wp:effectExtent l="0" t="0" r="6350" b="0"/>
                <wp:wrapSquare wrapText="bothSides"/>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1F1F8C42" w14:textId="77777777" w:rsidR="00C525A1" w:rsidRPr="00BD62FD" w:rsidRDefault="00C525A1" w:rsidP="00652B0F">
                            <w:pPr>
                              <w:rPr>
                                <w:sz w:val="20"/>
                              </w:rPr>
                            </w:pPr>
                            <w:r w:rsidRPr="00BD62FD">
                              <w:rPr>
                                <w:sz w:val="20"/>
                              </w:rPr>
                              <w:t>Nationally, 16% of women 15-19 years have begun childbearing</w:t>
                            </w:r>
                            <w:r>
                              <w:rPr>
                                <w:sz w:val="20"/>
                              </w:rPr>
                              <w:t>:</w:t>
                            </w:r>
                            <w:r w:rsidRPr="00BD62FD">
                              <w:rPr>
                                <w:sz w:val="20"/>
                              </w:rPr>
                              <w:t xml:space="preserve"> ranging from 8% in Western Cape to 20% in Northern Cape and North </w:t>
                            </w:r>
                            <w:r w:rsidRPr="00BD62FD">
                              <w:rPr>
                                <w:sz w:val="20"/>
                                <w:szCs w:val="20"/>
                              </w:rPr>
                              <w:t xml:space="preserve">West. </w:t>
                            </w:r>
                            <w:r w:rsidRPr="00BD62FD">
                              <w:rPr>
                                <w:sz w:val="20"/>
                                <w:szCs w:val="20"/>
                              </w:rPr>
                              <w:fldChar w:fldCharType="begin"/>
                            </w:r>
                            <w:r w:rsidRPr="00BD62FD">
                              <w:rPr>
                                <w:sz w:val="20"/>
                                <w:szCs w:val="20"/>
                              </w:rPr>
                              <w:instrText xml:space="preserve"> REF _Ref530061221 \h </w:instrText>
                            </w:r>
                            <w:r>
                              <w:rPr>
                                <w:sz w:val="20"/>
                                <w:szCs w:val="20"/>
                              </w:rPr>
                              <w:instrText xml:space="preserve"> \* MERGEFORMAT </w:instrText>
                            </w:r>
                            <w:r w:rsidRPr="00BD62FD">
                              <w:rPr>
                                <w:sz w:val="20"/>
                                <w:szCs w:val="20"/>
                              </w:rPr>
                            </w:r>
                            <w:r w:rsidRPr="00BD62FD">
                              <w:rPr>
                                <w:sz w:val="20"/>
                                <w:szCs w:val="20"/>
                              </w:rPr>
                              <w:fldChar w:fldCharType="separate"/>
                            </w:r>
                            <w:r w:rsidRPr="00BD62FD">
                              <w:rPr>
                                <w:sz w:val="20"/>
                                <w:szCs w:val="20"/>
                              </w:rPr>
                              <w:t xml:space="preserve">Figure </w:t>
                            </w:r>
                            <w:r w:rsidRPr="00BD62FD">
                              <w:rPr>
                                <w:noProof/>
                                <w:sz w:val="20"/>
                                <w:szCs w:val="20"/>
                              </w:rPr>
                              <w:t>4</w:t>
                            </w:r>
                            <w:r w:rsidRPr="00BD62FD">
                              <w:rPr>
                                <w:sz w:val="20"/>
                                <w:szCs w:val="20"/>
                              </w:rPr>
                              <w:fldChar w:fldCharType="end"/>
                            </w:r>
                            <w:r w:rsidRPr="00BD62FD">
                              <w:rPr>
                                <w:sz w:val="20"/>
                                <w:szCs w:val="20"/>
                              </w:rPr>
                              <w:t xml:space="preserve"> illustrates</w:t>
                            </w:r>
                            <w:r w:rsidRPr="00BD62FD">
                              <w:rPr>
                                <w:sz w:val="20"/>
                              </w:rPr>
                              <w:t xml:space="preserve"> the modest shifts in teen motherhood from 1998 to 2016</w:t>
                            </w:r>
                            <w:r>
                              <w:rPr>
                                <w:sz w:val="20"/>
                              </w:rPr>
                              <w:t xml:space="preserve"> - </w:t>
                            </w:r>
                            <w:r w:rsidRPr="00BD62FD">
                              <w:rPr>
                                <w:sz w:val="20"/>
                              </w:rPr>
                              <w:t xml:space="preserve"> most notable is the increase in motherhood among the youngest age group and the decline among 19 year olds</w:t>
                            </w:r>
                            <w:r>
                              <w:rPr>
                                <w:sz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936D6E0" id="Text Box 7" o:spid="_x0000_s1027"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" fillcolor="#e2efd9 [665]" stroked="f" strokeweight=".5pt">
                <v:textbox style="mso-fit-shape-to-text:t">
                  <w:txbxContent>
                    <w:p w14:paraId="1F1F8C42" w14:textId="77777777" w:rsidR="00C525A1" w:rsidRPr="00BD62FD" w:rsidRDefault="00C525A1" w:rsidP="00652B0F">
                      <w:pPr>
                        <w:rPr>
                          <w:sz w:val="20"/>
                        </w:rPr>
                      </w:pPr>
                      <w:r w:rsidRPr="00BD62FD">
                        <w:rPr>
                          <w:sz w:val="20"/>
                        </w:rPr>
                        <w:t>Nationally, 16% of women 15-19 years have begun childbearing</w:t>
                      </w:r>
                      <w:r>
                        <w:rPr>
                          <w:sz w:val="20"/>
                        </w:rPr>
                        <w:t>:</w:t>
                      </w:r>
                      <w:r w:rsidRPr="00BD62FD">
                        <w:rPr>
                          <w:sz w:val="20"/>
                        </w:rPr>
                        <w:t xml:space="preserve"> ranging from 8% in Western Cape to 20% in Northern Cape and North </w:t>
                      </w:r>
                      <w:r w:rsidRPr="00BD62FD">
                        <w:rPr>
                          <w:sz w:val="20"/>
                          <w:szCs w:val="20"/>
                        </w:rPr>
                        <w:t xml:space="preserve">West. </w:t>
                      </w:r>
                      <w:r w:rsidRPr="00BD62FD">
                        <w:rPr>
                          <w:sz w:val="20"/>
                          <w:szCs w:val="20"/>
                        </w:rPr>
                        <w:fldChar w:fldCharType="begin"/>
                      </w:r>
                      <w:r w:rsidRPr="00BD62FD">
                        <w:rPr>
                          <w:sz w:val="20"/>
                          <w:szCs w:val="20"/>
                        </w:rPr>
                        <w:instrText xml:space="preserve"> REF _Ref530061221 \h </w:instrText>
                      </w:r>
                      <w:r>
                        <w:rPr>
                          <w:sz w:val="20"/>
                          <w:szCs w:val="20"/>
                        </w:rPr>
                        <w:instrText xml:space="preserve"> \* MERGEFORMAT </w:instrText>
                      </w:r>
                      <w:r w:rsidRPr="00BD62FD">
                        <w:rPr>
                          <w:sz w:val="20"/>
                          <w:szCs w:val="20"/>
                        </w:rPr>
                      </w:r>
                      <w:r w:rsidRPr="00BD62FD">
                        <w:rPr>
                          <w:sz w:val="20"/>
                          <w:szCs w:val="20"/>
                        </w:rPr>
                        <w:fldChar w:fldCharType="separate"/>
                      </w:r>
                      <w:r w:rsidRPr="00BD62FD">
                        <w:rPr>
                          <w:sz w:val="20"/>
                          <w:szCs w:val="20"/>
                        </w:rPr>
                        <w:t xml:space="preserve">Figure </w:t>
                      </w:r>
                      <w:r w:rsidRPr="00BD62FD">
                        <w:rPr>
                          <w:noProof/>
                          <w:sz w:val="20"/>
                          <w:szCs w:val="20"/>
                        </w:rPr>
                        <w:t>4</w:t>
                      </w:r>
                      <w:r w:rsidRPr="00BD62FD">
                        <w:rPr>
                          <w:sz w:val="20"/>
                          <w:szCs w:val="20"/>
                        </w:rPr>
                        <w:fldChar w:fldCharType="end"/>
                      </w:r>
                      <w:r w:rsidRPr="00BD62FD">
                        <w:rPr>
                          <w:sz w:val="20"/>
                          <w:szCs w:val="20"/>
                        </w:rPr>
                        <w:t xml:space="preserve"> illustrates</w:t>
                      </w:r>
                      <w:r w:rsidRPr="00BD62FD">
                        <w:rPr>
                          <w:sz w:val="20"/>
                        </w:rPr>
                        <w:t xml:space="preserve"> the modest shifts in teen motherhood from 1998 to 2016</w:t>
                      </w:r>
                      <w:r>
                        <w:rPr>
                          <w:sz w:val="20"/>
                        </w:rPr>
                        <w:t xml:space="preserve"> - </w:t>
                      </w:r>
                      <w:r w:rsidRPr="00BD62FD">
                        <w:rPr>
                          <w:sz w:val="20"/>
                        </w:rPr>
                        <w:t xml:space="preserve"> most notable is the increase in motherhood among the youngest age group and the decline among 19 year olds</w:t>
                      </w:r>
                      <w:r>
                        <w:rPr>
                          <w:sz w:val="20"/>
                        </w:rPr>
                        <w:t>.</w:t>
                      </w:r>
                    </w:p>
                  </w:txbxContent>
                </v:textbox>
                <w10:wrap type="square"/>
              </v:shape>
            </w:pict>
          </mc:Fallback>
        </mc:AlternateContent>
      </w:r>
    </w:p>
    <w:p w14:paraId="7A386B3E" w14:textId="77777777" w:rsidR="00BD62FD" w:rsidRPr="00DD6B0E" w:rsidRDefault="00235385" w:rsidP="00B14EE7">
      <w:r>
        <w:rPr>
          <w:lang w:eastAsia="en-GB"/>
        </w:rPr>
        <w:t>Overall, 12</w:t>
      </w:r>
      <w:r w:rsidR="00BD62FD" w:rsidRPr="00DD6B0E">
        <w:rPr>
          <w:lang w:eastAsia="en-GB"/>
        </w:rPr>
        <w:t>% of teens between the ages of 15 and 19 years have begun childbearing, indicated by the red box in</w:t>
      </w:r>
      <w:r w:rsidR="006E3746" w:rsidRPr="00DD6B0E">
        <w:rPr>
          <w:lang w:eastAsia="en-GB"/>
        </w:rPr>
        <w:t xml:space="preserve"> </w:t>
      </w:r>
      <w:r w:rsidR="006E3746" w:rsidRPr="00DD6B0E">
        <w:rPr>
          <w:lang w:eastAsia="en-GB"/>
        </w:rPr>
        <w:fldChar w:fldCharType="begin"/>
      </w:r>
      <w:r w:rsidR="006E3746" w:rsidRPr="00DD6B0E">
        <w:rPr>
          <w:lang w:eastAsia="en-GB"/>
        </w:rPr>
        <w:instrText xml:space="preserve"> REF _Ref530061364 \h </w:instrText>
      </w:r>
      <w:r w:rsidR="006E3746" w:rsidRPr="00DD6B0E">
        <w:rPr>
          <w:lang w:eastAsia="en-GB"/>
        </w:rPr>
      </w:r>
      <w:r w:rsidR="006E3746" w:rsidRPr="00DD6B0E">
        <w:rPr>
          <w:lang w:eastAsia="en-GB"/>
        </w:rPr>
        <w:fldChar w:fldCharType="separate"/>
      </w:r>
      <w:r w:rsidR="006E3746" w:rsidRPr="00DD6B0E">
        <w:t xml:space="preserve">Table </w:t>
      </w:r>
      <w:r w:rsidR="006E3746" w:rsidRPr="00DD6B0E">
        <w:rPr>
          <w:noProof/>
        </w:rPr>
        <w:t>1</w:t>
      </w:r>
      <w:r w:rsidR="006E3746" w:rsidRPr="00DD6B0E">
        <w:rPr>
          <w:lang w:eastAsia="en-GB"/>
        </w:rPr>
        <w:fldChar w:fldCharType="end"/>
      </w:r>
    </w:p>
    <w:p w14:paraId="61771C03" w14:textId="77777777" w:rsidR="006E3746" w:rsidRPr="00DD6B0E" w:rsidRDefault="006E3746" w:rsidP="006E3746">
      <w:pPr>
        <w:pStyle w:val="Caption"/>
        <w:keepNext/>
      </w:pPr>
      <w:bookmarkStart w:id="41" w:name="_Ref530061364"/>
      <w:bookmarkStart w:id="42" w:name="_Toc2868815"/>
      <w:r w:rsidRPr="00DD6B0E">
        <w:t xml:space="preserve">Table </w:t>
      </w:r>
      <w:r w:rsidRPr="00DD6B0E">
        <w:fldChar w:fldCharType="begin"/>
      </w:r>
      <w:r w:rsidRPr="00DD6B0E">
        <w:instrText xml:space="preserve"> SEQ Table \* ARABIC </w:instrText>
      </w:r>
      <w:r w:rsidRPr="00DD6B0E">
        <w:fldChar w:fldCharType="separate"/>
      </w:r>
      <w:r w:rsidR="001C7C3D" w:rsidRPr="00DD6B0E">
        <w:rPr>
          <w:noProof/>
        </w:rPr>
        <w:t>1</w:t>
      </w:r>
      <w:r w:rsidRPr="00DD6B0E">
        <w:fldChar w:fldCharType="end"/>
      </w:r>
      <w:bookmarkEnd w:id="41"/>
      <w:r w:rsidRPr="00DD6B0E">
        <w:t xml:space="preserve">. </w:t>
      </w:r>
      <w:r w:rsidR="00235385" w:rsidRPr="00235385">
        <w:t>Birth registrations by age of the mother</w:t>
      </w:r>
      <w:r w:rsidR="00235385">
        <w:t>, 2017</w:t>
      </w:r>
      <w:bookmarkEnd w:id="42"/>
    </w:p>
    <w:tbl>
      <w:tblPr>
        <w:tblStyle w:val="LightList"/>
        <w:tblW w:w="9158" w:type="dxa"/>
        <w:tblLook w:val="04A0" w:firstRow="1" w:lastRow="0" w:firstColumn="1" w:lastColumn="0" w:noHBand="0" w:noVBand="1"/>
      </w:tblPr>
      <w:tblGrid>
        <w:gridCol w:w="2619"/>
        <w:gridCol w:w="3630"/>
        <w:gridCol w:w="2909"/>
      </w:tblGrid>
      <w:tr w:rsidR="00BD62FD" w:rsidRPr="00DD6B0E" w14:paraId="6BAD4105" w14:textId="77777777" w:rsidTr="00652B0F">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0" w:type="auto"/>
            <w:tcBorders>
              <w:top w:val="single" w:sz="24" w:space="0" w:color="C00000"/>
              <w:left w:val="single" w:sz="24" w:space="0" w:color="C00000"/>
              <w:bottom w:val="single" w:sz="8" w:space="0" w:color="000000" w:themeColor="text1"/>
              <w:right w:val="single" w:sz="4" w:space="0" w:color="auto"/>
            </w:tcBorders>
            <w:shd w:val="clear" w:color="auto" w:fill="D9D9D9" w:themeFill="background1" w:themeFillShade="D9"/>
          </w:tcPr>
          <w:p w14:paraId="317A8DE9" w14:textId="77777777" w:rsidR="00BD62FD" w:rsidRPr="00DD6B0E" w:rsidRDefault="00BD62FD" w:rsidP="00652B0F">
            <w:pPr>
              <w:jc w:val="both"/>
              <w:rPr>
                <w:color w:val="auto"/>
                <w:sz w:val="18"/>
                <w:szCs w:val="18"/>
                <w:lang w:eastAsia="en-GB"/>
              </w:rPr>
            </w:pPr>
            <w:r w:rsidRPr="00DD6B0E">
              <w:rPr>
                <w:color w:val="auto"/>
                <w:sz w:val="18"/>
                <w:szCs w:val="18"/>
                <w:lang w:eastAsia="en-GB"/>
              </w:rPr>
              <w:t>Age of mother</w:t>
            </w:r>
          </w:p>
        </w:tc>
        <w:tc>
          <w:tcPr>
            <w:tcW w:w="3630" w:type="dxa"/>
            <w:tcBorders>
              <w:top w:val="single" w:sz="24" w:space="0" w:color="C00000"/>
              <w:left w:val="single" w:sz="4" w:space="0" w:color="auto"/>
              <w:bottom w:val="single" w:sz="8" w:space="0" w:color="000000" w:themeColor="text1"/>
              <w:right w:val="single" w:sz="4" w:space="0" w:color="auto"/>
            </w:tcBorders>
            <w:shd w:val="clear" w:color="auto" w:fill="D9D9D9" w:themeFill="background1" w:themeFillShade="D9"/>
          </w:tcPr>
          <w:p w14:paraId="45A2EFEC" w14:textId="77777777" w:rsidR="00BD62FD" w:rsidRPr="00DD6B0E" w:rsidRDefault="00BD62FD" w:rsidP="00652B0F">
            <w:pPr>
              <w:jc w:val="both"/>
              <w:cnfStyle w:val="100000000000" w:firstRow="1" w:lastRow="0" w:firstColumn="0" w:lastColumn="0" w:oddVBand="0" w:evenVBand="0" w:oddHBand="0" w:evenHBand="0" w:firstRowFirstColumn="0" w:firstRowLastColumn="0" w:lastRowFirstColumn="0" w:lastRowLastColumn="0"/>
              <w:rPr>
                <w:color w:val="auto"/>
                <w:sz w:val="18"/>
                <w:szCs w:val="18"/>
                <w:lang w:eastAsia="en-GB"/>
              </w:rPr>
            </w:pPr>
            <w:r w:rsidRPr="00DD6B0E">
              <w:rPr>
                <w:color w:val="auto"/>
                <w:sz w:val="18"/>
                <w:szCs w:val="18"/>
                <w:lang w:eastAsia="en-GB"/>
              </w:rPr>
              <w:t>Number birth occurrences</w:t>
            </w:r>
          </w:p>
        </w:tc>
        <w:tc>
          <w:tcPr>
            <w:tcW w:w="2909" w:type="dxa"/>
            <w:tcBorders>
              <w:top w:val="single" w:sz="24" w:space="0" w:color="C00000"/>
              <w:left w:val="single" w:sz="4" w:space="0" w:color="auto"/>
              <w:bottom w:val="single" w:sz="8" w:space="0" w:color="000000" w:themeColor="text1"/>
              <w:right w:val="single" w:sz="24" w:space="0" w:color="C00000"/>
            </w:tcBorders>
            <w:shd w:val="clear" w:color="auto" w:fill="D9D9D9" w:themeFill="background1" w:themeFillShade="D9"/>
          </w:tcPr>
          <w:p w14:paraId="16DB0721" w14:textId="77777777" w:rsidR="00BD62FD" w:rsidRPr="00DD6B0E" w:rsidRDefault="00BD62FD" w:rsidP="00652B0F">
            <w:pPr>
              <w:jc w:val="both"/>
              <w:cnfStyle w:val="100000000000" w:firstRow="1" w:lastRow="0" w:firstColumn="0" w:lastColumn="0" w:oddVBand="0" w:evenVBand="0" w:oddHBand="0" w:evenHBand="0" w:firstRowFirstColumn="0" w:firstRowLastColumn="0" w:lastRowFirstColumn="0" w:lastRowLastColumn="0"/>
              <w:rPr>
                <w:color w:val="auto"/>
                <w:sz w:val="18"/>
                <w:szCs w:val="18"/>
                <w:lang w:eastAsia="en-GB"/>
              </w:rPr>
            </w:pPr>
            <w:r w:rsidRPr="00DD6B0E">
              <w:rPr>
                <w:color w:val="auto"/>
                <w:sz w:val="18"/>
                <w:szCs w:val="18"/>
                <w:lang w:eastAsia="en-GB"/>
              </w:rPr>
              <w:t>Percentage</w:t>
            </w:r>
          </w:p>
        </w:tc>
      </w:tr>
      <w:tr w:rsidR="00880F9D" w:rsidRPr="00DD6B0E" w14:paraId="50BBF73C" w14:textId="77777777" w:rsidTr="008859A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Borders>
              <w:left w:val="single" w:sz="24" w:space="0" w:color="C00000"/>
              <w:right w:val="single" w:sz="4" w:space="0" w:color="auto"/>
            </w:tcBorders>
          </w:tcPr>
          <w:p w14:paraId="70A45A52" w14:textId="77777777" w:rsidR="00880F9D" w:rsidRPr="00DD6B0E" w:rsidRDefault="00880F9D" w:rsidP="00880F9D">
            <w:pPr>
              <w:jc w:val="both"/>
              <w:rPr>
                <w:sz w:val="18"/>
                <w:szCs w:val="18"/>
                <w:lang w:eastAsia="en-GB"/>
              </w:rPr>
            </w:pPr>
            <w:r w:rsidRPr="00DD6B0E">
              <w:rPr>
                <w:sz w:val="18"/>
                <w:szCs w:val="18"/>
                <w:lang w:eastAsia="en-GB"/>
              </w:rPr>
              <w:t>10-14</w:t>
            </w:r>
          </w:p>
        </w:tc>
        <w:tc>
          <w:tcPr>
            <w:tcW w:w="3630" w:type="dxa"/>
            <w:tcBorders>
              <w:left w:val="single" w:sz="4" w:space="0" w:color="auto"/>
              <w:right w:val="single" w:sz="4" w:space="0" w:color="auto"/>
            </w:tcBorders>
            <w:vAlign w:val="bottom"/>
          </w:tcPr>
          <w:p w14:paraId="6C29DF37" w14:textId="360860E7" w:rsidR="00880F9D" w:rsidRPr="00276DCC"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3 261 </w:t>
            </w:r>
          </w:p>
        </w:tc>
        <w:tc>
          <w:tcPr>
            <w:tcW w:w="2909" w:type="dxa"/>
            <w:tcBorders>
              <w:left w:val="single" w:sz="4" w:space="0" w:color="auto"/>
              <w:right w:val="single" w:sz="24" w:space="0" w:color="C00000"/>
            </w:tcBorders>
            <w:vAlign w:val="bottom"/>
          </w:tcPr>
          <w:p w14:paraId="1D6542AF" w14:textId="7A7A3FA0" w:rsidR="00880F9D" w:rsidRPr="00880F9D"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8859A3">
              <w:rPr>
                <w:rFonts w:ascii="Calibri" w:hAnsi="Calibri"/>
                <w:color w:val="000000"/>
                <w:sz w:val="18"/>
              </w:rPr>
              <w:t>0</w:t>
            </w:r>
            <w:r w:rsidRPr="00880F9D">
              <w:rPr>
                <w:rFonts w:ascii="Calibri" w:hAnsi="Calibri" w:cs="Calibri"/>
                <w:color w:val="000000"/>
                <w:sz w:val="18"/>
                <w:szCs w:val="18"/>
              </w:rPr>
              <w:t>,3%</w:t>
            </w:r>
          </w:p>
        </w:tc>
      </w:tr>
      <w:tr w:rsidR="00880F9D" w:rsidRPr="00DD6B0E" w14:paraId="5B87E303" w14:textId="77777777" w:rsidTr="008859A3">
        <w:trPr>
          <w:trHeight w:val="243"/>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left w:val="single" w:sz="24" w:space="0" w:color="C00000"/>
              <w:bottom w:val="single" w:sz="24" w:space="0" w:color="C00000"/>
              <w:right w:val="single" w:sz="4" w:space="0" w:color="auto"/>
            </w:tcBorders>
          </w:tcPr>
          <w:p w14:paraId="56089376" w14:textId="77777777" w:rsidR="00880F9D" w:rsidRPr="00DD6B0E" w:rsidRDefault="00880F9D" w:rsidP="00880F9D">
            <w:pPr>
              <w:jc w:val="both"/>
              <w:rPr>
                <w:sz w:val="18"/>
                <w:szCs w:val="18"/>
                <w:lang w:eastAsia="en-GB"/>
              </w:rPr>
            </w:pPr>
            <w:r w:rsidRPr="00DD6B0E">
              <w:rPr>
                <w:sz w:val="18"/>
                <w:szCs w:val="18"/>
                <w:lang w:eastAsia="en-GB"/>
              </w:rPr>
              <w:t>15-19</w:t>
            </w:r>
          </w:p>
        </w:tc>
        <w:tc>
          <w:tcPr>
            <w:tcW w:w="3630" w:type="dxa"/>
            <w:tcBorders>
              <w:top w:val="single" w:sz="8" w:space="0" w:color="000000" w:themeColor="text1"/>
              <w:left w:val="single" w:sz="4" w:space="0" w:color="auto"/>
              <w:bottom w:val="single" w:sz="24" w:space="0" w:color="C00000"/>
              <w:right w:val="single" w:sz="4" w:space="0" w:color="auto"/>
            </w:tcBorders>
            <w:vAlign w:val="bottom"/>
          </w:tcPr>
          <w:p w14:paraId="220DE777" w14:textId="3EE7E8CB" w:rsidR="00880F9D" w:rsidRPr="00276DCC"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119 645 </w:t>
            </w:r>
          </w:p>
        </w:tc>
        <w:tc>
          <w:tcPr>
            <w:tcW w:w="2909" w:type="dxa"/>
            <w:tcBorders>
              <w:top w:val="single" w:sz="8" w:space="0" w:color="000000" w:themeColor="text1"/>
              <w:left w:val="single" w:sz="4" w:space="0" w:color="auto"/>
              <w:bottom w:val="single" w:sz="24" w:space="0" w:color="C00000"/>
              <w:right w:val="single" w:sz="24" w:space="0" w:color="C00000"/>
            </w:tcBorders>
            <w:vAlign w:val="bottom"/>
          </w:tcPr>
          <w:p w14:paraId="0A7592A8" w14:textId="61DA7D66" w:rsidR="00880F9D" w:rsidRPr="00880F9D"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8859A3">
              <w:rPr>
                <w:rFonts w:ascii="Calibri" w:hAnsi="Calibri"/>
                <w:color w:val="000000"/>
                <w:sz w:val="18"/>
              </w:rPr>
              <w:t>12</w:t>
            </w:r>
            <w:r w:rsidRPr="00880F9D">
              <w:rPr>
                <w:rFonts w:ascii="Calibri" w:hAnsi="Calibri" w:cs="Calibri"/>
                <w:color w:val="000000"/>
                <w:sz w:val="18"/>
                <w:szCs w:val="18"/>
              </w:rPr>
              <w:t>,1%</w:t>
            </w:r>
          </w:p>
        </w:tc>
      </w:tr>
      <w:tr w:rsidR="00880F9D" w:rsidRPr="00DD6B0E" w14:paraId="3410EFEF" w14:textId="77777777" w:rsidTr="008859A3">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0" w:type="auto"/>
            <w:tcBorders>
              <w:top w:val="single" w:sz="24" w:space="0" w:color="C00000"/>
              <w:right w:val="single" w:sz="4" w:space="0" w:color="auto"/>
            </w:tcBorders>
          </w:tcPr>
          <w:p w14:paraId="071CDBD6" w14:textId="77777777" w:rsidR="00880F9D" w:rsidRPr="00DD6B0E" w:rsidRDefault="00880F9D" w:rsidP="00880F9D">
            <w:pPr>
              <w:jc w:val="both"/>
              <w:rPr>
                <w:b w:val="0"/>
                <w:sz w:val="18"/>
                <w:szCs w:val="18"/>
                <w:lang w:eastAsia="en-GB"/>
              </w:rPr>
            </w:pPr>
            <w:r w:rsidRPr="00DD6B0E">
              <w:rPr>
                <w:b w:val="0"/>
                <w:sz w:val="18"/>
                <w:szCs w:val="18"/>
                <w:lang w:eastAsia="en-GB"/>
              </w:rPr>
              <w:t>20-24</w:t>
            </w:r>
          </w:p>
        </w:tc>
        <w:tc>
          <w:tcPr>
            <w:tcW w:w="3630" w:type="dxa"/>
            <w:tcBorders>
              <w:top w:val="single" w:sz="24" w:space="0" w:color="C00000"/>
              <w:left w:val="single" w:sz="4" w:space="0" w:color="auto"/>
              <w:right w:val="single" w:sz="4" w:space="0" w:color="auto"/>
            </w:tcBorders>
            <w:vAlign w:val="bottom"/>
          </w:tcPr>
          <w:p w14:paraId="792A49E0" w14:textId="1609A11A" w:rsidR="00880F9D" w:rsidRPr="00276DCC"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244 190 </w:t>
            </w:r>
          </w:p>
        </w:tc>
        <w:tc>
          <w:tcPr>
            <w:tcW w:w="2909" w:type="dxa"/>
            <w:tcBorders>
              <w:top w:val="single" w:sz="24" w:space="0" w:color="C00000"/>
              <w:left w:val="single" w:sz="4" w:space="0" w:color="auto"/>
            </w:tcBorders>
            <w:vAlign w:val="bottom"/>
          </w:tcPr>
          <w:p w14:paraId="66610BDC" w14:textId="0A761D45" w:rsidR="00880F9D" w:rsidRPr="00880F9D"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880F9D">
              <w:rPr>
                <w:rFonts w:ascii="Calibri" w:hAnsi="Calibri" w:cs="Calibri"/>
                <w:color w:val="000000"/>
                <w:sz w:val="18"/>
                <w:szCs w:val="18"/>
              </w:rPr>
              <w:t>24,7%</w:t>
            </w:r>
          </w:p>
        </w:tc>
      </w:tr>
      <w:tr w:rsidR="00880F9D" w:rsidRPr="00DD6B0E" w14:paraId="6D4B2C66" w14:textId="77777777" w:rsidTr="008859A3">
        <w:trPr>
          <w:trHeight w:val="18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8D164B7" w14:textId="77777777" w:rsidR="00880F9D" w:rsidRPr="00DD6B0E" w:rsidRDefault="00880F9D" w:rsidP="00880F9D">
            <w:pPr>
              <w:jc w:val="both"/>
              <w:rPr>
                <w:b w:val="0"/>
                <w:sz w:val="18"/>
                <w:szCs w:val="18"/>
                <w:lang w:eastAsia="en-GB"/>
              </w:rPr>
            </w:pPr>
            <w:r w:rsidRPr="00DD6B0E">
              <w:rPr>
                <w:b w:val="0"/>
                <w:sz w:val="18"/>
                <w:szCs w:val="18"/>
                <w:lang w:eastAsia="en-GB"/>
              </w:rPr>
              <w:t>25-29</w:t>
            </w:r>
          </w:p>
        </w:tc>
        <w:tc>
          <w:tcPr>
            <w:tcW w:w="3630" w:type="dxa"/>
            <w:tcBorders>
              <w:left w:val="single" w:sz="4" w:space="0" w:color="auto"/>
              <w:right w:val="single" w:sz="4" w:space="0" w:color="auto"/>
            </w:tcBorders>
            <w:vAlign w:val="bottom"/>
          </w:tcPr>
          <w:p w14:paraId="64117F7E" w14:textId="704D83BB" w:rsidR="00880F9D" w:rsidRPr="00276DCC"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247 507 </w:t>
            </w:r>
          </w:p>
        </w:tc>
        <w:tc>
          <w:tcPr>
            <w:tcW w:w="2909" w:type="dxa"/>
            <w:tcBorders>
              <w:left w:val="single" w:sz="4" w:space="0" w:color="auto"/>
            </w:tcBorders>
            <w:vAlign w:val="bottom"/>
          </w:tcPr>
          <w:p w14:paraId="0E54FBC3" w14:textId="68C38874" w:rsidR="00880F9D" w:rsidRPr="00880F9D"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8859A3">
              <w:rPr>
                <w:rFonts w:ascii="Calibri" w:hAnsi="Calibri"/>
                <w:color w:val="000000"/>
                <w:sz w:val="18"/>
              </w:rPr>
              <w:t>25</w:t>
            </w:r>
            <w:r w:rsidRPr="00880F9D">
              <w:rPr>
                <w:rFonts w:ascii="Calibri" w:hAnsi="Calibri" w:cs="Calibri"/>
                <w:color w:val="000000"/>
                <w:sz w:val="18"/>
                <w:szCs w:val="18"/>
              </w:rPr>
              <w:t>,0%</w:t>
            </w:r>
          </w:p>
        </w:tc>
      </w:tr>
      <w:tr w:rsidR="00880F9D" w:rsidRPr="00DD6B0E" w14:paraId="0112B69D" w14:textId="77777777" w:rsidTr="008859A3">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7F3269C" w14:textId="77777777" w:rsidR="00880F9D" w:rsidRPr="00DD6B0E" w:rsidRDefault="00880F9D" w:rsidP="00880F9D">
            <w:pPr>
              <w:jc w:val="both"/>
              <w:rPr>
                <w:b w:val="0"/>
                <w:sz w:val="18"/>
                <w:szCs w:val="18"/>
                <w:lang w:eastAsia="en-GB"/>
              </w:rPr>
            </w:pPr>
            <w:r w:rsidRPr="00DD6B0E">
              <w:rPr>
                <w:b w:val="0"/>
                <w:sz w:val="18"/>
                <w:szCs w:val="18"/>
                <w:lang w:eastAsia="en-GB"/>
              </w:rPr>
              <w:t>30-34</w:t>
            </w:r>
          </w:p>
        </w:tc>
        <w:tc>
          <w:tcPr>
            <w:tcW w:w="3630" w:type="dxa"/>
            <w:tcBorders>
              <w:left w:val="single" w:sz="4" w:space="0" w:color="auto"/>
              <w:right w:val="single" w:sz="4" w:space="0" w:color="auto"/>
            </w:tcBorders>
            <w:vAlign w:val="bottom"/>
          </w:tcPr>
          <w:p w14:paraId="461D1BB1" w14:textId="3056BD28" w:rsidR="00880F9D" w:rsidRPr="00276DCC"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200 490 </w:t>
            </w:r>
          </w:p>
        </w:tc>
        <w:tc>
          <w:tcPr>
            <w:tcW w:w="2909" w:type="dxa"/>
            <w:tcBorders>
              <w:left w:val="single" w:sz="4" w:space="0" w:color="auto"/>
            </w:tcBorders>
            <w:vAlign w:val="bottom"/>
          </w:tcPr>
          <w:p w14:paraId="65BC3A3A" w14:textId="0AA37A68" w:rsidR="00880F9D" w:rsidRPr="00880F9D"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880F9D">
              <w:rPr>
                <w:rFonts w:ascii="Calibri" w:hAnsi="Calibri" w:cs="Calibri"/>
                <w:color w:val="000000"/>
                <w:sz w:val="18"/>
                <w:szCs w:val="18"/>
              </w:rPr>
              <w:t>20,3%</w:t>
            </w:r>
          </w:p>
        </w:tc>
      </w:tr>
      <w:tr w:rsidR="00880F9D" w:rsidRPr="00DD6B0E" w14:paraId="4A8083B3" w14:textId="77777777" w:rsidTr="008859A3">
        <w:trPr>
          <w:trHeight w:val="175"/>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5F45BF5" w14:textId="77777777" w:rsidR="00880F9D" w:rsidRPr="00DD6B0E" w:rsidRDefault="00880F9D" w:rsidP="00880F9D">
            <w:pPr>
              <w:jc w:val="both"/>
              <w:rPr>
                <w:b w:val="0"/>
                <w:sz w:val="18"/>
                <w:szCs w:val="18"/>
                <w:lang w:eastAsia="en-GB"/>
              </w:rPr>
            </w:pPr>
            <w:r w:rsidRPr="00DD6B0E">
              <w:rPr>
                <w:b w:val="0"/>
                <w:sz w:val="18"/>
                <w:szCs w:val="18"/>
                <w:lang w:eastAsia="en-GB"/>
              </w:rPr>
              <w:t>35-40</w:t>
            </w:r>
          </w:p>
        </w:tc>
        <w:tc>
          <w:tcPr>
            <w:tcW w:w="3630" w:type="dxa"/>
            <w:tcBorders>
              <w:left w:val="single" w:sz="4" w:space="0" w:color="auto"/>
              <w:right w:val="single" w:sz="4" w:space="0" w:color="auto"/>
            </w:tcBorders>
            <w:vAlign w:val="bottom"/>
          </w:tcPr>
          <w:p w14:paraId="4A78A550" w14:textId="3C9B9736" w:rsidR="00880F9D" w:rsidRPr="00276DCC"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108 362 </w:t>
            </w:r>
          </w:p>
        </w:tc>
        <w:tc>
          <w:tcPr>
            <w:tcW w:w="2909" w:type="dxa"/>
            <w:tcBorders>
              <w:left w:val="single" w:sz="4" w:space="0" w:color="auto"/>
            </w:tcBorders>
            <w:vAlign w:val="bottom"/>
          </w:tcPr>
          <w:p w14:paraId="116AD52B" w14:textId="3804CBA2" w:rsidR="00880F9D" w:rsidRPr="00880F9D"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8859A3">
              <w:rPr>
                <w:rFonts w:ascii="Calibri" w:hAnsi="Calibri"/>
                <w:color w:val="000000"/>
                <w:sz w:val="18"/>
              </w:rPr>
              <w:t>11</w:t>
            </w:r>
            <w:r w:rsidRPr="00880F9D">
              <w:rPr>
                <w:rFonts w:ascii="Calibri" w:hAnsi="Calibri" w:cs="Calibri"/>
                <w:color w:val="000000"/>
                <w:sz w:val="18"/>
                <w:szCs w:val="18"/>
              </w:rPr>
              <w:t>,0%</w:t>
            </w:r>
          </w:p>
        </w:tc>
      </w:tr>
      <w:tr w:rsidR="00880F9D" w:rsidRPr="00DD6B0E" w14:paraId="7CBAEC4C" w14:textId="77777777" w:rsidTr="008859A3">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F4942E5" w14:textId="77777777" w:rsidR="00880F9D" w:rsidRPr="00DD6B0E" w:rsidRDefault="00880F9D" w:rsidP="00880F9D">
            <w:pPr>
              <w:jc w:val="both"/>
              <w:rPr>
                <w:b w:val="0"/>
                <w:sz w:val="18"/>
                <w:szCs w:val="18"/>
                <w:lang w:eastAsia="en-GB"/>
              </w:rPr>
            </w:pPr>
            <w:r w:rsidRPr="00DD6B0E">
              <w:rPr>
                <w:b w:val="0"/>
                <w:sz w:val="18"/>
                <w:szCs w:val="18"/>
                <w:lang w:eastAsia="en-GB"/>
              </w:rPr>
              <w:t>40-44</w:t>
            </w:r>
          </w:p>
        </w:tc>
        <w:tc>
          <w:tcPr>
            <w:tcW w:w="3630" w:type="dxa"/>
            <w:tcBorders>
              <w:left w:val="single" w:sz="4" w:space="0" w:color="auto"/>
              <w:right w:val="single" w:sz="4" w:space="0" w:color="auto"/>
            </w:tcBorders>
            <w:vAlign w:val="bottom"/>
          </w:tcPr>
          <w:p w14:paraId="78980F00" w14:textId="2B04D79A" w:rsidR="00880F9D" w:rsidRPr="00276DCC"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32 737 </w:t>
            </w:r>
          </w:p>
        </w:tc>
        <w:tc>
          <w:tcPr>
            <w:tcW w:w="2909" w:type="dxa"/>
            <w:tcBorders>
              <w:left w:val="single" w:sz="4" w:space="0" w:color="auto"/>
            </w:tcBorders>
            <w:vAlign w:val="bottom"/>
          </w:tcPr>
          <w:p w14:paraId="7C845B99" w14:textId="73CFE8F0" w:rsidR="00880F9D" w:rsidRPr="00880F9D"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8859A3">
              <w:rPr>
                <w:rFonts w:ascii="Calibri" w:hAnsi="Calibri"/>
                <w:color w:val="000000"/>
                <w:sz w:val="18"/>
              </w:rPr>
              <w:t>3</w:t>
            </w:r>
            <w:r w:rsidRPr="00880F9D">
              <w:rPr>
                <w:rFonts w:ascii="Calibri" w:hAnsi="Calibri" w:cs="Calibri"/>
                <w:color w:val="000000"/>
                <w:sz w:val="18"/>
                <w:szCs w:val="18"/>
              </w:rPr>
              <w:t>,</w:t>
            </w:r>
            <w:r w:rsidRPr="008859A3">
              <w:rPr>
                <w:rFonts w:ascii="Calibri" w:hAnsi="Calibri"/>
                <w:color w:val="000000"/>
                <w:sz w:val="18"/>
              </w:rPr>
              <w:t>3</w:t>
            </w:r>
            <w:r w:rsidRPr="00880F9D">
              <w:rPr>
                <w:rFonts w:ascii="Calibri" w:hAnsi="Calibri" w:cs="Calibri"/>
                <w:color w:val="000000"/>
                <w:sz w:val="18"/>
                <w:szCs w:val="18"/>
              </w:rPr>
              <w:t>%</w:t>
            </w:r>
          </w:p>
        </w:tc>
      </w:tr>
      <w:tr w:rsidR="00880F9D" w:rsidRPr="00DD6B0E" w14:paraId="45AB32B6" w14:textId="77777777" w:rsidTr="008859A3">
        <w:trPr>
          <w:trHeight w:val="16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A081938" w14:textId="77777777" w:rsidR="00880F9D" w:rsidRPr="00DD6B0E" w:rsidRDefault="00880F9D" w:rsidP="00880F9D">
            <w:pPr>
              <w:jc w:val="both"/>
              <w:rPr>
                <w:b w:val="0"/>
                <w:sz w:val="18"/>
                <w:szCs w:val="18"/>
                <w:lang w:eastAsia="en-GB"/>
              </w:rPr>
            </w:pPr>
            <w:r w:rsidRPr="00DD6B0E">
              <w:rPr>
                <w:b w:val="0"/>
                <w:sz w:val="18"/>
                <w:szCs w:val="18"/>
                <w:lang w:eastAsia="en-GB"/>
              </w:rPr>
              <w:t>45-49</w:t>
            </w:r>
          </w:p>
        </w:tc>
        <w:tc>
          <w:tcPr>
            <w:tcW w:w="3630" w:type="dxa"/>
            <w:tcBorders>
              <w:left w:val="single" w:sz="4" w:space="0" w:color="auto"/>
              <w:right w:val="single" w:sz="4" w:space="0" w:color="auto"/>
            </w:tcBorders>
            <w:vAlign w:val="bottom"/>
          </w:tcPr>
          <w:p w14:paraId="13BC4BB1" w14:textId="0A282FA9" w:rsidR="00880F9D" w:rsidRPr="00276DCC"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2 679 </w:t>
            </w:r>
          </w:p>
        </w:tc>
        <w:tc>
          <w:tcPr>
            <w:tcW w:w="2909" w:type="dxa"/>
            <w:tcBorders>
              <w:left w:val="single" w:sz="4" w:space="0" w:color="auto"/>
            </w:tcBorders>
            <w:vAlign w:val="bottom"/>
          </w:tcPr>
          <w:p w14:paraId="39B090AE" w14:textId="42B90C3C" w:rsidR="00880F9D" w:rsidRPr="00880F9D"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8859A3">
              <w:rPr>
                <w:rFonts w:ascii="Calibri" w:hAnsi="Calibri"/>
                <w:color w:val="000000"/>
                <w:sz w:val="18"/>
              </w:rPr>
              <w:t>0</w:t>
            </w:r>
            <w:r w:rsidRPr="00880F9D">
              <w:rPr>
                <w:rFonts w:ascii="Calibri" w:hAnsi="Calibri" w:cs="Calibri"/>
                <w:color w:val="000000"/>
                <w:sz w:val="18"/>
                <w:szCs w:val="18"/>
              </w:rPr>
              <w:t>,3%</w:t>
            </w:r>
          </w:p>
        </w:tc>
      </w:tr>
      <w:tr w:rsidR="00880F9D" w:rsidRPr="00DD6B0E" w14:paraId="341D4864" w14:textId="77777777" w:rsidTr="008859A3">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3C53F3E" w14:textId="77777777" w:rsidR="00880F9D" w:rsidRPr="00DD6B0E" w:rsidRDefault="00880F9D" w:rsidP="00880F9D">
            <w:pPr>
              <w:jc w:val="both"/>
              <w:rPr>
                <w:b w:val="0"/>
                <w:sz w:val="18"/>
                <w:szCs w:val="18"/>
                <w:lang w:eastAsia="en-GB"/>
              </w:rPr>
            </w:pPr>
            <w:r w:rsidRPr="00DD6B0E">
              <w:rPr>
                <w:b w:val="0"/>
                <w:sz w:val="18"/>
                <w:szCs w:val="18"/>
                <w:lang w:eastAsia="en-GB"/>
              </w:rPr>
              <w:t>50-54</w:t>
            </w:r>
          </w:p>
        </w:tc>
        <w:tc>
          <w:tcPr>
            <w:tcW w:w="3630" w:type="dxa"/>
            <w:tcBorders>
              <w:left w:val="single" w:sz="4" w:space="0" w:color="auto"/>
              <w:right w:val="single" w:sz="4" w:space="0" w:color="auto"/>
            </w:tcBorders>
            <w:vAlign w:val="bottom"/>
          </w:tcPr>
          <w:p w14:paraId="5118002B" w14:textId="50172938" w:rsidR="00880F9D" w:rsidRPr="00276DCC"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276DCC">
              <w:rPr>
                <w:rFonts w:ascii="Calibri" w:hAnsi="Calibri" w:cs="Calibri"/>
                <w:color w:val="000000"/>
                <w:sz w:val="18"/>
                <w:szCs w:val="18"/>
              </w:rPr>
              <w:t xml:space="preserve">               340 </w:t>
            </w:r>
          </w:p>
        </w:tc>
        <w:tc>
          <w:tcPr>
            <w:tcW w:w="2909" w:type="dxa"/>
            <w:tcBorders>
              <w:left w:val="single" w:sz="4" w:space="0" w:color="auto"/>
            </w:tcBorders>
            <w:vAlign w:val="bottom"/>
          </w:tcPr>
          <w:p w14:paraId="20CB58E0" w14:textId="239537DD" w:rsidR="00880F9D" w:rsidRPr="00880F9D" w:rsidRDefault="00880F9D" w:rsidP="008859A3">
            <w:pPr>
              <w:jc w:val="right"/>
              <w:cnfStyle w:val="000000100000" w:firstRow="0" w:lastRow="0" w:firstColumn="0" w:lastColumn="0" w:oddVBand="0" w:evenVBand="0" w:oddHBand="1" w:evenHBand="0" w:firstRowFirstColumn="0" w:firstRowLastColumn="0" w:lastRowFirstColumn="0" w:lastRowLastColumn="0"/>
              <w:rPr>
                <w:sz w:val="18"/>
                <w:szCs w:val="18"/>
                <w:lang w:eastAsia="en-GB"/>
              </w:rPr>
            </w:pPr>
            <w:r w:rsidRPr="008859A3">
              <w:rPr>
                <w:rFonts w:ascii="Calibri" w:hAnsi="Calibri"/>
                <w:color w:val="000000"/>
                <w:sz w:val="18"/>
              </w:rPr>
              <w:t>0</w:t>
            </w:r>
            <w:r w:rsidRPr="00880F9D">
              <w:rPr>
                <w:rFonts w:ascii="Calibri" w:hAnsi="Calibri" w:cs="Calibri"/>
                <w:color w:val="000000"/>
                <w:sz w:val="18"/>
                <w:szCs w:val="18"/>
              </w:rPr>
              <w:t>,</w:t>
            </w:r>
            <w:r w:rsidRPr="008859A3">
              <w:rPr>
                <w:rFonts w:ascii="Calibri" w:hAnsi="Calibri"/>
                <w:color w:val="000000"/>
                <w:sz w:val="18"/>
              </w:rPr>
              <w:t>0</w:t>
            </w:r>
            <w:r w:rsidRPr="00880F9D">
              <w:rPr>
                <w:rFonts w:ascii="Calibri" w:hAnsi="Calibri" w:cs="Calibri"/>
                <w:color w:val="000000"/>
                <w:sz w:val="18"/>
                <w:szCs w:val="18"/>
              </w:rPr>
              <w:t>%</w:t>
            </w:r>
          </w:p>
        </w:tc>
      </w:tr>
      <w:tr w:rsidR="00880F9D" w:rsidRPr="00DD6B0E" w14:paraId="64B0417F" w14:textId="77777777" w:rsidTr="008859A3">
        <w:trPr>
          <w:trHeight w:val="272"/>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626EF4F3" w14:textId="77777777" w:rsidR="00880F9D" w:rsidRPr="00DD6B0E" w:rsidRDefault="00880F9D" w:rsidP="00880F9D">
            <w:pPr>
              <w:jc w:val="both"/>
              <w:rPr>
                <w:b w:val="0"/>
                <w:sz w:val="18"/>
                <w:szCs w:val="18"/>
                <w:lang w:eastAsia="en-GB"/>
              </w:rPr>
            </w:pPr>
            <w:r w:rsidRPr="00DD6B0E">
              <w:rPr>
                <w:b w:val="0"/>
                <w:sz w:val="18"/>
                <w:szCs w:val="18"/>
                <w:lang w:eastAsia="en-GB"/>
              </w:rPr>
              <w:t>Unspecified</w:t>
            </w:r>
          </w:p>
        </w:tc>
        <w:tc>
          <w:tcPr>
            <w:tcW w:w="3630" w:type="dxa"/>
            <w:tcBorders>
              <w:left w:val="single" w:sz="4" w:space="0" w:color="auto"/>
              <w:right w:val="single" w:sz="4" w:space="0" w:color="auto"/>
            </w:tcBorders>
            <w:vAlign w:val="bottom"/>
          </w:tcPr>
          <w:p w14:paraId="55B7F933" w14:textId="2E8CF00E" w:rsidR="00880F9D" w:rsidRPr="00276DCC"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276DCC">
              <w:rPr>
                <w:rFonts w:ascii="Calibri" w:hAnsi="Calibri" w:cs="Calibri"/>
                <w:color w:val="000000"/>
                <w:sz w:val="18"/>
                <w:szCs w:val="18"/>
              </w:rPr>
              <w:t>30</w:t>
            </w:r>
            <w:r>
              <w:rPr>
                <w:rFonts w:ascii="Calibri" w:hAnsi="Calibri" w:cs="Calibri"/>
                <w:color w:val="000000"/>
                <w:sz w:val="18"/>
                <w:szCs w:val="18"/>
              </w:rPr>
              <w:t xml:space="preserve"> </w:t>
            </w:r>
            <w:r w:rsidRPr="00276DCC">
              <w:rPr>
                <w:rFonts w:ascii="Calibri" w:hAnsi="Calibri" w:cs="Calibri"/>
                <w:color w:val="000000"/>
                <w:sz w:val="18"/>
                <w:szCs w:val="18"/>
              </w:rPr>
              <w:t>107</w:t>
            </w:r>
          </w:p>
        </w:tc>
        <w:tc>
          <w:tcPr>
            <w:tcW w:w="2909" w:type="dxa"/>
            <w:tcBorders>
              <w:left w:val="single" w:sz="4" w:space="0" w:color="auto"/>
            </w:tcBorders>
            <w:vAlign w:val="bottom"/>
          </w:tcPr>
          <w:p w14:paraId="0DDFFB16" w14:textId="6FE20999" w:rsidR="00880F9D" w:rsidRPr="00880F9D" w:rsidRDefault="00880F9D" w:rsidP="008859A3">
            <w:pPr>
              <w:jc w:val="right"/>
              <w:cnfStyle w:val="000000000000" w:firstRow="0" w:lastRow="0" w:firstColumn="0" w:lastColumn="0" w:oddVBand="0" w:evenVBand="0" w:oddHBand="0" w:evenHBand="0" w:firstRowFirstColumn="0" w:firstRowLastColumn="0" w:lastRowFirstColumn="0" w:lastRowLastColumn="0"/>
              <w:rPr>
                <w:sz w:val="18"/>
                <w:szCs w:val="18"/>
                <w:lang w:eastAsia="en-GB"/>
              </w:rPr>
            </w:pPr>
            <w:r w:rsidRPr="00880F9D">
              <w:rPr>
                <w:rFonts w:ascii="Calibri" w:hAnsi="Calibri" w:cs="Calibri"/>
                <w:color w:val="000000"/>
                <w:sz w:val="18"/>
                <w:szCs w:val="18"/>
              </w:rPr>
              <w:t>3,</w:t>
            </w:r>
            <w:r w:rsidRPr="008859A3">
              <w:rPr>
                <w:rFonts w:ascii="Calibri" w:hAnsi="Calibri"/>
                <w:color w:val="000000"/>
                <w:sz w:val="18"/>
              </w:rPr>
              <w:t>0</w:t>
            </w:r>
            <w:r w:rsidRPr="00880F9D">
              <w:rPr>
                <w:rFonts w:ascii="Calibri" w:hAnsi="Calibri" w:cs="Calibri"/>
                <w:color w:val="000000"/>
                <w:sz w:val="18"/>
                <w:szCs w:val="18"/>
              </w:rPr>
              <w:t>%</w:t>
            </w:r>
          </w:p>
        </w:tc>
      </w:tr>
      <w:tr w:rsidR="00BD62FD" w:rsidRPr="00DD6B0E" w14:paraId="15723665" w14:textId="77777777" w:rsidTr="00652B0F">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6A6A6" w:themeFill="background1" w:themeFillShade="A6"/>
          </w:tcPr>
          <w:p w14:paraId="58CDA26A" w14:textId="77777777" w:rsidR="00BD62FD" w:rsidRPr="00DD6B0E" w:rsidRDefault="00BD62FD" w:rsidP="00652B0F">
            <w:pPr>
              <w:jc w:val="both"/>
              <w:rPr>
                <w:sz w:val="18"/>
                <w:szCs w:val="18"/>
                <w:lang w:eastAsia="en-GB"/>
              </w:rPr>
            </w:pPr>
            <w:r w:rsidRPr="00DD6B0E">
              <w:rPr>
                <w:sz w:val="18"/>
                <w:szCs w:val="18"/>
                <w:lang w:eastAsia="en-GB"/>
              </w:rPr>
              <w:t>Total</w:t>
            </w:r>
          </w:p>
        </w:tc>
        <w:tc>
          <w:tcPr>
            <w:tcW w:w="0" w:type="auto"/>
            <w:tcBorders>
              <w:left w:val="single" w:sz="4" w:space="0" w:color="auto"/>
              <w:right w:val="single" w:sz="4" w:space="0" w:color="auto"/>
            </w:tcBorders>
            <w:shd w:val="clear" w:color="auto" w:fill="A6A6A6" w:themeFill="background1" w:themeFillShade="A6"/>
          </w:tcPr>
          <w:p w14:paraId="63DCB152" w14:textId="4D971B7B" w:rsidR="00BD62FD" w:rsidRPr="008859A3" w:rsidRDefault="00880F9D" w:rsidP="008859A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b/>
                <w:color w:val="000000"/>
                <w:lang w:val="en-ZA"/>
              </w:rPr>
            </w:pPr>
            <w:r>
              <w:rPr>
                <w:rFonts w:ascii="Calibri" w:hAnsi="Calibri" w:cs="Calibri"/>
                <w:color w:val="000000"/>
              </w:rPr>
              <w:t xml:space="preserve">       </w:t>
            </w:r>
            <w:r w:rsidRPr="00880F9D">
              <w:rPr>
                <w:rFonts w:ascii="Calibri" w:hAnsi="Calibri" w:cs="Calibri"/>
                <w:b/>
                <w:color w:val="000000"/>
                <w:sz w:val="18"/>
              </w:rPr>
              <w:t xml:space="preserve">989 318 </w:t>
            </w:r>
          </w:p>
        </w:tc>
        <w:tc>
          <w:tcPr>
            <w:tcW w:w="0" w:type="auto"/>
            <w:tcBorders>
              <w:left w:val="single" w:sz="4" w:space="0" w:color="auto"/>
            </w:tcBorders>
            <w:shd w:val="clear" w:color="auto" w:fill="A6A6A6" w:themeFill="background1" w:themeFillShade="A6"/>
          </w:tcPr>
          <w:p w14:paraId="248B7773" w14:textId="77777777" w:rsidR="00BD62FD" w:rsidRPr="00DD6B0E" w:rsidRDefault="00BD62FD" w:rsidP="008859A3">
            <w:pPr>
              <w:jc w:val="right"/>
              <w:cnfStyle w:val="000000100000" w:firstRow="0" w:lastRow="0" w:firstColumn="0" w:lastColumn="0" w:oddVBand="0" w:evenVBand="0" w:oddHBand="1" w:evenHBand="0" w:firstRowFirstColumn="0" w:firstRowLastColumn="0" w:lastRowFirstColumn="0" w:lastRowLastColumn="0"/>
              <w:rPr>
                <w:b/>
                <w:sz w:val="18"/>
                <w:szCs w:val="18"/>
                <w:lang w:eastAsia="en-GB"/>
              </w:rPr>
            </w:pPr>
            <w:r w:rsidRPr="00DD6B0E">
              <w:rPr>
                <w:b/>
                <w:sz w:val="18"/>
                <w:szCs w:val="18"/>
                <w:lang w:eastAsia="en-GB"/>
              </w:rPr>
              <w:t>100.0</w:t>
            </w:r>
            <w:r w:rsidR="00880F9D">
              <w:rPr>
                <w:b/>
                <w:sz w:val="18"/>
                <w:szCs w:val="18"/>
                <w:lang w:eastAsia="en-GB"/>
              </w:rPr>
              <w:t>%</w:t>
            </w:r>
          </w:p>
        </w:tc>
      </w:tr>
    </w:tbl>
    <w:p w14:paraId="599D7C55" w14:textId="77777777" w:rsidR="00874C5A" w:rsidRPr="00DD6B0E" w:rsidRDefault="00874C5A" w:rsidP="00874C5A"/>
    <w:p w14:paraId="09B7B933" w14:textId="77777777" w:rsidR="004E1202" w:rsidRPr="00DD6B0E" w:rsidRDefault="004E1202" w:rsidP="00C959AF"/>
    <w:p w14:paraId="684897B7" w14:textId="77777777" w:rsidR="00652B0F" w:rsidRPr="00DD6B0E" w:rsidRDefault="00652B0F" w:rsidP="00652B0F">
      <w:pPr>
        <w:jc w:val="both"/>
        <w:rPr>
          <w:vertAlign w:val="superscript"/>
        </w:rPr>
      </w:pPr>
      <w:r w:rsidRPr="00DD6B0E">
        <w:lastRenderedPageBreak/>
        <w:t>Teens between the ages of 10 and 19 c</w:t>
      </w:r>
      <w:r w:rsidR="008103E2">
        <w:t>ontributed 12.4</w:t>
      </w:r>
      <w:r w:rsidRPr="00DD6B0E">
        <w:t>% to registered childbirths in 201</w:t>
      </w:r>
      <w:r w:rsidR="008103E2">
        <w:t>7</w:t>
      </w:r>
      <w:r w:rsidRPr="00DD6B0E">
        <w:t>. In an attempt to stem learner pregnancy in South African schools, the Department of Basic Education included the reduction of unwanted teen pregnancy as a separate objective in its HIV, STI</w:t>
      </w:r>
      <w:r w:rsidR="00203E19" w:rsidRPr="00DD6B0E">
        <w:t>,</w:t>
      </w:r>
      <w:r w:rsidRPr="00DD6B0E">
        <w:t xml:space="preserve"> and TB Policy.</w:t>
      </w:r>
      <w:r w:rsidR="00203E19" w:rsidRPr="00DD6B0E">
        <w:fldChar w:fldCharType="begin"/>
      </w:r>
      <w:r w:rsidR="00FB0C84" w:rsidRPr="00DD6B0E">
        <w:instrText xml:space="preserve"> ADDIN EN.CITE &lt;EndNote&gt;&lt;Cite&gt;&lt;Author&gt;Government of South Africa&lt;/Author&gt;&lt;Year&gt;2017&lt;/Year&gt;&lt;RecNum&gt;42&lt;/RecNum&gt;&lt;DisplayText&gt;&lt;style face="superscript"&gt;13&lt;/style&gt;&lt;/DisplayText&gt;&lt;record&gt;&lt;rec-number&gt;42&lt;/rec-number&gt;&lt;foreign-keys&gt;&lt;key app="EN" db-id="eare2taxlax2sqezt0kv0afm2vr2vt95dwsz" timestamp="1501168541"&gt;42&lt;/key&gt;&lt;/foreign-keys&gt;&lt;ref-type name="Government Document"&gt;46&lt;/ref-type&gt;&lt;contributors&gt;&lt;authors&gt;&lt;author&gt;Government of South Africa,&lt;/author&gt;&lt;/authors&gt;&lt;secondary-authors&gt;&lt;author&gt;Department of Basic Education,&lt;/author&gt;&lt;/secondary-authors&gt;&lt;/contributors&gt;&lt;titles&gt;&lt;title&gt;National Policy on HIV, STI, TB&lt;/title&gt;&lt;/titles&gt;&lt;dates&gt;&lt;year&gt;2017&lt;/year&gt;&lt;/dates&gt;&lt;urls&gt;&lt;/urls&gt;&lt;/record&gt;&lt;/Cite&gt;&lt;/EndNote&gt;</w:instrText>
      </w:r>
      <w:r w:rsidR="00203E19" w:rsidRPr="00DD6B0E">
        <w:fldChar w:fldCharType="separate"/>
      </w:r>
      <w:r w:rsidR="00FB0C84" w:rsidRPr="00DD6B0E">
        <w:rPr>
          <w:noProof/>
          <w:vertAlign w:val="superscript"/>
        </w:rPr>
        <w:t>1</w:t>
      </w:r>
      <w:r w:rsidR="008103E2">
        <w:rPr>
          <w:noProof/>
          <w:vertAlign w:val="superscript"/>
        </w:rPr>
        <w:t>4</w:t>
      </w:r>
      <w:r w:rsidR="00203E19" w:rsidRPr="00DD6B0E">
        <w:fldChar w:fldCharType="end"/>
      </w:r>
    </w:p>
    <w:p w14:paraId="43F13E8B" w14:textId="77777777" w:rsidR="00203E19" w:rsidRPr="00DD6B0E" w:rsidRDefault="00203E19" w:rsidP="00652B0F">
      <w:pPr>
        <w:jc w:val="both"/>
      </w:pPr>
    </w:p>
    <w:p w14:paraId="18F92607" w14:textId="77777777" w:rsidR="00E0425F" w:rsidRPr="00DD6B0E" w:rsidRDefault="00E0425F" w:rsidP="00E0425F">
      <w:pPr>
        <w:pStyle w:val="Heading2"/>
      </w:pPr>
      <w:bookmarkStart w:id="43" w:name="_Toc529426589"/>
      <w:bookmarkStart w:id="44" w:name="_Toc2870233"/>
      <w:r w:rsidRPr="00DD6B0E">
        <w:t>Influence of key SRH</w:t>
      </w:r>
      <w:r w:rsidR="007E0DB1" w:rsidRPr="00DD6B0E">
        <w:t>R</w:t>
      </w:r>
      <w:r w:rsidRPr="00DD6B0E">
        <w:t xml:space="preserve"> indicators</w:t>
      </w:r>
      <w:bookmarkEnd w:id="43"/>
      <w:bookmarkEnd w:id="44"/>
    </w:p>
    <w:p w14:paraId="2934919E" w14:textId="77777777" w:rsidR="00E0425F" w:rsidRPr="00DD6B0E" w:rsidRDefault="00E0425F" w:rsidP="00E0425F">
      <w:pPr>
        <w:rPr>
          <w:lang w:eastAsia="en-GB"/>
        </w:rPr>
      </w:pPr>
    </w:p>
    <w:p w14:paraId="60C32147" w14:textId="77777777" w:rsidR="00E0425F" w:rsidRPr="00DD6B0E" w:rsidRDefault="00E0425F" w:rsidP="00E0425F">
      <w:r w:rsidRPr="00DD6B0E">
        <w:rPr>
          <w:lang w:eastAsia="en-GB"/>
        </w:rPr>
        <w:t>Another consideration for this policy is the current trends in key SRH</w:t>
      </w:r>
      <w:r w:rsidR="007E0DB1" w:rsidRPr="00DD6B0E">
        <w:rPr>
          <w:lang w:eastAsia="en-GB"/>
        </w:rPr>
        <w:t>R</w:t>
      </w:r>
      <w:r w:rsidRPr="00DD6B0E">
        <w:rPr>
          <w:lang w:eastAsia="en-GB"/>
        </w:rPr>
        <w:t xml:space="preserve"> indicators, which may suggest both wide access to primary healthcare and substantial scope for improving quality of care. </w:t>
      </w:r>
      <w:r w:rsidRPr="00DD6B0E">
        <w:t xml:space="preserve">Observing change in indicator measurement over time and in relation to national targets highlights areas of achievement and those in need of extra support. </w:t>
      </w:r>
      <w:r w:rsidR="001C0A3A" w:rsidRPr="00DD6B0E">
        <w:fldChar w:fldCharType="begin"/>
      </w:r>
      <w:r w:rsidR="001C0A3A" w:rsidRPr="00DD6B0E">
        <w:instrText xml:space="preserve"> REF _Ref530123561 \h </w:instrText>
      </w:r>
      <w:r w:rsidR="001C0A3A" w:rsidRPr="00DD6B0E">
        <w:fldChar w:fldCharType="separate"/>
      </w:r>
      <w:r w:rsidR="001C0A3A" w:rsidRPr="00DD6B0E">
        <w:t xml:space="preserve">Table </w:t>
      </w:r>
      <w:r w:rsidR="001C0A3A" w:rsidRPr="00DD6B0E">
        <w:rPr>
          <w:noProof/>
        </w:rPr>
        <w:t>2</w:t>
      </w:r>
      <w:r w:rsidR="001C0A3A" w:rsidRPr="00DD6B0E">
        <w:fldChar w:fldCharType="end"/>
      </w:r>
      <w:r w:rsidRPr="00DD6B0E">
        <w:t xml:space="preserve"> below summarizes:</w:t>
      </w:r>
    </w:p>
    <w:p w14:paraId="38E09A8D" w14:textId="77777777" w:rsidR="00203E19" w:rsidRPr="00DD6B0E" w:rsidRDefault="00203E19" w:rsidP="000F096A"/>
    <w:p w14:paraId="1B95F36F" w14:textId="77777777" w:rsidR="008F7469" w:rsidRPr="00DD6B0E" w:rsidRDefault="008F7469" w:rsidP="008F7469">
      <w:pPr>
        <w:pStyle w:val="Caption"/>
        <w:keepNext/>
      </w:pPr>
      <w:bookmarkStart w:id="45" w:name="_Ref530123561"/>
      <w:bookmarkStart w:id="46" w:name="_Toc2868816"/>
      <w:r w:rsidRPr="00DD6B0E">
        <w:t xml:space="preserve">Table </w:t>
      </w:r>
      <w:r w:rsidRPr="00DD6B0E">
        <w:fldChar w:fldCharType="begin"/>
      </w:r>
      <w:r w:rsidRPr="00DD6B0E">
        <w:instrText xml:space="preserve"> SEQ Table \* ARABIC </w:instrText>
      </w:r>
      <w:r w:rsidRPr="00DD6B0E">
        <w:fldChar w:fldCharType="separate"/>
      </w:r>
      <w:r w:rsidR="001C7C3D" w:rsidRPr="00DD6B0E">
        <w:rPr>
          <w:noProof/>
        </w:rPr>
        <w:t>2</w:t>
      </w:r>
      <w:r w:rsidRPr="00DD6B0E">
        <w:fldChar w:fldCharType="end"/>
      </w:r>
      <w:bookmarkEnd w:id="45"/>
      <w:r w:rsidRPr="00DD6B0E">
        <w:t>. Selected SRH</w:t>
      </w:r>
      <w:r w:rsidR="007E0DB1" w:rsidRPr="00DD6B0E">
        <w:t>R</w:t>
      </w:r>
      <w:r w:rsidRPr="00DD6B0E">
        <w:t xml:space="preserve"> indicators against national targets</w:t>
      </w:r>
      <w:bookmarkEnd w:id="46"/>
    </w:p>
    <w:tbl>
      <w:tblPr>
        <w:tblStyle w:val="GridTable4-Accent3"/>
        <w:tblW w:w="9355" w:type="dxa"/>
        <w:tblLayout w:type="fixed"/>
        <w:tblLook w:val="04A0" w:firstRow="1" w:lastRow="0" w:firstColumn="1" w:lastColumn="0" w:noHBand="0" w:noVBand="1"/>
      </w:tblPr>
      <w:tblGrid>
        <w:gridCol w:w="1615"/>
        <w:gridCol w:w="2340"/>
        <w:gridCol w:w="771"/>
        <w:gridCol w:w="771"/>
        <w:gridCol w:w="772"/>
        <w:gridCol w:w="771"/>
        <w:gridCol w:w="772"/>
        <w:gridCol w:w="771"/>
        <w:gridCol w:w="772"/>
      </w:tblGrid>
      <w:tr w:rsidR="00E0425F" w:rsidRPr="00DD6B0E" w14:paraId="2DC90414" w14:textId="77777777" w:rsidTr="00E042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62A8A57D" w14:textId="77777777" w:rsidR="00E0425F" w:rsidRPr="00DD6B0E" w:rsidRDefault="00E0425F" w:rsidP="00E0425F">
            <w:pPr>
              <w:rPr>
                <w:sz w:val="20"/>
                <w:szCs w:val="20"/>
              </w:rPr>
            </w:pPr>
            <w:r w:rsidRPr="00DD6B0E">
              <w:rPr>
                <w:rFonts w:cstheme="minorHAnsi"/>
                <w:sz w:val="20"/>
                <w:szCs w:val="20"/>
              </w:rPr>
              <w:t>Category</w:t>
            </w:r>
          </w:p>
        </w:tc>
        <w:tc>
          <w:tcPr>
            <w:tcW w:w="2340" w:type="dxa"/>
          </w:tcPr>
          <w:p w14:paraId="7AE1A724" w14:textId="77777777" w:rsidR="00E0425F" w:rsidRPr="00DD6B0E" w:rsidRDefault="00E0425F" w:rsidP="00E0425F">
            <w:pPr>
              <w:cnfStyle w:val="100000000000" w:firstRow="1"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Indicator</w:t>
            </w:r>
          </w:p>
        </w:tc>
        <w:tc>
          <w:tcPr>
            <w:tcW w:w="771" w:type="dxa"/>
          </w:tcPr>
          <w:p w14:paraId="3DD5FE26" w14:textId="77777777" w:rsidR="00E0425F" w:rsidRPr="00DD6B0E" w:rsidRDefault="00E0425F" w:rsidP="00E0425F">
            <w:pPr>
              <w:cnfStyle w:val="100000000000" w:firstRow="1"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2011</w:t>
            </w:r>
          </w:p>
        </w:tc>
        <w:tc>
          <w:tcPr>
            <w:tcW w:w="771" w:type="dxa"/>
          </w:tcPr>
          <w:p w14:paraId="5583CB33" w14:textId="77777777" w:rsidR="00E0425F" w:rsidRPr="00DD6B0E" w:rsidRDefault="00E0425F" w:rsidP="00E0425F">
            <w:pPr>
              <w:cnfStyle w:val="100000000000" w:firstRow="1"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2012</w:t>
            </w:r>
          </w:p>
        </w:tc>
        <w:tc>
          <w:tcPr>
            <w:tcW w:w="772" w:type="dxa"/>
          </w:tcPr>
          <w:p w14:paraId="3C1743BC" w14:textId="77777777" w:rsidR="00E0425F" w:rsidRPr="00DD6B0E" w:rsidRDefault="00E0425F" w:rsidP="00E0425F">
            <w:pPr>
              <w:cnfStyle w:val="100000000000" w:firstRow="1"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2013</w:t>
            </w:r>
          </w:p>
        </w:tc>
        <w:tc>
          <w:tcPr>
            <w:tcW w:w="771" w:type="dxa"/>
          </w:tcPr>
          <w:p w14:paraId="638E65D3" w14:textId="77777777" w:rsidR="00E0425F" w:rsidRPr="00DD6B0E" w:rsidRDefault="00E0425F" w:rsidP="00E0425F">
            <w:pPr>
              <w:cnfStyle w:val="100000000000" w:firstRow="1"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2014</w:t>
            </w:r>
          </w:p>
        </w:tc>
        <w:tc>
          <w:tcPr>
            <w:tcW w:w="772" w:type="dxa"/>
          </w:tcPr>
          <w:p w14:paraId="68E54A62" w14:textId="77777777" w:rsidR="00E0425F" w:rsidRPr="00DD6B0E" w:rsidRDefault="00E0425F" w:rsidP="00E0425F">
            <w:pPr>
              <w:cnfStyle w:val="100000000000" w:firstRow="1"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2015</w:t>
            </w:r>
          </w:p>
        </w:tc>
        <w:tc>
          <w:tcPr>
            <w:tcW w:w="771" w:type="dxa"/>
          </w:tcPr>
          <w:p w14:paraId="3F637FAC" w14:textId="77777777" w:rsidR="00E0425F" w:rsidRPr="00DD6B0E" w:rsidRDefault="00E0425F" w:rsidP="00E0425F">
            <w:pPr>
              <w:cnfStyle w:val="100000000000" w:firstRow="1"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2016</w:t>
            </w:r>
          </w:p>
        </w:tc>
        <w:tc>
          <w:tcPr>
            <w:tcW w:w="772" w:type="dxa"/>
          </w:tcPr>
          <w:p w14:paraId="6725BCCD" w14:textId="77777777" w:rsidR="00E0425F" w:rsidRPr="00DD6B0E" w:rsidRDefault="00E0425F" w:rsidP="00E0425F">
            <w:pPr>
              <w:cnfStyle w:val="100000000000" w:firstRow="1" w:lastRow="0" w:firstColumn="0" w:lastColumn="0" w:oddVBand="0" w:evenVBand="0" w:oddHBand="0" w:evenHBand="0" w:firstRowFirstColumn="0" w:firstRowLastColumn="0" w:lastRowFirstColumn="0" w:lastRowLastColumn="0"/>
              <w:rPr>
                <w:sz w:val="20"/>
                <w:szCs w:val="20"/>
              </w:rPr>
            </w:pPr>
            <w:r w:rsidRPr="00DD6B0E">
              <w:rPr>
                <w:sz w:val="20"/>
                <w:szCs w:val="20"/>
              </w:rPr>
              <w:t>Target</w:t>
            </w:r>
          </w:p>
        </w:tc>
      </w:tr>
      <w:tr w:rsidR="00E0425F" w:rsidRPr="00DD6B0E" w14:paraId="2BA3A4BF" w14:textId="77777777" w:rsidTr="00E04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val="restart"/>
          </w:tcPr>
          <w:p w14:paraId="13AE338F" w14:textId="77777777" w:rsidR="00E0425F" w:rsidRPr="00DD6B0E" w:rsidRDefault="00E0425F" w:rsidP="00E0425F">
            <w:pPr>
              <w:rPr>
                <w:sz w:val="20"/>
                <w:szCs w:val="20"/>
              </w:rPr>
            </w:pPr>
            <w:r w:rsidRPr="00DD6B0E">
              <w:rPr>
                <w:rFonts w:cstheme="minorHAnsi"/>
                <w:sz w:val="20"/>
                <w:szCs w:val="20"/>
              </w:rPr>
              <w:t>Facility Delivery</w:t>
            </w:r>
          </w:p>
        </w:tc>
        <w:tc>
          <w:tcPr>
            <w:tcW w:w="2340" w:type="dxa"/>
          </w:tcPr>
          <w:p w14:paraId="1CFCA295" w14:textId="77777777" w:rsidR="00E0425F" w:rsidRPr="00DD6B0E" w:rsidRDefault="00E0425F" w:rsidP="00E0425F">
            <w:pP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Delivery in facility under 18 years rate (%)</w:t>
            </w:r>
          </w:p>
        </w:tc>
        <w:tc>
          <w:tcPr>
            <w:tcW w:w="771" w:type="dxa"/>
          </w:tcPr>
          <w:p w14:paraId="22F5F95C"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sz w:val="20"/>
                <w:szCs w:val="20"/>
              </w:rPr>
              <w:t>8.1</w:t>
            </w:r>
          </w:p>
        </w:tc>
        <w:tc>
          <w:tcPr>
            <w:tcW w:w="771" w:type="dxa"/>
          </w:tcPr>
          <w:p w14:paraId="516BFFFC"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sz w:val="20"/>
                <w:szCs w:val="20"/>
              </w:rPr>
              <w:t>7.7</w:t>
            </w:r>
          </w:p>
        </w:tc>
        <w:tc>
          <w:tcPr>
            <w:tcW w:w="772" w:type="dxa"/>
          </w:tcPr>
          <w:p w14:paraId="37483DEA"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sz w:val="20"/>
                <w:szCs w:val="20"/>
              </w:rPr>
              <w:t>7.8</w:t>
            </w:r>
          </w:p>
        </w:tc>
        <w:tc>
          <w:tcPr>
            <w:tcW w:w="771" w:type="dxa"/>
          </w:tcPr>
          <w:p w14:paraId="697C0BE7"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sz w:val="20"/>
                <w:szCs w:val="20"/>
              </w:rPr>
              <w:t>7.4</w:t>
            </w:r>
          </w:p>
        </w:tc>
        <w:tc>
          <w:tcPr>
            <w:tcW w:w="772" w:type="dxa"/>
          </w:tcPr>
          <w:p w14:paraId="56E18B36"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sz w:val="20"/>
                <w:szCs w:val="20"/>
              </w:rPr>
              <w:t>7.1</w:t>
            </w:r>
          </w:p>
        </w:tc>
        <w:tc>
          <w:tcPr>
            <w:tcW w:w="771" w:type="dxa"/>
          </w:tcPr>
          <w:p w14:paraId="25A67ED8"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sz w:val="20"/>
                <w:szCs w:val="20"/>
              </w:rPr>
              <w:t>6.8</w:t>
            </w:r>
          </w:p>
        </w:tc>
        <w:tc>
          <w:tcPr>
            <w:tcW w:w="772" w:type="dxa"/>
          </w:tcPr>
          <w:p w14:paraId="7F5CF157"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sz w:val="20"/>
                <w:szCs w:val="20"/>
              </w:rPr>
              <w:t>N/A</w:t>
            </w:r>
          </w:p>
        </w:tc>
      </w:tr>
      <w:tr w:rsidR="00E0425F" w:rsidRPr="00DD6B0E" w14:paraId="2DFADA19" w14:textId="77777777" w:rsidTr="00E0425F">
        <w:tc>
          <w:tcPr>
            <w:cnfStyle w:val="001000000000" w:firstRow="0" w:lastRow="0" w:firstColumn="1" w:lastColumn="0" w:oddVBand="0" w:evenVBand="0" w:oddHBand="0" w:evenHBand="0" w:firstRowFirstColumn="0" w:firstRowLastColumn="0" w:lastRowFirstColumn="0" w:lastRowLastColumn="0"/>
            <w:tcW w:w="1615" w:type="dxa"/>
            <w:vMerge/>
          </w:tcPr>
          <w:p w14:paraId="3FF3FCE4" w14:textId="77777777" w:rsidR="00E0425F" w:rsidRPr="00DD6B0E" w:rsidRDefault="00E0425F" w:rsidP="00E0425F">
            <w:pPr>
              <w:rPr>
                <w:sz w:val="20"/>
                <w:szCs w:val="20"/>
              </w:rPr>
            </w:pPr>
          </w:p>
        </w:tc>
        <w:tc>
          <w:tcPr>
            <w:tcW w:w="2340" w:type="dxa"/>
          </w:tcPr>
          <w:p w14:paraId="0E3997F0" w14:textId="77777777" w:rsidR="00E0425F" w:rsidRPr="00DD6B0E" w:rsidRDefault="00E0425F" w:rsidP="00E0425F">
            <w:pP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Maternal mortality in facility ratio (iMMR) (</w:t>
            </w:r>
            <w:r w:rsidRPr="00DD6B0E">
              <w:rPr>
                <w:sz w:val="20"/>
                <w:szCs w:val="20"/>
              </w:rPr>
              <w:t>per 100,000 live births)</w:t>
            </w:r>
          </w:p>
        </w:tc>
        <w:tc>
          <w:tcPr>
            <w:tcW w:w="771" w:type="dxa"/>
          </w:tcPr>
          <w:p w14:paraId="5286953F"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144.9</w:t>
            </w:r>
          </w:p>
        </w:tc>
        <w:tc>
          <w:tcPr>
            <w:tcW w:w="771" w:type="dxa"/>
          </w:tcPr>
          <w:p w14:paraId="10188188"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132.9</w:t>
            </w:r>
          </w:p>
        </w:tc>
        <w:tc>
          <w:tcPr>
            <w:tcW w:w="772" w:type="dxa"/>
          </w:tcPr>
          <w:p w14:paraId="172E0A9C"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133.3</w:t>
            </w:r>
          </w:p>
        </w:tc>
        <w:tc>
          <w:tcPr>
            <w:tcW w:w="771" w:type="dxa"/>
          </w:tcPr>
          <w:p w14:paraId="5C59D218"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132.5</w:t>
            </w:r>
          </w:p>
        </w:tc>
        <w:tc>
          <w:tcPr>
            <w:tcW w:w="772" w:type="dxa"/>
          </w:tcPr>
          <w:p w14:paraId="7CDDD13C"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119.1</w:t>
            </w:r>
          </w:p>
        </w:tc>
        <w:tc>
          <w:tcPr>
            <w:tcW w:w="771" w:type="dxa"/>
          </w:tcPr>
          <w:p w14:paraId="64B0E7ED"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116.9</w:t>
            </w:r>
          </w:p>
        </w:tc>
        <w:tc>
          <w:tcPr>
            <w:tcW w:w="772" w:type="dxa"/>
          </w:tcPr>
          <w:p w14:paraId="71BE561F"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120</w:t>
            </w:r>
          </w:p>
        </w:tc>
      </w:tr>
      <w:tr w:rsidR="00E0425F" w:rsidRPr="00DD6B0E" w14:paraId="100818B9" w14:textId="77777777" w:rsidTr="00E04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val="restart"/>
          </w:tcPr>
          <w:p w14:paraId="0B8DCE39" w14:textId="77777777" w:rsidR="00E0425F" w:rsidRPr="00DD6B0E" w:rsidRDefault="007E0DB1" w:rsidP="00E0425F">
            <w:pPr>
              <w:rPr>
                <w:sz w:val="20"/>
                <w:szCs w:val="20"/>
              </w:rPr>
            </w:pPr>
            <w:r w:rsidRPr="00DD6B0E">
              <w:rPr>
                <w:sz w:val="20"/>
                <w:szCs w:val="20"/>
              </w:rPr>
              <w:t>Prevention of mother-to-child-transmission (</w:t>
            </w:r>
            <w:r w:rsidR="00E0425F" w:rsidRPr="00DD6B0E">
              <w:rPr>
                <w:sz w:val="20"/>
                <w:szCs w:val="20"/>
              </w:rPr>
              <w:t>PMTCT</w:t>
            </w:r>
            <w:r w:rsidRPr="00DD6B0E">
              <w:rPr>
                <w:sz w:val="20"/>
                <w:szCs w:val="20"/>
              </w:rPr>
              <w:t>)</w:t>
            </w:r>
          </w:p>
        </w:tc>
        <w:tc>
          <w:tcPr>
            <w:tcW w:w="2340" w:type="dxa"/>
          </w:tcPr>
          <w:p w14:paraId="5A2D0BB7" w14:textId="77777777" w:rsidR="00E0425F" w:rsidRPr="00DD6B0E" w:rsidRDefault="00E0425F" w:rsidP="00E0425F">
            <w:pP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ANC 1st visit before 20 weeks rate</w:t>
            </w:r>
          </w:p>
        </w:tc>
        <w:tc>
          <w:tcPr>
            <w:tcW w:w="771" w:type="dxa"/>
          </w:tcPr>
          <w:p w14:paraId="0D274F5D"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40.2</w:t>
            </w:r>
          </w:p>
        </w:tc>
        <w:tc>
          <w:tcPr>
            <w:tcW w:w="771" w:type="dxa"/>
          </w:tcPr>
          <w:p w14:paraId="381C5B22"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44.0</w:t>
            </w:r>
          </w:p>
        </w:tc>
        <w:tc>
          <w:tcPr>
            <w:tcW w:w="772" w:type="dxa"/>
          </w:tcPr>
          <w:p w14:paraId="32E0F19B"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50.0</w:t>
            </w:r>
          </w:p>
        </w:tc>
        <w:tc>
          <w:tcPr>
            <w:tcW w:w="771" w:type="dxa"/>
          </w:tcPr>
          <w:p w14:paraId="7AA1A15F"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53.9</w:t>
            </w:r>
          </w:p>
        </w:tc>
        <w:tc>
          <w:tcPr>
            <w:tcW w:w="772" w:type="dxa"/>
          </w:tcPr>
          <w:p w14:paraId="25B8A017"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61.2</w:t>
            </w:r>
          </w:p>
        </w:tc>
        <w:tc>
          <w:tcPr>
            <w:tcW w:w="771" w:type="dxa"/>
          </w:tcPr>
          <w:p w14:paraId="36E25F75"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65.2</w:t>
            </w:r>
          </w:p>
        </w:tc>
        <w:tc>
          <w:tcPr>
            <w:tcW w:w="772" w:type="dxa"/>
          </w:tcPr>
          <w:p w14:paraId="2574E1D3"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62</w:t>
            </w:r>
          </w:p>
        </w:tc>
      </w:tr>
      <w:tr w:rsidR="00E0425F" w:rsidRPr="00DD6B0E" w14:paraId="34250D41" w14:textId="77777777" w:rsidTr="00E0425F">
        <w:tc>
          <w:tcPr>
            <w:cnfStyle w:val="001000000000" w:firstRow="0" w:lastRow="0" w:firstColumn="1" w:lastColumn="0" w:oddVBand="0" w:evenVBand="0" w:oddHBand="0" w:evenHBand="0" w:firstRowFirstColumn="0" w:firstRowLastColumn="0" w:lastRowFirstColumn="0" w:lastRowLastColumn="0"/>
            <w:tcW w:w="1615" w:type="dxa"/>
            <w:vMerge/>
          </w:tcPr>
          <w:p w14:paraId="21A9261C" w14:textId="77777777" w:rsidR="00E0425F" w:rsidRPr="00DD6B0E" w:rsidRDefault="00E0425F" w:rsidP="00E0425F">
            <w:pPr>
              <w:rPr>
                <w:sz w:val="20"/>
                <w:szCs w:val="20"/>
              </w:rPr>
            </w:pPr>
          </w:p>
        </w:tc>
        <w:tc>
          <w:tcPr>
            <w:tcW w:w="2340" w:type="dxa"/>
          </w:tcPr>
          <w:p w14:paraId="7127BCC9" w14:textId="77777777" w:rsidR="00E0425F" w:rsidRPr="00DD6B0E" w:rsidRDefault="00E0425F" w:rsidP="00E0425F">
            <w:pP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ANC client initiated on ART rate</w:t>
            </w:r>
          </w:p>
        </w:tc>
        <w:tc>
          <w:tcPr>
            <w:tcW w:w="771" w:type="dxa"/>
          </w:tcPr>
          <w:p w14:paraId="1C826934"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80.4</w:t>
            </w:r>
          </w:p>
        </w:tc>
        <w:tc>
          <w:tcPr>
            <w:tcW w:w="771" w:type="dxa"/>
          </w:tcPr>
          <w:p w14:paraId="520A9EDF"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81.6</w:t>
            </w:r>
          </w:p>
        </w:tc>
        <w:tc>
          <w:tcPr>
            <w:tcW w:w="772" w:type="dxa"/>
          </w:tcPr>
          <w:p w14:paraId="7C7DA694"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76.3</w:t>
            </w:r>
          </w:p>
        </w:tc>
        <w:tc>
          <w:tcPr>
            <w:tcW w:w="771" w:type="dxa"/>
          </w:tcPr>
          <w:p w14:paraId="7B6C663C"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91.2</w:t>
            </w:r>
          </w:p>
        </w:tc>
        <w:tc>
          <w:tcPr>
            <w:tcW w:w="772" w:type="dxa"/>
          </w:tcPr>
          <w:p w14:paraId="089B1059"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93.0</w:t>
            </w:r>
          </w:p>
        </w:tc>
        <w:tc>
          <w:tcPr>
            <w:tcW w:w="771" w:type="dxa"/>
          </w:tcPr>
          <w:p w14:paraId="3FCEE63F"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95.1</w:t>
            </w:r>
          </w:p>
        </w:tc>
        <w:tc>
          <w:tcPr>
            <w:tcW w:w="772" w:type="dxa"/>
          </w:tcPr>
          <w:p w14:paraId="7F63D666"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95</w:t>
            </w:r>
          </w:p>
        </w:tc>
      </w:tr>
      <w:tr w:rsidR="00E0425F" w:rsidRPr="00DD6B0E" w14:paraId="3514F1C4" w14:textId="77777777" w:rsidTr="00E04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val="restart"/>
          </w:tcPr>
          <w:p w14:paraId="0C7A3661" w14:textId="77777777" w:rsidR="00E0425F" w:rsidRPr="00DD6B0E" w:rsidRDefault="00E0425F" w:rsidP="00E0425F">
            <w:pPr>
              <w:rPr>
                <w:sz w:val="20"/>
                <w:szCs w:val="20"/>
              </w:rPr>
            </w:pPr>
            <w:r w:rsidRPr="00DD6B0E">
              <w:rPr>
                <w:sz w:val="20"/>
                <w:szCs w:val="20"/>
              </w:rPr>
              <w:t>Sexual Health</w:t>
            </w:r>
          </w:p>
        </w:tc>
        <w:tc>
          <w:tcPr>
            <w:tcW w:w="2340" w:type="dxa"/>
          </w:tcPr>
          <w:p w14:paraId="4784F0D1" w14:textId="77777777" w:rsidR="00E0425F" w:rsidRPr="00DD6B0E" w:rsidRDefault="00E0425F" w:rsidP="00E0425F">
            <w:pP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Cervical cancer screening coverage</w:t>
            </w:r>
          </w:p>
        </w:tc>
        <w:tc>
          <w:tcPr>
            <w:tcW w:w="771" w:type="dxa"/>
          </w:tcPr>
          <w:p w14:paraId="52176A00"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50.2</w:t>
            </w:r>
          </w:p>
        </w:tc>
        <w:tc>
          <w:tcPr>
            <w:tcW w:w="771" w:type="dxa"/>
          </w:tcPr>
          <w:p w14:paraId="674A674D"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50.3</w:t>
            </w:r>
          </w:p>
        </w:tc>
        <w:tc>
          <w:tcPr>
            <w:tcW w:w="772" w:type="dxa"/>
          </w:tcPr>
          <w:p w14:paraId="2C69E4FE"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54.1</w:t>
            </w:r>
          </w:p>
        </w:tc>
        <w:tc>
          <w:tcPr>
            <w:tcW w:w="771" w:type="dxa"/>
          </w:tcPr>
          <w:p w14:paraId="7582ACF3"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54.5</w:t>
            </w:r>
          </w:p>
        </w:tc>
        <w:tc>
          <w:tcPr>
            <w:tcW w:w="772" w:type="dxa"/>
          </w:tcPr>
          <w:p w14:paraId="3131EDD3"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56.6</w:t>
            </w:r>
          </w:p>
        </w:tc>
        <w:tc>
          <w:tcPr>
            <w:tcW w:w="771" w:type="dxa"/>
          </w:tcPr>
          <w:p w14:paraId="637D81C1"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61.5</w:t>
            </w:r>
          </w:p>
        </w:tc>
        <w:tc>
          <w:tcPr>
            <w:tcW w:w="772" w:type="dxa"/>
          </w:tcPr>
          <w:p w14:paraId="60E7BB9A"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62</w:t>
            </w:r>
          </w:p>
        </w:tc>
      </w:tr>
      <w:tr w:rsidR="00E0425F" w:rsidRPr="00DD6B0E" w14:paraId="67F6824A" w14:textId="77777777" w:rsidTr="00E0425F">
        <w:tc>
          <w:tcPr>
            <w:cnfStyle w:val="001000000000" w:firstRow="0" w:lastRow="0" w:firstColumn="1" w:lastColumn="0" w:oddVBand="0" w:evenVBand="0" w:oddHBand="0" w:evenHBand="0" w:firstRowFirstColumn="0" w:firstRowLastColumn="0" w:lastRowFirstColumn="0" w:lastRowLastColumn="0"/>
            <w:tcW w:w="1615" w:type="dxa"/>
            <w:vMerge/>
          </w:tcPr>
          <w:p w14:paraId="7F8BB87A" w14:textId="77777777" w:rsidR="00E0425F" w:rsidRPr="00DD6B0E" w:rsidRDefault="00E0425F" w:rsidP="00E0425F">
            <w:pPr>
              <w:rPr>
                <w:sz w:val="20"/>
                <w:szCs w:val="20"/>
              </w:rPr>
            </w:pPr>
          </w:p>
        </w:tc>
        <w:tc>
          <w:tcPr>
            <w:tcW w:w="2340" w:type="dxa"/>
          </w:tcPr>
          <w:p w14:paraId="2E311D14" w14:textId="77777777" w:rsidR="00E0425F" w:rsidRPr="00DD6B0E" w:rsidRDefault="00E0425F" w:rsidP="00E0425F">
            <w:pP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Couple year protection rate (CYPR)</w:t>
            </w:r>
          </w:p>
        </w:tc>
        <w:tc>
          <w:tcPr>
            <w:tcW w:w="771" w:type="dxa"/>
          </w:tcPr>
          <w:p w14:paraId="2D354C60"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w:t>
            </w:r>
          </w:p>
        </w:tc>
        <w:tc>
          <w:tcPr>
            <w:tcW w:w="771" w:type="dxa"/>
          </w:tcPr>
          <w:p w14:paraId="70BFDCFB"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w:t>
            </w:r>
          </w:p>
        </w:tc>
        <w:tc>
          <w:tcPr>
            <w:tcW w:w="772" w:type="dxa"/>
          </w:tcPr>
          <w:p w14:paraId="0B8D8EC9"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w:t>
            </w:r>
          </w:p>
        </w:tc>
        <w:tc>
          <w:tcPr>
            <w:tcW w:w="771" w:type="dxa"/>
          </w:tcPr>
          <w:p w14:paraId="50AB6366"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63.4</w:t>
            </w:r>
          </w:p>
        </w:tc>
        <w:tc>
          <w:tcPr>
            <w:tcW w:w="772" w:type="dxa"/>
          </w:tcPr>
          <w:p w14:paraId="5A112A9A"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66.7</w:t>
            </w:r>
          </w:p>
        </w:tc>
        <w:tc>
          <w:tcPr>
            <w:tcW w:w="771" w:type="dxa"/>
          </w:tcPr>
          <w:p w14:paraId="5F9C3B06"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70.2</w:t>
            </w:r>
          </w:p>
        </w:tc>
        <w:tc>
          <w:tcPr>
            <w:tcW w:w="772" w:type="dxa"/>
          </w:tcPr>
          <w:p w14:paraId="0791304C"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rFonts w:cstheme="minorHAnsi"/>
                <w:sz w:val="20"/>
                <w:szCs w:val="20"/>
              </w:rPr>
              <w:t>50</w:t>
            </w:r>
          </w:p>
        </w:tc>
      </w:tr>
      <w:tr w:rsidR="00E0425F" w:rsidRPr="00DD6B0E" w14:paraId="70440163" w14:textId="77777777" w:rsidTr="00E04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Merge w:val="restart"/>
          </w:tcPr>
          <w:p w14:paraId="76F130F0" w14:textId="77777777" w:rsidR="00E0425F" w:rsidRPr="00DD6B0E" w:rsidRDefault="00E0425F" w:rsidP="00E0425F">
            <w:pPr>
              <w:rPr>
                <w:sz w:val="20"/>
                <w:szCs w:val="20"/>
              </w:rPr>
            </w:pPr>
            <w:r w:rsidRPr="00DD6B0E">
              <w:rPr>
                <w:sz w:val="20"/>
                <w:szCs w:val="20"/>
              </w:rPr>
              <w:t>HIV</w:t>
            </w:r>
          </w:p>
        </w:tc>
        <w:tc>
          <w:tcPr>
            <w:tcW w:w="2340" w:type="dxa"/>
          </w:tcPr>
          <w:p w14:paraId="1DEF6226" w14:textId="77777777" w:rsidR="00E0425F" w:rsidRPr="00DD6B0E" w:rsidRDefault="00E0425F" w:rsidP="00E0425F">
            <w:pP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HIV testing coverage (including ANC)</w:t>
            </w:r>
          </w:p>
        </w:tc>
        <w:tc>
          <w:tcPr>
            <w:tcW w:w="771" w:type="dxa"/>
          </w:tcPr>
          <w:p w14:paraId="03950222"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w:t>
            </w:r>
          </w:p>
        </w:tc>
        <w:tc>
          <w:tcPr>
            <w:tcW w:w="771" w:type="dxa"/>
          </w:tcPr>
          <w:p w14:paraId="067F79EB"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w:t>
            </w:r>
          </w:p>
        </w:tc>
        <w:tc>
          <w:tcPr>
            <w:tcW w:w="772" w:type="dxa"/>
          </w:tcPr>
          <w:p w14:paraId="6374DC40"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26.1</w:t>
            </w:r>
          </w:p>
        </w:tc>
        <w:tc>
          <w:tcPr>
            <w:tcW w:w="771" w:type="dxa"/>
          </w:tcPr>
          <w:p w14:paraId="15325FB7"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32.1</w:t>
            </w:r>
          </w:p>
        </w:tc>
        <w:tc>
          <w:tcPr>
            <w:tcW w:w="772" w:type="dxa"/>
          </w:tcPr>
          <w:p w14:paraId="488EA880"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34.5</w:t>
            </w:r>
          </w:p>
        </w:tc>
        <w:tc>
          <w:tcPr>
            <w:tcW w:w="771" w:type="dxa"/>
          </w:tcPr>
          <w:p w14:paraId="23E3191C"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35.9</w:t>
            </w:r>
          </w:p>
        </w:tc>
        <w:tc>
          <w:tcPr>
            <w:tcW w:w="772" w:type="dxa"/>
          </w:tcPr>
          <w:p w14:paraId="5A46FC25" w14:textId="77777777" w:rsidR="00E0425F" w:rsidRPr="00DD6B0E" w:rsidRDefault="00E0425F" w:rsidP="00E0425F">
            <w:pPr>
              <w:jc w:val="center"/>
              <w:cnfStyle w:val="000000100000" w:firstRow="0" w:lastRow="0" w:firstColumn="0" w:lastColumn="0" w:oddVBand="0" w:evenVBand="0" w:oddHBand="1" w:evenHBand="0" w:firstRowFirstColumn="0" w:firstRowLastColumn="0" w:lastRowFirstColumn="0" w:lastRowLastColumn="0"/>
              <w:rPr>
                <w:sz w:val="20"/>
                <w:szCs w:val="20"/>
              </w:rPr>
            </w:pPr>
            <w:r w:rsidRPr="00DD6B0E">
              <w:rPr>
                <w:rFonts w:cstheme="minorHAnsi"/>
                <w:sz w:val="20"/>
                <w:szCs w:val="20"/>
              </w:rPr>
              <w:t>90</w:t>
            </w:r>
          </w:p>
        </w:tc>
      </w:tr>
      <w:tr w:rsidR="00E0425F" w:rsidRPr="00DD6B0E" w14:paraId="5F1B564C" w14:textId="77777777" w:rsidTr="00E0425F">
        <w:tc>
          <w:tcPr>
            <w:cnfStyle w:val="001000000000" w:firstRow="0" w:lastRow="0" w:firstColumn="1" w:lastColumn="0" w:oddVBand="0" w:evenVBand="0" w:oddHBand="0" w:evenHBand="0" w:firstRowFirstColumn="0" w:firstRowLastColumn="0" w:lastRowFirstColumn="0" w:lastRowLastColumn="0"/>
            <w:tcW w:w="1615" w:type="dxa"/>
            <w:vMerge/>
          </w:tcPr>
          <w:p w14:paraId="7BF62D05" w14:textId="77777777" w:rsidR="00E0425F" w:rsidRPr="00DD6B0E" w:rsidRDefault="00E0425F" w:rsidP="00E0425F">
            <w:pPr>
              <w:rPr>
                <w:sz w:val="20"/>
                <w:szCs w:val="20"/>
              </w:rPr>
            </w:pPr>
          </w:p>
        </w:tc>
        <w:tc>
          <w:tcPr>
            <w:tcW w:w="2340" w:type="dxa"/>
          </w:tcPr>
          <w:p w14:paraId="2E2A14F9" w14:textId="77777777" w:rsidR="00E0425F" w:rsidRPr="00DD6B0E" w:rsidRDefault="00E0425F" w:rsidP="00E042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cstheme="minorHAnsi"/>
                <w:sz w:val="20"/>
                <w:szCs w:val="20"/>
              </w:rPr>
              <w:t xml:space="preserve">Male condom distribution </w:t>
            </w:r>
          </w:p>
        </w:tc>
        <w:tc>
          <w:tcPr>
            <w:tcW w:w="771" w:type="dxa"/>
          </w:tcPr>
          <w:p w14:paraId="1F736D8D"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cstheme="minorHAnsi"/>
                <w:sz w:val="20"/>
                <w:szCs w:val="20"/>
              </w:rPr>
              <w:t>15.7</w:t>
            </w:r>
          </w:p>
        </w:tc>
        <w:tc>
          <w:tcPr>
            <w:tcW w:w="771" w:type="dxa"/>
          </w:tcPr>
          <w:p w14:paraId="2A3E6C93"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cstheme="minorHAnsi"/>
                <w:sz w:val="20"/>
                <w:szCs w:val="20"/>
              </w:rPr>
              <w:t>21.8</w:t>
            </w:r>
          </w:p>
        </w:tc>
        <w:tc>
          <w:tcPr>
            <w:tcW w:w="772" w:type="dxa"/>
          </w:tcPr>
          <w:p w14:paraId="37D81FA4"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cstheme="minorHAnsi"/>
                <w:sz w:val="20"/>
                <w:szCs w:val="20"/>
              </w:rPr>
              <w:t>27.9</w:t>
            </w:r>
          </w:p>
        </w:tc>
        <w:tc>
          <w:tcPr>
            <w:tcW w:w="771" w:type="dxa"/>
          </w:tcPr>
          <w:p w14:paraId="7942A10E"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cstheme="minorHAnsi"/>
                <w:sz w:val="20"/>
                <w:szCs w:val="20"/>
              </w:rPr>
              <w:t>38.4</w:t>
            </w:r>
          </w:p>
        </w:tc>
        <w:tc>
          <w:tcPr>
            <w:tcW w:w="772" w:type="dxa"/>
          </w:tcPr>
          <w:p w14:paraId="0C29850F"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cstheme="minorHAnsi"/>
                <w:sz w:val="20"/>
                <w:szCs w:val="20"/>
              </w:rPr>
              <w:t>44.4</w:t>
            </w:r>
          </w:p>
        </w:tc>
        <w:tc>
          <w:tcPr>
            <w:tcW w:w="771" w:type="dxa"/>
          </w:tcPr>
          <w:p w14:paraId="2FE24460"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D6B0E">
              <w:rPr>
                <w:rFonts w:cstheme="minorHAnsi"/>
                <w:sz w:val="20"/>
                <w:szCs w:val="20"/>
              </w:rPr>
              <w:t>47.5</w:t>
            </w:r>
          </w:p>
        </w:tc>
        <w:tc>
          <w:tcPr>
            <w:tcW w:w="772" w:type="dxa"/>
          </w:tcPr>
          <w:p w14:paraId="1665EBFF" w14:textId="77777777" w:rsidR="00E0425F" w:rsidRPr="00DD6B0E" w:rsidRDefault="00E0425F" w:rsidP="00E0425F">
            <w:pPr>
              <w:jc w:val="center"/>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 xml:space="preserve">3 </w:t>
            </w:r>
            <w:r w:rsidRPr="00DD6B0E">
              <w:rPr>
                <w:sz w:val="16"/>
                <w:szCs w:val="20"/>
              </w:rPr>
              <w:t>billion</w:t>
            </w:r>
          </w:p>
        </w:tc>
      </w:tr>
    </w:tbl>
    <w:p w14:paraId="36CA9872" w14:textId="77777777" w:rsidR="006B65EB" w:rsidRPr="00DD6B0E" w:rsidRDefault="006B65EB" w:rsidP="004D3E7F">
      <w:pPr>
        <w:rPr>
          <w:color w:val="FF0000"/>
          <w:highlight w:val="yellow"/>
        </w:rPr>
      </w:pPr>
    </w:p>
    <w:p w14:paraId="15472A67" w14:textId="77777777" w:rsidR="004D3E7F" w:rsidRPr="00DD6B0E" w:rsidRDefault="004D3E7F" w:rsidP="004D3E7F">
      <w:pPr>
        <w:rPr>
          <w:i/>
        </w:rPr>
      </w:pPr>
      <w:r w:rsidRPr="00DD6B0E">
        <w:rPr>
          <w:i/>
        </w:rPr>
        <w:t xml:space="preserve">Facility delivery rates for under 18 years: </w:t>
      </w:r>
      <w:r w:rsidRPr="00DD6B0E">
        <w:t>The proportion of in-facility deliveries to women under 18 years old can be used as a proxy for the adolescent birth rate. There was a downward trend from 7.7</w:t>
      </w:r>
      <w:r w:rsidR="00D97C21">
        <w:t>%</w:t>
      </w:r>
      <w:r w:rsidRPr="00DD6B0E">
        <w:t xml:space="preserve"> in 2012/13 to 6.8</w:t>
      </w:r>
      <w:r w:rsidR="00D97C21">
        <w:t>%</w:t>
      </w:r>
      <w:r w:rsidRPr="00DD6B0E">
        <w:t xml:space="preserve"> in 2016/17</w:t>
      </w:r>
      <w:r w:rsidR="00B928D7">
        <w:t>.</w:t>
      </w:r>
      <w:r w:rsidR="008103E2" w:rsidRPr="00DD6B0E">
        <w:fldChar w:fldCharType="begin"/>
      </w:r>
      <w:r w:rsidR="008103E2" w:rsidRPr="00DD6B0E">
        <w:instrText xml:space="preserve"> ADDIN EN.CITE &lt;EndNote&gt;&lt;Cite&gt;&lt;Author&gt;Government of South Africa&lt;/Author&gt;&lt;Year&gt;2017&lt;/Year&gt;&lt;RecNum&gt;42&lt;/RecNum&gt;&lt;DisplayText&gt;&lt;style face="superscript"&gt;13&lt;/style&gt;&lt;/DisplayText&gt;&lt;record&gt;&lt;rec-number&gt;42&lt;/rec-number&gt;&lt;foreign-keys&gt;&lt;key app="EN" db-id="eare2taxlax2sqezt0kv0afm2vr2vt95dwsz" timestamp="1501168541"&gt;42&lt;/key&gt;&lt;/foreign-keys&gt;&lt;ref-type name="Government Document"&gt;46&lt;/ref-type&gt;&lt;contributors&gt;&lt;authors&gt;&lt;author&gt;Government of South Africa,&lt;/author&gt;&lt;/authors&gt;&lt;secondary-authors&gt;&lt;author&gt;Department of Basic Education,&lt;/author&gt;&lt;/secondary-authors&gt;&lt;/contributors&gt;&lt;titles&gt;&lt;title&gt;National Policy on HIV, STI, TB&lt;/title&gt;&lt;/titles&gt;&lt;dates&gt;&lt;year&gt;2017&lt;/year&gt;&lt;/dates&gt;&lt;urls&gt;&lt;/urls&gt;&lt;/record&gt;&lt;/Cite&gt;&lt;/EndNote&gt;</w:instrText>
      </w:r>
      <w:r w:rsidR="008103E2" w:rsidRPr="00DD6B0E">
        <w:fldChar w:fldCharType="separate"/>
      </w:r>
      <w:r w:rsidR="008103E2" w:rsidRPr="00DD6B0E">
        <w:rPr>
          <w:noProof/>
          <w:vertAlign w:val="superscript"/>
        </w:rPr>
        <w:t>1</w:t>
      </w:r>
      <w:r w:rsidR="00B928D7">
        <w:rPr>
          <w:noProof/>
          <w:vertAlign w:val="superscript"/>
        </w:rPr>
        <w:t>5</w:t>
      </w:r>
      <w:r w:rsidR="008103E2" w:rsidRPr="00DD6B0E">
        <w:fldChar w:fldCharType="end"/>
      </w:r>
      <w:r w:rsidR="00D359CC" w:rsidRPr="00DD6B0E">
        <w:t xml:space="preserve"> </w:t>
      </w:r>
      <w:r w:rsidRPr="00DD6B0E">
        <w:t xml:space="preserve"> While the decline is commendable, strategies encompassed in this policy call for accelerated multi-stakeholder approaches from the National Departments of Health, Basic Education, and Social Development for multisector solutions.</w:t>
      </w:r>
    </w:p>
    <w:p w14:paraId="663274DA" w14:textId="77777777" w:rsidR="004D3E7F" w:rsidRPr="00DD6B0E" w:rsidRDefault="004D3E7F" w:rsidP="004D3E7F"/>
    <w:p w14:paraId="38B9BB51" w14:textId="77777777" w:rsidR="004D3E7F" w:rsidRPr="00DD6B0E" w:rsidRDefault="004D3E7F" w:rsidP="004D3E7F">
      <w:r w:rsidRPr="00DD6B0E">
        <w:rPr>
          <w:i/>
        </w:rPr>
        <w:t xml:space="preserve">Institutional Maternal Mortality Ratio (iMMR): </w:t>
      </w:r>
      <w:r w:rsidRPr="00DD6B0E">
        <w:t>South Africa has shown a decreasing trend in the iMMR over the past five years. The national iMMR in 2016/17 met the target of 120 per 100 000 live births with 116.9 per 100 000 live births, down from 132.9 in 2012/13.</w:t>
      </w:r>
      <w:r w:rsidR="008103E2">
        <w:t xml:space="preserve"> </w:t>
      </w:r>
      <w:r w:rsidRPr="00DD6B0E">
        <w:rPr>
          <w:vertAlign w:val="superscript"/>
        </w:rPr>
        <w:t xml:space="preserve"> </w:t>
      </w:r>
      <w:r w:rsidRPr="00DD6B0E">
        <w:t>The target for 2019 is less than 100/100 000 live births and is on track for the SDG targets on maternal mortality reduction. 84% of women with a live birth since 2015 received a postnatal check during the first 2 days after birth, compared with only 63 % in 2014.</w:t>
      </w:r>
      <w:r w:rsidR="008103E2" w:rsidRPr="00DD6B0E">
        <w:fldChar w:fldCharType="begin"/>
      </w:r>
      <w:r w:rsidR="008103E2" w:rsidRPr="00DD6B0E">
        <w:instrText xml:space="preserve"> ADDIN EN.CITE &lt;EndNote&gt;&lt;Cite&gt;&lt;Author&gt;Government of South Africa&lt;/Author&gt;&lt;Year&gt;2017&lt;/Year&gt;&lt;RecNum&gt;42&lt;/RecNum&gt;&lt;DisplayText&gt;&lt;style face="superscript"&gt;13&lt;/style&gt;&lt;/DisplayText&gt;&lt;record&gt;&lt;rec-number&gt;42&lt;/rec-number&gt;&lt;foreign-keys&gt;&lt;key app="EN" db-id="eare2taxlax2sqezt0kv0afm2vr2vt95dwsz" timestamp="1501168541"&gt;42&lt;/key&gt;&lt;/foreign-keys&gt;&lt;ref-type name="Government Document"&gt;46&lt;/ref-type&gt;&lt;contributors&gt;&lt;authors&gt;&lt;author&gt;Government of South Africa,&lt;/author&gt;&lt;/authors&gt;&lt;secondary-authors&gt;&lt;author&gt;Department of Basic Education,&lt;/author&gt;&lt;/secondary-authors&gt;&lt;/contributors&gt;&lt;titles&gt;&lt;title&gt;National Policy on HIV, STI, TB&lt;/title&gt;&lt;/titles&gt;&lt;dates&gt;&lt;year&gt;2017&lt;/year&gt;&lt;/dates&gt;&lt;urls&gt;&lt;/urls&gt;&lt;/record&gt;&lt;/Cite&gt;&lt;/EndNote&gt;</w:instrText>
      </w:r>
      <w:r w:rsidR="008103E2" w:rsidRPr="00DD6B0E">
        <w:fldChar w:fldCharType="separate"/>
      </w:r>
      <w:r w:rsidR="008103E2" w:rsidRPr="00DD6B0E">
        <w:rPr>
          <w:noProof/>
          <w:vertAlign w:val="superscript"/>
        </w:rPr>
        <w:t>1</w:t>
      </w:r>
      <w:r w:rsidR="00B928D7">
        <w:rPr>
          <w:noProof/>
          <w:vertAlign w:val="superscript"/>
        </w:rPr>
        <w:t>6</w:t>
      </w:r>
      <w:r w:rsidR="008103E2" w:rsidRPr="00DD6B0E">
        <w:fldChar w:fldCharType="end"/>
      </w:r>
      <w:r w:rsidR="008103E2">
        <w:t xml:space="preserve"> </w:t>
      </w:r>
    </w:p>
    <w:p w14:paraId="4853F063" w14:textId="77777777" w:rsidR="00B928D7" w:rsidRDefault="00B928D7" w:rsidP="001F4DF5">
      <w:pPr>
        <w:keepNext/>
      </w:pPr>
      <w:r>
        <w:rPr>
          <w:noProof/>
          <w:lang w:val="en-ZA" w:eastAsia="en-ZA"/>
        </w:rPr>
        <w:lastRenderedPageBreak/>
        <w:drawing>
          <wp:inline distT="0" distB="0" distL="0" distR="0" wp14:anchorId="5E958F09" wp14:editId="2A9D225D">
            <wp:extent cx="5486400" cy="32004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39D743" w14:textId="77777777" w:rsidR="001F4DF5" w:rsidRPr="00DD6B0E" w:rsidRDefault="001F4DF5" w:rsidP="001F4DF5">
      <w:pPr>
        <w:pStyle w:val="Caption"/>
      </w:pPr>
      <w:bookmarkStart w:id="47" w:name="_Toc2868813"/>
      <w:r w:rsidRPr="00DD6B0E">
        <w:t xml:space="preserve">Figure </w:t>
      </w:r>
      <w:r w:rsidRPr="00DD6B0E">
        <w:fldChar w:fldCharType="begin"/>
      </w:r>
      <w:r w:rsidRPr="00DD6B0E">
        <w:instrText xml:space="preserve"> SEQ Figure \* ARABIC </w:instrText>
      </w:r>
      <w:r w:rsidRPr="00DD6B0E">
        <w:fldChar w:fldCharType="separate"/>
      </w:r>
      <w:r w:rsidR="000027A0" w:rsidRPr="00DD6B0E">
        <w:rPr>
          <w:noProof/>
        </w:rPr>
        <w:t>5</w:t>
      </w:r>
      <w:r w:rsidRPr="00DD6B0E">
        <w:fldChar w:fldCharType="end"/>
      </w:r>
      <w:r w:rsidRPr="00DD6B0E">
        <w:t xml:space="preserve">. Maternal deaths reported to the National Committee for the Confidential Enquiries into Maternal Deaths between 1998 and 2016 </w:t>
      </w:r>
      <w:r w:rsidRPr="00DD6B0E">
        <w:rPr>
          <w:highlight w:val="yellow"/>
        </w:rPr>
        <w:t>(SOURCE REF?)</w:t>
      </w:r>
      <w:bookmarkEnd w:id="47"/>
    </w:p>
    <w:p w14:paraId="61040240" w14:textId="77777777" w:rsidR="00D359CC" w:rsidRPr="00DD6B0E" w:rsidRDefault="001F4DF5" w:rsidP="001F4DF5">
      <w:r w:rsidRPr="00DD6B0E">
        <w:rPr>
          <w:i/>
        </w:rPr>
        <w:t xml:space="preserve">Fertility trends: </w:t>
      </w:r>
      <w:r w:rsidRPr="00DD6B0E">
        <w:t xml:space="preserve">Fertility is </w:t>
      </w:r>
      <w:r w:rsidR="00D359CC" w:rsidRPr="00DD6B0E">
        <w:t>on the decline</w:t>
      </w:r>
      <w:r w:rsidRPr="00DD6B0E">
        <w:t xml:space="preserve"> in South Africa, the number of children ever born per woman </w:t>
      </w:r>
      <w:r w:rsidR="00D359CC" w:rsidRPr="00DD6B0E">
        <w:t>in 2016 was</w:t>
      </w:r>
      <w:r w:rsidRPr="00DD6B0E">
        <w:t xml:space="preserve"> 2.</w:t>
      </w:r>
      <w:r w:rsidR="00073C39">
        <w:t>6</w:t>
      </w:r>
      <w:r w:rsidRPr="00DD6B0E">
        <w:t xml:space="preserve">, compared to 2.9 </w:t>
      </w:r>
      <w:r w:rsidR="00D359CC" w:rsidRPr="00DD6B0E">
        <w:t>from</w:t>
      </w:r>
      <w:r w:rsidRPr="00DD6B0E">
        <w:t xml:space="preserve"> 1996-98.</w:t>
      </w:r>
      <w:r w:rsidR="00D359CC" w:rsidRPr="00DD6B0E">
        <w:rPr>
          <w:vertAlign w:val="superscript"/>
        </w:rPr>
        <w:t xml:space="preserve"> </w:t>
      </w:r>
      <w:r w:rsidR="00D359CC" w:rsidRPr="00DD6B0E">
        <w:t>[</w:t>
      </w:r>
      <w:r w:rsidR="00D359CC" w:rsidRPr="00DD6B0E">
        <w:rPr>
          <w:highlight w:val="yellow"/>
        </w:rPr>
        <w:t>REF</w:t>
      </w:r>
      <w:r w:rsidR="00D359CC" w:rsidRPr="00DD6B0E">
        <w:t xml:space="preserve">] </w:t>
      </w:r>
      <w:r w:rsidR="00FB4552" w:rsidRPr="00DD6B0E">
        <w:t xml:space="preserve">A current </w:t>
      </w:r>
      <w:r w:rsidRPr="00DD6B0E">
        <w:t>challenge</w:t>
      </w:r>
      <w:r w:rsidR="00FB4552" w:rsidRPr="00DD6B0E">
        <w:t>,</w:t>
      </w:r>
      <w:r w:rsidRPr="00DD6B0E">
        <w:t xml:space="preserve"> however </w:t>
      </w:r>
      <w:r w:rsidR="00FB4552" w:rsidRPr="00DD6B0E">
        <w:t>is that more than two-thirds of births, particularly among 20-29 year olds, do not contain information on fathers</w:t>
      </w:r>
      <w:r w:rsidRPr="00DD6B0E">
        <w:t>.</w:t>
      </w:r>
      <w:r w:rsidR="00961D86" w:rsidRPr="00DD6B0E">
        <w:fldChar w:fldCharType="begin"/>
      </w:r>
      <w:r w:rsidR="00FB0C84" w:rsidRPr="00DD6B0E">
        <w:instrText xml:space="preserve"> ADDIN EN.CITE &lt;EndNote&gt;&lt;Cite&gt;&lt;Year&gt;2016&lt;/Year&gt;&lt;RecNum&gt;201&lt;/RecNum&gt;&lt;DisplayText&gt;&lt;style face="superscript"&gt;14&lt;/style&gt;&lt;/DisplayText&gt;&lt;record&gt;&lt;rec-number&gt;201&lt;/rec-number&gt;&lt;foreign-keys&gt;&lt;key app="EN" db-id="eare2taxlax2sqezt0kv0afm2vr2vt95dwsz" timestamp="1542337246"&gt;201&lt;/key&gt;&lt;/foreign-keys&gt;&lt;ref-type name="Web Page"&gt;12&lt;/ref-type&gt;&lt;contributors&gt;&lt;/contributors&gt;&lt;titles&gt;&lt;title&gt;Recorded live births&lt;/title&gt;&lt;/titles&gt;&lt;dates&gt;&lt;year&gt;2016&lt;/year&gt;&lt;/dates&gt;&lt;pub-location&gt;Pretoria&lt;/pub-location&gt;&lt;urls&gt;&lt;related-urls&gt;&lt;url&gt;http://www.statssa.gov.za/publications/P0305/P03052016.pdf&lt;/url&gt;&lt;/related-urls&gt;&lt;/urls&gt;&lt;/record&gt;&lt;/Cite&gt;&lt;/EndNote&gt;</w:instrText>
      </w:r>
      <w:r w:rsidR="00961D86" w:rsidRPr="00DD6B0E">
        <w:fldChar w:fldCharType="separate"/>
      </w:r>
      <w:r w:rsidR="00FB0C84" w:rsidRPr="00DD6B0E">
        <w:rPr>
          <w:noProof/>
          <w:vertAlign w:val="superscript"/>
        </w:rPr>
        <w:t>14</w:t>
      </w:r>
      <w:r w:rsidR="00961D86" w:rsidRPr="00DD6B0E">
        <w:fldChar w:fldCharType="end"/>
      </w:r>
      <w:r w:rsidRPr="00DD6B0E">
        <w:t xml:space="preserve"> </w:t>
      </w:r>
    </w:p>
    <w:p w14:paraId="71D73414" w14:textId="77777777" w:rsidR="00FB4552" w:rsidRPr="00DD6B0E" w:rsidRDefault="00FB4552" w:rsidP="00FB4552"/>
    <w:p w14:paraId="67F5D382" w14:textId="77777777" w:rsidR="001F4DF5" w:rsidRPr="00DD6B0E" w:rsidRDefault="00FB4552" w:rsidP="001F4DF5">
      <w:r w:rsidRPr="00DD6B0E">
        <w:rPr>
          <w:i/>
        </w:rPr>
        <w:t>First a</w:t>
      </w:r>
      <w:r w:rsidR="001F4DF5" w:rsidRPr="00DD6B0E">
        <w:rPr>
          <w:i/>
        </w:rPr>
        <w:t xml:space="preserve">ntenatal visit before 20 weeks: </w:t>
      </w:r>
      <w:r w:rsidR="001F4DF5" w:rsidRPr="00DD6B0E">
        <w:t xml:space="preserve">The </w:t>
      </w:r>
      <w:r w:rsidR="00D00936" w:rsidRPr="00DD6B0E">
        <w:t>N</w:t>
      </w:r>
      <w:r w:rsidR="00CC7E5F">
        <w:t>Do</w:t>
      </w:r>
      <w:r w:rsidR="001F4DF5" w:rsidRPr="00DD6B0E">
        <w:t xml:space="preserve">H aims to have 66.0% of </w:t>
      </w:r>
      <w:r w:rsidRPr="00DD6B0E">
        <w:t>first</w:t>
      </w:r>
      <w:r w:rsidR="001F4DF5" w:rsidRPr="00DD6B0E">
        <w:t xml:space="preserve"> antenatal visits before 20 weeks gestation by 2019/20. In 2016/17, the rate in South Africa was 65.2%, 3.2 percentage points above the current target of 62</w:t>
      </w:r>
      <w:proofErr w:type="gramStart"/>
      <w:r w:rsidR="001F4DF5" w:rsidRPr="00DD6B0E">
        <w:t>%.</w:t>
      </w:r>
      <w:r w:rsidRPr="00DD6B0E">
        <w:t>[</w:t>
      </w:r>
      <w:proofErr w:type="gramEnd"/>
      <w:r w:rsidRPr="00DD6B0E">
        <w:rPr>
          <w:highlight w:val="yellow"/>
        </w:rPr>
        <w:t>REF</w:t>
      </w:r>
      <w:r w:rsidRPr="00DD6B0E">
        <w:t xml:space="preserve">] </w:t>
      </w:r>
      <w:r w:rsidR="001F4DF5" w:rsidRPr="00DD6B0E">
        <w:t xml:space="preserve">Focused interventions by the Department to improve early </w:t>
      </w:r>
      <w:r w:rsidR="00D00936" w:rsidRPr="00DD6B0E">
        <w:t>antenatal care (</w:t>
      </w:r>
      <w:r w:rsidR="001F4DF5" w:rsidRPr="00DD6B0E">
        <w:t>ANC</w:t>
      </w:r>
      <w:r w:rsidR="00D00936" w:rsidRPr="00DD6B0E">
        <w:t>)</w:t>
      </w:r>
      <w:r w:rsidR="001F4DF5" w:rsidRPr="00DD6B0E">
        <w:t xml:space="preserve"> booking rates contributed to this improvement through:</w:t>
      </w:r>
    </w:p>
    <w:p w14:paraId="5CBFFFF6" w14:textId="77777777" w:rsidR="001F4DF5" w:rsidRPr="00DD6B0E" w:rsidRDefault="001F4DF5" w:rsidP="00C21890">
      <w:pPr>
        <w:pStyle w:val="ListParagraph"/>
        <w:numPr>
          <w:ilvl w:val="0"/>
          <w:numId w:val="12"/>
        </w:numPr>
      </w:pPr>
      <w:r w:rsidRPr="00DD6B0E">
        <w:t>Implementation of the 90-90-90 strategies</w:t>
      </w:r>
      <w:r w:rsidR="00FB4552" w:rsidRPr="00DD6B0E">
        <w:t xml:space="preserve"> </w:t>
      </w:r>
      <w:bookmarkStart w:id="48" w:name="OLE_LINK2"/>
      <w:r w:rsidR="00FB4552" w:rsidRPr="00DD6B0E">
        <w:t>[</w:t>
      </w:r>
      <w:r w:rsidR="00FB4552" w:rsidRPr="00DD6B0E">
        <w:rPr>
          <w:highlight w:val="yellow"/>
        </w:rPr>
        <w:t>REF</w:t>
      </w:r>
      <w:r w:rsidR="00FB4552" w:rsidRPr="00DD6B0E">
        <w:t>]</w:t>
      </w:r>
      <w:bookmarkEnd w:id="48"/>
    </w:p>
    <w:p w14:paraId="4CCB631F" w14:textId="77777777" w:rsidR="001F4DF5" w:rsidRPr="00DD6B0E" w:rsidRDefault="001F4DF5" w:rsidP="00C21890">
      <w:pPr>
        <w:pStyle w:val="ListParagraph"/>
        <w:numPr>
          <w:ilvl w:val="0"/>
          <w:numId w:val="12"/>
        </w:numPr>
      </w:pPr>
      <w:r w:rsidRPr="00DD6B0E">
        <w:t>The announcement of the Last Mile Plan</w:t>
      </w:r>
      <w:r w:rsidR="00FB4552" w:rsidRPr="00DD6B0E">
        <w:t xml:space="preserve"> </w:t>
      </w:r>
      <w:r w:rsidR="00FB4552" w:rsidRPr="00DD6B0E">
        <w:fldChar w:fldCharType="begin"/>
      </w:r>
      <w:r w:rsidR="006E60C8" w:rsidRPr="00DD6B0E">
        <w:instrText xml:space="preserve"> ADDIN EN.CITE &lt;EndNote&gt;&lt;Cite&gt;&lt;Author&gt;Sherman&lt;/Author&gt;&lt;Year&gt;2017&lt;/Year&gt;&lt;RecNum&gt;202&lt;/RecNum&gt;&lt;DisplayText&gt;&lt;style face="superscript"&gt;15&lt;/style&gt;&lt;/DisplayText&gt;&lt;record&gt;&lt;rec-number&gt;202&lt;/rec-number&gt;&lt;foreign-keys&gt;&lt;key app="EN" db-id="eare2taxlax2sqezt0kv0afm2vr2vt95dwsz" timestamp="1542337601"&gt;202&lt;/key&gt;&lt;/foreign-keys&gt;&lt;ref-type name="Journal Article"&gt;17&lt;/ref-type&gt;&lt;contributors&gt;&lt;authors&gt;&lt;author&gt;Sherman, G., &lt;/author&gt;&lt;author&gt;Doherty, T., &lt;/author&gt;&lt;author&gt;Barron, P.,&lt;/author&gt;&lt;/authors&gt;&lt;/contributors&gt;&lt;titles&gt;&lt;title&gt;Eliminating mother-to-child transmission of HIV in South Africa, 2002–2016: progress, challenges and the Last Mile Plan&lt;/title&gt;&lt;secondary-title&gt;South African Heal. Rev.&lt;/secondary-title&gt;&lt;/titles&gt;&lt;periodical&gt;&lt;full-title&gt;South African Heal. Rev.&lt;/full-title&gt;&lt;/periodical&gt;&lt;pages&gt;137–46&lt;/pages&gt;&lt;dates&gt;&lt;year&gt;2017&lt;/year&gt;&lt;/dates&gt;&lt;urls&gt;&lt;/urls&gt;&lt;/record&gt;&lt;/Cite&gt;&lt;/EndNote&gt;</w:instrText>
      </w:r>
      <w:r w:rsidR="00FB4552" w:rsidRPr="00DD6B0E">
        <w:fldChar w:fldCharType="separate"/>
      </w:r>
      <w:r w:rsidR="00FB0C84" w:rsidRPr="00DD6B0E">
        <w:rPr>
          <w:noProof/>
          <w:vertAlign w:val="superscript"/>
        </w:rPr>
        <w:t>15</w:t>
      </w:r>
      <w:r w:rsidR="00FB4552" w:rsidRPr="00DD6B0E">
        <w:fldChar w:fldCharType="end"/>
      </w:r>
    </w:p>
    <w:p w14:paraId="31A6858A" w14:textId="77777777" w:rsidR="001F4DF5" w:rsidRPr="00DD6B0E" w:rsidRDefault="001F4DF5" w:rsidP="00C21890">
      <w:pPr>
        <w:pStyle w:val="ListParagraph"/>
        <w:numPr>
          <w:ilvl w:val="0"/>
          <w:numId w:val="12"/>
        </w:numPr>
      </w:pPr>
      <w:r w:rsidRPr="00DD6B0E">
        <w:t>The launch of ward-based community outreach teams</w:t>
      </w:r>
      <w:r w:rsidR="00FB4552" w:rsidRPr="00DD6B0E">
        <w:t xml:space="preserve"> </w:t>
      </w:r>
      <w:r w:rsidR="00FB4552" w:rsidRPr="00DD6B0E">
        <w:fldChar w:fldCharType="begin"/>
      </w:r>
      <w:r w:rsidR="00FB0C84" w:rsidRPr="00DD6B0E">
        <w:instrText xml:space="preserve"> ADDIN EN.CITE &lt;EndNote&gt;&lt;Cite&gt;&lt;Author&gt;Government of South Africa&lt;/Author&gt;&lt;Year&gt;2017&lt;/Year&gt;&lt;RecNum&gt;203&lt;/RecNum&gt;&lt;DisplayText&gt;&lt;style face="superscript"&gt;16&lt;/style&gt;&lt;/DisplayText&gt;&lt;record&gt;&lt;rec-number&gt;203&lt;/rec-number&gt;&lt;foreign-keys&gt;&lt;key app="EN" db-id="eare2taxlax2sqezt0kv0afm2vr2vt95dwsz" timestamp="1542337686"&gt;203&lt;/key&gt;&lt;/foreign-keys&gt;&lt;ref-type name="Report"&gt;27&lt;/ref-type&gt;&lt;contributors&gt;&lt;authors&gt;&lt;author&gt;Government of South Africa,&lt;/author&gt;&lt;/authors&gt;&lt;/contributors&gt;&lt;titles&gt;&lt;title&gt;Policy Framework and Strategy for Ward Based Primary Healthcare Outreach Teams&lt;/title&gt;&lt;/titles&gt;&lt;dates&gt;&lt;year&gt;2017&lt;/year&gt;&lt;/dates&gt;&lt;pub-location&gt;Pretoria&lt;/pub-location&gt;&lt;publisher&gt;National Department of Health&lt;/publisher&gt;&lt;urls&gt;&lt;/urls&gt;&lt;/record&gt;&lt;/Cite&gt;&lt;/EndNote&gt;</w:instrText>
      </w:r>
      <w:r w:rsidR="00FB4552" w:rsidRPr="00DD6B0E">
        <w:fldChar w:fldCharType="separate"/>
      </w:r>
      <w:r w:rsidR="00FB0C84" w:rsidRPr="00DD6B0E">
        <w:rPr>
          <w:noProof/>
          <w:vertAlign w:val="superscript"/>
        </w:rPr>
        <w:t>16</w:t>
      </w:r>
      <w:r w:rsidR="00FB4552" w:rsidRPr="00DD6B0E">
        <w:fldChar w:fldCharType="end"/>
      </w:r>
    </w:p>
    <w:p w14:paraId="5C5DBA7A" w14:textId="77777777" w:rsidR="001F4DF5" w:rsidRPr="00DD6B0E" w:rsidRDefault="001F4DF5" w:rsidP="00C21890">
      <w:pPr>
        <w:pStyle w:val="ListParagraph"/>
        <w:numPr>
          <w:ilvl w:val="0"/>
          <w:numId w:val="12"/>
        </w:numPr>
      </w:pPr>
      <w:r w:rsidRPr="00DD6B0E">
        <w:t>Implementation of the 2015 National Consolidated Guidelines</w:t>
      </w:r>
      <w:r w:rsidR="00FB4552" w:rsidRPr="00DD6B0E">
        <w:t xml:space="preserve"> </w:t>
      </w:r>
      <w:r w:rsidR="00FB4552" w:rsidRPr="00DD6B0E">
        <w:fldChar w:fldCharType="begin"/>
      </w:r>
      <w:r w:rsidR="00FB0C84" w:rsidRPr="00DD6B0E">
        <w:instrText xml:space="preserve"> ADDIN EN.CITE &lt;EndNote&gt;&lt;Cite&gt;&lt;Author&gt;Government of South Africa&lt;/Author&gt;&lt;Year&gt;2015&lt;/Year&gt;&lt;RecNum&gt;204&lt;/RecNum&gt;&lt;DisplayText&gt;&lt;style face="superscript"&gt;17&lt;/style&gt;&lt;/DisplayText&gt;&lt;record&gt;&lt;rec-number&gt;204&lt;/rec-number&gt;&lt;foreign-keys&gt;&lt;key app="EN" db-id="eare2taxlax2sqezt0kv0afm2vr2vt95dwsz" timestamp="1542337789"&gt;204&lt;/key&gt;&lt;/foreign-keys&gt;&lt;ref-type name="Report"&gt;27&lt;/ref-type&gt;&lt;contributors&gt;&lt;authors&gt;&lt;author&gt;Government of South Africa,&lt;/author&gt;&lt;/authors&gt;&lt;/contributors&gt;&lt;titles&gt;&lt;title&gt;National Consolidated Guidelines for the Prevention of Mother-To-Child Transmission of HIV (PMTCT) and the Management of HIV in Children, Adolescents and Adults&lt;/title&gt;&lt;/titles&gt;&lt;dates&gt;&lt;year&gt;2015&lt;/year&gt;&lt;/dates&gt;&lt;pub-location&gt;Pretoria&lt;/pub-location&gt;&lt;publisher&gt;National Department of Health&lt;/publisher&gt;&lt;urls&gt;&lt;/urls&gt;&lt;/record&gt;&lt;/Cite&gt;&lt;/EndNote&gt;</w:instrText>
      </w:r>
      <w:r w:rsidR="00FB4552" w:rsidRPr="00DD6B0E">
        <w:fldChar w:fldCharType="separate"/>
      </w:r>
      <w:r w:rsidR="00FB0C84" w:rsidRPr="00DD6B0E">
        <w:rPr>
          <w:noProof/>
          <w:vertAlign w:val="superscript"/>
        </w:rPr>
        <w:t>17</w:t>
      </w:r>
      <w:r w:rsidR="00FB4552" w:rsidRPr="00DD6B0E">
        <w:fldChar w:fldCharType="end"/>
      </w:r>
    </w:p>
    <w:p w14:paraId="12C7AEC5" w14:textId="77777777" w:rsidR="001F4DF5" w:rsidRPr="00DD6B0E" w:rsidRDefault="001F4DF5" w:rsidP="00C21890">
      <w:pPr>
        <w:pStyle w:val="ListParagraph"/>
        <w:numPr>
          <w:ilvl w:val="0"/>
          <w:numId w:val="12"/>
        </w:numPr>
      </w:pPr>
      <w:r w:rsidRPr="00DD6B0E">
        <w:t>Annual PMTCT stock-take workshops</w:t>
      </w:r>
    </w:p>
    <w:p w14:paraId="118863E2" w14:textId="77777777" w:rsidR="00D359CC" w:rsidRPr="00DD6B0E" w:rsidRDefault="00D359CC" w:rsidP="001F4DF5">
      <w:pPr>
        <w:rPr>
          <w:i/>
        </w:rPr>
      </w:pPr>
    </w:p>
    <w:p w14:paraId="386C7DF0" w14:textId="77777777" w:rsidR="001F4DF5" w:rsidRPr="00DD6B0E" w:rsidRDefault="001F4DF5" w:rsidP="001F4DF5">
      <w:r w:rsidRPr="00DD6B0E">
        <w:rPr>
          <w:i/>
        </w:rPr>
        <w:t xml:space="preserve">ANC client initiated on antiretroviral treatment (ACOA) rate: </w:t>
      </w:r>
      <w:r w:rsidRPr="00DD6B0E">
        <w:t xml:space="preserve">The 2014/15 move to option B+ and the introduction of 90-90-90 </w:t>
      </w:r>
      <w:r w:rsidR="00FB4552" w:rsidRPr="00DD6B0E">
        <w:t>[</w:t>
      </w:r>
      <w:r w:rsidR="00FB4552" w:rsidRPr="00DD6B0E">
        <w:rPr>
          <w:highlight w:val="yellow"/>
        </w:rPr>
        <w:t>REF</w:t>
      </w:r>
      <w:r w:rsidR="00FB4552" w:rsidRPr="00DD6B0E">
        <w:t>]</w:t>
      </w:r>
      <w:r w:rsidRPr="00DD6B0E">
        <w:t xml:space="preserve"> in 2016 have ensured a high coverage of </w:t>
      </w:r>
      <w:r w:rsidR="00D00936" w:rsidRPr="00DD6B0E">
        <w:t>antiretroviral therapy (</w:t>
      </w:r>
      <w:r w:rsidRPr="00DD6B0E">
        <w:t>ART</w:t>
      </w:r>
      <w:r w:rsidR="00D00936" w:rsidRPr="00DD6B0E">
        <w:t>)</w:t>
      </w:r>
      <w:r w:rsidRPr="00DD6B0E">
        <w:t xml:space="preserve"> to pregnant women accessing ANC services. In 2016/17, the ACOA rate in South Africa was 95.1% </w:t>
      </w:r>
      <w:r w:rsidR="00FB4552" w:rsidRPr="00DD6B0E">
        <w:t>only</w:t>
      </w:r>
      <w:r w:rsidRPr="00DD6B0E">
        <w:t xml:space="preserve"> 0.1 percentage points above the national target of 95% for this year.</w:t>
      </w:r>
      <w:r w:rsidR="00FB4552" w:rsidRPr="00DD6B0E">
        <w:t xml:space="preserve"> [</w:t>
      </w:r>
      <w:r w:rsidR="00FB4552" w:rsidRPr="00DD6B0E">
        <w:rPr>
          <w:highlight w:val="yellow"/>
        </w:rPr>
        <w:t>REF</w:t>
      </w:r>
      <w:r w:rsidR="00FB4552" w:rsidRPr="00DD6B0E">
        <w:t>]</w:t>
      </w:r>
    </w:p>
    <w:p w14:paraId="352839CD" w14:textId="77777777" w:rsidR="00D359CC" w:rsidRPr="00DD6B0E" w:rsidRDefault="00D359CC" w:rsidP="001F4DF5">
      <w:pPr>
        <w:rPr>
          <w:i/>
        </w:rPr>
      </w:pPr>
    </w:p>
    <w:p w14:paraId="633E509A" w14:textId="77777777" w:rsidR="001F4DF5" w:rsidRPr="00DD6B0E" w:rsidRDefault="001F4DF5" w:rsidP="001F4DF5">
      <w:r w:rsidRPr="00DD6B0E">
        <w:rPr>
          <w:i/>
        </w:rPr>
        <w:t xml:space="preserve">Cervical cancer screening coverage: </w:t>
      </w:r>
      <w:r w:rsidRPr="00DD6B0E">
        <w:t xml:space="preserve">Data collection prescribed by the National Policy on Cervical Cancer policy was implemented in April 2017. Prior to April 2017, cervical cancer screening was monitored only once within </w:t>
      </w:r>
      <w:r w:rsidR="00F26ED1" w:rsidRPr="00DD6B0E">
        <w:t>a</w:t>
      </w:r>
      <w:r w:rsidRPr="00DD6B0E">
        <w:t xml:space="preserve"> 10-year interval. </w:t>
      </w:r>
      <w:r w:rsidR="00F26ED1" w:rsidRPr="00DD6B0E">
        <w:t>N</w:t>
      </w:r>
      <w:r w:rsidRPr="00DD6B0E">
        <w:t>ational cervical cancer screening coverage has increased over the past three years (to 61.5%), nearly reaching the national target of 62% in 2016/17.</w:t>
      </w:r>
      <w:r w:rsidR="00F26ED1" w:rsidRPr="00DD6B0E">
        <w:t xml:space="preserve"> [</w:t>
      </w:r>
      <w:r w:rsidR="00F26ED1" w:rsidRPr="00DD6B0E">
        <w:rPr>
          <w:highlight w:val="yellow"/>
        </w:rPr>
        <w:t>REF</w:t>
      </w:r>
      <w:r w:rsidR="00F26ED1" w:rsidRPr="00DD6B0E">
        <w:t>]</w:t>
      </w:r>
    </w:p>
    <w:p w14:paraId="68A709B2" w14:textId="77777777" w:rsidR="00D359CC" w:rsidRPr="00DD6B0E" w:rsidRDefault="00D359CC" w:rsidP="001F4DF5">
      <w:pPr>
        <w:rPr>
          <w:i/>
        </w:rPr>
      </w:pPr>
    </w:p>
    <w:p w14:paraId="6B2BE520" w14:textId="77777777" w:rsidR="001F4DF5" w:rsidRPr="00DD6B0E" w:rsidRDefault="001F4DF5" w:rsidP="001F4DF5">
      <w:pPr>
        <w:rPr>
          <w:lang w:eastAsia="en-GB"/>
        </w:rPr>
      </w:pPr>
      <w:r w:rsidRPr="00DD6B0E">
        <w:rPr>
          <w:i/>
        </w:rPr>
        <w:t xml:space="preserve">Couple year protection rate (CYPR) and Contraception Protection Rate (CPR): </w:t>
      </w:r>
      <w:r w:rsidRPr="00DD6B0E">
        <w:t xml:space="preserve">The CYPR measures the proportion of women protected against pregnancy by using modern contraceptive methods, which </w:t>
      </w:r>
      <w:r w:rsidR="00F26ED1" w:rsidRPr="00DD6B0E">
        <w:t>is</w:t>
      </w:r>
      <w:r w:rsidRPr="00DD6B0E">
        <w:t xml:space="preserve"> </w:t>
      </w:r>
      <w:r w:rsidR="005036A7">
        <w:t xml:space="preserve">currently estimated at 59.3% </w:t>
      </w:r>
      <w:r w:rsidRPr="009B2AAD">
        <w:rPr>
          <w:highlight w:val="yellow"/>
        </w:rPr>
        <w:t>considerably higher than the national target of 50% for the country</w:t>
      </w:r>
      <w:r w:rsidRPr="00DD6B0E">
        <w:t>.</w:t>
      </w:r>
      <w:r w:rsidR="00F26ED1" w:rsidRPr="00DD6B0E">
        <w:t xml:space="preserve"> [</w:t>
      </w:r>
      <w:r w:rsidR="00F26ED1" w:rsidRPr="00DD6B0E">
        <w:rPr>
          <w:highlight w:val="yellow"/>
        </w:rPr>
        <w:t>REF</w:t>
      </w:r>
      <w:r w:rsidR="00F26ED1" w:rsidRPr="00DD6B0E">
        <w:t>]</w:t>
      </w:r>
    </w:p>
    <w:p w14:paraId="0E01F94F" w14:textId="77777777" w:rsidR="001F4DF5" w:rsidRPr="00DD6B0E" w:rsidRDefault="001F4DF5" w:rsidP="001F4DF5">
      <w:pPr>
        <w:rPr>
          <w:lang w:eastAsia="en-GB"/>
        </w:rPr>
      </w:pPr>
      <w:r w:rsidRPr="00DD6B0E">
        <w:rPr>
          <w:lang w:eastAsia="en-GB"/>
        </w:rPr>
        <w:t>Contraceptive use has risen at a much slower pace with a high unmet need for contraception.</w:t>
      </w:r>
      <w:r w:rsidRPr="00DD6B0E">
        <w:t xml:space="preserve"> </w:t>
      </w:r>
      <w:r w:rsidRPr="00DD6B0E">
        <w:rPr>
          <w:lang w:eastAsia="en-GB"/>
        </w:rPr>
        <w:t xml:space="preserve">The district health information system (DHIS) reported the 2016/17 </w:t>
      </w:r>
      <w:r w:rsidRPr="00DD6B0E">
        <w:t>CYPR at</w:t>
      </w:r>
      <w:r w:rsidRPr="00DD6B0E">
        <w:rPr>
          <w:lang w:eastAsia="en-GB"/>
        </w:rPr>
        <w:t xml:space="preserve"> 70.2%. When comparing 1998 data with the 2016 data, modern CPR among married women in South Africa remained almost unchanged at 55% and 54%, respectively. From 1998 to 2016, the modern CPR among sexually active unmarried women has actually declined (68% </w:t>
      </w:r>
      <w:r w:rsidR="00746686" w:rsidRPr="00DD6B0E">
        <w:rPr>
          <w:lang w:eastAsia="en-GB"/>
        </w:rPr>
        <w:t>vs.</w:t>
      </w:r>
      <w:r w:rsidRPr="00DD6B0E">
        <w:rPr>
          <w:lang w:eastAsia="en-GB"/>
        </w:rPr>
        <w:t xml:space="preserve"> 64%).</w:t>
      </w:r>
      <w:r w:rsidRPr="00DD6B0E">
        <w:rPr>
          <w:vertAlign w:val="superscript"/>
          <w:lang w:eastAsia="en-GB"/>
        </w:rPr>
        <w:t xml:space="preserve"> </w:t>
      </w:r>
      <w:r w:rsidR="00746686" w:rsidRPr="00DD6B0E">
        <w:t>[</w:t>
      </w:r>
      <w:r w:rsidR="00746686" w:rsidRPr="00DD6B0E">
        <w:rPr>
          <w:highlight w:val="yellow"/>
        </w:rPr>
        <w:t>REF</w:t>
      </w:r>
      <w:r w:rsidR="00746686" w:rsidRPr="00DD6B0E">
        <w:t xml:space="preserve">] </w:t>
      </w:r>
      <w:r w:rsidRPr="00DD6B0E">
        <w:rPr>
          <w:lang w:eastAsia="en-GB"/>
        </w:rPr>
        <w:t xml:space="preserve">Shift in methods used is notable, even though comprehensive data is not readily available: </w:t>
      </w:r>
    </w:p>
    <w:p w14:paraId="7CC608C3" w14:textId="77777777" w:rsidR="001F4DF5" w:rsidRPr="00DD6B0E" w:rsidRDefault="001F4DF5" w:rsidP="00C21890">
      <w:pPr>
        <w:pStyle w:val="ListParagraph"/>
        <w:numPr>
          <w:ilvl w:val="0"/>
          <w:numId w:val="13"/>
        </w:numPr>
        <w:rPr>
          <w:lang w:eastAsia="en-GB"/>
        </w:rPr>
      </w:pPr>
      <w:r w:rsidRPr="00DD6B0E">
        <w:rPr>
          <w:lang w:eastAsia="en-GB"/>
        </w:rPr>
        <w:t xml:space="preserve">Use of oral and injectable contraceptives has </w:t>
      </w:r>
      <w:r w:rsidRPr="00DD6B0E">
        <w:rPr>
          <w:i/>
          <w:lang w:eastAsia="en-GB"/>
        </w:rPr>
        <w:t>decreased</w:t>
      </w:r>
    </w:p>
    <w:p w14:paraId="544B2277" w14:textId="77777777" w:rsidR="001F4DF5" w:rsidRPr="00DD6B0E" w:rsidRDefault="001F4DF5" w:rsidP="00C21890">
      <w:pPr>
        <w:pStyle w:val="ListParagraph"/>
        <w:numPr>
          <w:ilvl w:val="0"/>
          <w:numId w:val="13"/>
        </w:numPr>
        <w:rPr>
          <w:lang w:eastAsia="en-GB"/>
        </w:rPr>
      </w:pPr>
      <w:r w:rsidRPr="00DD6B0E">
        <w:rPr>
          <w:lang w:eastAsia="en-GB"/>
        </w:rPr>
        <w:t xml:space="preserve">Use of condoms for contraception has </w:t>
      </w:r>
      <w:r w:rsidRPr="00DD6B0E">
        <w:rPr>
          <w:i/>
          <w:lang w:eastAsia="en-GB"/>
        </w:rPr>
        <w:t>increased</w:t>
      </w:r>
      <w:r w:rsidRPr="00DD6B0E">
        <w:rPr>
          <w:lang w:eastAsia="en-GB"/>
        </w:rPr>
        <w:t xml:space="preserve"> </w:t>
      </w:r>
    </w:p>
    <w:p w14:paraId="6176125C" w14:textId="77777777" w:rsidR="001F4DF5" w:rsidRPr="00DD6B0E" w:rsidRDefault="001F4DF5" w:rsidP="00C21890">
      <w:pPr>
        <w:pStyle w:val="ListParagraph"/>
        <w:numPr>
          <w:ilvl w:val="0"/>
          <w:numId w:val="13"/>
        </w:numPr>
        <w:rPr>
          <w:lang w:eastAsia="en-GB"/>
        </w:rPr>
      </w:pPr>
      <w:r w:rsidRPr="00DD6B0E">
        <w:rPr>
          <w:lang w:eastAsia="en-GB"/>
        </w:rPr>
        <w:t>Modest uptake of contraceptive implants (5-6% in 2016) was observed</w:t>
      </w:r>
    </w:p>
    <w:p w14:paraId="09AB392E" w14:textId="77777777" w:rsidR="001F4DF5" w:rsidRPr="00DD6B0E" w:rsidRDefault="001F4DF5" w:rsidP="00C21890">
      <w:pPr>
        <w:pStyle w:val="ListParagraph"/>
        <w:numPr>
          <w:ilvl w:val="0"/>
          <w:numId w:val="13"/>
        </w:numPr>
        <w:rPr>
          <w:lang w:eastAsia="en-GB"/>
        </w:rPr>
      </w:pPr>
      <w:r w:rsidRPr="00DD6B0E">
        <w:rPr>
          <w:lang w:eastAsia="en-GB"/>
        </w:rPr>
        <w:t xml:space="preserve">Unmet need for contraception has </w:t>
      </w:r>
      <w:r w:rsidRPr="00DD6B0E">
        <w:rPr>
          <w:i/>
          <w:lang w:eastAsia="en-GB"/>
        </w:rPr>
        <w:t>increased</w:t>
      </w:r>
    </w:p>
    <w:p w14:paraId="08BD4074" w14:textId="77777777" w:rsidR="00746686" w:rsidRPr="00DD6B0E" w:rsidRDefault="00746686" w:rsidP="001F4DF5"/>
    <w:p w14:paraId="5F5E5218" w14:textId="77777777" w:rsidR="001F4DF5" w:rsidRPr="00DD6B0E" w:rsidRDefault="001F4DF5" w:rsidP="001F4DF5">
      <w:pPr>
        <w:rPr>
          <w:lang w:eastAsia="en-GB"/>
        </w:rPr>
      </w:pPr>
      <w:r w:rsidRPr="00DD6B0E">
        <w:rPr>
          <w:i/>
        </w:rPr>
        <w:t>Unmet need for contraception</w:t>
      </w:r>
      <w:r w:rsidRPr="00DD6B0E">
        <w:rPr>
          <w:lang w:eastAsia="en-GB"/>
        </w:rPr>
        <w:t xml:space="preserve">: Unmet need for contraception varies between 11% and 24% across provinces, as shown in Figure </w:t>
      </w:r>
      <w:r w:rsidR="007B0622">
        <w:rPr>
          <w:lang w:eastAsia="en-GB"/>
        </w:rPr>
        <w:t>6</w:t>
      </w:r>
      <w:r w:rsidRPr="00DD6B0E">
        <w:rPr>
          <w:lang w:eastAsia="en-GB"/>
        </w:rPr>
        <w:t xml:space="preserve">. This issue needs more attention as it demonstrates there </w:t>
      </w:r>
      <w:r w:rsidR="00FE2615" w:rsidRPr="00DD6B0E">
        <w:rPr>
          <w:lang w:eastAsia="en-GB"/>
        </w:rPr>
        <w:t>has not</w:t>
      </w:r>
      <w:r w:rsidRPr="00DD6B0E">
        <w:rPr>
          <w:lang w:eastAsia="en-GB"/>
        </w:rPr>
        <w:t xml:space="preserve"> been much improvement over the years</w:t>
      </w:r>
      <w:r w:rsidR="00FE2615" w:rsidRPr="00DD6B0E">
        <w:rPr>
          <w:lang w:eastAsia="en-GB"/>
        </w:rPr>
        <w:t>:</w:t>
      </w:r>
      <w:r w:rsidRPr="00DD6B0E">
        <w:rPr>
          <w:lang w:eastAsia="en-GB"/>
        </w:rPr>
        <w:t xml:space="preserve"> </w:t>
      </w:r>
      <w:r w:rsidR="0051592E" w:rsidRPr="00DD6B0E">
        <w:rPr>
          <w:lang w:eastAsia="en-GB"/>
        </w:rPr>
        <w:t>with an average</w:t>
      </w:r>
      <w:r w:rsidRPr="00DD6B0E">
        <w:rPr>
          <w:lang w:eastAsia="en-GB"/>
        </w:rPr>
        <w:t xml:space="preserve"> </w:t>
      </w:r>
      <w:r w:rsidR="0051592E" w:rsidRPr="00DD6B0E">
        <w:rPr>
          <w:lang w:eastAsia="en-GB"/>
        </w:rPr>
        <w:t>of</w:t>
      </w:r>
      <w:r w:rsidRPr="00DD6B0E">
        <w:rPr>
          <w:lang w:eastAsia="en-GB"/>
        </w:rPr>
        <w:t xml:space="preserve"> 18% among married and sexually active women of 15-49 years</w:t>
      </w:r>
      <w:r w:rsidR="0051592E" w:rsidRPr="00DD6B0E">
        <w:rPr>
          <w:lang w:eastAsia="en-GB"/>
        </w:rPr>
        <w:t xml:space="preserve">; and </w:t>
      </w:r>
      <w:r w:rsidRPr="00DD6B0E">
        <w:rPr>
          <w:lang w:eastAsia="en-GB"/>
        </w:rPr>
        <w:t>30% of married or sexually active women 15-24 years</w:t>
      </w:r>
      <w:r w:rsidR="0051592E" w:rsidRPr="00DD6B0E">
        <w:rPr>
          <w:lang w:eastAsia="en-GB"/>
        </w:rPr>
        <w:t>.</w:t>
      </w:r>
    </w:p>
    <w:p w14:paraId="40804626" w14:textId="77777777" w:rsidR="00FE2615" w:rsidRPr="00DD6B0E" w:rsidRDefault="00FE2615" w:rsidP="001F4DF5">
      <w:pPr>
        <w:rPr>
          <w:lang w:eastAsia="en-GB"/>
        </w:rPr>
      </w:pPr>
    </w:p>
    <w:p w14:paraId="140FFB12" w14:textId="77777777" w:rsidR="000027A0" w:rsidRPr="00DD6B0E" w:rsidRDefault="00FE2615" w:rsidP="000027A0">
      <w:pPr>
        <w:keepNext/>
      </w:pPr>
      <w:r w:rsidRPr="00DD6B0E">
        <w:rPr>
          <w:noProof/>
          <w:lang w:val="en-ZA" w:eastAsia="en-ZA"/>
        </w:rPr>
        <w:drawing>
          <wp:inline distT="0" distB="0" distL="0" distR="0" wp14:anchorId="693C184F" wp14:editId="417D7653">
            <wp:extent cx="5080000" cy="2857500"/>
            <wp:effectExtent l="0" t="0" r="12700" b="12700"/>
            <wp:docPr id="8" name="Chart 8">
              <a:extLst xmlns:a="http://schemas.openxmlformats.org/drawingml/2006/main">
                <a:ext uri="{FF2B5EF4-FFF2-40B4-BE49-F238E27FC236}">
                  <a16:creationId xmlns:a16="http://schemas.microsoft.com/office/drawing/2014/main" id="{00000000-0008-0000-00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41F9E28" w14:textId="77777777" w:rsidR="00FE2615" w:rsidRPr="00DD6B0E" w:rsidRDefault="000027A0" w:rsidP="000027A0">
      <w:pPr>
        <w:pStyle w:val="Caption"/>
        <w:rPr>
          <w:color w:val="auto"/>
          <w:lang w:eastAsia="en-GB"/>
        </w:rPr>
      </w:pPr>
      <w:bookmarkStart w:id="49" w:name="_Toc2868814"/>
      <w:r w:rsidRPr="00DD6B0E">
        <w:t xml:space="preserve">Figure </w:t>
      </w:r>
      <w:r w:rsidRPr="00DD6B0E">
        <w:fldChar w:fldCharType="begin"/>
      </w:r>
      <w:r w:rsidRPr="00DD6B0E">
        <w:instrText xml:space="preserve"> SEQ Figure \* ARABIC </w:instrText>
      </w:r>
      <w:r w:rsidRPr="00DD6B0E">
        <w:fldChar w:fldCharType="separate"/>
      </w:r>
      <w:r w:rsidRPr="00DD6B0E">
        <w:rPr>
          <w:noProof/>
        </w:rPr>
        <w:t>6</w:t>
      </w:r>
      <w:r w:rsidRPr="00DD6B0E">
        <w:fldChar w:fldCharType="end"/>
      </w:r>
      <w:r w:rsidRPr="00DD6B0E">
        <w:t xml:space="preserve">. Unmet need for contraception </w:t>
      </w:r>
      <w:r w:rsidR="0051592E" w:rsidRPr="00DD6B0E">
        <w:rPr>
          <w:highlight w:val="yellow"/>
        </w:rPr>
        <w:t>(</w:t>
      </w:r>
      <w:r w:rsidR="00E77962">
        <w:rPr>
          <w:highlight w:val="yellow"/>
        </w:rPr>
        <w:t xml:space="preserve">15-49) </w:t>
      </w:r>
      <w:r w:rsidRPr="00DD6B0E">
        <w:t xml:space="preserve">across the Provinces </w:t>
      </w:r>
      <w:r w:rsidRPr="00DD6B0E">
        <w:rPr>
          <w:highlight w:val="yellow"/>
        </w:rPr>
        <w:t>(SOURCE REF)</w:t>
      </w:r>
      <w:bookmarkEnd w:id="49"/>
    </w:p>
    <w:p w14:paraId="0C033C5A" w14:textId="77777777" w:rsidR="00B12C91" w:rsidRPr="00DD6B0E" w:rsidRDefault="00B12C91" w:rsidP="00B12C91">
      <w:pPr>
        <w:rPr>
          <w:lang w:eastAsia="en-GB"/>
        </w:rPr>
      </w:pPr>
      <w:r w:rsidRPr="00DD6B0E">
        <w:rPr>
          <w:i/>
        </w:rPr>
        <w:t xml:space="preserve">HIV testing coverage: </w:t>
      </w:r>
      <w:r w:rsidRPr="00DD6B0E">
        <w:t>The average HIV testing coverage rate (including ANC) for the country has been increasing steadily from 26.1% in 2013/14 to 35.9% in 2016/17 translating to more than 10 million HIV tests annually. HIV testing coverage reports on testing done within public health facilities and those in non-medical sites that report data to the DHIS</w:t>
      </w:r>
      <w:r w:rsidR="009B1063" w:rsidRPr="00DD6B0E">
        <w:t xml:space="preserve">. South </w:t>
      </w:r>
      <w:r w:rsidR="00D00936" w:rsidRPr="00DD6B0E">
        <w:t>Africa’s</w:t>
      </w:r>
      <w:r w:rsidRPr="00DD6B0E">
        <w:t xml:space="preserve"> target is to ensure that 90% of all persons and 95% of ANC clients living with HIV know their HIV status.</w:t>
      </w:r>
      <w:r w:rsidR="009B1063" w:rsidRPr="00DD6B0E">
        <w:fldChar w:fldCharType="begin"/>
      </w:r>
      <w:r w:rsidR="00FB0C84" w:rsidRPr="00DD6B0E">
        <w:instrText xml:space="preserve"> ADDIN EN.CITE &lt;EndNote&gt;&lt;Cite&gt;&lt;Author&gt;Government of South Africa&lt;/Author&gt;&lt;Year&gt;2016&lt;/Year&gt;&lt;RecNum&gt;39&lt;/RecNum&gt;&lt;DisplayText&gt;&lt;style face="superscript"&gt;18&lt;/style&gt;&lt;/DisplayText&gt;&lt;record&gt;&lt;rec-number&gt;39&lt;/rec-number&gt;&lt;foreign-keys&gt;&lt;key app="EN" db-id="eare2taxlax2sqezt0kv0afm2vr2vt95dwsz" timestamp="1501168093"&gt;39&lt;/key&gt;&lt;/foreign-keys&gt;&lt;ref-type name="Government Document"&gt;46&lt;/ref-type&gt;&lt;contributors&gt;&lt;authors&gt;&lt;author&gt;Government of South Africa,&lt;/author&gt;&lt;/authors&gt;&lt;secondary-authors&gt;&lt;author&gt;Department of Health,&lt;/author&gt;&lt;/secondary-authors&gt;&lt;/contributors&gt;&lt;titles&gt;&lt;title&gt;National HIV Testing Services: Policy&lt;/title&gt;&lt;/titles&gt;&lt;dates&gt;&lt;year&gt;2016&lt;/year&gt;&lt;/dates&gt;&lt;urls&gt;&lt;/urls&gt;&lt;/record&gt;&lt;/Cite&gt;&lt;/EndNote&gt;</w:instrText>
      </w:r>
      <w:r w:rsidR="009B1063" w:rsidRPr="00DD6B0E">
        <w:fldChar w:fldCharType="separate"/>
      </w:r>
      <w:r w:rsidR="00FB0C84" w:rsidRPr="00DD6B0E">
        <w:rPr>
          <w:noProof/>
          <w:vertAlign w:val="superscript"/>
        </w:rPr>
        <w:t>18</w:t>
      </w:r>
      <w:r w:rsidR="009B1063" w:rsidRPr="00DD6B0E">
        <w:fldChar w:fldCharType="end"/>
      </w:r>
      <w:r w:rsidRPr="00DD6B0E">
        <w:t xml:space="preserve"> </w:t>
      </w:r>
      <w:r w:rsidRPr="00DD6B0E">
        <w:rPr>
          <w:lang w:eastAsia="en-GB"/>
        </w:rPr>
        <w:t xml:space="preserve">In terms of the national effort to increase </w:t>
      </w:r>
      <w:r w:rsidRPr="00DD6B0E">
        <w:rPr>
          <w:lang w:eastAsia="en-GB"/>
        </w:rPr>
        <w:lastRenderedPageBreak/>
        <w:t xml:space="preserve">HIV testing to 90% of people living with HIV, </w:t>
      </w:r>
      <w:r w:rsidR="007B0622">
        <w:rPr>
          <w:lang w:eastAsia="en-GB"/>
        </w:rPr>
        <w:t>59% of women and 44</w:t>
      </w:r>
      <w:r w:rsidRPr="00DD6B0E">
        <w:rPr>
          <w:lang w:eastAsia="en-GB"/>
        </w:rPr>
        <w:t>% of men aged 15-49 years reported that they were tested for HIV and received their result in the past 12 months</w:t>
      </w:r>
      <w:r w:rsidR="009B1063" w:rsidRPr="00DD6B0E">
        <w:rPr>
          <w:lang w:eastAsia="en-GB"/>
        </w:rPr>
        <w:t>.</w:t>
      </w:r>
      <w:r w:rsidR="009B1063" w:rsidRPr="00DD6B0E">
        <w:t xml:space="preserve"> [</w:t>
      </w:r>
      <w:r w:rsidR="009B1063" w:rsidRPr="00DD6B0E">
        <w:rPr>
          <w:highlight w:val="yellow"/>
        </w:rPr>
        <w:t>REF</w:t>
      </w:r>
      <w:r w:rsidR="009B1063" w:rsidRPr="00DD6B0E">
        <w:t>]</w:t>
      </w:r>
    </w:p>
    <w:p w14:paraId="732EF7AC" w14:textId="77777777" w:rsidR="00B12C91" w:rsidRPr="00DD6B0E" w:rsidRDefault="00B12C91" w:rsidP="00B12C91">
      <w:pPr>
        <w:rPr>
          <w:i/>
        </w:rPr>
      </w:pPr>
    </w:p>
    <w:p w14:paraId="6BE07D6A" w14:textId="77777777" w:rsidR="00B12C91" w:rsidRPr="00DD6B0E" w:rsidRDefault="00B12C91" w:rsidP="00B12C91">
      <w:r w:rsidRPr="00DD6B0E">
        <w:rPr>
          <w:i/>
        </w:rPr>
        <w:t>Access to safe choice of termination of pregnancy</w:t>
      </w:r>
      <w:r w:rsidR="009E27DF" w:rsidRPr="00DD6B0E">
        <w:rPr>
          <w:i/>
        </w:rPr>
        <w:t xml:space="preserve"> (CTOP)</w:t>
      </w:r>
      <w:r w:rsidRPr="00DD6B0E">
        <w:rPr>
          <w:i/>
        </w:rPr>
        <w:t xml:space="preserve">: </w:t>
      </w:r>
      <w:r w:rsidRPr="00DD6B0E">
        <w:t>Data on the availability of abortion services is still limited. However</w:t>
      </w:r>
      <w:r w:rsidR="009E27DF" w:rsidRPr="00DD6B0E">
        <w:t>,</w:t>
      </w:r>
      <w:r w:rsidRPr="00DD6B0E">
        <w:t xml:space="preserve"> since the CTOP Amendment Act in 2002</w:t>
      </w:r>
      <w:r w:rsidR="009E27DF" w:rsidRPr="00DD6B0E">
        <w:t xml:space="preserve"> trends </w:t>
      </w:r>
      <w:r w:rsidRPr="00DD6B0E">
        <w:t>indicate an increase in the rates of safe abortion, a proxy for access</w:t>
      </w:r>
      <w:r w:rsidR="009E27DF" w:rsidRPr="00DD6B0E">
        <w:t xml:space="preserve">. However, </w:t>
      </w:r>
      <w:r w:rsidRPr="00DD6B0E">
        <w:t>more needs to be done. Many facilities are still not providing abortion</w:t>
      </w:r>
      <w:r w:rsidR="009E27DF" w:rsidRPr="00DD6B0E">
        <w:t xml:space="preserve">, </w:t>
      </w:r>
      <w:r w:rsidRPr="00DD6B0E">
        <w:t xml:space="preserve">even though they have the capacity to, with some districts not providing any abortion services at all. With an abortion rate of </w:t>
      </w:r>
      <w:r w:rsidR="009E27DF" w:rsidRPr="00DD6B0E">
        <w:t xml:space="preserve">approximately </w:t>
      </w:r>
      <w:r w:rsidRPr="00DD6B0E">
        <w:t>31 per 1000 women aged 15-44</w:t>
      </w:r>
      <w:r w:rsidR="009E27DF" w:rsidRPr="00DD6B0E">
        <w:t xml:space="preserve"> [</w:t>
      </w:r>
      <w:r w:rsidR="009E27DF" w:rsidRPr="00DD6B0E">
        <w:rPr>
          <w:highlight w:val="yellow"/>
        </w:rPr>
        <w:t>REF</w:t>
      </w:r>
      <w:r w:rsidR="009E27DF" w:rsidRPr="00DD6B0E">
        <w:t>]</w:t>
      </w:r>
      <w:r w:rsidRPr="00DD6B0E">
        <w:t xml:space="preserve">, </w:t>
      </w:r>
      <w:r w:rsidRPr="00972B1A">
        <w:rPr>
          <w:highlight w:val="yellow"/>
        </w:rPr>
        <w:t xml:space="preserve">it is estimated that the public sector provides 20% of all abortions </w:t>
      </w:r>
      <w:r w:rsidR="009E27DF" w:rsidRPr="00972B1A">
        <w:rPr>
          <w:highlight w:val="yellow"/>
        </w:rPr>
        <w:t>while</w:t>
      </w:r>
      <w:r w:rsidRPr="00972B1A">
        <w:rPr>
          <w:highlight w:val="yellow"/>
        </w:rPr>
        <w:t xml:space="preserve"> the illegal sector provides 26%</w:t>
      </w:r>
      <w:r w:rsidR="009E27DF" w:rsidRPr="00972B1A">
        <w:rPr>
          <w:highlight w:val="yellow"/>
        </w:rPr>
        <w:t xml:space="preserve"> </w:t>
      </w:r>
      <w:r w:rsidRPr="00972B1A">
        <w:rPr>
          <w:highlight w:val="yellow"/>
        </w:rPr>
        <w:t>unsafe</w:t>
      </w:r>
      <w:r w:rsidR="009E27DF" w:rsidRPr="00972B1A">
        <w:rPr>
          <w:highlight w:val="yellow"/>
        </w:rPr>
        <w:t xml:space="preserve"> abortions</w:t>
      </w:r>
      <w:r w:rsidRPr="00972B1A">
        <w:rPr>
          <w:highlight w:val="yellow"/>
        </w:rPr>
        <w:t xml:space="preserve">, which burdens the public sector when </w:t>
      </w:r>
      <w:r w:rsidR="009E27DF" w:rsidRPr="00972B1A">
        <w:rPr>
          <w:highlight w:val="yellow"/>
        </w:rPr>
        <w:t xml:space="preserve">the resulting </w:t>
      </w:r>
      <w:r w:rsidRPr="00972B1A">
        <w:rPr>
          <w:highlight w:val="yellow"/>
        </w:rPr>
        <w:t>morbidity has to be managed.</w:t>
      </w:r>
      <w:r w:rsidR="009E27DF" w:rsidRPr="00972B1A">
        <w:rPr>
          <w:highlight w:val="yellow"/>
        </w:rPr>
        <w:fldChar w:fldCharType="begin">
          <w:fldData xml:space="preserve">PEVuZE5vdGU+PENpdGU+PEF1dGhvcj5MaW5jZS1EZXJvY2hlPC9BdXRob3I+PFllYXI+MjAxODwv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</w:fldData>
        </w:fldChar>
      </w:r>
      <w:r w:rsidR="00FB0C84" w:rsidRPr="00972B1A">
        <w:rPr>
          <w:highlight w:val="yellow"/>
        </w:rPr>
        <w:instrText xml:space="preserve"> ADDIN EN.CITE </w:instrText>
      </w:r>
      <w:r w:rsidR="00FB0C84" w:rsidRPr="00972B1A">
        <w:rPr>
          <w:highlight w:val="yellow"/>
        </w:rPr>
        <w:fldChar w:fldCharType="begin">
          <w:fldData xml:space="preserve">PEVuZE5vdGU+PENpdGU+PEF1dGhvcj5MaW5jZS1EZXJvY2hlPC9BdXRob3I+PFllYXI+MjAxODwv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</w:fldData>
        </w:fldChar>
      </w:r>
      <w:r w:rsidR="00FB0C84" w:rsidRPr="00972B1A">
        <w:rPr>
          <w:highlight w:val="yellow"/>
        </w:rPr>
        <w:instrText xml:space="preserve"> ADDIN EN.CITE.DATA </w:instrText>
      </w:r>
      <w:r w:rsidR="00FB0C84" w:rsidRPr="00972B1A">
        <w:rPr>
          <w:highlight w:val="yellow"/>
        </w:rPr>
      </w:r>
      <w:r w:rsidR="00FB0C84" w:rsidRPr="00972B1A">
        <w:rPr>
          <w:highlight w:val="yellow"/>
        </w:rPr>
        <w:fldChar w:fldCharType="end"/>
      </w:r>
      <w:r w:rsidR="009E27DF" w:rsidRPr="00972B1A">
        <w:rPr>
          <w:highlight w:val="yellow"/>
        </w:rPr>
      </w:r>
      <w:r w:rsidR="009E27DF" w:rsidRPr="00972B1A">
        <w:rPr>
          <w:highlight w:val="yellow"/>
        </w:rPr>
        <w:fldChar w:fldCharType="separate"/>
      </w:r>
      <w:r w:rsidR="00FB0C84" w:rsidRPr="00972B1A">
        <w:rPr>
          <w:noProof/>
          <w:highlight w:val="yellow"/>
          <w:vertAlign w:val="superscript"/>
        </w:rPr>
        <w:t>19</w:t>
      </w:r>
      <w:r w:rsidR="009E27DF" w:rsidRPr="00972B1A">
        <w:rPr>
          <w:highlight w:val="yellow"/>
        </w:rPr>
        <w:fldChar w:fldCharType="end"/>
      </w:r>
      <w:r w:rsidRPr="00DD6B0E">
        <w:t xml:space="preserve"> The reasons </w:t>
      </w:r>
      <w:r w:rsidR="009E27DF" w:rsidRPr="00DD6B0E">
        <w:t xml:space="preserve">for so many illegal abortions </w:t>
      </w:r>
      <w:r w:rsidRPr="00DD6B0E">
        <w:t>are multifaceted</w:t>
      </w:r>
      <w:r w:rsidR="009E27DF" w:rsidRPr="00DD6B0E">
        <w:t>,</w:t>
      </w:r>
      <w:r w:rsidRPr="00DD6B0E">
        <w:t xml:space="preserve"> including mere lack of knowledge, skills paucity among frontline health care workers, conscientious objections</w:t>
      </w:r>
      <w:r w:rsidR="009E27DF" w:rsidRPr="00DD6B0E">
        <w:t>,</w:t>
      </w:r>
      <w:r w:rsidRPr="00DD6B0E">
        <w:t xml:space="preserve"> and stigma that is often associated with seeking such services.</w:t>
      </w:r>
    </w:p>
    <w:p w14:paraId="1E383622" w14:textId="77777777" w:rsidR="00B12C91" w:rsidRPr="00DD6B0E" w:rsidRDefault="00B12C91" w:rsidP="009E27DF"/>
    <w:p w14:paraId="6D817C1B" w14:textId="77777777" w:rsidR="00B12C91" w:rsidRPr="00DD6B0E" w:rsidRDefault="00B12C91" w:rsidP="00B12C91">
      <w:r w:rsidRPr="00DD6B0E">
        <w:rPr>
          <w:i/>
        </w:rPr>
        <w:t xml:space="preserve">Male condom distribution: </w:t>
      </w:r>
      <w:r w:rsidRPr="00DD6B0E">
        <w:t xml:space="preserve">This indicator monitors the distribution of male condoms for prevention of HIV and other STIs, </w:t>
      </w:r>
      <w:r w:rsidR="009E27DF" w:rsidRPr="00DD6B0E">
        <w:t>as well as</w:t>
      </w:r>
      <w:r w:rsidRPr="00DD6B0E">
        <w:t xml:space="preserve"> contraception. A steady increase in the numbers distributed is shown in </w:t>
      </w:r>
      <w:r w:rsidR="00455230" w:rsidRPr="00DD6B0E">
        <w:fldChar w:fldCharType="begin"/>
      </w:r>
      <w:r w:rsidR="00455230" w:rsidRPr="00DD6B0E">
        <w:instrText xml:space="preserve"> REF _Ref530123561 \h </w:instrText>
      </w:r>
      <w:r w:rsidR="00455230" w:rsidRPr="00DD6B0E">
        <w:fldChar w:fldCharType="separate"/>
      </w:r>
      <w:r w:rsidR="00455230" w:rsidRPr="00DD6B0E">
        <w:t xml:space="preserve">Table </w:t>
      </w:r>
      <w:r w:rsidR="00455230" w:rsidRPr="00DD6B0E">
        <w:rPr>
          <w:noProof/>
        </w:rPr>
        <w:t>2</w:t>
      </w:r>
      <w:r w:rsidR="00455230" w:rsidRPr="00DD6B0E">
        <w:fldChar w:fldCharType="end"/>
      </w:r>
      <w:r w:rsidRPr="00DD6B0E">
        <w:t xml:space="preserve">. More effort is still required to ensure utilisation. </w:t>
      </w:r>
    </w:p>
    <w:p w14:paraId="1B831C22" w14:textId="77777777" w:rsidR="00455230" w:rsidRPr="00DD6B0E" w:rsidRDefault="00455230" w:rsidP="00B12C91">
      <w:pPr>
        <w:rPr>
          <w:lang w:eastAsia="en-GB"/>
        </w:rPr>
      </w:pPr>
    </w:p>
    <w:p w14:paraId="0FDB15CD" w14:textId="77777777" w:rsidR="00261A62" w:rsidRPr="00DD6B0E" w:rsidRDefault="00261A62">
      <w:pPr>
        <w:spacing w:line="240" w:lineRule="auto"/>
        <w:rPr>
          <w:lang w:eastAsia="en-GB"/>
        </w:rPr>
      </w:pPr>
      <w:r w:rsidRPr="00DD6B0E">
        <w:rPr>
          <w:lang w:eastAsia="en-GB"/>
        </w:rPr>
        <w:br w:type="page"/>
      </w:r>
    </w:p>
    <w:p w14:paraId="62E01DF5" w14:textId="77777777" w:rsidR="00261A62" w:rsidRPr="00DD6B0E" w:rsidRDefault="00261A62" w:rsidP="00261A62">
      <w:pPr>
        <w:pStyle w:val="Heading1"/>
      </w:pPr>
      <w:bookmarkStart w:id="50" w:name="_Toc529426590"/>
      <w:bookmarkStart w:id="51" w:name="_Toc2870234"/>
      <w:r w:rsidRPr="00DD6B0E">
        <w:lastRenderedPageBreak/>
        <w:t>Policy components and alignment</w:t>
      </w:r>
      <w:bookmarkEnd w:id="50"/>
      <w:bookmarkEnd w:id="51"/>
    </w:p>
    <w:p w14:paraId="4AEA1A98" w14:textId="77777777" w:rsidR="00261A62" w:rsidRPr="00DD6B0E" w:rsidRDefault="00261A62" w:rsidP="00261A62">
      <w:pPr>
        <w:rPr>
          <w:lang w:eastAsia="en-GB"/>
        </w:rPr>
      </w:pPr>
    </w:p>
    <w:p w14:paraId="120B03DA" w14:textId="77777777" w:rsidR="00261A62" w:rsidRPr="00DD6B0E" w:rsidRDefault="00261A62" w:rsidP="00BC7E79">
      <w:pPr>
        <w:rPr>
          <w:highlight w:val="lightGray"/>
        </w:rPr>
      </w:pPr>
      <w:r w:rsidRPr="00DD6B0E">
        <w:rPr>
          <w:lang w:eastAsia="en-GB"/>
        </w:rPr>
        <w:t>South Africa’s laws and policies support a rights-based framework for SRH – aligned with regional and international frameworks: the 1994 International Conference on Population and Programme of Action, 1995 Beijing Fourth Conference on Women, the SDGs, the Guttmacher–Lancet Commission report on SRHR, Family planning 2020</w:t>
      </w:r>
      <w:r w:rsidR="004F0D15" w:rsidRPr="00DD6B0E">
        <w:rPr>
          <w:lang w:eastAsia="en-GB"/>
        </w:rPr>
        <w:t>,</w:t>
      </w:r>
      <w:r w:rsidRPr="00DD6B0E">
        <w:rPr>
          <w:lang w:eastAsia="en-GB"/>
        </w:rPr>
        <w:t xml:space="preserve"> and the SADC SRH strategy.</w:t>
      </w:r>
      <w:r w:rsidR="004F0D15" w:rsidRPr="00DD6B0E">
        <w:rPr>
          <w:lang w:eastAsia="en-GB"/>
        </w:rPr>
        <w:fldChar w:fldCharType="begin">
          <w:fldData xml:space="preserve">PEVuZE5vdGU+PENpdGU+PEF1dGhvcj5Vbml0ZWQgTmF0aW9ucyBQb3B1bGF0aW9uIEluZm9ybWF0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=
</w:fldData>
        </w:fldChar>
      </w:r>
      <w:r w:rsidR="00FB0C84" w:rsidRPr="00DD6B0E">
        <w:rPr>
          <w:lang w:eastAsia="en-GB"/>
        </w:rPr>
        <w:instrText xml:space="preserve"> ADDIN EN.CITE </w:instrText>
      </w:r>
      <w:r w:rsidR="00FB0C84" w:rsidRPr="00DD6B0E">
        <w:rPr>
          <w:lang w:eastAsia="en-GB"/>
        </w:rPr>
        <w:fldChar w:fldCharType="begin">
          <w:fldData xml:space="preserve">PEVuZE5vdGU+PENpdGU+PEF1dGhvcj5Vbml0ZWQgTmF0aW9ucyBQb3B1bGF0aW9uIEluZm9ybWF0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=
</w:fldData>
        </w:fldChar>
      </w:r>
      <w:r w:rsidR="00FB0C84" w:rsidRPr="00DD6B0E">
        <w:rPr>
          <w:lang w:eastAsia="en-GB"/>
        </w:rPr>
        <w:instrText xml:space="preserve"> ADDIN EN.CITE.DATA </w:instrText>
      </w:r>
      <w:r w:rsidR="00FB0C84" w:rsidRPr="00DD6B0E">
        <w:rPr>
          <w:lang w:eastAsia="en-GB"/>
        </w:rPr>
      </w:r>
      <w:r w:rsidR="00FB0C84" w:rsidRPr="00DD6B0E">
        <w:rPr>
          <w:lang w:eastAsia="en-GB"/>
        </w:rPr>
        <w:fldChar w:fldCharType="end"/>
      </w:r>
      <w:r w:rsidR="004F0D15" w:rsidRPr="00DD6B0E">
        <w:rPr>
          <w:lang w:eastAsia="en-GB"/>
        </w:rPr>
      </w:r>
      <w:r w:rsidR="004F0D15" w:rsidRPr="00DD6B0E">
        <w:rPr>
          <w:lang w:eastAsia="en-GB"/>
        </w:rPr>
        <w:fldChar w:fldCharType="separate"/>
      </w:r>
      <w:r w:rsidR="00FB0C84" w:rsidRPr="00DD6B0E">
        <w:rPr>
          <w:noProof/>
          <w:vertAlign w:val="superscript"/>
          <w:lang w:eastAsia="en-GB"/>
        </w:rPr>
        <w:t>20-24</w:t>
      </w:r>
      <w:r w:rsidR="004F0D15" w:rsidRPr="00DD6B0E">
        <w:rPr>
          <w:lang w:eastAsia="en-GB"/>
        </w:rPr>
        <w:fldChar w:fldCharType="end"/>
      </w:r>
      <w:r w:rsidR="00CB4F61" w:rsidRPr="00DD6B0E">
        <w:rPr>
          <w:lang w:eastAsia="en-GB"/>
        </w:rPr>
        <w:t xml:space="preserve"> </w:t>
      </w:r>
      <w:r w:rsidR="00CB4F61" w:rsidRPr="00DD6B0E">
        <w:t xml:space="preserve">SRHR </w:t>
      </w:r>
      <w:r w:rsidR="00FD2E3E" w:rsidRPr="00DD6B0E">
        <w:t xml:space="preserve">improvement, </w:t>
      </w:r>
      <w:r w:rsidR="00CB4F61" w:rsidRPr="00DD6B0E">
        <w:t>p</w:t>
      </w:r>
      <w:r w:rsidRPr="00DD6B0E">
        <w:t>revention, diagnosis, treatment</w:t>
      </w:r>
      <w:r w:rsidR="00CB4F61" w:rsidRPr="00DD6B0E">
        <w:t>,</w:t>
      </w:r>
      <w:r w:rsidRPr="00DD6B0E">
        <w:t xml:space="preserve"> and care should be evidence-based and in line with </w:t>
      </w:r>
      <w:r w:rsidR="00F12E48" w:rsidRPr="00DD6B0E">
        <w:t xml:space="preserve">global and </w:t>
      </w:r>
      <w:r w:rsidRPr="00DD6B0E">
        <w:t>national policies, protocols</w:t>
      </w:r>
      <w:r w:rsidR="00CB4F61" w:rsidRPr="00DD6B0E">
        <w:t>,</w:t>
      </w:r>
      <w:r w:rsidRPr="00DD6B0E">
        <w:t xml:space="preserve"> and clinical guidelines</w:t>
      </w:r>
      <w:r w:rsidR="00796686" w:rsidRPr="00DD6B0E">
        <w:t xml:space="preserve">. </w:t>
      </w:r>
    </w:p>
    <w:p w14:paraId="4B9F7260" w14:textId="77777777" w:rsidR="000E30A9" w:rsidRPr="00DD6B0E" w:rsidRDefault="00261A62" w:rsidP="000E30A9">
      <w:r w:rsidRPr="00DD6B0E">
        <w:t xml:space="preserve"> </w:t>
      </w:r>
      <w:bookmarkStart w:id="52" w:name="_Toc529426591"/>
    </w:p>
    <w:p w14:paraId="3EF39ED9" w14:textId="77777777" w:rsidR="002E545F" w:rsidRPr="00DD6B0E" w:rsidRDefault="002E545F" w:rsidP="002E545F">
      <w:pPr>
        <w:pStyle w:val="Heading2"/>
      </w:pPr>
      <w:bookmarkStart w:id="53" w:name="_Toc529426608"/>
      <w:bookmarkStart w:id="54" w:name="_Toc2870235"/>
      <w:r w:rsidRPr="00DD6B0E">
        <w:t>Alignment with global strategies and statutes</w:t>
      </w:r>
      <w:bookmarkEnd w:id="53"/>
      <w:bookmarkEnd w:id="54"/>
    </w:p>
    <w:p w14:paraId="2321B9BC" w14:textId="77777777" w:rsidR="002E545F" w:rsidRPr="00DD6B0E" w:rsidRDefault="002E545F" w:rsidP="002E545F">
      <w:bookmarkStart w:id="55" w:name="_Toc509107407"/>
      <w:bookmarkStart w:id="56" w:name="_Toc513756057"/>
      <w:bookmarkStart w:id="57" w:name="_Toc529426609"/>
    </w:p>
    <w:p w14:paraId="5FDF1F09" w14:textId="77777777" w:rsidR="002E545F" w:rsidRPr="00DD6B0E" w:rsidRDefault="002E545F" w:rsidP="002E545F">
      <w:pPr>
        <w:rPr>
          <w:b/>
        </w:rPr>
      </w:pPr>
      <w:r w:rsidRPr="00DD6B0E">
        <w:rPr>
          <w:b/>
        </w:rPr>
        <w:t>Sustainable Development Goals</w:t>
      </w:r>
      <w:bookmarkEnd w:id="55"/>
      <w:bookmarkEnd w:id="56"/>
      <w:bookmarkEnd w:id="57"/>
    </w:p>
    <w:p w14:paraId="0DB68FE3" w14:textId="77777777" w:rsidR="002E545F" w:rsidRPr="00DD6B0E" w:rsidRDefault="002E545F" w:rsidP="002E545F">
      <w:r w:rsidRPr="00DD6B0E">
        <w:t xml:space="preserve">Although they exclude explicit mention of sexual rights, several SDGs are inclusive of SRHR goals for health, education and gender equality, incorporating certain key SRHR aspects into the targets, such as access to SRHR services, </w:t>
      </w:r>
      <w:r w:rsidR="00931910" w:rsidRPr="00DD6B0E">
        <w:t>CSE</w:t>
      </w:r>
      <w:r w:rsidR="00A21A83" w:rsidRPr="00DD6B0E">
        <w:t>,</w:t>
      </w:r>
      <w:r w:rsidRPr="00DD6B0E">
        <w:t xml:space="preserve"> and the ability to make decisions about one’s own health.</w:t>
      </w:r>
      <w:r w:rsidR="00470A3F" w:rsidRPr="00DD6B0E">
        <w:fldChar w:fldCharType="begin"/>
      </w:r>
      <w:r w:rsidR="00FB0C84" w:rsidRPr="00DD6B0E">
        <w:instrText xml:space="preserve"> ADDIN EN.CITE &lt;EndNote&gt;&lt;Cite&gt;&lt;Author&gt;Galati&lt;/Author&gt;&lt;Year&gt;2015&lt;/Year&gt;&lt;RecNum&gt;226&lt;/RecNum&gt;&lt;DisplayText&gt;&lt;style face="superscript"&gt;25&lt;/style&gt;&lt;/DisplayText&gt;&lt;record&gt;&lt;rec-number&gt;226&lt;/rec-number&gt;&lt;foreign-keys&gt;&lt;key app="EN" db-id="eare2taxlax2sqezt0kv0afm2vr2vt95dwsz" timestamp="1542365399"&gt;226&lt;/key&gt;&lt;/foreign-keys&gt;&lt;ref-type name="Generic"&gt;13&lt;/ref-type&gt;&lt;contributors&gt;&lt;authors&gt;&lt;author&gt;Galati, A.J.,&lt;/author&gt;&lt;/authors&gt;&lt;/contributors&gt;&lt;titles&gt;&lt;title&gt;Onward to 2030: Sexual and Reproductive Health and Rights in the Context of the Sustainable Development Goals&lt;/title&gt;&lt;secondary-title&gt;Guttmacher Policy Rev&lt;/secondary-title&gt;&lt;/titles&gt;&lt;pages&gt;77-84&lt;/pages&gt;&lt;volume&gt;18&lt;/volume&gt;&lt;dates&gt;&lt;year&gt;2015&lt;/year&gt;&lt;/dates&gt;&lt;urls&gt;&lt;related-urls&gt;&lt;url&gt;https://www.guttmacher.org/sites/default/files/article_files/gpr1807715.pdf&lt;/url&gt;&lt;/related-urls&gt;&lt;/urls&gt;&lt;/record&gt;&lt;/Cite&gt;&lt;/EndNote&gt;</w:instrText>
      </w:r>
      <w:r w:rsidR="00470A3F" w:rsidRPr="00DD6B0E">
        <w:fldChar w:fldCharType="separate"/>
      </w:r>
      <w:r w:rsidR="00FB0C84" w:rsidRPr="00DD6B0E">
        <w:rPr>
          <w:noProof/>
          <w:vertAlign w:val="superscript"/>
        </w:rPr>
        <w:t>25</w:t>
      </w:r>
      <w:r w:rsidR="00470A3F" w:rsidRPr="00DD6B0E">
        <w:fldChar w:fldCharType="end"/>
      </w:r>
    </w:p>
    <w:p w14:paraId="2FBAB55B" w14:textId="77777777" w:rsidR="00A21A83" w:rsidRPr="00DD6B0E" w:rsidRDefault="00A21A83" w:rsidP="002E545F">
      <w:bookmarkStart w:id="58" w:name="_Toc529188621"/>
    </w:p>
    <w:p w14:paraId="28CC3F40" w14:textId="77777777" w:rsidR="002B2306" w:rsidRPr="00DD6B0E" w:rsidRDefault="002B2306" w:rsidP="002B2306">
      <w:pPr>
        <w:pStyle w:val="Caption"/>
        <w:keepNext/>
      </w:pPr>
      <w:bookmarkStart w:id="59" w:name="_Toc2868817"/>
      <w:bookmarkEnd w:id="58"/>
      <w:r w:rsidRPr="00DD6B0E">
        <w:t xml:space="preserve">Table </w:t>
      </w:r>
      <w:r w:rsidRPr="00DD6B0E">
        <w:fldChar w:fldCharType="begin"/>
      </w:r>
      <w:r w:rsidRPr="00DD6B0E">
        <w:instrText xml:space="preserve"> SEQ Table \* ARABIC </w:instrText>
      </w:r>
      <w:r w:rsidRPr="00DD6B0E">
        <w:fldChar w:fldCharType="separate"/>
      </w:r>
      <w:r w:rsidR="001C7C3D" w:rsidRPr="00DD6B0E">
        <w:rPr>
          <w:noProof/>
        </w:rPr>
        <w:t>3</w:t>
      </w:r>
      <w:r w:rsidRPr="00DD6B0E">
        <w:fldChar w:fldCharType="end"/>
      </w:r>
      <w:r w:rsidRPr="00DD6B0E">
        <w:t>. SDGs related to the SRHR Policy</w:t>
      </w:r>
      <w:bookmarkEnd w:id="59"/>
    </w:p>
    <w:tbl>
      <w:tblPr>
        <w:tblStyle w:val="GridTable4-Accent3"/>
        <w:tblW w:w="0" w:type="auto"/>
        <w:tblLook w:val="06A0" w:firstRow="1" w:lastRow="0" w:firstColumn="1" w:lastColumn="0" w:noHBand="1" w:noVBand="1"/>
      </w:tblPr>
      <w:tblGrid>
        <w:gridCol w:w="1242"/>
        <w:gridCol w:w="8000"/>
      </w:tblGrid>
      <w:tr w:rsidR="002E545F" w:rsidRPr="00DD6B0E" w14:paraId="1571667F" w14:textId="77777777" w:rsidTr="00A21A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Pr>
          <w:p w14:paraId="3EA32FE6" w14:textId="77777777" w:rsidR="002E545F" w:rsidRPr="00DD6B0E" w:rsidRDefault="002E545F" w:rsidP="001B19DD">
            <w:pPr>
              <w:rPr>
                <w:sz w:val="20"/>
              </w:rPr>
            </w:pPr>
            <w:r w:rsidRPr="00DD6B0E">
              <w:rPr>
                <w:sz w:val="20"/>
              </w:rPr>
              <w:t>Goal 3: Ensure healthy lives and promote well-being for all at all ages</w:t>
            </w:r>
          </w:p>
        </w:tc>
      </w:tr>
      <w:tr w:rsidR="002E545F" w:rsidRPr="00DD6B0E" w14:paraId="2F6ADF40" w14:textId="77777777" w:rsidTr="00A21A83">
        <w:tc>
          <w:tcPr>
            <w:cnfStyle w:val="001000000000" w:firstRow="0" w:lastRow="0" w:firstColumn="1" w:lastColumn="0" w:oddVBand="0" w:evenVBand="0" w:oddHBand="0" w:evenHBand="0" w:firstRowFirstColumn="0" w:firstRowLastColumn="0" w:lastRowFirstColumn="0" w:lastRowLastColumn="0"/>
            <w:tcW w:w="1242" w:type="dxa"/>
          </w:tcPr>
          <w:p w14:paraId="3A75C4BE" w14:textId="77777777" w:rsidR="002E545F" w:rsidRPr="00DD6B0E" w:rsidRDefault="002E545F" w:rsidP="001B19DD">
            <w:pPr>
              <w:rPr>
                <w:b w:val="0"/>
                <w:sz w:val="20"/>
              </w:rPr>
            </w:pPr>
            <w:r w:rsidRPr="00DD6B0E">
              <w:rPr>
                <w:b w:val="0"/>
                <w:sz w:val="20"/>
              </w:rPr>
              <w:t>Target 3.1</w:t>
            </w:r>
          </w:p>
        </w:tc>
        <w:tc>
          <w:tcPr>
            <w:tcW w:w="8000" w:type="dxa"/>
          </w:tcPr>
          <w:p w14:paraId="5309861D" w14:textId="77777777" w:rsidR="002E545F" w:rsidRPr="00DD6B0E" w:rsidRDefault="002E545F" w:rsidP="001B19DD">
            <w:pPr>
              <w:cnfStyle w:val="000000000000" w:firstRow="0" w:lastRow="0" w:firstColumn="0" w:lastColumn="0" w:oddVBand="0" w:evenVBand="0" w:oddHBand="0" w:evenHBand="0" w:firstRowFirstColumn="0" w:firstRowLastColumn="0" w:lastRowFirstColumn="0" w:lastRowLastColumn="0"/>
              <w:rPr>
                <w:sz w:val="20"/>
              </w:rPr>
            </w:pPr>
            <w:r w:rsidRPr="00DD6B0E">
              <w:rPr>
                <w:sz w:val="20"/>
              </w:rPr>
              <w:t>By 2030, reduce the global maternal mortality ratio to less than 70 per 100,000 live births</w:t>
            </w:r>
          </w:p>
        </w:tc>
      </w:tr>
      <w:tr w:rsidR="002E545F" w:rsidRPr="00DD6B0E" w14:paraId="0035EA70" w14:textId="77777777" w:rsidTr="00A21A83">
        <w:tc>
          <w:tcPr>
            <w:cnfStyle w:val="001000000000" w:firstRow="0" w:lastRow="0" w:firstColumn="1" w:lastColumn="0" w:oddVBand="0" w:evenVBand="0" w:oddHBand="0" w:evenHBand="0" w:firstRowFirstColumn="0" w:firstRowLastColumn="0" w:lastRowFirstColumn="0" w:lastRowLastColumn="0"/>
            <w:tcW w:w="1242" w:type="dxa"/>
          </w:tcPr>
          <w:p w14:paraId="3203767D" w14:textId="77777777" w:rsidR="002E545F" w:rsidRPr="00DD6B0E" w:rsidRDefault="002E545F" w:rsidP="001B19DD">
            <w:pPr>
              <w:rPr>
                <w:b w:val="0"/>
                <w:sz w:val="20"/>
              </w:rPr>
            </w:pPr>
            <w:r w:rsidRPr="00DD6B0E">
              <w:rPr>
                <w:b w:val="0"/>
                <w:sz w:val="20"/>
              </w:rPr>
              <w:t xml:space="preserve">Target 3.3 </w:t>
            </w:r>
          </w:p>
        </w:tc>
        <w:tc>
          <w:tcPr>
            <w:tcW w:w="8000" w:type="dxa"/>
          </w:tcPr>
          <w:p w14:paraId="49E563E3" w14:textId="77777777" w:rsidR="002E545F" w:rsidRPr="00DD6B0E" w:rsidRDefault="002E545F" w:rsidP="001B19DD">
            <w:pPr>
              <w:cnfStyle w:val="000000000000" w:firstRow="0" w:lastRow="0" w:firstColumn="0" w:lastColumn="0" w:oddVBand="0" w:evenVBand="0" w:oddHBand="0" w:evenHBand="0" w:firstRowFirstColumn="0" w:firstRowLastColumn="0" w:lastRowFirstColumn="0" w:lastRowLastColumn="0"/>
              <w:rPr>
                <w:sz w:val="20"/>
              </w:rPr>
            </w:pPr>
            <w:r w:rsidRPr="00DD6B0E">
              <w:rPr>
                <w:sz w:val="20"/>
              </w:rPr>
              <w:t>By 2030, end the epidemics of AIDS, tuberculosis, malaria</w:t>
            </w:r>
            <w:r w:rsidR="002B2306" w:rsidRPr="00DD6B0E">
              <w:rPr>
                <w:sz w:val="20"/>
              </w:rPr>
              <w:t>,</w:t>
            </w:r>
            <w:r w:rsidRPr="00DD6B0E">
              <w:rPr>
                <w:sz w:val="20"/>
              </w:rPr>
              <w:t xml:space="preserve"> and neglected tropical diseases</w:t>
            </w:r>
            <w:r w:rsidR="002B2306" w:rsidRPr="00DD6B0E">
              <w:rPr>
                <w:sz w:val="20"/>
              </w:rPr>
              <w:t>,</w:t>
            </w:r>
            <w:r w:rsidRPr="00DD6B0E">
              <w:rPr>
                <w:sz w:val="20"/>
              </w:rPr>
              <w:t xml:space="preserve"> and combat hepatitis, water-borne diseases</w:t>
            </w:r>
            <w:r w:rsidR="002B2306" w:rsidRPr="00DD6B0E">
              <w:rPr>
                <w:sz w:val="20"/>
              </w:rPr>
              <w:t>,</w:t>
            </w:r>
            <w:r w:rsidRPr="00DD6B0E">
              <w:rPr>
                <w:sz w:val="20"/>
              </w:rPr>
              <w:t xml:space="preserve"> and other communicable diseases</w:t>
            </w:r>
          </w:p>
        </w:tc>
      </w:tr>
      <w:tr w:rsidR="002E545F" w:rsidRPr="00DD6B0E" w14:paraId="7F39BDB0" w14:textId="77777777" w:rsidTr="00A21A83">
        <w:tc>
          <w:tcPr>
            <w:cnfStyle w:val="001000000000" w:firstRow="0" w:lastRow="0" w:firstColumn="1" w:lastColumn="0" w:oddVBand="0" w:evenVBand="0" w:oddHBand="0" w:evenHBand="0" w:firstRowFirstColumn="0" w:firstRowLastColumn="0" w:lastRowFirstColumn="0" w:lastRowLastColumn="0"/>
            <w:tcW w:w="1242" w:type="dxa"/>
          </w:tcPr>
          <w:p w14:paraId="2F6F7E8A" w14:textId="77777777" w:rsidR="002E545F" w:rsidRPr="00DD6B0E" w:rsidRDefault="002E545F" w:rsidP="001B19DD">
            <w:pPr>
              <w:rPr>
                <w:b w:val="0"/>
                <w:sz w:val="20"/>
              </w:rPr>
            </w:pPr>
            <w:r w:rsidRPr="00DD6B0E">
              <w:rPr>
                <w:b w:val="0"/>
                <w:sz w:val="20"/>
              </w:rPr>
              <w:t>Target 3.7</w:t>
            </w:r>
          </w:p>
        </w:tc>
        <w:tc>
          <w:tcPr>
            <w:tcW w:w="8000" w:type="dxa"/>
          </w:tcPr>
          <w:p w14:paraId="63564248" w14:textId="77777777" w:rsidR="002E545F" w:rsidRPr="00DD6B0E" w:rsidRDefault="002E545F" w:rsidP="001B19DD">
            <w:pPr>
              <w:cnfStyle w:val="000000000000" w:firstRow="0" w:lastRow="0" w:firstColumn="0" w:lastColumn="0" w:oddVBand="0" w:evenVBand="0" w:oddHBand="0" w:evenHBand="0" w:firstRowFirstColumn="0" w:firstRowLastColumn="0" w:lastRowFirstColumn="0" w:lastRowLastColumn="0"/>
              <w:rPr>
                <w:sz w:val="20"/>
              </w:rPr>
            </w:pPr>
            <w:r w:rsidRPr="00DD6B0E">
              <w:rPr>
                <w:sz w:val="20"/>
              </w:rPr>
              <w:t xml:space="preserve">By 2030, ensure universal access to sexual and reproductive health-care services, including for </w:t>
            </w:r>
            <w:r w:rsidRPr="00DD6B0E">
              <w:rPr>
                <w:sz w:val="20"/>
                <w:lang w:eastAsia="en-GB"/>
              </w:rPr>
              <w:t>contraception</w:t>
            </w:r>
            <w:r w:rsidRPr="00DD6B0E">
              <w:rPr>
                <w:sz w:val="20"/>
              </w:rPr>
              <w:t>, information and education, and the integration of reproductive health into national strategies and programmes</w:t>
            </w:r>
          </w:p>
        </w:tc>
      </w:tr>
      <w:tr w:rsidR="002E545F" w:rsidRPr="00DD6B0E" w14:paraId="5650D4EA" w14:textId="77777777" w:rsidTr="00A21A83">
        <w:tc>
          <w:tcPr>
            <w:cnfStyle w:val="001000000000" w:firstRow="0" w:lastRow="0" w:firstColumn="1" w:lastColumn="0" w:oddVBand="0" w:evenVBand="0" w:oddHBand="0" w:evenHBand="0" w:firstRowFirstColumn="0" w:firstRowLastColumn="0" w:lastRowFirstColumn="0" w:lastRowLastColumn="0"/>
            <w:tcW w:w="9242" w:type="dxa"/>
            <w:gridSpan w:val="2"/>
            <w:shd w:val="clear" w:color="auto" w:fill="A5A5A5" w:themeFill="accent3"/>
          </w:tcPr>
          <w:p w14:paraId="652EFA9A" w14:textId="77777777" w:rsidR="002E545F" w:rsidRPr="00DD6B0E" w:rsidRDefault="002E545F" w:rsidP="001B19DD">
            <w:pPr>
              <w:rPr>
                <w:color w:val="FFFFFF" w:themeColor="background1"/>
                <w:sz w:val="20"/>
              </w:rPr>
            </w:pPr>
            <w:r w:rsidRPr="00DD6B0E">
              <w:rPr>
                <w:color w:val="FFFFFF" w:themeColor="background1"/>
                <w:sz w:val="20"/>
              </w:rPr>
              <w:t>Goal 5: Achieve gender equality and empower all women and girls</w:t>
            </w:r>
          </w:p>
        </w:tc>
      </w:tr>
      <w:tr w:rsidR="002E545F" w:rsidRPr="00DD6B0E" w14:paraId="3C515BC8" w14:textId="77777777" w:rsidTr="00A21A83">
        <w:tc>
          <w:tcPr>
            <w:cnfStyle w:val="001000000000" w:firstRow="0" w:lastRow="0" w:firstColumn="1" w:lastColumn="0" w:oddVBand="0" w:evenVBand="0" w:oddHBand="0" w:evenHBand="0" w:firstRowFirstColumn="0" w:firstRowLastColumn="0" w:lastRowFirstColumn="0" w:lastRowLastColumn="0"/>
            <w:tcW w:w="1242" w:type="dxa"/>
          </w:tcPr>
          <w:p w14:paraId="7604EF38" w14:textId="77777777" w:rsidR="002E545F" w:rsidRPr="00DD6B0E" w:rsidRDefault="002E545F" w:rsidP="001B19DD">
            <w:pPr>
              <w:rPr>
                <w:b w:val="0"/>
                <w:sz w:val="20"/>
              </w:rPr>
            </w:pPr>
            <w:r w:rsidRPr="00DD6B0E">
              <w:rPr>
                <w:b w:val="0"/>
                <w:sz w:val="20"/>
              </w:rPr>
              <w:t>Target 5.1</w:t>
            </w:r>
          </w:p>
        </w:tc>
        <w:tc>
          <w:tcPr>
            <w:tcW w:w="8000" w:type="dxa"/>
          </w:tcPr>
          <w:p w14:paraId="365A2BDC" w14:textId="77777777" w:rsidR="002E545F" w:rsidRPr="00DD6B0E" w:rsidRDefault="002E545F" w:rsidP="001B19DD">
            <w:pPr>
              <w:cnfStyle w:val="000000000000" w:firstRow="0" w:lastRow="0" w:firstColumn="0" w:lastColumn="0" w:oddVBand="0" w:evenVBand="0" w:oddHBand="0" w:evenHBand="0" w:firstRowFirstColumn="0" w:firstRowLastColumn="0" w:lastRowFirstColumn="0" w:lastRowLastColumn="0"/>
              <w:rPr>
                <w:sz w:val="20"/>
              </w:rPr>
            </w:pPr>
            <w:r w:rsidRPr="00DD6B0E">
              <w:rPr>
                <w:sz w:val="20"/>
              </w:rPr>
              <w:t>End all forms of discrimination against all women and girls everywhere</w:t>
            </w:r>
          </w:p>
        </w:tc>
      </w:tr>
      <w:tr w:rsidR="002E545F" w:rsidRPr="00DD6B0E" w14:paraId="1D1E0EA3" w14:textId="77777777" w:rsidTr="00A21A83">
        <w:tc>
          <w:tcPr>
            <w:cnfStyle w:val="001000000000" w:firstRow="0" w:lastRow="0" w:firstColumn="1" w:lastColumn="0" w:oddVBand="0" w:evenVBand="0" w:oddHBand="0" w:evenHBand="0" w:firstRowFirstColumn="0" w:firstRowLastColumn="0" w:lastRowFirstColumn="0" w:lastRowLastColumn="0"/>
            <w:tcW w:w="1242" w:type="dxa"/>
          </w:tcPr>
          <w:p w14:paraId="183ADEBA" w14:textId="77777777" w:rsidR="002E545F" w:rsidRPr="00DD6B0E" w:rsidRDefault="002E545F" w:rsidP="001B19DD">
            <w:pPr>
              <w:rPr>
                <w:b w:val="0"/>
                <w:sz w:val="20"/>
              </w:rPr>
            </w:pPr>
            <w:r w:rsidRPr="00DD6B0E">
              <w:rPr>
                <w:b w:val="0"/>
                <w:sz w:val="20"/>
              </w:rPr>
              <w:t>Target 5.2</w:t>
            </w:r>
          </w:p>
        </w:tc>
        <w:tc>
          <w:tcPr>
            <w:tcW w:w="8000" w:type="dxa"/>
          </w:tcPr>
          <w:p w14:paraId="257F3B98" w14:textId="77777777" w:rsidR="002E545F" w:rsidRPr="00DD6B0E" w:rsidRDefault="002E545F" w:rsidP="001B19DD">
            <w:pPr>
              <w:cnfStyle w:val="000000000000" w:firstRow="0" w:lastRow="0" w:firstColumn="0" w:lastColumn="0" w:oddVBand="0" w:evenVBand="0" w:oddHBand="0" w:evenHBand="0" w:firstRowFirstColumn="0" w:firstRowLastColumn="0" w:lastRowFirstColumn="0" w:lastRowLastColumn="0"/>
              <w:rPr>
                <w:sz w:val="20"/>
              </w:rPr>
            </w:pPr>
            <w:r w:rsidRPr="00DD6B0E">
              <w:rPr>
                <w:sz w:val="20"/>
              </w:rPr>
              <w:t>Eliminate all forms of violence against all women and girls in the public and private spheres, including trafficking and sexual and other types of exploitation</w:t>
            </w:r>
          </w:p>
        </w:tc>
      </w:tr>
      <w:tr w:rsidR="002E545F" w:rsidRPr="00DD6B0E" w14:paraId="1602500B" w14:textId="77777777" w:rsidTr="00A21A83">
        <w:tc>
          <w:tcPr>
            <w:cnfStyle w:val="001000000000" w:firstRow="0" w:lastRow="0" w:firstColumn="1" w:lastColumn="0" w:oddVBand="0" w:evenVBand="0" w:oddHBand="0" w:evenHBand="0" w:firstRowFirstColumn="0" w:firstRowLastColumn="0" w:lastRowFirstColumn="0" w:lastRowLastColumn="0"/>
            <w:tcW w:w="1242" w:type="dxa"/>
          </w:tcPr>
          <w:p w14:paraId="25244395" w14:textId="77777777" w:rsidR="002E545F" w:rsidRPr="00DD6B0E" w:rsidRDefault="002E545F" w:rsidP="001B19DD">
            <w:pPr>
              <w:rPr>
                <w:b w:val="0"/>
                <w:sz w:val="20"/>
              </w:rPr>
            </w:pPr>
            <w:r w:rsidRPr="00DD6B0E">
              <w:rPr>
                <w:b w:val="0"/>
                <w:sz w:val="20"/>
              </w:rPr>
              <w:t>Target 5.3</w:t>
            </w:r>
          </w:p>
        </w:tc>
        <w:tc>
          <w:tcPr>
            <w:tcW w:w="8000" w:type="dxa"/>
          </w:tcPr>
          <w:p w14:paraId="7B415FBA" w14:textId="77777777" w:rsidR="002E545F" w:rsidRPr="00DD6B0E" w:rsidRDefault="002E545F" w:rsidP="001B19DD">
            <w:pPr>
              <w:cnfStyle w:val="000000000000" w:firstRow="0" w:lastRow="0" w:firstColumn="0" w:lastColumn="0" w:oddVBand="0" w:evenVBand="0" w:oddHBand="0" w:evenHBand="0" w:firstRowFirstColumn="0" w:firstRowLastColumn="0" w:lastRowFirstColumn="0" w:lastRowLastColumn="0"/>
              <w:rPr>
                <w:sz w:val="20"/>
              </w:rPr>
            </w:pPr>
            <w:r w:rsidRPr="00DD6B0E">
              <w:rPr>
                <w:sz w:val="20"/>
              </w:rPr>
              <w:t>Eliminate all harmful practices, such as child, early</w:t>
            </w:r>
            <w:r w:rsidR="002B2306" w:rsidRPr="00DD6B0E">
              <w:rPr>
                <w:sz w:val="20"/>
              </w:rPr>
              <w:t>,</w:t>
            </w:r>
            <w:r w:rsidRPr="00DD6B0E">
              <w:rPr>
                <w:sz w:val="20"/>
              </w:rPr>
              <w:t xml:space="preserve"> and forced marriage and female genital mutilation</w:t>
            </w:r>
          </w:p>
        </w:tc>
      </w:tr>
      <w:tr w:rsidR="002E545F" w:rsidRPr="00DD6B0E" w14:paraId="0855F0AC" w14:textId="77777777" w:rsidTr="00A21A83">
        <w:tc>
          <w:tcPr>
            <w:cnfStyle w:val="001000000000" w:firstRow="0" w:lastRow="0" w:firstColumn="1" w:lastColumn="0" w:oddVBand="0" w:evenVBand="0" w:oddHBand="0" w:evenHBand="0" w:firstRowFirstColumn="0" w:firstRowLastColumn="0" w:lastRowFirstColumn="0" w:lastRowLastColumn="0"/>
            <w:tcW w:w="1242" w:type="dxa"/>
          </w:tcPr>
          <w:p w14:paraId="71C57801" w14:textId="77777777" w:rsidR="002E545F" w:rsidRPr="00DD6B0E" w:rsidRDefault="002E545F" w:rsidP="001B19DD">
            <w:pPr>
              <w:rPr>
                <w:b w:val="0"/>
                <w:sz w:val="20"/>
              </w:rPr>
            </w:pPr>
            <w:r w:rsidRPr="00DD6B0E">
              <w:rPr>
                <w:b w:val="0"/>
                <w:sz w:val="20"/>
              </w:rPr>
              <w:t>Target 5.6</w:t>
            </w:r>
          </w:p>
        </w:tc>
        <w:tc>
          <w:tcPr>
            <w:tcW w:w="8000" w:type="dxa"/>
          </w:tcPr>
          <w:p w14:paraId="3F99BF8A" w14:textId="77777777" w:rsidR="002E545F" w:rsidRPr="00DD6B0E" w:rsidRDefault="002E545F" w:rsidP="001B19DD">
            <w:pPr>
              <w:cnfStyle w:val="000000000000" w:firstRow="0" w:lastRow="0" w:firstColumn="0" w:lastColumn="0" w:oddVBand="0" w:evenVBand="0" w:oddHBand="0" w:evenHBand="0" w:firstRowFirstColumn="0" w:firstRowLastColumn="0" w:lastRowFirstColumn="0" w:lastRowLastColumn="0"/>
              <w:rPr>
                <w:sz w:val="20"/>
              </w:rPr>
            </w:pPr>
            <w:r w:rsidRPr="00DD6B0E">
              <w:rPr>
                <w:sz w:val="20"/>
              </w:rPr>
              <w:t>Ensure universal access to sexual and reproductive health and reproductive rights as agreed in accordance with the Programme of Action of the International Conference on Population and Development and the Beijing Platform for Action and the outcome documents of their review conferences</w:t>
            </w:r>
          </w:p>
        </w:tc>
      </w:tr>
      <w:tr w:rsidR="00A21A83" w:rsidRPr="00DD6B0E" w14:paraId="39724F12" w14:textId="77777777" w:rsidTr="00A21A83">
        <w:tc>
          <w:tcPr>
            <w:cnfStyle w:val="001000000000" w:firstRow="0" w:lastRow="0" w:firstColumn="1" w:lastColumn="0" w:oddVBand="0" w:evenVBand="0" w:oddHBand="0" w:evenHBand="0" w:firstRowFirstColumn="0" w:firstRowLastColumn="0" w:lastRowFirstColumn="0" w:lastRowLastColumn="0"/>
            <w:tcW w:w="9242" w:type="dxa"/>
            <w:gridSpan w:val="2"/>
            <w:shd w:val="clear" w:color="auto" w:fill="A5A5A5" w:themeFill="accent3"/>
          </w:tcPr>
          <w:p w14:paraId="63FE9A4C" w14:textId="77777777" w:rsidR="002E545F" w:rsidRPr="00DD6B0E" w:rsidRDefault="002E545F" w:rsidP="001B19DD">
            <w:pPr>
              <w:rPr>
                <w:color w:val="FFFFFF" w:themeColor="background1"/>
                <w:sz w:val="20"/>
              </w:rPr>
            </w:pPr>
            <w:r w:rsidRPr="00DD6B0E">
              <w:rPr>
                <w:color w:val="FFFFFF" w:themeColor="background1"/>
                <w:sz w:val="20"/>
              </w:rPr>
              <w:t>Goal 10: Reduce inequality within and among countries, relates to achieving SRHR for priority populations most affected by HIV, discrimination, and fulfilling the right to development</w:t>
            </w:r>
          </w:p>
        </w:tc>
      </w:tr>
    </w:tbl>
    <w:p w14:paraId="715029DF" w14:textId="77777777" w:rsidR="00A21A83" w:rsidRPr="00DD6B0E" w:rsidRDefault="00A21A83" w:rsidP="002E545F">
      <w:bookmarkStart w:id="60" w:name="_Toc529426610"/>
    </w:p>
    <w:p w14:paraId="2B634307" w14:textId="77777777" w:rsidR="002E545F" w:rsidRPr="00DD6B0E" w:rsidRDefault="002E545F" w:rsidP="002E545F">
      <w:pPr>
        <w:rPr>
          <w:b/>
        </w:rPr>
      </w:pPr>
      <w:r w:rsidRPr="00DD6B0E">
        <w:rPr>
          <w:b/>
        </w:rPr>
        <w:t>Guttmacher – Lancet Commission</w:t>
      </w:r>
      <w:bookmarkEnd w:id="60"/>
    </w:p>
    <w:p w14:paraId="1A0F367E" w14:textId="77777777" w:rsidR="002E545F" w:rsidRPr="00DD6B0E" w:rsidRDefault="002E545F" w:rsidP="002E545F">
      <w:r w:rsidRPr="00DD6B0E">
        <w:t>The 2018 Guttmacher-Lancet Commission report proposes a comprehensive and integrated definition of SRHR, recommending an essential package of SRHR services and a positive, progressive, evidence-based agenda for progress on SRHR to 2030 and beyond.</w:t>
      </w:r>
      <w:r w:rsidR="00DA63E0" w:rsidRPr="00DD6B0E">
        <w:fldChar w:fldCharType="begin"/>
      </w:r>
      <w:r w:rsidR="00FB0C84" w:rsidRPr="00DD6B0E">
        <w:instrText xml:space="preserve"> ADDIN EN.CITE &lt;EndNote&gt;&lt;Cite&gt;&lt;Year&gt;2018&lt;/Year&gt;&lt;RecNum&gt;175&lt;/RecNum&gt;&lt;DisplayText&gt;&lt;style face="superscript"&gt;23&lt;/style&gt;&lt;/DisplayText&gt;&lt;record&gt;&lt;rec-number&gt;175&lt;/rec-number&gt;&lt;foreign-keys&gt;&lt;key app="EN" db-id="eare2taxlax2sqezt0kv0afm2vr2vt95dwsz" timestamp="1541473902"&gt;175&lt;/key&gt;&lt;/foreign-keys&gt;&lt;ref-type name="Web Page"&gt;12&lt;/ref-type&gt;&lt;contributors&gt;&lt;/contributors&gt;&lt;titles&gt;&lt;title&gt;Guttmacher-Lancet Commission on Sexual and Reproductive Health and Rights &lt;/title&gt;&lt;/titles&gt;&lt;dates&gt;&lt;year&gt;2018&lt;/year&gt;&lt;/dates&gt;&lt;publisher&gt;The Lancet&lt;/publisher&gt;&lt;urls&gt;&lt;related-urls&gt;&lt;url&gt;https://www.thelancet.com/commissions/sexual-and-reproductive-health-and-rights&lt;/url&gt;&lt;/related-urls&gt;&lt;/urls&gt;&lt;/record&gt;&lt;/Cite&gt;&lt;/EndNote&gt;</w:instrText>
      </w:r>
      <w:r w:rsidR="00DA63E0" w:rsidRPr="00DD6B0E">
        <w:fldChar w:fldCharType="separate"/>
      </w:r>
      <w:r w:rsidR="00FB0C84" w:rsidRPr="00DD6B0E">
        <w:rPr>
          <w:noProof/>
          <w:vertAlign w:val="superscript"/>
        </w:rPr>
        <w:t>23</w:t>
      </w:r>
      <w:r w:rsidR="00DA63E0" w:rsidRPr="00DD6B0E">
        <w:fldChar w:fldCharType="end"/>
      </w:r>
    </w:p>
    <w:p w14:paraId="54AA362C" w14:textId="77777777" w:rsidR="00DA63E0" w:rsidRPr="00DD6B0E" w:rsidRDefault="00DA63E0" w:rsidP="002E545F">
      <w:pPr>
        <w:rPr>
          <w:lang w:eastAsia="en-ZA"/>
        </w:rPr>
      </w:pPr>
      <w:bookmarkStart w:id="61" w:name="_Toc529426611"/>
    </w:p>
    <w:p w14:paraId="20ED0AE1" w14:textId="77777777" w:rsidR="002E545F" w:rsidRPr="00DD6B0E" w:rsidRDefault="002E545F" w:rsidP="002E545F">
      <w:pPr>
        <w:rPr>
          <w:b/>
          <w:lang w:eastAsia="en-ZA"/>
        </w:rPr>
      </w:pPr>
      <w:r w:rsidRPr="00DD6B0E">
        <w:rPr>
          <w:b/>
          <w:lang w:eastAsia="en-ZA"/>
        </w:rPr>
        <w:lastRenderedPageBreak/>
        <w:t>Regional guidance, including SADC</w:t>
      </w:r>
      <w:bookmarkEnd w:id="61"/>
    </w:p>
    <w:p w14:paraId="40C72BDC" w14:textId="77777777" w:rsidR="002E545F" w:rsidRPr="00DD6B0E" w:rsidRDefault="002E545F" w:rsidP="002E545F">
      <w:pPr>
        <w:rPr>
          <w:lang w:eastAsia="en-ZA"/>
        </w:rPr>
      </w:pPr>
      <w:r w:rsidRPr="00DD6B0E">
        <w:rPr>
          <w:lang w:eastAsia="en-ZA"/>
        </w:rPr>
        <w:t>The SRHR Policy is aligned with global clinical and service delivery guidance</w:t>
      </w:r>
      <w:r w:rsidR="00DA63E0" w:rsidRPr="00DD6B0E">
        <w:rPr>
          <w:lang w:eastAsia="en-ZA"/>
        </w:rPr>
        <w:t>,</w:t>
      </w:r>
      <w:r w:rsidRPr="00DD6B0E">
        <w:rPr>
          <w:lang w:eastAsia="en-ZA"/>
        </w:rPr>
        <w:t xml:space="preserve"> and reference is made in several areas of this document: </w:t>
      </w:r>
    </w:p>
    <w:p w14:paraId="33EA73C2" w14:textId="77777777" w:rsidR="002E545F" w:rsidRPr="00DD6B0E" w:rsidRDefault="002E545F" w:rsidP="00DA43C4">
      <w:pPr>
        <w:pStyle w:val="ListParagraph"/>
        <w:numPr>
          <w:ilvl w:val="0"/>
          <w:numId w:val="24"/>
        </w:numPr>
        <w:rPr>
          <w:lang w:eastAsia="en-ZA"/>
        </w:rPr>
      </w:pPr>
      <w:r w:rsidRPr="00DD6B0E">
        <w:rPr>
          <w:lang w:eastAsia="en-ZA"/>
        </w:rPr>
        <w:t>WHO</w:t>
      </w:r>
      <w:r w:rsidRPr="00DD6B0E">
        <w:t xml:space="preserve"> </w:t>
      </w:r>
      <w:r w:rsidRPr="00DD6B0E">
        <w:rPr>
          <w:lang w:eastAsia="en-ZA"/>
        </w:rPr>
        <w:t>Clinical practice handbook for safe abortion</w:t>
      </w:r>
      <w:r w:rsidR="00DA63E0" w:rsidRPr="00DD6B0E">
        <w:rPr>
          <w:lang w:eastAsia="en-ZA"/>
        </w:rPr>
        <w:t xml:space="preserve"> </w:t>
      </w:r>
      <w:r w:rsidR="00DA63E0" w:rsidRPr="00DD6B0E">
        <w:rPr>
          <w:lang w:eastAsia="en-ZA"/>
        </w:rPr>
        <w:fldChar w:fldCharType="begin"/>
      </w:r>
      <w:r w:rsidR="00FB0C84" w:rsidRPr="00DD6B0E">
        <w:rPr>
          <w:lang w:eastAsia="en-ZA"/>
        </w:rPr>
        <w:instrText xml:space="preserve"> ADDIN EN.CITE &lt;EndNote&gt;&lt;Cite&gt;&lt;Author&gt;World Health Organization&lt;/Author&gt;&lt;Year&gt;2014&lt;/Year&gt;&lt;RecNum&gt;219&lt;/RecNum&gt;&lt;DisplayText&gt;&lt;style face="superscript"&gt;26&lt;/style&gt;&lt;/DisplayText&gt;&lt;record&gt;&lt;rec-number&gt;219&lt;/rec-number&gt;&lt;foreign-keys&gt;&lt;key app="EN" db-id="eare2taxlax2sqezt0kv0afm2vr2vt95dwsz" timestamp="1542356462"&gt;219&lt;/key&gt;&lt;/foreign-keys&gt;&lt;ref-type name="Generic"&gt;13&lt;/ref-type&gt;&lt;contributors&gt;&lt;authors&gt;&lt;author&gt;World Health Organization,&lt;/author&gt;&lt;/authors&gt;&lt;/contributors&gt;&lt;titles&gt;&lt;title&gt;Clinical practice handbook for safe abortion&lt;/title&gt;&lt;/titles&gt;&lt;dates&gt;&lt;year&gt;2014&lt;/year&gt;&lt;/dates&gt;&lt;pub-location&gt;Geneva&lt;/pub-location&gt;&lt;publisher&gt;WHO&lt;/publisher&gt;&lt;urls&gt;&lt;related-urls&gt;&lt;url&gt;http://apps.who.int/iris/bitstream/10665/97415/1/9789241548717_eng.pdf&lt;/url&gt;&lt;/related-urls&gt;&lt;/urls&gt;&lt;/record&gt;&lt;/Cite&gt;&lt;/EndNote&gt;</w:instrText>
      </w:r>
      <w:r w:rsidR="00DA63E0" w:rsidRPr="00DD6B0E">
        <w:rPr>
          <w:lang w:eastAsia="en-ZA"/>
        </w:rPr>
        <w:fldChar w:fldCharType="separate"/>
      </w:r>
      <w:r w:rsidR="00FB0C84" w:rsidRPr="00DD6B0E">
        <w:rPr>
          <w:noProof/>
          <w:vertAlign w:val="superscript"/>
          <w:lang w:eastAsia="en-ZA"/>
        </w:rPr>
        <w:t>26</w:t>
      </w:r>
      <w:r w:rsidR="00DA63E0" w:rsidRPr="00DD6B0E">
        <w:rPr>
          <w:lang w:eastAsia="en-ZA"/>
        </w:rPr>
        <w:fldChar w:fldCharType="end"/>
      </w:r>
    </w:p>
    <w:p w14:paraId="4467B557" w14:textId="77777777" w:rsidR="002E545F" w:rsidRPr="00DD6B0E" w:rsidRDefault="002E545F" w:rsidP="00DA43C4">
      <w:pPr>
        <w:pStyle w:val="ListParagraph"/>
        <w:numPr>
          <w:ilvl w:val="0"/>
          <w:numId w:val="24"/>
        </w:numPr>
        <w:rPr>
          <w:lang w:eastAsia="en-ZA"/>
        </w:rPr>
      </w:pPr>
      <w:r w:rsidRPr="00DD6B0E">
        <w:rPr>
          <w:lang w:eastAsia="en-ZA"/>
        </w:rPr>
        <w:t xml:space="preserve">Family planning: A </w:t>
      </w:r>
      <w:r w:rsidR="006D76BA" w:rsidRPr="00DD6B0E">
        <w:rPr>
          <w:lang w:eastAsia="en-ZA"/>
        </w:rPr>
        <w:t>gl</w:t>
      </w:r>
      <w:r w:rsidRPr="00DD6B0E">
        <w:rPr>
          <w:lang w:eastAsia="en-ZA"/>
        </w:rPr>
        <w:t>obal handbook for providers</w:t>
      </w:r>
      <w:r w:rsidR="006D76BA" w:rsidRPr="00DD6B0E">
        <w:rPr>
          <w:lang w:eastAsia="en-ZA"/>
        </w:rPr>
        <w:t xml:space="preserve"> </w:t>
      </w:r>
      <w:r w:rsidR="006D76BA" w:rsidRPr="00DD6B0E">
        <w:rPr>
          <w:lang w:eastAsia="en-ZA"/>
        </w:rPr>
        <w:fldChar w:fldCharType="begin"/>
      </w:r>
      <w:r w:rsidR="00FB0C84" w:rsidRPr="00DD6B0E">
        <w:rPr>
          <w:lang w:eastAsia="en-ZA"/>
        </w:rPr>
        <w:instrText xml:space="preserve"> ADDIN EN.CITE &lt;EndNote&gt;&lt;Cite&gt;&lt;Author&gt;World Health Organization Department of Reproductive Health and Research (WHO/RHR) and Johns Hopkins Bloomberg School of Public Health/Center for Communication Programs (CCP) Knowledge for Health Project&lt;/Author&gt;&lt;Year&gt;2018&lt;/Year&gt;&lt;RecNum&gt;95&lt;/RecNum&gt;&lt;DisplayText&gt;&lt;style face="superscript"&gt;27&lt;/style&gt;&lt;/DisplayText&gt;&lt;record&gt;&lt;rec-number&gt;95&lt;/rec-number&gt;&lt;foreign-keys&gt;&lt;key app="EN" db-id="eare2taxlax2sqezt0kv0afm2vr2vt95dwsz" timestamp="1533287736"&gt;95&lt;/key&gt;&lt;/foreign-keys&gt;&lt;ref-type name="Standard"&gt;58&lt;/ref-type&gt;&lt;contributors&gt;&lt;authors&gt;&lt;author&gt;World Health Organization Department of Reproductive Health and Research (WHO/RHR) and Johns Hopkins Bloomberg School of Public Health/Center for Communication Programs (CCP) Knowledge for Health Project,&lt;/author&gt;&lt;/authors&gt;&lt;/contributors&gt;&lt;titles&gt;&lt;title&gt;Family Planning: A Global Handbook for Providers (2018 update).&lt;/title&gt;&lt;/titles&gt;&lt;dates&gt;&lt;year&gt;2018&lt;/year&gt;&lt;/dates&gt;&lt;pub-location&gt;Baltimore and Geneva: CCP and WHO&lt;/pub-location&gt;&lt;urls&gt;&lt;related-urls&gt;&lt;url&gt; http://apps.who.int/iris/bitstream/10665/44028/1/9780978856373_eng.pdf&lt;/url&gt;&lt;/related-urls&gt;&lt;/urls&gt;&lt;/record&gt;&lt;/Cite&gt;&lt;/EndNote&gt;</w:instrText>
      </w:r>
      <w:r w:rsidR="006D76BA" w:rsidRPr="00DD6B0E">
        <w:rPr>
          <w:lang w:eastAsia="en-ZA"/>
        </w:rPr>
        <w:fldChar w:fldCharType="separate"/>
      </w:r>
      <w:r w:rsidR="00FB0C84" w:rsidRPr="00DD6B0E">
        <w:rPr>
          <w:noProof/>
          <w:vertAlign w:val="superscript"/>
          <w:lang w:eastAsia="en-ZA"/>
        </w:rPr>
        <w:t>27</w:t>
      </w:r>
      <w:r w:rsidR="006D76BA" w:rsidRPr="00DD6B0E">
        <w:rPr>
          <w:lang w:eastAsia="en-ZA"/>
        </w:rPr>
        <w:fldChar w:fldCharType="end"/>
      </w:r>
    </w:p>
    <w:p w14:paraId="59A4989B" w14:textId="77777777" w:rsidR="002E545F" w:rsidRPr="00DD6B0E" w:rsidRDefault="002E545F" w:rsidP="00DA43C4">
      <w:pPr>
        <w:pStyle w:val="ListParagraph"/>
        <w:numPr>
          <w:ilvl w:val="0"/>
          <w:numId w:val="24"/>
        </w:numPr>
        <w:rPr>
          <w:lang w:eastAsia="en-ZA"/>
        </w:rPr>
      </w:pPr>
      <w:r w:rsidRPr="00DD6B0E">
        <w:rPr>
          <w:lang w:eastAsia="en-ZA"/>
        </w:rPr>
        <w:t>Selected Practice Recommendations for Contraceptive Use</w:t>
      </w:r>
      <w:r w:rsidR="006D76BA" w:rsidRPr="00DD6B0E">
        <w:rPr>
          <w:lang w:eastAsia="en-ZA"/>
        </w:rPr>
        <w:t xml:space="preserve"> </w:t>
      </w:r>
      <w:r w:rsidR="006D76BA" w:rsidRPr="00DD6B0E">
        <w:rPr>
          <w:lang w:eastAsia="en-ZA"/>
        </w:rPr>
        <w:fldChar w:fldCharType="begin"/>
      </w:r>
      <w:r w:rsidR="00FB0C84" w:rsidRPr="00DD6B0E">
        <w:rPr>
          <w:lang w:eastAsia="en-ZA"/>
        </w:rPr>
        <w:instrText xml:space="preserve"> ADDIN EN.CITE &lt;EndNote&gt;&lt;Cite&gt;&lt;Author&gt;World Health Organization&lt;/Author&gt;&lt;Year&gt;2016&lt;/Year&gt;&lt;RecNum&gt;220&lt;/RecNum&gt;&lt;DisplayText&gt;&lt;style face="superscript"&gt;28&lt;/style&gt;&lt;/DisplayText&gt;&lt;record&gt;&lt;rec-number&gt;220&lt;/rec-number&gt;&lt;foreign-keys&gt;&lt;key app="EN" db-id="eare2taxlax2sqezt0kv0afm2vr2vt95dwsz" timestamp="1542356666"&gt;220&lt;/key&gt;&lt;/foreign-keys&gt;&lt;ref-type name="Generic"&gt;13&lt;/ref-type&gt;&lt;contributors&gt;&lt;authors&gt;&lt;author&gt;World Health Organization,&lt;/author&gt;&lt;/authors&gt;&lt;/contributors&gt;&lt;titles&gt;&lt;title&gt;Selected practice recommendations for contraceptive use - 3rd edition&lt;/title&gt;&lt;/titles&gt;&lt;dates&gt;&lt;year&gt;2016&lt;/year&gt;&lt;/dates&gt;&lt;pub-location&gt;Geneva&lt;/pub-location&gt;&lt;publisher&gt;WHO&lt;/publisher&gt;&lt;urls&gt;&lt;related-urls&gt;&lt;url&gt;http://apps.who.int/iris/bitstream/10665/252267/1/9789241565400-eng.pdf?ua=1&lt;/url&gt;&lt;/related-urls&gt;&lt;/urls&gt;&lt;/record&gt;&lt;/Cite&gt;&lt;/EndNote&gt;</w:instrText>
      </w:r>
      <w:r w:rsidR="006D76BA" w:rsidRPr="00DD6B0E">
        <w:rPr>
          <w:lang w:eastAsia="en-ZA"/>
        </w:rPr>
        <w:fldChar w:fldCharType="separate"/>
      </w:r>
      <w:r w:rsidR="00FB0C84" w:rsidRPr="00DD6B0E">
        <w:rPr>
          <w:noProof/>
          <w:vertAlign w:val="superscript"/>
          <w:lang w:eastAsia="en-ZA"/>
        </w:rPr>
        <w:t>28</w:t>
      </w:r>
      <w:r w:rsidR="006D76BA" w:rsidRPr="00DD6B0E">
        <w:rPr>
          <w:lang w:eastAsia="en-ZA"/>
        </w:rPr>
        <w:fldChar w:fldCharType="end"/>
      </w:r>
    </w:p>
    <w:p w14:paraId="1A7F4F86" w14:textId="77777777" w:rsidR="002E545F" w:rsidRPr="00DD6B0E" w:rsidRDefault="002E545F" w:rsidP="00DA43C4">
      <w:pPr>
        <w:pStyle w:val="ListParagraph"/>
        <w:numPr>
          <w:ilvl w:val="0"/>
          <w:numId w:val="24"/>
        </w:numPr>
        <w:rPr>
          <w:lang w:eastAsia="en-ZA"/>
        </w:rPr>
      </w:pPr>
      <w:r w:rsidRPr="00DD6B0E">
        <w:rPr>
          <w:lang w:eastAsia="en-ZA"/>
        </w:rPr>
        <w:t>Global Health Sector Strategy on STIs</w:t>
      </w:r>
      <w:r w:rsidR="002B26BC" w:rsidRPr="00DD6B0E">
        <w:rPr>
          <w:lang w:eastAsia="en-ZA"/>
        </w:rPr>
        <w:t xml:space="preserve"> </w:t>
      </w:r>
      <w:r w:rsidR="002B26BC" w:rsidRPr="00DD6B0E">
        <w:rPr>
          <w:lang w:eastAsia="en-ZA"/>
        </w:rPr>
        <w:fldChar w:fldCharType="begin"/>
      </w:r>
      <w:r w:rsidR="00FB0C84" w:rsidRPr="00DD6B0E">
        <w:rPr>
          <w:lang w:eastAsia="en-ZA"/>
        </w:rPr>
        <w:instrText xml:space="preserve"> ADDIN EN.CITE &lt;EndNote&gt;&lt;Cite&gt;&lt;Author&gt;World Health Organization&lt;/Author&gt;&lt;Year&gt;2016&lt;/Year&gt;&lt;RecNum&gt;221&lt;/RecNum&gt;&lt;DisplayText&gt;&lt;style face="superscript"&gt;29&lt;/style&gt;&lt;/DisplayText&gt;&lt;record&gt;&lt;rec-number&gt;221&lt;/rec-number&gt;&lt;foreign-keys&gt;&lt;key app="EN" db-id="eare2taxlax2sqezt0kv0afm2vr2vt95dwsz" timestamp="1542356752"&gt;221&lt;/key&gt;&lt;/foreign-keys&gt;&lt;ref-type name="Generic"&gt;13&lt;/ref-type&gt;&lt;contributors&gt;&lt;authors&gt;&lt;author&gt;World Health Organization,&lt;/author&gt;&lt;/authors&gt;&lt;/contributors&gt;&lt;titles&gt;&lt;title&gt;Global health sector strategy on sexually transmitted infections: Towards ending STIs, 2016-2021&lt;/title&gt;&lt;/titles&gt;&lt;dates&gt;&lt;year&gt;2016&lt;/year&gt;&lt;/dates&gt;&lt;pub-location&gt;Geneva&lt;/pub-location&gt;&lt;publisher&gt;WHO&lt;/publisher&gt;&lt;urls&gt;&lt;related-urls&gt;&lt;url&gt;http://apps.who.int/iris/bitstream/10665/246296/1/WHO-RHR-16.09-eng.pdf?ua=1&lt;/url&gt;&lt;/related-urls&gt;&lt;/urls&gt;&lt;/record&gt;&lt;/Cite&gt;&lt;/EndNote&gt;</w:instrText>
      </w:r>
      <w:r w:rsidR="002B26BC" w:rsidRPr="00DD6B0E">
        <w:rPr>
          <w:lang w:eastAsia="en-ZA"/>
        </w:rPr>
        <w:fldChar w:fldCharType="separate"/>
      </w:r>
      <w:r w:rsidR="00FB0C84" w:rsidRPr="00DD6B0E">
        <w:rPr>
          <w:noProof/>
          <w:vertAlign w:val="superscript"/>
          <w:lang w:eastAsia="en-ZA"/>
        </w:rPr>
        <w:t>29</w:t>
      </w:r>
      <w:r w:rsidR="002B26BC" w:rsidRPr="00DD6B0E">
        <w:rPr>
          <w:lang w:eastAsia="en-ZA"/>
        </w:rPr>
        <w:fldChar w:fldCharType="end"/>
      </w:r>
    </w:p>
    <w:p w14:paraId="211A79A9" w14:textId="77777777" w:rsidR="002E545F" w:rsidRPr="00DD6B0E" w:rsidRDefault="002E545F" w:rsidP="00DA43C4">
      <w:pPr>
        <w:pStyle w:val="ListParagraph"/>
        <w:numPr>
          <w:ilvl w:val="0"/>
          <w:numId w:val="24"/>
        </w:numPr>
        <w:rPr>
          <w:lang w:eastAsia="en-ZA"/>
        </w:rPr>
      </w:pPr>
      <w:r w:rsidRPr="00DD6B0E">
        <w:rPr>
          <w:lang w:eastAsia="en-ZA"/>
        </w:rPr>
        <w:t>The Global Family Planning 2020 framework</w:t>
      </w:r>
      <w:r w:rsidR="001B19DD" w:rsidRPr="00DD6B0E">
        <w:rPr>
          <w:lang w:eastAsia="en-ZA"/>
        </w:rPr>
        <w:t xml:space="preserve"> </w:t>
      </w:r>
      <w:r w:rsidR="001B19DD" w:rsidRPr="00DD6B0E">
        <w:rPr>
          <w:lang w:eastAsia="en-ZA"/>
        </w:rPr>
        <w:fldChar w:fldCharType="begin"/>
      </w:r>
      <w:r w:rsidR="00FB0C84" w:rsidRPr="00DD6B0E">
        <w:rPr>
          <w:lang w:eastAsia="en-ZA"/>
        </w:rPr>
        <w:instrText xml:space="preserve"> ADDIN EN.CITE &lt;EndNote&gt;&lt;Cite&gt;&lt;RecNum&gt;209&lt;/RecNum&gt;&lt;DisplayText&gt;&lt;style face="superscript"&gt;24&lt;/style&gt;&lt;/DisplayText&gt;&lt;record&gt;&lt;rec-number&gt;209&lt;/rec-number&gt;&lt;foreign-keys&gt;&lt;key app="EN" db-id="eare2taxlax2sqezt0kv0afm2vr2vt95dwsz" timestamp="1542350979"&gt;209&lt;/key&gt;&lt;/foreign-keys&gt;&lt;ref-type name="Web Page"&gt;12&lt;/ref-type&gt;&lt;contributors&gt;&lt;/contributors&gt;&lt;titles&gt;&lt;title&gt;FamilyPlanning2020&lt;/title&gt;&lt;/titles&gt;&lt;dates&gt;&lt;/dates&gt;&lt;urls&gt;&lt;related-urls&gt;&lt;url&gt;https://www.familyplanning2020.org/&lt;/url&gt;&lt;/related-urls&gt;&lt;/urls&gt;&lt;/record&gt;&lt;/Cite&gt;&lt;/EndNote&gt;</w:instrText>
      </w:r>
      <w:r w:rsidR="001B19DD" w:rsidRPr="00DD6B0E">
        <w:rPr>
          <w:lang w:eastAsia="en-ZA"/>
        </w:rPr>
        <w:fldChar w:fldCharType="separate"/>
      </w:r>
      <w:r w:rsidR="00FB0C84" w:rsidRPr="00DD6B0E">
        <w:rPr>
          <w:noProof/>
          <w:vertAlign w:val="superscript"/>
          <w:lang w:eastAsia="en-ZA"/>
        </w:rPr>
        <w:t>24</w:t>
      </w:r>
      <w:r w:rsidR="001B19DD" w:rsidRPr="00DD6B0E">
        <w:rPr>
          <w:lang w:eastAsia="en-ZA"/>
        </w:rPr>
        <w:fldChar w:fldCharType="end"/>
      </w:r>
      <w:r w:rsidR="001B19DD" w:rsidRPr="00DD6B0E">
        <w:rPr>
          <w:lang w:eastAsia="en-ZA"/>
        </w:rPr>
        <w:t xml:space="preserve"> </w:t>
      </w:r>
    </w:p>
    <w:p w14:paraId="0FBA01CB" w14:textId="77777777" w:rsidR="002E545F" w:rsidRPr="00DD6B0E" w:rsidRDefault="002E545F" w:rsidP="00DA43C4">
      <w:pPr>
        <w:pStyle w:val="ListParagraph"/>
        <w:numPr>
          <w:ilvl w:val="0"/>
          <w:numId w:val="24"/>
        </w:numPr>
        <w:rPr>
          <w:lang w:eastAsia="en-ZA"/>
        </w:rPr>
      </w:pPr>
      <w:r w:rsidRPr="00DD6B0E">
        <w:rPr>
          <w:lang w:eastAsia="en-ZA"/>
        </w:rPr>
        <w:t>Minimum Standards for the Integration of HIV and Sexual and Reproductive Health in the SADC Region</w:t>
      </w:r>
      <w:r w:rsidR="001B19DD" w:rsidRPr="00DD6B0E">
        <w:rPr>
          <w:lang w:eastAsia="en-ZA"/>
        </w:rPr>
        <w:t xml:space="preserve"> </w:t>
      </w:r>
      <w:r w:rsidR="001B19DD" w:rsidRPr="00DD6B0E">
        <w:rPr>
          <w:lang w:eastAsia="en-ZA"/>
        </w:rPr>
        <w:fldChar w:fldCharType="begin"/>
      </w:r>
      <w:r w:rsidR="00FB0C84" w:rsidRPr="00DD6B0E">
        <w:rPr>
          <w:lang w:eastAsia="en-ZA"/>
        </w:rPr>
        <w:instrText xml:space="preserve"> ADDIN EN.CITE &lt;EndNote&gt;&lt;Cite&gt;&lt;Author&gt;Southern African Development Community (SADC)&lt;/Author&gt;&lt;Year&gt;2015&lt;/Year&gt;&lt;RecNum&gt;222&lt;/RecNum&gt;&lt;DisplayText&gt;&lt;style face="superscript"&gt;30&lt;/style&gt;&lt;/DisplayText&gt;&lt;record&gt;&lt;rec-number&gt;222&lt;/rec-number&gt;&lt;foreign-keys&gt;&lt;key app="EN" db-id="eare2taxlax2sqezt0kv0afm2vr2vt95dwsz" timestamp="1542356976"&gt;222&lt;/key&gt;&lt;/foreign-keys&gt;&lt;ref-type name="Generic"&gt;13&lt;/ref-type&gt;&lt;contributors&gt;&lt;authors&gt;&lt;author&gt;Southern African Development Community (SADC),&lt;/author&gt;&lt;/authors&gt;&lt;/contributors&gt;&lt;titles&gt;&lt;title&gt;Minimum Standards for the Integration of HIV and Sexual &amp;amp; Reproductive Health in the SADC Region&lt;/title&gt;&lt;/titles&gt;&lt;dates&gt;&lt;year&gt;2015&lt;/year&gt;&lt;/dates&gt;&lt;urls&gt;&lt;related-urls&gt;&lt;url&gt;http://menengage.org/wp-content/uploads/2016/09/Minimum-Standards-for-Integration-of-HIV-and-SRH-in-SADC-Region.pdf&lt;/url&gt;&lt;/related-urls&gt;&lt;/urls&gt;&lt;/record&gt;&lt;/Cite&gt;&lt;/EndNote&gt;</w:instrText>
      </w:r>
      <w:r w:rsidR="001B19DD" w:rsidRPr="00DD6B0E">
        <w:rPr>
          <w:lang w:eastAsia="en-ZA"/>
        </w:rPr>
        <w:fldChar w:fldCharType="separate"/>
      </w:r>
      <w:r w:rsidR="00FB0C84" w:rsidRPr="00DD6B0E">
        <w:rPr>
          <w:noProof/>
          <w:vertAlign w:val="superscript"/>
          <w:lang w:eastAsia="en-ZA"/>
        </w:rPr>
        <w:t>30</w:t>
      </w:r>
      <w:r w:rsidR="001B19DD" w:rsidRPr="00DD6B0E">
        <w:rPr>
          <w:lang w:eastAsia="en-ZA"/>
        </w:rPr>
        <w:fldChar w:fldCharType="end"/>
      </w:r>
    </w:p>
    <w:p w14:paraId="6DE38177" w14:textId="77777777" w:rsidR="001B19DD" w:rsidRPr="00DD6B0E" w:rsidRDefault="002E545F" w:rsidP="00DA43C4">
      <w:pPr>
        <w:pStyle w:val="ListParagraph"/>
        <w:numPr>
          <w:ilvl w:val="0"/>
          <w:numId w:val="24"/>
        </w:numPr>
        <w:rPr>
          <w:lang w:eastAsia="en-ZA"/>
        </w:rPr>
      </w:pPr>
      <w:r w:rsidRPr="00DD6B0E">
        <w:rPr>
          <w:lang w:eastAsia="en-ZA"/>
        </w:rPr>
        <w:t>SADC Protocol on Health</w:t>
      </w:r>
      <w:r w:rsidR="001B19DD" w:rsidRPr="00DD6B0E">
        <w:rPr>
          <w:lang w:eastAsia="en-ZA"/>
        </w:rPr>
        <w:t>,</w:t>
      </w:r>
      <w:r w:rsidRPr="00DD6B0E">
        <w:rPr>
          <w:lang w:eastAsia="en-ZA"/>
        </w:rPr>
        <w:t xml:space="preserve"> Article 16 </w:t>
      </w:r>
      <w:r w:rsidR="001B19DD" w:rsidRPr="00DD6B0E">
        <w:rPr>
          <w:lang w:eastAsia="en-ZA"/>
        </w:rPr>
        <w:fldChar w:fldCharType="begin"/>
      </w:r>
      <w:r w:rsidR="00FB0C84" w:rsidRPr="00DD6B0E">
        <w:rPr>
          <w:lang w:eastAsia="en-ZA"/>
        </w:rPr>
        <w:instrText xml:space="preserve"> ADDIN EN.CITE &lt;EndNote&gt;&lt;Cite&gt;&lt;Author&gt;Southern African Development Community (SADC)&lt;/Author&gt;&lt;Year&gt;1998&lt;/Year&gt;&lt;RecNum&gt;223&lt;/RecNum&gt;&lt;DisplayText&gt;&lt;style face="superscript"&gt;31&lt;/style&gt;&lt;/DisplayText&gt;&lt;record&gt;&lt;rec-number&gt;223&lt;/rec-number&gt;&lt;foreign-keys&gt;&lt;key app="EN" db-id="eare2taxlax2sqezt0kv0afm2vr2vt95dwsz" timestamp="1542357157"&gt;223&lt;/key&gt;&lt;/foreign-keys&gt;&lt;ref-type name="Generic"&gt;13&lt;/ref-type&gt;&lt;contributors&gt;&lt;authors&gt;&lt;author&gt;Southern African Development Community (SADC), &lt;/author&gt;&lt;/authors&gt;&lt;/contributors&gt;&lt;titles&gt;&lt;title&gt;Protocol on Health&lt;/title&gt;&lt;/titles&gt;&lt;dates&gt;&lt;year&gt;1998&lt;/year&gt;&lt;/dates&gt;&lt;urls&gt;&lt;related-urls&gt;&lt;url&gt;http://www.ifrc.org/docs/IDRL/Southern%20African%20Development%20Community.pdf&lt;/url&gt;&lt;/related-urls&gt;&lt;/urls&gt;&lt;/record&gt;&lt;/Cite&gt;&lt;/EndNote&gt;</w:instrText>
      </w:r>
      <w:r w:rsidR="001B19DD" w:rsidRPr="00DD6B0E">
        <w:rPr>
          <w:lang w:eastAsia="en-ZA"/>
        </w:rPr>
        <w:fldChar w:fldCharType="separate"/>
      </w:r>
      <w:r w:rsidR="00FB0C84" w:rsidRPr="00DD6B0E">
        <w:rPr>
          <w:noProof/>
          <w:vertAlign w:val="superscript"/>
          <w:lang w:eastAsia="en-ZA"/>
        </w:rPr>
        <w:t>31</w:t>
      </w:r>
      <w:r w:rsidR="001B19DD" w:rsidRPr="00DD6B0E">
        <w:rPr>
          <w:lang w:eastAsia="en-ZA"/>
        </w:rPr>
        <w:fldChar w:fldCharType="end"/>
      </w:r>
    </w:p>
    <w:p w14:paraId="4BEA9F53" w14:textId="77777777" w:rsidR="002E545F" w:rsidRPr="00DD6B0E" w:rsidRDefault="004E7466" w:rsidP="00DA43C4">
      <w:pPr>
        <w:pStyle w:val="ListParagraph"/>
        <w:numPr>
          <w:ilvl w:val="0"/>
          <w:numId w:val="24"/>
        </w:numPr>
        <w:rPr>
          <w:lang w:eastAsia="en-ZA"/>
        </w:rPr>
      </w:pPr>
      <w:r w:rsidRPr="00DD6B0E">
        <w:rPr>
          <w:lang w:eastAsia="en-ZA"/>
        </w:rPr>
        <w:t xml:space="preserve">Sexual and Reproductive Health Strategy for the SADC Region 2006-2015 </w:t>
      </w:r>
      <w:r w:rsidR="00BD0BA9" w:rsidRPr="00DD6B0E">
        <w:rPr>
          <w:lang w:eastAsia="en-ZA"/>
        </w:rPr>
        <w:fldChar w:fldCharType="begin"/>
      </w:r>
      <w:r w:rsidR="00FB0C84" w:rsidRPr="00DD6B0E">
        <w:rPr>
          <w:lang w:eastAsia="en-ZA"/>
        </w:rPr>
        <w:instrText xml:space="preserve"> ADDIN EN.CITE &lt;EndNote&gt;&lt;Cite&gt;&lt;Author&gt;Southern African Development Community (SADC)&lt;/Author&gt;&lt;Year&gt;2008&lt;/Year&gt;&lt;RecNum&gt;224&lt;/RecNum&gt;&lt;DisplayText&gt;&lt;style face="superscript"&gt;32&lt;/style&gt;&lt;/DisplayText&gt;&lt;record&gt;&lt;rec-number&gt;224&lt;/rec-number&gt;&lt;foreign-keys&gt;&lt;key app="EN" db-id="eare2taxlax2sqezt0kv0afm2vr2vt95dwsz" timestamp="1542360392"&gt;224&lt;/key&gt;&lt;/foreign-keys&gt;&lt;ref-type name="Generic"&gt;13&lt;/ref-type&gt;&lt;contributors&gt;&lt;authors&gt;&lt;author&gt;Southern African Development Community (SADC), &lt;/author&gt;&lt;/authors&gt;&lt;/contributors&gt;&lt;titles&gt;&lt;title&gt;Sexual and Reproductive Health Strategy for the SADC Region 2006-2015&lt;/title&gt;&lt;/titles&gt;&lt;dates&gt;&lt;year&gt;2008&lt;/year&gt;&lt;/dates&gt;&lt;urls&gt;&lt;related-urls&gt;&lt;url&gt;https://www.sadc.int/files/7913/5293/3503/Sexual_And_Reproductive_Health_for_SADC_2006-2015.pdf&lt;/url&gt;&lt;/related-urls&gt;&lt;/urls&gt;&lt;/record&gt;&lt;/Cite&gt;&lt;/EndNote&gt;</w:instrText>
      </w:r>
      <w:r w:rsidR="00BD0BA9" w:rsidRPr="00DD6B0E">
        <w:rPr>
          <w:lang w:eastAsia="en-ZA"/>
        </w:rPr>
        <w:fldChar w:fldCharType="separate"/>
      </w:r>
      <w:r w:rsidR="00FB0C84" w:rsidRPr="00DD6B0E">
        <w:rPr>
          <w:noProof/>
          <w:vertAlign w:val="superscript"/>
          <w:lang w:eastAsia="en-ZA"/>
        </w:rPr>
        <w:t>32</w:t>
      </w:r>
      <w:r w:rsidR="00BD0BA9" w:rsidRPr="00DD6B0E">
        <w:rPr>
          <w:lang w:eastAsia="en-ZA"/>
        </w:rPr>
        <w:fldChar w:fldCharType="end"/>
      </w:r>
      <w:r w:rsidR="002E545F" w:rsidRPr="00DD6B0E">
        <w:rPr>
          <w:lang w:eastAsia="en-ZA"/>
        </w:rPr>
        <w:t xml:space="preserve"> </w:t>
      </w:r>
    </w:p>
    <w:p w14:paraId="02EF1EFA" w14:textId="77777777" w:rsidR="002E545F" w:rsidRPr="00DD6B0E" w:rsidRDefault="002E545F" w:rsidP="000E30A9"/>
    <w:p w14:paraId="2A841EE9" w14:textId="77777777" w:rsidR="00796686" w:rsidRPr="00DD6B0E" w:rsidRDefault="00796686" w:rsidP="00796686">
      <w:pPr>
        <w:pStyle w:val="Heading2"/>
      </w:pPr>
      <w:bookmarkStart w:id="62" w:name="_Toc529426602"/>
      <w:bookmarkStart w:id="63" w:name="_Toc2870236"/>
      <w:r w:rsidRPr="00DD6B0E">
        <w:t>Alignment with national policies and strategies</w:t>
      </w:r>
      <w:bookmarkEnd w:id="62"/>
      <w:bookmarkEnd w:id="63"/>
      <w:r w:rsidRPr="00DD6B0E">
        <w:t xml:space="preserve"> </w:t>
      </w:r>
    </w:p>
    <w:p w14:paraId="29A28C11" w14:textId="77777777" w:rsidR="00796686" w:rsidRPr="00DD6B0E" w:rsidRDefault="00796686" w:rsidP="00796686">
      <w:pPr>
        <w:rPr>
          <w:b/>
        </w:rPr>
      </w:pPr>
    </w:p>
    <w:p w14:paraId="5BE4343A" w14:textId="77777777" w:rsidR="00796686" w:rsidRPr="00DD6B0E" w:rsidRDefault="00796686" w:rsidP="00796686">
      <w:r w:rsidRPr="00DD6B0E">
        <w:t>This SRH</w:t>
      </w:r>
      <w:r w:rsidR="00D00936" w:rsidRPr="00DD6B0E">
        <w:t>R</w:t>
      </w:r>
      <w:r w:rsidRPr="00DD6B0E">
        <w:t xml:space="preserve"> </w:t>
      </w:r>
      <w:r w:rsidR="00D00936" w:rsidRPr="00DD6B0E">
        <w:t>P</w:t>
      </w:r>
      <w:r w:rsidRPr="00DD6B0E">
        <w:t xml:space="preserve">olicy is aligned with the following key documents, strategies, and approaches: </w:t>
      </w:r>
    </w:p>
    <w:p w14:paraId="5CB47CEB" w14:textId="77777777" w:rsidR="00796686" w:rsidRPr="00DD6B0E" w:rsidRDefault="00796686" w:rsidP="00796686">
      <w:pPr>
        <w:rPr>
          <w:color w:val="70AD47" w:themeColor="accent6"/>
        </w:rPr>
      </w:pPr>
    </w:p>
    <w:p w14:paraId="13293A23" w14:textId="77777777" w:rsidR="00796686" w:rsidRPr="00DD6B0E" w:rsidRDefault="00796686" w:rsidP="00796686">
      <w:pPr>
        <w:rPr>
          <w:b/>
        </w:rPr>
      </w:pPr>
      <w:bookmarkStart w:id="64" w:name="_Toc529426603"/>
      <w:r w:rsidRPr="00DD6B0E">
        <w:rPr>
          <w:b/>
        </w:rPr>
        <w:t xml:space="preserve">National Department of Health </w:t>
      </w:r>
      <w:bookmarkEnd w:id="64"/>
      <w:r w:rsidRPr="00DD6B0E">
        <w:rPr>
          <w:b/>
        </w:rPr>
        <w:t>Strategic Plan 2015</w:t>
      </w:r>
      <w:r w:rsidR="007211EC">
        <w:rPr>
          <w:b/>
        </w:rPr>
        <w:t>/16</w:t>
      </w:r>
      <w:r w:rsidRPr="00DD6B0E">
        <w:rPr>
          <w:b/>
        </w:rPr>
        <w:t xml:space="preserve"> – 20</w:t>
      </w:r>
      <w:r w:rsidR="007211EC">
        <w:rPr>
          <w:b/>
        </w:rPr>
        <w:t>19/20</w:t>
      </w:r>
    </w:p>
    <w:p w14:paraId="2FA8005F" w14:textId="77777777" w:rsidR="00796686" w:rsidRPr="00DD6B0E" w:rsidRDefault="00796686" w:rsidP="00796686">
      <w:pPr>
        <w:rPr>
          <w:color w:val="000000" w:themeColor="text1"/>
        </w:rPr>
      </w:pPr>
      <w:r w:rsidRPr="00DD6B0E">
        <w:rPr>
          <w:color w:val="000000" w:themeColor="text1"/>
        </w:rPr>
        <w:t>The SRHR Policy implementation supports, and is also dependent on, the efficient execution of the National Department of Health’s five year strategic goals for 201</w:t>
      </w:r>
      <w:r w:rsidR="007211EC">
        <w:rPr>
          <w:color w:val="000000" w:themeColor="text1"/>
        </w:rPr>
        <w:t>5/16</w:t>
      </w:r>
      <w:r w:rsidRPr="00DD6B0E">
        <w:rPr>
          <w:color w:val="000000" w:themeColor="text1"/>
        </w:rPr>
        <w:t>-2019</w:t>
      </w:r>
      <w:r w:rsidR="007211EC">
        <w:rPr>
          <w:color w:val="000000" w:themeColor="text1"/>
        </w:rPr>
        <w:t>/20</w:t>
      </w:r>
      <w:r w:rsidRPr="00DD6B0E">
        <w:rPr>
          <w:color w:val="000000" w:themeColor="text1"/>
        </w:rPr>
        <w:t xml:space="preserve">, with key objectives as follows </w:t>
      </w:r>
      <w:r w:rsidRPr="00DD6B0E">
        <w:rPr>
          <w:color w:val="000000" w:themeColor="text1"/>
        </w:rPr>
        <w:fldChar w:fldCharType="begin"/>
      </w:r>
      <w:r w:rsidR="00FB0C84" w:rsidRPr="00DD6B0E">
        <w:rPr>
          <w:color w:val="000000" w:themeColor="text1"/>
        </w:rPr>
        <w:instrText xml:space="preserve"> ADDIN EN.CITE &lt;EndNote&gt;&lt;Cite&gt;&lt;Author&gt;Government of South Africa&lt;/Author&gt;&lt;Year&gt;2014&lt;/Year&gt;&lt;RecNum&gt;211&lt;/RecNum&gt;&lt;DisplayText&gt;&lt;style face="superscript"&gt;33&lt;/style&gt;&lt;/DisplayText&gt;&lt;record&gt;&lt;rec-number&gt;211&lt;/rec-number&gt;&lt;foreign-keys&gt;&lt;key app="EN" db-id="eare2taxlax2sqezt0kv0afm2vr2vt95dwsz" timestamp="1542353078"&gt;211&lt;/key&gt;&lt;/foreign-keys&gt;&lt;ref-type name="Report"&gt;27&lt;/ref-type&gt;&lt;contributors&gt;&lt;authors&gt;&lt;author&gt;Government of South Africa,&lt;/author&gt;&lt;/authors&gt;&lt;/contributors&gt;&lt;titles&gt;&lt;title&gt;Department of Health Strategic Plan 2014/15–2018/19&lt;/title&gt;&lt;/titles&gt;&lt;dates&gt;&lt;year&gt;2014&lt;/year&gt;&lt;/dates&gt;&lt;pub-location&gt;Pretoria&lt;/pub-location&gt;&lt;publisher&gt;National Department of Health&lt;/publisher&gt;&lt;urls&gt;&lt;/urls&gt;&lt;/record&gt;&lt;/Cite&gt;&lt;/EndNote&gt;</w:instrText>
      </w:r>
      <w:r w:rsidRPr="00DD6B0E">
        <w:rPr>
          <w:color w:val="000000" w:themeColor="text1"/>
        </w:rPr>
        <w:fldChar w:fldCharType="separate"/>
      </w:r>
      <w:r w:rsidR="00FB0C84" w:rsidRPr="00DD6B0E">
        <w:rPr>
          <w:noProof/>
          <w:color w:val="000000" w:themeColor="text1"/>
          <w:vertAlign w:val="superscript"/>
        </w:rPr>
        <w:t>33</w:t>
      </w:r>
      <w:r w:rsidRPr="00DD6B0E">
        <w:rPr>
          <w:color w:val="000000" w:themeColor="text1"/>
        </w:rPr>
        <w:fldChar w:fldCharType="end"/>
      </w:r>
      <w:r w:rsidRPr="00DD6B0E">
        <w:rPr>
          <w:color w:val="000000" w:themeColor="text1"/>
        </w:rPr>
        <w:t>:</w:t>
      </w:r>
    </w:p>
    <w:p w14:paraId="5B230411" w14:textId="77777777" w:rsidR="007211EC" w:rsidRDefault="007211EC" w:rsidP="00DA43C4">
      <w:pPr>
        <w:pStyle w:val="ListParagraph"/>
        <w:numPr>
          <w:ilvl w:val="0"/>
          <w:numId w:val="23"/>
        </w:numPr>
      </w:pPr>
      <w:r w:rsidRPr="009B2AAD">
        <w:rPr>
          <w:b/>
        </w:rPr>
        <w:t>Prevent disease and reduce its burden, and promote health</w:t>
      </w:r>
      <w:r>
        <w:t xml:space="preserve">; </w:t>
      </w:r>
    </w:p>
    <w:p w14:paraId="695FEBEC" w14:textId="77777777" w:rsidR="007211EC" w:rsidRDefault="007211EC" w:rsidP="00DA43C4">
      <w:pPr>
        <w:pStyle w:val="ListParagraph"/>
        <w:numPr>
          <w:ilvl w:val="0"/>
          <w:numId w:val="23"/>
        </w:numPr>
      </w:pPr>
      <w:r>
        <w:t xml:space="preserve">Make progress towards </w:t>
      </w:r>
      <w:r w:rsidRPr="009B2AAD">
        <w:rPr>
          <w:b/>
        </w:rPr>
        <w:t>universal health coverage</w:t>
      </w:r>
      <w:r>
        <w:t xml:space="preserve"> through the development of the National Health Insurance scheme, and improve the readiness of health facilities for its implementation; </w:t>
      </w:r>
    </w:p>
    <w:p w14:paraId="1FEA9E38" w14:textId="77777777" w:rsidR="007211EC" w:rsidRDefault="007211EC" w:rsidP="00DA43C4">
      <w:pPr>
        <w:pStyle w:val="ListParagraph"/>
        <w:numPr>
          <w:ilvl w:val="0"/>
          <w:numId w:val="23"/>
        </w:numPr>
      </w:pPr>
      <w:r w:rsidRPr="009B2AAD">
        <w:rPr>
          <w:b/>
        </w:rPr>
        <w:t>Re-engineer primary healthcare</w:t>
      </w:r>
      <w:r>
        <w:t xml:space="preserve"> by: increasing the number of </w:t>
      </w:r>
      <w:proofErr w:type="gramStart"/>
      <w:r>
        <w:t>ward based</w:t>
      </w:r>
      <w:proofErr w:type="gramEnd"/>
      <w:r>
        <w:t xml:space="preserve"> outreach teams, contracting general practitioners, and district specialist teams; and expanding school health services; </w:t>
      </w:r>
    </w:p>
    <w:p w14:paraId="06C489E3" w14:textId="77777777" w:rsidR="007211EC" w:rsidRDefault="007211EC" w:rsidP="00DA43C4">
      <w:pPr>
        <w:pStyle w:val="ListParagraph"/>
        <w:numPr>
          <w:ilvl w:val="0"/>
          <w:numId w:val="23"/>
        </w:numPr>
      </w:pPr>
      <w:r>
        <w:t xml:space="preserve">Improve </w:t>
      </w:r>
      <w:r w:rsidRPr="009B2AAD">
        <w:rPr>
          <w:b/>
        </w:rPr>
        <w:t>health facility planning</w:t>
      </w:r>
      <w:r>
        <w:t xml:space="preserve"> by implementing norms and standards; </w:t>
      </w:r>
    </w:p>
    <w:p w14:paraId="3CEA7E24" w14:textId="77777777" w:rsidR="007211EC" w:rsidRDefault="007211EC" w:rsidP="00DA43C4">
      <w:pPr>
        <w:pStyle w:val="ListParagraph"/>
        <w:numPr>
          <w:ilvl w:val="0"/>
          <w:numId w:val="23"/>
        </w:numPr>
      </w:pPr>
      <w:r>
        <w:t xml:space="preserve">Improve </w:t>
      </w:r>
      <w:r w:rsidRPr="009B2AAD">
        <w:rPr>
          <w:b/>
        </w:rPr>
        <w:t>financial management</w:t>
      </w:r>
      <w:r>
        <w:t xml:space="preserve"> by improving capacity, contract management, revenue collection and supply chain management reforms; </w:t>
      </w:r>
    </w:p>
    <w:p w14:paraId="0AF5F928" w14:textId="77777777" w:rsidR="007211EC" w:rsidRDefault="007211EC" w:rsidP="00DA43C4">
      <w:pPr>
        <w:pStyle w:val="ListParagraph"/>
        <w:numPr>
          <w:ilvl w:val="0"/>
          <w:numId w:val="23"/>
        </w:numPr>
      </w:pPr>
      <w:r>
        <w:t xml:space="preserve">Develop an efficient </w:t>
      </w:r>
      <w:r w:rsidRPr="009B2AAD">
        <w:rPr>
          <w:b/>
        </w:rPr>
        <w:t>health management information system</w:t>
      </w:r>
      <w:r>
        <w:rPr>
          <w:b/>
        </w:rPr>
        <w:t xml:space="preserve"> (HMIS)</w:t>
      </w:r>
      <w:r>
        <w:t xml:space="preserve"> for improved decision making</w:t>
      </w:r>
    </w:p>
    <w:p w14:paraId="1964315A" w14:textId="77777777" w:rsidR="007211EC" w:rsidRDefault="007211EC" w:rsidP="00DA43C4">
      <w:pPr>
        <w:pStyle w:val="ListParagraph"/>
        <w:numPr>
          <w:ilvl w:val="0"/>
          <w:numId w:val="23"/>
        </w:numPr>
      </w:pPr>
      <w:r>
        <w:t xml:space="preserve">Improve the </w:t>
      </w:r>
      <w:r w:rsidRPr="009B2AAD">
        <w:rPr>
          <w:b/>
        </w:rPr>
        <w:t>quality of care</w:t>
      </w:r>
      <w:r>
        <w:t xml:space="preserve"> by setting and monitoring national norms and standards, improving system for user feedback, increasing safety in health care, and by improving clinical governance </w:t>
      </w:r>
    </w:p>
    <w:p w14:paraId="33C5F78D" w14:textId="77777777" w:rsidR="007211EC" w:rsidRDefault="007211EC" w:rsidP="00DA43C4">
      <w:pPr>
        <w:pStyle w:val="ListParagraph"/>
        <w:numPr>
          <w:ilvl w:val="0"/>
          <w:numId w:val="23"/>
        </w:numPr>
      </w:pPr>
      <w:r>
        <w:t xml:space="preserve">Improve </w:t>
      </w:r>
      <w:r w:rsidRPr="009B2AAD">
        <w:rPr>
          <w:b/>
        </w:rPr>
        <w:t>human resources for health</w:t>
      </w:r>
      <w:r>
        <w:t xml:space="preserve"> by ensuring appropriate appointments, adequate training and accountability measures.</w:t>
      </w:r>
    </w:p>
    <w:p w14:paraId="4CB6BC5B" w14:textId="77777777" w:rsidR="00796686" w:rsidRPr="00DD6B0E" w:rsidRDefault="00796686" w:rsidP="00796686">
      <w:bookmarkStart w:id="65" w:name="_Toc529426604"/>
    </w:p>
    <w:p w14:paraId="1964CAA0" w14:textId="77777777" w:rsidR="00796686" w:rsidRPr="00DD6B0E" w:rsidRDefault="00796686" w:rsidP="00796686">
      <w:pPr>
        <w:rPr>
          <w:b/>
        </w:rPr>
      </w:pPr>
      <w:r w:rsidRPr="00DD6B0E">
        <w:rPr>
          <w:b/>
        </w:rPr>
        <w:t>National Strategic Plan for HIV, TB and STI’s 2017-2022</w:t>
      </w:r>
      <w:bookmarkEnd w:id="65"/>
    </w:p>
    <w:p w14:paraId="4ABE0E40" w14:textId="77777777" w:rsidR="00796686" w:rsidRPr="00DD6B0E" w:rsidRDefault="00796686" w:rsidP="00796686">
      <w:pPr>
        <w:rPr>
          <w:rFonts w:ascii="Calibri" w:eastAsia="Calibri" w:hAnsi="Calibri" w:cs="Times New Roman"/>
        </w:rPr>
      </w:pPr>
      <w:r w:rsidRPr="00DD6B0E">
        <w:rPr>
          <w:rFonts w:ascii="Calibri" w:eastAsia="Calibri" w:hAnsi="Calibri" w:cs="Times New Roman"/>
        </w:rPr>
        <w:t xml:space="preserve">This SRHR </w:t>
      </w:r>
      <w:r w:rsidR="00D00936" w:rsidRPr="00DD6B0E">
        <w:rPr>
          <w:rFonts w:ascii="Calibri" w:eastAsia="Calibri" w:hAnsi="Calibri" w:cs="Times New Roman"/>
        </w:rPr>
        <w:t>P</w:t>
      </w:r>
      <w:r w:rsidRPr="00DD6B0E">
        <w:rPr>
          <w:rFonts w:ascii="Calibri" w:eastAsia="Calibri" w:hAnsi="Calibri" w:cs="Times New Roman"/>
        </w:rPr>
        <w:t>olicy also supports cross</w:t>
      </w:r>
      <w:r w:rsidR="009E1B8F">
        <w:rPr>
          <w:rFonts w:ascii="Calibri" w:eastAsia="Calibri" w:hAnsi="Calibri" w:cs="Times New Roman"/>
        </w:rPr>
        <w:t>-</w:t>
      </w:r>
      <w:r w:rsidRPr="00DD6B0E">
        <w:rPr>
          <w:rFonts w:ascii="Calibri" w:eastAsia="Calibri" w:hAnsi="Calibri" w:cs="Times New Roman"/>
        </w:rPr>
        <w:t>cutting goals of the National Strategic Plan for HIV, TB and STI’s 2017-2022.</w:t>
      </w:r>
      <w:r w:rsidR="00B326CF" w:rsidRPr="00DD6B0E">
        <w:rPr>
          <w:rFonts w:ascii="Calibri" w:eastAsia="Calibri" w:hAnsi="Calibri" w:cs="Times New Roman"/>
        </w:rPr>
        <w:fldChar w:fldCharType="begin"/>
      </w:r>
      <w:r w:rsidR="00FB0C84" w:rsidRPr="00DD6B0E">
        <w:rPr>
          <w:rFonts w:ascii="Calibri" w:eastAsia="Calibri" w:hAnsi="Calibri" w:cs="Times New Roman"/>
        </w:rPr>
        <w:instrText xml:space="preserve"> ADDIN EN.CITE &lt;EndNote&gt;&lt;Cite&gt;&lt;Author&gt;Government of South Africa&lt;/Author&gt;&lt;Year&gt;2017&lt;/Year&gt;&lt;RecNum&gt;18&lt;/RecNum&gt;&lt;DisplayText&gt;&lt;style face="superscript"&gt;34&lt;/style&gt;&lt;/DisplayText&gt;&lt;record&gt;&lt;rec-number&gt;18&lt;/rec-number&gt;&lt;foreign-keys&gt;&lt;key app="EN" db-id="eare2taxlax2sqezt0kv0afm2vr2vt95dwsz" timestamp="1500970965"&gt;18&lt;/key&gt;&lt;/foreign-keys&gt;&lt;ref-type name="Government Document"&gt;46&lt;/ref-type&gt;&lt;contributors&gt;&lt;authors&gt;&lt;author&gt;Government of South Africa,&lt;/author&gt;&lt;/authors&gt;&lt;secondary-authors&gt;&lt;author&gt;Department of Health,&lt;/author&gt;&lt;/secondary-authors&gt;&lt;/contributors&gt;&lt;titles&gt;&lt;title&gt;South Africa’s National Strategic Plan on HIV, TB and STIs 2017-2022&lt;/title&gt;&lt;/titles&gt;&lt;dates&gt;&lt;year&gt;2017&lt;/year&gt;&lt;/dates&gt;&lt;urls&gt;&lt;/urls&gt;&lt;/record&gt;&lt;/Cite&gt;&lt;/EndNote&gt;</w:instrText>
      </w:r>
      <w:r w:rsidR="00B326CF" w:rsidRPr="00DD6B0E">
        <w:rPr>
          <w:rFonts w:ascii="Calibri" w:eastAsia="Calibri" w:hAnsi="Calibri" w:cs="Times New Roman"/>
        </w:rPr>
        <w:fldChar w:fldCharType="separate"/>
      </w:r>
      <w:r w:rsidR="00FB0C84" w:rsidRPr="00DD6B0E">
        <w:rPr>
          <w:rFonts w:ascii="Calibri" w:eastAsia="Calibri" w:hAnsi="Calibri" w:cs="Times New Roman"/>
          <w:noProof/>
          <w:vertAlign w:val="superscript"/>
        </w:rPr>
        <w:t>34</w:t>
      </w:r>
      <w:r w:rsidR="00B326CF" w:rsidRPr="00DD6B0E">
        <w:rPr>
          <w:rFonts w:ascii="Calibri" w:eastAsia="Calibri" w:hAnsi="Calibri" w:cs="Times New Roman"/>
        </w:rPr>
        <w:fldChar w:fldCharType="end"/>
      </w:r>
      <w:r w:rsidR="00B326CF" w:rsidRPr="00DD6B0E">
        <w:rPr>
          <w:rFonts w:ascii="Calibri" w:eastAsia="Calibri" w:hAnsi="Calibri" w:cs="Times New Roman"/>
        </w:rPr>
        <w:t xml:space="preserve"> </w:t>
      </w:r>
      <w:r w:rsidRPr="00DD6B0E">
        <w:rPr>
          <w:rFonts w:ascii="Calibri" w:eastAsia="Calibri" w:hAnsi="Calibri" w:cs="Times New Roman"/>
        </w:rPr>
        <w:t xml:space="preserve"> Fostering an enabling policy environment to accelerate prevention of HIV and </w:t>
      </w:r>
      <w:r w:rsidR="00B326CF" w:rsidRPr="00DD6B0E">
        <w:rPr>
          <w:rFonts w:ascii="Calibri" w:eastAsia="Calibri" w:hAnsi="Calibri" w:cs="Times New Roman"/>
        </w:rPr>
        <w:t>STIs</w:t>
      </w:r>
      <w:r w:rsidRPr="00DD6B0E">
        <w:rPr>
          <w:rFonts w:ascii="Calibri" w:eastAsia="Calibri" w:hAnsi="Calibri" w:cs="Times New Roman"/>
        </w:rPr>
        <w:t xml:space="preserve">, </w:t>
      </w:r>
      <w:r w:rsidRPr="00DD6B0E">
        <w:rPr>
          <w:rFonts w:ascii="Calibri" w:eastAsia="Calibri" w:hAnsi="Calibri" w:cs="Times New Roman"/>
        </w:rPr>
        <w:lastRenderedPageBreak/>
        <w:t>reducing associated morbidity and mortality, reaching key populations, and grounding policy in human rights</w:t>
      </w:r>
      <w:r w:rsidR="00B326CF" w:rsidRPr="00DD6B0E">
        <w:rPr>
          <w:rFonts w:ascii="Calibri" w:eastAsia="Calibri" w:hAnsi="Calibri" w:cs="Times New Roman"/>
        </w:rPr>
        <w:t>,</w:t>
      </w:r>
      <w:r w:rsidRPr="00DD6B0E">
        <w:rPr>
          <w:rFonts w:ascii="Calibri" w:eastAsia="Calibri" w:hAnsi="Calibri" w:cs="Times New Roman"/>
        </w:rPr>
        <w:t xml:space="preserve"> are all key alignments between the SRHR Policy and </w:t>
      </w:r>
      <w:r w:rsidR="00B326CF" w:rsidRPr="00DD6B0E">
        <w:rPr>
          <w:rFonts w:ascii="Calibri" w:eastAsia="Calibri" w:hAnsi="Calibri" w:cs="Times New Roman"/>
        </w:rPr>
        <w:t xml:space="preserve">the </w:t>
      </w:r>
      <w:r w:rsidRPr="00DD6B0E">
        <w:rPr>
          <w:rFonts w:ascii="Calibri" w:eastAsia="Calibri" w:hAnsi="Calibri" w:cs="Times New Roman"/>
        </w:rPr>
        <w:t xml:space="preserve">HIV, TB and STI strategic plan.   </w:t>
      </w:r>
    </w:p>
    <w:p w14:paraId="78359AF1" w14:textId="77777777" w:rsidR="00796686" w:rsidRPr="00DD6B0E" w:rsidRDefault="00796686" w:rsidP="00796686">
      <w:pPr>
        <w:rPr>
          <w:lang w:eastAsia="en-GB"/>
        </w:rPr>
      </w:pPr>
      <w:bookmarkStart w:id="66" w:name="_Toc529426605"/>
    </w:p>
    <w:p w14:paraId="3B860CC2" w14:textId="77777777" w:rsidR="00796686" w:rsidRPr="00DD6B0E" w:rsidRDefault="00796686" w:rsidP="00796686">
      <w:pPr>
        <w:rPr>
          <w:b/>
          <w:lang w:eastAsia="en-GB"/>
        </w:rPr>
      </w:pPr>
      <w:r w:rsidRPr="00DD6B0E">
        <w:rPr>
          <w:b/>
          <w:lang w:eastAsia="en-GB"/>
        </w:rPr>
        <w:t>Sexual and Reproductive Health and Rights: Fulfilling our Commitments 2011-2022</w:t>
      </w:r>
      <w:bookmarkEnd w:id="66"/>
    </w:p>
    <w:p w14:paraId="20A43609" w14:textId="77777777" w:rsidR="00796686" w:rsidRPr="00DD6B0E" w:rsidRDefault="00796686" w:rsidP="00796686">
      <w:pPr>
        <w:rPr>
          <w:lang w:eastAsia="en-GB"/>
        </w:rPr>
      </w:pPr>
      <w:r w:rsidRPr="00DD6B0E">
        <w:rPr>
          <w:lang w:eastAsia="en-GB"/>
        </w:rPr>
        <w:t>SRHR</w:t>
      </w:r>
      <w:r w:rsidR="00582DBA" w:rsidRPr="00DD6B0E">
        <w:rPr>
          <w:lang w:eastAsia="en-GB"/>
        </w:rPr>
        <w:t xml:space="preserve">: </w:t>
      </w:r>
      <w:r w:rsidRPr="00DD6B0E">
        <w:rPr>
          <w:lang w:eastAsia="en-GB"/>
        </w:rPr>
        <w:t xml:space="preserve">Fulfilling our </w:t>
      </w:r>
      <w:r w:rsidR="00582DBA" w:rsidRPr="00DD6B0E">
        <w:rPr>
          <w:lang w:eastAsia="en-GB"/>
        </w:rPr>
        <w:t>C</w:t>
      </w:r>
      <w:r w:rsidRPr="00DD6B0E">
        <w:rPr>
          <w:lang w:eastAsia="en-GB"/>
        </w:rPr>
        <w:t xml:space="preserve">ommitments 2011-2022 </w:t>
      </w:r>
      <w:r w:rsidR="00582DBA" w:rsidRPr="00DD6B0E">
        <w:rPr>
          <w:lang w:eastAsia="en-GB"/>
        </w:rPr>
        <w:fldChar w:fldCharType="begin"/>
      </w:r>
      <w:r w:rsidR="00FB0C84" w:rsidRPr="00DD6B0E">
        <w:rPr>
          <w:lang w:eastAsia="en-GB"/>
        </w:rPr>
        <w:instrText xml:space="preserve"> ADDIN EN.CITE &lt;EndNote&gt;&lt;Cite&gt;&lt;Author&gt;National Department of Health&lt;/Author&gt;&lt;Year&gt;2011&lt;/Year&gt;&lt;RecNum&gt;210&lt;/RecNum&gt;&lt;DisplayText&gt;&lt;style face="superscript"&gt;35&lt;/style&gt;&lt;/DisplayText&gt;&lt;record&gt;&lt;rec-number&gt;210&lt;/rec-number&gt;&lt;foreign-keys&gt;&lt;key app="EN" db-id="eare2taxlax2sqezt0kv0afm2vr2vt95dwsz" timestamp="1542351297"&gt;210&lt;/key&gt;&lt;/foreign-keys&gt;&lt;ref-type name="Generic"&gt;13&lt;/ref-type&gt;&lt;contributors&gt;&lt;authors&gt;&lt;author&gt;National Department of Health,&lt;/author&gt;&lt;/authors&gt;&lt;/contributors&gt;&lt;titles&gt;&lt;title&gt;Sexual and Reproductive Health and Rights: Fulfilling our Commitments, 2011-2021 and Beyond&lt;/title&gt;&lt;/titles&gt;&lt;dates&gt;&lt;year&gt;2011&lt;/year&gt;&lt;/dates&gt;&lt;pub-location&gt;Pretoria&lt;/pub-location&gt;&lt;urls&gt;&lt;related-urls&gt;&lt;url&gt;http://www.agenda.org.za/wp-content/uploads/2012/09/SRHR-Fulfilling-our-Commitments.pdf&lt;/url&gt;&lt;/related-urls&gt;&lt;/urls&gt;&lt;/record&gt;&lt;/Cite&gt;&lt;/EndNote&gt;</w:instrText>
      </w:r>
      <w:r w:rsidR="00582DBA" w:rsidRPr="00DD6B0E">
        <w:rPr>
          <w:lang w:eastAsia="en-GB"/>
        </w:rPr>
        <w:fldChar w:fldCharType="separate"/>
      </w:r>
      <w:r w:rsidR="00FB0C84" w:rsidRPr="00DD6B0E">
        <w:rPr>
          <w:noProof/>
          <w:vertAlign w:val="superscript"/>
          <w:lang w:eastAsia="en-GB"/>
        </w:rPr>
        <w:t>35</w:t>
      </w:r>
      <w:r w:rsidR="00582DBA" w:rsidRPr="00DD6B0E">
        <w:rPr>
          <w:lang w:eastAsia="en-GB"/>
        </w:rPr>
        <w:fldChar w:fldCharType="end"/>
      </w:r>
      <w:r w:rsidR="00582DBA" w:rsidRPr="00DD6B0E">
        <w:rPr>
          <w:lang w:eastAsia="en-GB"/>
        </w:rPr>
        <w:t xml:space="preserve"> </w:t>
      </w:r>
      <w:r w:rsidRPr="00DD6B0E">
        <w:rPr>
          <w:lang w:eastAsia="en-GB"/>
        </w:rPr>
        <w:t>created the platform for a multi</w:t>
      </w:r>
      <w:r w:rsidR="009E1B8F">
        <w:rPr>
          <w:lang w:eastAsia="en-GB"/>
        </w:rPr>
        <w:t>-</w:t>
      </w:r>
      <w:r w:rsidRPr="00DD6B0E">
        <w:rPr>
          <w:lang w:eastAsia="en-GB"/>
        </w:rPr>
        <w:t>sector</w:t>
      </w:r>
      <w:r w:rsidR="00582DBA" w:rsidRPr="00DD6B0E">
        <w:rPr>
          <w:lang w:eastAsia="en-GB"/>
        </w:rPr>
        <w:t>al</w:t>
      </w:r>
      <w:r w:rsidRPr="00DD6B0E">
        <w:rPr>
          <w:lang w:eastAsia="en-GB"/>
        </w:rPr>
        <w:t xml:space="preserve"> framework, further informed by the CTOP Act, in which SRHR are recognised and valued for delivery of equitable and accessible SRH services in South Africa.</w:t>
      </w:r>
    </w:p>
    <w:p w14:paraId="56B9BCA7" w14:textId="77777777" w:rsidR="00796686" w:rsidRPr="00DD6B0E" w:rsidRDefault="00796686" w:rsidP="00796686">
      <w:pPr>
        <w:rPr>
          <w:lang w:eastAsia="en-ZA"/>
        </w:rPr>
      </w:pPr>
      <w:bookmarkStart w:id="67" w:name="_Toc509107410"/>
      <w:bookmarkStart w:id="68" w:name="_Toc513756060"/>
      <w:bookmarkStart w:id="69" w:name="_Toc529426606"/>
    </w:p>
    <w:p w14:paraId="2E873427" w14:textId="77777777" w:rsidR="00796686" w:rsidRPr="00DD6B0E" w:rsidRDefault="00796686" w:rsidP="00796686">
      <w:pPr>
        <w:rPr>
          <w:b/>
          <w:lang w:eastAsia="en-ZA"/>
        </w:rPr>
      </w:pPr>
      <w:r w:rsidRPr="00DD6B0E">
        <w:rPr>
          <w:b/>
          <w:lang w:eastAsia="en-ZA"/>
        </w:rPr>
        <w:t>National Health Insurance</w:t>
      </w:r>
      <w:bookmarkEnd w:id="67"/>
      <w:bookmarkEnd w:id="68"/>
      <w:bookmarkEnd w:id="69"/>
    </w:p>
    <w:p w14:paraId="13E87BB6" w14:textId="77777777" w:rsidR="00796686" w:rsidRPr="00DD6B0E" w:rsidRDefault="00796686" w:rsidP="00796686">
      <w:pPr>
        <w:rPr>
          <w:lang w:eastAsia="en-ZA"/>
        </w:rPr>
      </w:pPr>
      <w:r w:rsidRPr="00DD6B0E">
        <w:rPr>
          <w:color w:val="000000" w:themeColor="text1"/>
          <w:lang w:eastAsia="en-ZA"/>
        </w:rPr>
        <w:t xml:space="preserve">The NHI, as one of the mechanisms to facilitate universal health coverage, will offer all South Africans and </w:t>
      </w:r>
      <w:proofErr w:type="gramStart"/>
      <w:r w:rsidRPr="00DD6B0E">
        <w:rPr>
          <w:color w:val="000000" w:themeColor="text1"/>
          <w:lang w:eastAsia="en-ZA"/>
        </w:rPr>
        <w:t>residents</w:t>
      </w:r>
      <w:proofErr w:type="gramEnd"/>
      <w:r w:rsidRPr="00DD6B0E">
        <w:rPr>
          <w:color w:val="000000" w:themeColor="text1"/>
          <w:lang w:eastAsia="en-ZA"/>
        </w:rPr>
        <w:t xml:space="preserve"> access to a defined package of comprehensive health services, including SRH</w:t>
      </w:r>
      <w:r w:rsidR="00D00936" w:rsidRPr="00DD6B0E">
        <w:rPr>
          <w:color w:val="000000" w:themeColor="text1"/>
          <w:lang w:eastAsia="en-ZA"/>
        </w:rPr>
        <w:t>R</w:t>
      </w:r>
      <w:r w:rsidRPr="00DD6B0E">
        <w:rPr>
          <w:color w:val="000000" w:themeColor="text1"/>
          <w:lang w:eastAsia="en-ZA"/>
        </w:rPr>
        <w:t xml:space="preserve"> services. The NHI seeks to create a health financing system that ensure</w:t>
      </w:r>
      <w:r w:rsidR="00582DBA" w:rsidRPr="00DD6B0E">
        <w:rPr>
          <w:color w:val="000000" w:themeColor="text1"/>
          <w:lang w:eastAsia="en-ZA"/>
        </w:rPr>
        <w:t>s</w:t>
      </w:r>
      <w:r w:rsidRPr="00DD6B0E">
        <w:rPr>
          <w:color w:val="000000" w:themeColor="text1"/>
          <w:lang w:eastAsia="en-ZA"/>
        </w:rPr>
        <w:t xml:space="preserve"> that all citizens of South Africa, and legal long-term residents, are provided with essential healthcare, regardless of their employment status and ability to make a direct monetary contribution to the NHI Fund. </w:t>
      </w:r>
      <w:r w:rsidRPr="00DD6B0E">
        <w:t xml:space="preserve">The first phase of </w:t>
      </w:r>
      <w:r w:rsidR="00582DBA" w:rsidRPr="00DD6B0E">
        <w:t>NHI</w:t>
      </w:r>
      <w:r w:rsidRPr="00DD6B0E">
        <w:t xml:space="preserve"> is underway, with full implementation expected in </w:t>
      </w:r>
      <w:r w:rsidRPr="00DD6B0E">
        <w:rPr>
          <w:color w:val="000000" w:themeColor="text1"/>
          <w:lang w:eastAsia="en-ZA"/>
        </w:rPr>
        <w:t>the financial year 2025/26.</w:t>
      </w:r>
      <w:r w:rsidR="00582DBA" w:rsidRPr="00DD6B0E">
        <w:rPr>
          <w:color w:val="000000" w:themeColor="text1"/>
          <w:lang w:eastAsia="en-ZA"/>
        </w:rPr>
        <w:fldChar w:fldCharType="begin"/>
      </w:r>
      <w:r w:rsidR="00FB0C84" w:rsidRPr="00DD6B0E">
        <w:rPr>
          <w:color w:val="000000" w:themeColor="text1"/>
          <w:lang w:eastAsia="en-ZA"/>
        </w:rPr>
        <w:instrText xml:space="preserve"> ADDIN EN.CITE &lt;EndNote&gt;&lt;Cite&gt;&lt;Author&gt;National Department of Health&lt;/Author&gt;&lt;Year&gt;2017&lt;/Year&gt;&lt;RecNum&gt;212&lt;/RecNum&gt;&lt;DisplayText&gt;&lt;style face="superscript"&gt;36&lt;/style&gt;&lt;/DisplayText&gt;&lt;record&gt;&lt;rec-number&gt;212&lt;/rec-number&gt;&lt;foreign-keys&gt;&lt;key app="EN" db-id="eare2taxlax2sqezt0kv0afm2vr2vt95dwsz" timestamp="1542353430"&gt;212&lt;/key&gt;&lt;/foreign-keys&gt;&lt;ref-type name="Web Page"&gt;12&lt;/ref-type&gt;&lt;contributors&gt;&lt;authors&gt;&lt;author&gt;National Department of Health,&lt;/author&gt;&lt;/authors&gt;&lt;/contributors&gt;&lt;titles&gt;&lt;title&gt;NHI White Paper&lt;/title&gt;&lt;/titles&gt;&lt;dates&gt;&lt;year&gt;2017&lt;/year&gt;&lt;/dates&gt;&lt;pub-location&gt;Pretoria&lt;/pub-location&gt;&lt;urls&gt;&lt;related-urls&gt;&lt;url&gt;https://www.gov.za/sites/www.gov.za/files/40955_gon627.pdf&lt;/url&gt;&lt;/related-urls&gt;&lt;/urls&gt;&lt;/record&gt;&lt;/Cite&gt;&lt;/EndNote&gt;</w:instrText>
      </w:r>
      <w:r w:rsidR="00582DBA" w:rsidRPr="00DD6B0E">
        <w:rPr>
          <w:color w:val="000000" w:themeColor="text1"/>
          <w:lang w:eastAsia="en-ZA"/>
        </w:rPr>
        <w:fldChar w:fldCharType="separate"/>
      </w:r>
      <w:r w:rsidR="00FB0C84" w:rsidRPr="00DD6B0E">
        <w:rPr>
          <w:noProof/>
          <w:color w:val="000000" w:themeColor="text1"/>
          <w:vertAlign w:val="superscript"/>
          <w:lang w:eastAsia="en-ZA"/>
        </w:rPr>
        <w:t>36</w:t>
      </w:r>
      <w:r w:rsidR="00582DBA" w:rsidRPr="00DD6B0E">
        <w:rPr>
          <w:color w:val="000000" w:themeColor="text1"/>
          <w:lang w:eastAsia="en-ZA"/>
        </w:rPr>
        <w:fldChar w:fldCharType="end"/>
      </w:r>
    </w:p>
    <w:p w14:paraId="58DEA9CA" w14:textId="77777777" w:rsidR="00796686" w:rsidRPr="00DD6B0E" w:rsidRDefault="00796686" w:rsidP="00796686">
      <w:pPr>
        <w:rPr>
          <w:lang w:eastAsia="en-ZA"/>
        </w:rPr>
      </w:pPr>
      <w:bookmarkStart w:id="70" w:name="_Toc509107409"/>
      <w:bookmarkStart w:id="71" w:name="_Toc513756059"/>
      <w:bookmarkStart w:id="72" w:name="_Toc529426607"/>
    </w:p>
    <w:p w14:paraId="71249ED2" w14:textId="77777777" w:rsidR="00796686" w:rsidRPr="00DD6B0E" w:rsidRDefault="00796686" w:rsidP="00796686">
      <w:pPr>
        <w:rPr>
          <w:b/>
          <w:lang w:eastAsia="en-ZA"/>
        </w:rPr>
      </w:pPr>
      <w:r w:rsidRPr="00DD6B0E">
        <w:rPr>
          <w:b/>
          <w:lang w:eastAsia="en-ZA"/>
        </w:rPr>
        <w:t>Other National Policies</w:t>
      </w:r>
      <w:r w:rsidR="00F12E48" w:rsidRPr="00DD6B0E">
        <w:rPr>
          <w:b/>
          <w:lang w:eastAsia="en-ZA"/>
        </w:rPr>
        <w:t xml:space="preserve">, Laws, and </w:t>
      </w:r>
      <w:r w:rsidRPr="00DD6B0E">
        <w:rPr>
          <w:b/>
          <w:lang w:eastAsia="en-ZA"/>
        </w:rPr>
        <w:t>Guidelines</w:t>
      </w:r>
      <w:bookmarkEnd w:id="70"/>
      <w:bookmarkEnd w:id="71"/>
      <w:bookmarkEnd w:id="72"/>
    </w:p>
    <w:p w14:paraId="24EDC278" w14:textId="77777777" w:rsidR="00796686" w:rsidRPr="00DD6B0E" w:rsidRDefault="00796686" w:rsidP="00796686">
      <w:pPr>
        <w:rPr>
          <w:lang w:eastAsia="en-ZA"/>
        </w:rPr>
      </w:pPr>
      <w:r w:rsidRPr="00DD6B0E">
        <w:rPr>
          <w:lang w:eastAsia="en-ZA"/>
        </w:rPr>
        <w:t xml:space="preserve">Table 3, below, lists a summary of </w:t>
      </w:r>
      <w:r w:rsidR="00851F65" w:rsidRPr="00DD6B0E">
        <w:rPr>
          <w:lang w:eastAsia="en-ZA"/>
        </w:rPr>
        <w:t>additional</w:t>
      </w:r>
      <w:r w:rsidRPr="00DD6B0E">
        <w:rPr>
          <w:lang w:eastAsia="en-ZA"/>
        </w:rPr>
        <w:t xml:space="preserve"> relevant South African policies, plans</w:t>
      </w:r>
      <w:r w:rsidR="00E0767E" w:rsidRPr="00DD6B0E">
        <w:rPr>
          <w:lang w:eastAsia="en-ZA"/>
        </w:rPr>
        <w:t>,</w:t>
      </w:r>
      <w:r w:rsidRPr="00DD6B0E">
        <w:rPr>
          <w:lang w:eastAsia="en-ZA"/>
        </w:rPr>
        <w:t xml:space="preserve"> and laws:</w:t>
      </w:r>
    </w:p>
    <w:p w14:paraId="504A49E3" w14:textId="77777777" w:rsidR="00796686" w:rsidRPr="00DD6B0E" w:rsidRDefault="00796686" w:rsidP="00796686"/>
    <w:p w14:paraId="4D017091" w14:textId="77777777" w:rsidR="000E58EE" w:rsidRPr="00DD6B0E" w:rsidRDefault="000E58EE" w:rsidP="000E58EE">
      <w:pPr>
        <w:pStyle w:val="Caption"/>
        <w:keepNext/>
      </w:pPr>
      <w:bookmarkStart w:id="73" w:name="_Toc2868818"/>
      <w:r w:rsidRPr="00DD6B0E">
        <w:t xml:space="preserve">Table </w:t>
      </w:r>
      <w:r w:rsidRPr="00DD6B0E">
        <w:fldChar w:fldCharType="begin"/>
      </w:r>
      <w:r w:rsidRPr="00DD6B0E">
        <w:instrText xml:space="preserve"> SEQ Table \* ARABIC </w:instrText>
      </w:r>
      <w:r w:rsidRPr="00DD6B0E">
        <w:fldChar w:fldCharType="separate"/>
      </w:r>
      <w:r w:rsidR="001C7C3D" w:rsidRPr="00DD6B0E">
        <w:rPr>
          <w:noProof/>
        </w:rPr>
        <w:t>4</w:t>
      </w:r>
      <w:r w:rsidRPr="00DD6B0E">
        <w:fldChar w:fldCharType="end"/>
      </w:r>
      <w:r w:rsidRPr="00DD6B0E">
        <w:t>. Alignment with national health policies, laws, and plans</w:t>
      </w:r>
      <w:bookmarkEnd w:id="73"/>
    </w:p>
    <w:tbl>
      <w:tblPr>
        <w:tblStyle w:val="GridTable4-Accent3"/>
        <w:tblW w:w="0" w:type="auto"/>
        <w:tblLook w:val="04A0" w:firstRow="1" w:lastRow="0" w:firstColumn="1" w:lastColumn="0" w:noHBand="0" w:noVBand="1"/>
      </w:tblPr>
      <w:tblGrid>
        <w:gridCol w:w="9006"/>
      </w:tblGrid>
      <w:tr w:rsidR="00796686" w:rsidRPr="00DD6B0E" w14:paraId="2E1D51C4" w14:textId="77777777" w:rsidTr="001B19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4B48421E" w14:textId="77777777" w:rsidR="00796686" w:rsidRPr="00DD6B0E" w:rsidRDefault="00796686" w:rsidP="00E0767E">
            <w:pPr>
              <w:keepNext/>
              <w:keepLines/>
              <w:rPr>
                <w:color w:val="2F5496" w:themeColor="accent1" w:themeShade="BF"/>
              </w:rPr>
            </w:pPr>
            <w:r w:rsidRPr="00DD6B0E">
              <w:t>South African policies and laws informing the SRHR Policy</w:t>
            </w:r>
          </w:p>
        </w:tc>
      </w:tr>
      <w:tr w:rsidR="00796686" w:rsidRPr="00DD6B0E" w14:paraId="035FABB2" w14:textId="77777777" w:rsidTr="001B1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35D69004" w14:textId="77777777" w:rsidR="00796686" w:rsidRPr="00DD6B0E" w:rsidRDefault="00796686" w:rsidP="00E0767E">
            <w:pPr>
              <w:keepNext/>
              <w:keepLines/>
              <w:rPr>
                <w:b w:val="0"/>
              </w:rPr>
            </w:pPr>
            <w:r w:rsidRPr="00DD6B0E">
              <w:rPr>
                <w:b w:val="0"/>
              </w:rPr>
              <w:t xml:space="preserve">National </w:t>
            </w:r>
            <w:r w:rsidR="007D7985" w:rsidRPr="00DD6B0E">
              <w:rPr>
                <w:b w:val="0"/>
              </w:rPr>
              <w:t>A</w:t>
            </w:r>
            <w:r w:rsidRPr="00DD6B0E">
              <w:rPr>
                <w:b w:val="0"/>
              </w:rPr>
              <w:t xml:space="preserve">dolescent SRHR </w:t>
            </w:r>
            <w:r w:rsidR="007D7985" w:rsidRPr="00DD6B0E">
              <w:rPr>
                <w:b w:val="0"/>
              </w:rPr>
              <w:t>F</w:t>
            </w:r>
            <w:r w:rsidRPr="00DD6B0E">
              <w:rPr>
                <w:b w:val="0"/>
              </w:rPr>
              <w:t xml:space="preserve">ramework </w:t>
            </w:r>
            <w:r w:rsidR="007D7985" w:rsidRPr="00DD6B0E">
              <w:rPr>
                <w:b w:val="0"/>
              </w:rPr>
              <w:t>S</w:t>
            </w:r>
            <w:r w:rsidRPr="00DD6B0E">
              <w:rPr>
                <w:b w:val="0"/>
              </w:rPr>
              <w:t>trategy (ASRH&amp;R), 2014-2019</w:t>
            </w:r>
            <w:r w:rsidR="00BC7E79" w:rsidRPr="00DD6B0E">
              <w:rPr>
                <w:b w:val="0"/>
              </w:rPr>
              <w:t xml:space="preserve"> </w:t>
            </w:r>
            <w:r w:rsidR="00BC7E79" w:rsidRPr="00DD6B0E">
              <w:fldChar w:fldCharType="begin"/>
            </w:r>
            <w:r w:rsidR="00FB0C84" w:rsidRPr="00DD6B0E">
              <w:instrText xml:space="preserve"> ADDIN EN.CITE &lt;EndNote&gt;&lt;Cite&gt;&lt;Author&gt;National Department of Health&lt;/Author&gt;&lt;Year&gt;2015&lt;/Year&gt;&lt;RecNum&gt;213&lt;/RecNum&gt;&lt;DisplayText&gt;&lt;style face="superscript"&gt;37&lt;/style&gt;&lt;/DisplayText&gt;&lt;record&gt;&lt;rec-number&gt;213&lt;/rec-number&gt;&lt;foreign-keys&gt;&lt;key app="EN" db-id="eare2taxlax2sqezt0kv0afm2vr2vt95dwsz" timestamp="1542353678"&gt;213&lt;/key&gt;&lt;/foreign-keys&gt;&lt;ref-type name="Generic"&gt;13&lt;/ref-type&gt;&lt;contributors&gt;&lt;authors&gt;&lt;author&gt;National Department of Health, &lt;/author&gt;&lt;/authors&gt;&lt;/contributors&gt;&lt;titles&gt;&lt;title&gt;National Adolescent Sexual and Reproductive Health and Rights Framework Strategy (ASRH&amp;amp;R), 2014-2019 &lt;/title&gt;&lt;/titles&gt;&lt;dates&gt;&lt;year&gt;2015&lt;/year&gt;&lt;/dates&gt;&lt;pub-location&gt;Pretoria&lt;/pub-location&gt;&lt;urls&gt;&lt;related-urls&gt;&lt;url&gt;http://www.dsd.gov.za/index2.php?option=com_docman&amp;amp;task=doc_view&amp;amp;gid=578&amp;amp;Itemid=3&lt;/url&gt;&lt;/related-urls&gt;&lt;/urls&gt;&lt;/record&gt;&lt;/Cite&gt;&lt;/EndNote&gt;</w:instrText>
            </w:r>
            <w:r w:rsidR="00BC7E79" w:rsidRPr="00DD6B0E">
              <w:fldChar w:fldCharType="separate"/>
            </w:r>
            <w:r w:rsidR="00FB0C84" w:rsidRPr="00DD6B0E">
              <w:rPr>
                <w:noProof/>
                <w:vertAlign w:val="superscript"/>
              </w:rPr>
              <w:t>37</w:t>
            </w:r>
            <w:r w:rsidR="00BC7E79" w:rsidRPr="00DD6B0E">
              <w:fldChar w:fldCharType="end"/>
            </w:r>
          </w:p>
        </w:tc>
      </w:tr>
      <w:tr w:rsidR="00796686" w:rsidRPr="00DD6B0E" w14:paraId="2A83F634" w14:textId="77777777" w:rsidTr="001B19DD">
        <w:tc>
          <w:tcPr>
            <w:cnfStyle w:val="001000000000" w:firstRow="0" w:lastRow="0" w:firstColumn="1" w:lastColumn="0" w:oddVBand="0" w:evenVBand="0" w:oddHBand="0" w:evenHBand="0" w:firstRowFirstColumn="0" w:firstRowLastColumn="0" w:lastRowFirstColumn="0" w:lastRowLastColumn="0"/>
            <w:tcW w:w="9006" w:type="dxa"/>
          </w:tcPr>
          <w:p w14:paraId="084A6EA9" w14:textId="77777777" w:rsidR="00796686" w:rsidRPr="00DD6B0E" w:rsidRDefault="00796686" w:rsidP="00E0767E">
            <w:pPr>
              <w:keepNext/>
              <w:keepLines/>
              <w:rPr>
                <w:b w:val="0"/>
              </w:rPr>
            </w:pPr>
            <w:r w:rsidRPr="00DD6B0E">
              <w:rPr>
                <w:b w:val="0"/>
              </w:rPr>
              <w:t xml:space="preserve">National </w:t>
            </w:r>
            <w:r w:rsidR="007D7985" w:rsidRPr="00DD6B0E">
              <w:rPr>
                <w:b w:val="0"/>
              </w:rPr>
              <w:t>A</w:t>
            </w:r>
            <w:r w:rsidRPr="00DD6B0E">
              <w:rPr>
                <w:b w:val="0"/>
              </w:rPr>
              <w:t xml:space="preserve">dolescent </w:t>
            </w:r>
            <w:r w:rsidR="007D7985" w:rsidRPr="00DD6B0E">
              <w:rPr>
                <w:b w:val="0"/>
              </w:rPr>
              <w:t>and</w:t>
            </w:r>
            <w:r w:rsidRPr="00DD6B0E">
              <w:rPr>
                <w:b w:val="0"/>
              </w:rPr>
              <w:t xml:space="preserve"> </w:t>
            </w:r>
            <w:r w:rsidR="007D7985" w:rsidRPr="00DD6B0E">
              <w:rPr>
                <w:b w:val="0"/>
              </w:rPr>
              <w:t>Yo</w:t>
            </w:r>
            <w:r w:rsidRPr="00DD6B0E">
              <w:rPr>
                <w:b w:val="0"/>
              </w:rPr>
              <w:t xml:space="preserve">uth </w:t>
            </w:r>
            <w:r w:rsidR="007D7985" w:rsidRPr="00DD6B0E">
              <w:rPr>
                <w:b w:val="0"/>
              </w:rPr>
              <w:t>H</w:t>
            </w:r>
            <w:r w:rsidRPr="00DD6B0E">
              <w:rPr>
                <w:b w:val="0"/>
              </w:rPr>
              <w:t xml:space="preserve">ealth </w:t>
            </w:r>
            <w:r w:rsidR="007D7985" w:rsidRPr="00DD6B0E">
              <w:rPr>
                <w:b w:val="0"/>
              </w:rPr>
              <w:t>P</w:t>
            </w:r>
            <w:r w:rsidRPr="00DD6B0E">
              <w:rPr>
                <w:b w:val="0"/>
              </w:rPr>
              <w:t>olicy 2016-2020</w:t>
            </w:r>
            <w:r w:rsidR="00BC7E79" w:rsidRPr="00DD6B0E">
              <w:rPr>
                <w:b w:val="0"/>
              </w:rPr>
              <w:t xml:space="preserve"> </w:t>
            </w:r>
            <w:r w:rsidR="00BC7E79" w:rsidRPr="00DD6B0E">
              <w:fldChar w:fldCharType="begin"/>
            </w:r>
            <w:r w:rsidR="00FB0C84" w:rsidRPr="00DD6B0E">
              <w:instrText xml:space="preserve"> ADDIN EN.CITE &lt;EndNote&gt;&lt;Cite&gt;&lt;Author&gt;Government of South Africa&lt;/Author&gt;&lt;Year&gt;2017&lt;/Year&gt;&lt;RecNum&gt;74&lt;/RecNum&gt;&lt;DisplayText&gt;&lt;style face="superscript"&gt;9&lt;/style&gt;&lt;/DisplayText&gt;&lt;record&gt;&lt;rec-number&gt;74&lt;/rec-number&gt;&lt;foreign-keys&gt;&lt;key app="EN" db-id="eare2taxlax2sqezt0kv0afm2vr2vt95dwsz" timestamp="1516849112"&gt;74&lt;/key&gt;&lt;/foreign-keys&gt;&lt;ref-type name="Government Document"&gt;46&lt;/ref-type&gt;&lt;contributors&gt;&lt;authors&gt;&lt;author&gt;Government of South Africa,&lt;/author&gt;&lt;/authors&gt;&lt;secondary-authors&gt;&lt;author&gt;Department of Health&lt;/author&gt;&lt;/secondary-authors&gt;&lt;/contributors&gt;&lt;titles&gt;&lt;title&gt;Adolescent and Youth Health Policy&lt;/title&gt;&lt;/titles&gt;&lt;dates&gt;&lt;year&gt;2017&lt;/year&gt;&lt;/dates&gt;&lt;urls&gt;&lt;/urls&gt;&lt;/record&gt;&lt;/Cite&gt;&lt;/EndNote&gt;</w:instrText>
            </w:r>
            <w:r w:rsidR="00BC7E79" w:rsidRPr="00DD6B0E">
              <w:fldChar w:fldCharType="separate"/>
            </w:r>
            <w:r w:rsidR="00FB0C84" w:rsidRPr="00DD6B0E">
              <w:rPr>
                <w:noProof/>
                <w:vertAlign w:val="superscript"/>
              </w:rPr>
              <w:t>9</w:t>
            </w:r>
            <w:r w:rsidR="00BC7E79" w:rsidRPr="00DD6B0E">
              <w:fldChar w:fldCharType="end"/>
            </w:r>
          </w:p>
        </w:tc>
      </w:tr>
      <w:tr w:rsidR="00796686" w:rsidRPr="00DD6B0E" w14:paraId="580CEAB2" w14:textId="77777777" w:rsidTr="001B1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2388F432" w14:textId="77777777" w:rsidR="00796686" w:rsidRPr="00DD6B0E" w:rsidRDefault="00796686" w:rsidP="00E0767E">
            <w:pPr>
              <w:keepNext/>
              <w:keepLines/>
              <w:rPr>
                <w:b w:val="0"/>
              </w:rPr>
            </w:pPr>
            <w:r w:rsidRPr="00DD6B0E">
              <w:rPr>
                <w:b w:val="0"/>
              </w:rPr>
              <w:t xml:space="preserve">National HIV </w:t>
            </w:r>
            <w:r w:rsidR="007D7985" w:rsidRPr="00DD6B0E">
              <w:rPr>
                <w:b w:val="0"/>
              </w:rPr>
              <w:t>T</w:t>
            </w:r>
            <w:r w:rsidRPr="00DD6B0E">
              <w:rPr>
                <w:b w:val="0"/>
              </w:rPr>
              <w:t xml:space="preserve">esting </w:t>
            </w:r>
            <w:r w:rsidR="007D7985" w:rsidRPr="00DD6B0E">
              <w:rPr>
                <w:b w:val="0"/>
              </w:rPr>
              <w:t>S</w:t>
            </w:r>
            <w:r w:rsidRPr="00DD6B0E">
              <w:rPr>
                <w:b w:val="0"/>
              </w:rPr>
              <w:t xml:space="preserve">ervices (HTS) </w:t>
            </w:r>
            <w:r w:rsidR="007D7985" w:rsidRPr="00DD6B0E">
              <w:rPr>
                <w:b w:val="0"/>
              </w:rPr>
              <w:t>P</w:t>
            </w:r>
            <w:r w:rsidRPr="00DD6B0E">
              <w:rPr>
                <w:b w:val="0"/>
              </w:rPr>
              <w:t>olicy</w:t>
            </w:r>
            <w:r w:rsidR="00BC7E79" w:rsidRPr="00DD6B0E">
              <w:rPr>
                <w:b w:val="0"/>
              </w:rPr>
              <w:t xml:space="preserve"> </w:t>
            </w:r>
            <w:r w:rsidR="00BC7E79" w:rsidRPr="00DD6B0E">
              <w:fldChar w:fldCharType="begin"/>
            </w:r>
            <w:r w:rsidR="00FB0C84" w:rsidRPr="00DD6B0E">
              <w:instrText xml:space="preserve"> ADDIN EN.CITE &lt;EndNote&gt;&lt;Cite&gt;&lt;Author&gt;Government of South Africa&lt;/Author&gt;&lt;Year&gt;2016&lt;/Year&gt;&lt;RecNum&gt;39&lt;/RecNum&gt;&lt;DisplayText&gt;&lt;style face="superscript"&gt;18&lt;/style&gt;&lt;/DisplayText&gt;&lt;record&gt;&lt;rec-number&gt;39&lt;/rec-number&gt;&lt;foreign-keys&gt;&lt;key app="EN" db-id="eare2taxlax2sqezt0kv0afm2vr2vt95dwsz" timestamp="1501168093"&gt;39&lt;/key&gt;&lt;/foreign-keys&gt;&lt;ref-type name="Government Document"&gt;46&lt;/ref-type&gt;&lt;contributors&gt;&lt;authors&gt;&lt;author&gt;Government of South Africa,&lt;/author&gt;&lt;/authors&gt;&lt;secondary-authors&gt;&lt;author&gt;Department of Health,&lt;/author&gt;&lt;/secondary-authors&gt;&lt;/contributors&gt;&lt;titles&gt;&lt;title&gt;National HIV Testing Services: Policy&lt;/title&gt;&lt;/titles&gt;&lt;dates&gt;&lt;year&gt;2016&lt;/year&gt;&lt;/dates&gt;&lt;urls&gt;&lt;/urls&gt;&lt;/record&gt;&lt;/Cite&gt;&lt;/EndNote&gt;</w:instrText>
            </w:r>
            <w:r w:rsidR="00BC7E79" w:rsidRPr="00DD6B0E">
              <w:fldChar w:fldCharType="separate"/>
            </w:r>
            <w:r w:rsidR="00FB0C84" w:rsidRPr="00DD6B0E">
              <w:rPr>
                <w:noProof/>
                <w:vertAlign w:val="superscript"/>
              </w:rPr>
              <w:t>18</w:t>
            </w:r>
            <w:r w:rsidR="00BC7E79" w:rsidRPr="00DD6B0E">
              <w:fldChar w:fldCharType="end"/>
            </w:r>
          </w:p>
        </w:tc>
      </w:tr>
      <w:tr w:rsidR="00796686" w:rsidRPr="00DD6B0E" w14:paraId="164899EB" w14:textId="77777777" w:rsidTr="001B19DD">
        <w:tc>
          <w:tcPr>
            <w:cnfStyle w:val="001000000000" w:firstRow="0" w:lastRow="0" w:firstColumn="1" w:lastColumn="0" w:oddVBand="0" w:evenVBand="0" w:oddHBand="0" w:evenHBand="0" w:firstRowFirstColumn="0" w:firstRowLastColumn="0" w:lastRowFirstColumn="0" w:lastRowLastColumn="0"/>
            <w:tcW w:w="9006" w:type="dxa"/>
          </w:tcPr>
          <w:p w14:paraId="029481EA" w14:textId="77777777" w:rsidR="00796686" w:rsidRPr="00DD6B0E" w:rsidRDefault="00796686" w:rsidP="00E0767E">
            <w:pPr>
              <w:keepNext/>
              <w:keepLines/>
              <w:rPr>
                <w:b w:val="0"/>
                <w:vertAlign w:val="superscript"/>
              </w:rPr>
            </w:pPr>
            <w:r w:rsidRPr="00DD6B0E">
              <w:rPr>
                <w:b w:val="0"/>
              </w:rPr>
              <w:t xml:space="preserve">National </w:t>
            </w:r>
            <w:r w:rsidR="007D7985" w:rsidRPr="00DD6B0E">
              <w:rPr>
                <w:b w:val="0"/>
              </w:rPr>
              <w:t>S</w:t>
            </w:r>
            <w:r w:rsidRPr="00DD6B0E">
              <w:rPr>
                <w:b w:val="0"/>
              </w:rPr>
              <w:t xml:space="preserve">trategic </w:t>
            </w:r>
            <w:r w:rsidR="007D7985" w:rsidRPr="00DD6B0E">
              <w:rPr>
                <w:b w:val="0"/>
              </w:rPr>
              <w:t>P</w:t>
            </w:r>
            <w:r w:rsidRPr="00DD6B0E">
              <w:rPr>
                <w:b w:val="0"/>
              </w:rPr>
              <w:t>lan for HIV, TB and STIs, 2017-2022</w:t>
            </w:r>
            <w:r w:rsidR="00BC7E79" w:rsidRPr="00DD6B0E">
              <w:rPr>
                <w:b w:val="0"/>
              </w:rPr>
              <w:t xml:space="preserve"> </w:t>
            </w:r>
            <w:r w:rsidR="00BC7E79" w:rsidRPr="00DD6B0E">
              <w:fldChar w:fldCharType="begin"/>
            </w:r>
            <w:r w:rsidR="00FB0C84" w:rsidRPr="00DD6B0E">
              <w:instrText xml:space="preserve"> ADDIN EN.CITE &lt;EndNote&gt;&lt;Cite&gt;&lt;Author&gt;Government of South Africa&lt;/Author&gt;&lt;Year&gt;2017&lt;/Year&gt;&lt;RecNum&gt;38&lt;/RecNum&gt;&lt;DisplayText&gt;&lt;style face="superscript"&gt;38&lt;/style&gt;&lt;/DisplayText&gt;&lt;record&gt;&lt;rec-number&gt;38&lt;/rec-number&gt;&lt;foreign-keys&gt;&lt;key app="EN" db-id="eare2taxlax2sqezt0kv0afm2vr2vt95dwsz" timestamp="1501168054"&gt;38&lt;/key&gt;&lt;/foreign-keys&gt;&lt;ref-type name="Government Document"&gt;46&lt;/ref-type&gt;&lt;contributors&gt;&lt;authors&gt;&lt;author&gt;Government of South Africa,&lt;/author&gt;&lt;/authors&gt;&lt;secondary-authors&gt;&lt;author&gt;National Department of Health,&lt;/author&gt;&lt;/secondary-authors&gt;&lt;/contributors&gt;&lt;titles&gt;&lt;title&gt;National Strategic Plan for HIV, STIs, and TB 2017-2022&lt;/title&gt;&lt;/titles&gt;&lt;dates&gt;&lt;year&gt;2017&lt;/year&gt;&lt;/dates&gt;&lt;urls&gt;&lt;/urls&gt;&lt;/record&gt;&lt;/Cite&gt;&lt;/EndNote&gt;</w:instrText>
            </w:r>
            <w:r w:rsidR="00BC7E79" w:rsidRPr="00DD6B0E">
              <w:fldChar w:fldCharType="separate"/>
            </w:r>
            <w:r w:rsidR="00FB0C84" w:rsidRPr="00DD6B0E">
              <w:rPr>
                <w:noProof/>
                <w:vertAlign w:val="superscript"/>
              </w:rPr>
              <w:t>38</w:t>
            </w:r>
            <w:r w:rsidR="00BC7E79" w:rsidRPr="00DD6B0E">
              <w:fldChar w:fldCharType="end"/>
            </w:r>
          </w:p>
        </w:tc>
      </w:tr>
      <w:tr w:rsidR="00796686" w:rsidRPr="00DD6B0E" w14:paraId="59D03347" w14:textId="77777777" w:rsidTr="001B1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7A4590C8" w14:textId="77777777" w:rsidR="00796686" w:rsidRPr="00DD6B0E" w:rsidRDefault="00796686" w:rsidP="00E0767E">
            <w:pPr>
              <w:keepNext/>
              <w:keepLines/>
              <w:rPr>
                <w:b w:val="0"/>
              </w:rPr>
            </w:pPr>
            <w:r w:rsidRPr="00DD6B0E">
              <w:rPr>
                <w:b w:val="0"/>
              </w:rPr>
              <w:t xml:space="preserve">Department Basic Education </w:t>
            </w:r>
            <w:r w:rsidR="00531815" w:rsidRPr="00DD6B0E">
              <w:rPr>
                <w:b w:val="0"/>
              </w:rPr>
              <w:t>N</w:t>
            </w:r>
            <w:r w:rsidRPr="00DD6B0E">
              <w:rPr>
                <w:b w:val="0"/>
              </w:rPr>
              <w:t xml:space="preserve">ational </w:t>
            </w:r>
            <w:r w:rsidR="00531815" w:rsidRPr="00DD6B0E">
              <w:rPr>
                <w:b w:val="0"/>
              </w:rPr>
              <w:t>P</w:t>
            </w:r>
            <w:r w:rsidRPr="00DD6B0E">
              <w:rPr>
                <w:b w:val="0"/>
              </w:rPr>
              <w:t>olicy on HIV, STIs and TB</w:t>
            </w:r>
            <w:r w:rsidR="00531815" w:rsidRPr="00DD6B0E">
              <w:rPr>
                <w:b w:val="0"/>
              </w:rPr>
              <w:t xml:space="preserve"> </w:t>
            </w:r>
            <w:r w:rsidR="00531815" w:rsidRPr="00DD6B0E">
              <w:fldChar w:fldCharType="begin"/>
            </w:r>
            <w:r w:rsidR="00FB0C84" w:rsidRPr="00DD6B0E">
              <w:instrText xml:space="preserve"> ADDIN EN.CITE &lt;EndNote&gt;&lt;Cite&gt;&lt;Author&gt;Government of South Africa&lt;/Author&gt;&lt;Year&gt;2017&lt;/Year&gt;&lt;RecNum&gt;42&lt;/RecNum&gt;&lt;DisplayText&gt;&lt;style face="superscript"&gt;13&lt;/style&gt;&lt;/DisplayText&gt;&lt;record&gt;&lt;rec-number&gt;42&lt;/rec-number&gt;&lt;foreign-keys&gt;&lt;key app="EN" db-id="eare2taxlax2sqezt0kv0afm2vr2vt95dwsz" timestamp="1501168541"&gt;42&lt;/key&gt;&lt;/foreign-keys&gt;&lt;ref-type name="Government Document"&gt;46&lt;/ref-type&gt;&lt;contributors&gt;&lt;authors&gt;&lt;author&gt;Government of South Africa,&lt;/author&gt;&lt;/authors&gt;&lt;secondary-authors&gt;&lt;author&gt;Department of Basic Education,&lt;/author&gt;&lt;/secondary-authors&gt;&lt;/contributors&gt;&lt;titles&gt;&lt;title&gt;National Policy on HIV, STI, TB&lt;/title&gt;&lt;/titles&gt;&lt;dates&gt;&lt;year&gt;2017&lt;/year&gt;&lt;/dates&gt;&lt;urls&gt;&lt;/urls&gt;&lt;/record&gt;&lt;/Cite&gt;&lt;/EndNote&gt;</w:instrText>
            </w:r>
            <w:r w:rsidR="00531815" w:rsidRPr="00DD6B0E">
              <w:fldChar w:fldCharType="separate"/>
            </w:r>
            <w:r w:rsidR="00FB0C84" w:rsidRPr="00DD6B0E">
              <w:rPr>
                <w:noProof/>
                <w:vertAlign w:val="superscript"/>
              </w:rPr>
              <w:t>13</w:t>
            </w:r>
            <w:r w:rsidR="00531815" w:rsidRPr="00DD6B0E">
              <w:fldChar w:fldCharType="end"/>
            </w:r>
            <w:r w:rsidRPr="00DD6B0E">
              <w:rPr>
                <w:b w:val="0"/>
              </w:rPr>
              <w:t xml:space="preserve"> and the </w:t>
            </w:r>
            <w:r w:rsidR="00531815" w:rsidRPr="00DD6B0E">
              <w:rPr>
                <w:b w:val="0"/>
              </w:rPr>
              <w:t>National Policy on the P</w:t>
            </w:r>
            <w:r w:rsidRPr="00DD6B0E">
              <w:rPr>
                <w:b w:val="0"/>
              </w:rPr>
              <w:t xml:space="preserve">revention and </w:t>
            </w:r>
            <w:r w:rsidR="00531815" w:rsidRPr="00DD6B0E">
              <w:rPr>
                <w:b w:val="0"/>
              </w:rPr>
              <w:t>M</w:t>
            </w:r>
            <w:r w:rsidRPr="00DD6B0E">
              <w:rPr>
                <w:b w:val="0"/>
              </w:rPr>
              <w:t xml:space="preserve">anagement of </w:t>
            </w:r>
            <w:r w:rsidR="00531815" w:rsidRPr="00DD6B0E">
              <w:rPr>
                <w:b w:val="0"/>
              </w:rPr>
              <w:t>L</w:t>
            </w:r>
            <w:r w:rsidRPr="00DD6B0E">
              <w:rPr>
                <w:b w:val="0"/>
              </w:rPr>
              <w:t xml:space="preserve">earner </w:t>
            </w:r>
            <w:r w:rsidR="00531815" w:rsidRPr="00DD6B0E">
              <w:rPr>
                <w:b w:val="0"/>
              </w:rPr>
              <w:t>P</w:t>
            </w:r>
            <w:r w:rsidRPr="00DD6B0E">
              <w:rPr>
                <w:b w:val="0"/>
              </w:rPr>
              <w:t xml:space="preserve">regnancy in </w:t>
            </w:r>
            <w:r w:rsidR="00531815" w:rsidRPr="00DD6B0E">
              <w:rPr>
                <w:b w:val="0"/>
              </w:rPr>
              <w:t>S</w:t>
            </w:r>
            <w:r w:rsidRPr="00DD6B0E">
              <w:rPr>
                <w:b w:val="0"/>
              </w:rPr>
              <w:t>chools</w:t>
            </w:r>
            <w:r w:rsidR="00531815" w:rsidRPr="00DD6B0E">
              <w:rPr>
                <w:b w:val="0"/>
              </w:rPr>
              <w:t xml:space="preserve"> </w:t>
            </w:r>
            <w:r w:rsidR="00531815" w:rsidRPr="00DD6B0E">
              <w:fldChar w:fldCharType="begin"/>
            </w:r>
            <w:r w:rsidR="00FB0C84" w:rsidRPr="00DD6B0E">
              <w:instrText xml:space="preserve"> ADDIN EN.CITE &lt;EndNote&gt;&lt;Cite&gt;&lt;Author&gt;Government of South Africa&lt;/Author&gt;&lt;Year&gt;2018&lt;/Year&gt;&lt;RecNum&gt;214&lt;/RecNum&gt;&lt;DisplayText&gt;&lt;style face="superscript"&gt;39&lt;/style&gt;&lt;/DisplayText&gt;&lt;record&gt;&lt;rec-number&gt;214&lt;/rec-number&gt;&lt;foreign-keys&gt;&lt;key app="EN" db-id="eare2taxlax2sqezt0kv0afm2vr2vt95dwsz" timestamp="1542354431"&gt;214&lt;/key&gt;&lt;/foreign-keys&gt;&lt;ref-type name="Generic"&gt;13&lt;/ref-type&gt;&lt;contributors&gt;&lt;authors&gt;&lt;author&gt;Government of South Africa, &lt;/author&gt;&lt;/authors&gt;&lt;/contributors&gt;&lt;titles&gt;&lt;title&gt;DBE Draft National Policy on the Prevention and Managemetn of Learner Pregnancy in Schools&lt;/title&gt;&lt;/titles&gt;&lt;dates&gt;&lt;year&gt;2018&lt;/year&gt;&lt;/dates&gt;&lt;pub-location&gt;Pretoria&lt;/pub-location&gt;&lt;publisher&gt;Department of Basic Education, &lt;/publisher&gt;&lt;urls&gt;&lt;related-urls&gt;&lt;url&gt;https://www.education.gov.za/Portals/0/Documents/Policies/Draft%20Pregnancy%20Policy%202018.pdf?ver=2018-06-26-142235-687&lt;/url&gt;&lt;/related-urls&gt;&lt;/urls&gt;&lt;/record&gt;&lt;/Cite&gt;&lt;/EndNote&gt;</w:instrText>
            </w:r>
            <w:r w:rsidR="00531815" w:rsidRPr="00DD6B0E">
              <w:fldChar w:fldCharType="separate"/>
            </w:r>
            <w:r w:rsidR="00FB0C84" w:rsidRPr="00DD6B0E">
              <w:rPr>
                <w:noProof/>
                <w:vertAlign w:val="superscript"/>
              </w:rPr>
              <w:t>39</w:t>
            </w:r>
            <w:r w:rsidR="00531815" w:rsidRPr="00DD6B0E">
              <w:fldChar w:fldCharType="end"/>
            </w:r>
          </w:p>
        </w:tc>
      </w:tr>
      <w:tr w:rsidR="00796686" w:rsidRPr="00DD6B0E" w14:paraId="3917ECF8" w14:textId="77777777" w:rsidTr="001B19DD">
        <w:tc>
          <w:tcPr>
            <w:cnfStyle w:val="001000000000" w:firstRow="0" w:lastRow="0" w:firstColumn="1" w:lastColumn="0" w:oddVBand="0" w:evenVBand="0" w:oddHBand="0" w:evenHBand="0" w:firstRowFirstColumn="0" w:firstRowLastColumn="0" w:lastRowFirstColumn="0" w:lastRowLastColumn="0"/>
            <w:tcW w:w="9006" w:type="dxa"/>
          </w:tcPr>
          <w:p w14:paraId="234C16EB" w14:textId="77777777" w:rsidR="00796686" w:rsidRPr="00DD6B0E" w:rsidRDefault="00796686" w:rsidP="00E0767E">
            <w:pPr>
              <w:keepNext/>
              <w:keepLines/>
              <w:rPr>
                <w:b w:val="0"/>
              </w:rPr>
            </w:pPr>
            <w:r w:rsidRPr="00DD6B0E">
              <w:rPr>
                <w:b w:val="0"/>
              </w:rPr>
              <w:t xml:space="preserve">The South African </w:t>
            </w:r>
            <w:r w:rsidR="007D7985" w:rsidRPr="00DD6B0E">
              <w:rPr>
                <w:b w:val="0"/>
              </w:rPr>
              <w:t>N</w:t>
            </w:r>
            <w:r w:rsidRPr="00DD6B0E">
              <w:rPr>
                <w:b w:val="0"/>
              </w:rPr>
              <w:t xml:space="preserve">ational LGBTI HIV </w:t>
            </w:r>
            <w:r w:rsidR="007D7985" w:rsidRPr="00DD6B0E">
              <w:rPr>
                <w:b w:val="0"/>
              </w:rPr>
              <w:t>P</w:t>
            </w:r>
            <w:r w:rsidRPr="00DD6B0E">
              <w:rPr>
                <w:b w:val="0"/>
              </w:rPr>
              <w:t>lan, 2017-2022</w:t>
            </w:r>
            <w:r w:rsidR="00531815" w:rsidRPr="00DD6B0E">
              <w:rPr>
                <w:b w:val="0"/>
              </w:rPr>
              <w:t xml:space="preserve"> </w:t>
            </w:r>
            <w:r w:rsidR="00531815" w:rsidRPr="00DD6B0E">
              <w:fldChar w:fldCharType="begin"/>
            </w:r>
            <w:r w:rsidR="00FB0C84" w:rsidRPr="00DD6B0E">
              <w:instrText xml:space="preserve"> ADDIN EN.CITE &lt;EndNote&gt;&lt;Cite&gt;&lt;Author&gt;The South African National Aids Council (SANAC)&lt;/Author&gt;&lt;Year&gt;2017&lt;/Year&gt;&lt;RecNum&gt;215&lt;/RecNum&gt;&lt;DisplayText&gt;&lt;style face="superscript"&gt;11&lt;/style&gt;&lt;/DisplayText&gt;&lt;record&gt;&lt;rec-number&gt;215&lt;/rec-number&gt;&lt;foreign-keys&gt;&lt;key app="EN" db-id="eare2taxlax2sqezt0kv0afm2vr2vt95dwsz" timestamp="1542354603"&gt;215&lt;/key&gt;&lt;/foreign-keys&gt;&lt;ref-type name="Generic"&gt;13&lt;/ref-type&gt;&lt;contributors&gt;&lt;authors&gt;&lt;author&gt;The South African National Aids Council (SANAC),&lt;/author&gt;&lt;/authors&gt;&lt;/contributors&gt;&lt;titles&gt;&lt;title&gt;The South African National LGBTI HIV Plan, 2017-2022&lt;/title&gt;&lt;/titles&gt;&lt;dates&gt;&lt;year&gt;2017&lt;/year&gt;&lt;/dates&gt;&lt;pub-location&gt;Pretoria&lt;/pub-location&gt;&lt;urls&gt;&lt;related-urls&gt;&lt;url&gt;http://sanac.org.za/wp-content/uploads/2017/06/LGBTI-HIV-Plan-Final.pdf&lt;/url&gt;&lt;/related-urls&gt;&lt;/urls&gt;&lt;/record&gt;&lt;/Cite&gt;&lt;/EndNote&gt;</w:instrText>
            </w:r>
            <w:r w:rsidR="00531815" w:rsidRPr="00DD6B0E">
              <w:fldChar w:fldCharType="separate"/>
            </w:r>
            <w:r w:rsidR="00FB0C84" w:rsidRPr="00DD6B0E">
              <w:rPr>
                <w:noProof/>
                <w:vertAlign w:val="superscript"/>
              </w:rPr>
              <w:t>11</w:t>
            </w:r>
            <w:r w:rsidR="00531815" w:rsidRPr="00DD6B0E">
              <w:fldChar w:fldCharType="end"/>
            </w:r>
          </w:p>
        </w:tc>
      </w:tr>
      <w:tr w:rsidR="00796686" w:rsidRPr="00DD6B0E" w14:paraId="788A543C" w14:textId="77777777" w:rsidTr="001B1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65EAB764" w14:textId="77777777" w:rsidR="00796686" w:rsidRPr="00DD6B0E" w:rsidRDefault="00796686" w:rsidP="00E0767E">
            <w:pPr>
              <w:keepNext/>
              <w:keepLines/>
              <w:rPr>
                <w:b w:val="0"/>
                <w:vertAlign w:val="superscript"/>
              </w:rPr>
            </w:pPr>
            <w:r w:rsidRPr="00DD6B0E">
              <w:rPr>
                <w:b w:val="0"/>
              </w:rPr>
              <w:t xml:space="preserve">The South African </w:t>
            </w:r>
            <w:r w:rsidR="007D7985" w:rsidRPr="00DD6B0E">
              <w:rPr>
                <w:b w:val="0"/>
              </w:rPr>
              <w:t>N</w:t>
            </w:r>
            <w:r w:rsidRPr="00DD6B0E">
              <w:rPr>
                <w:b w:val="0"/>
              </w:rPr>
              <w:t xml:space="preserve">ational </w:t>
            </w:r>
            <w:r w:rsidR="007D7985" w:rsidRPr="00DD6B0E">
              <w:rPr>
                <w:b w:val="0"/>
              </w:rPr>
              <w:t>S</w:t>
            </w:r>
            <w:r w:rsidRPr="00DD6B0E">
              <w:rPr>
                <w:b w:val="0"/>
              </w:rPr>
              <w:t xml:space="preserve">ex </w:t>
            </w:r>
            <w:r w:rsidR="007D7985" w:rsidRPr="00DD6B0E">
              <w:rPr>
                <w:b w:val="0"/>
              </w:rPr>
              <w:t>W</w:t>
            </w:r>
            <w:r w:rsidRPr="00DD6B0E">
              <w:rPr>
                <w:b w:val="0"/>
              </w:rPr>
              <w:t xml:space="preserve">orker HIV </w:t>
            </w:r>
            <w:r w:rsidR="007D7985" w:rsidRPr="00DD6B0E">
              <w:rPr>
                <w:b w:val="0"/>
              </w:rPr>
              <w:t>P</w:t>
            </w:r>
            <w:r w:rsidRPr="00DD6B0E">
              <w:rPr>
                <w:b w:val="0"/>
              </w:rPr>
              <w:t xml:space="preserve">lan, 2016-2019 </w:t>
            </w:r>
            <w:r w:rsidR="00531815" w:rsidRPr="00DD6B0E">
              <w:fldChar w:fldCharType="begin"/>
            </w:r>
            <w:r w:rsidR="00FB0C84" w:rsidRPr="00DD6B0E">
              <w:instrText xml:space="preserve"> ADDIN EN.CITE &lt;EndNote&gt;&lt;Cite&gt;&lt;Author&gt;The South African National Aids Council (SANAC)&lt;/Author&gt;&lt;Year&gt;2016&lt;/Year&gt;&lt;RecNum&gt;198&lt;/RecNum&gt;&lt;DisplayText&gt;&lt;style face="superscript"&gt;10&lt;/style&gt;&lt;/DisplayText&gt;&lt;record&gt;&lt;rec-number&gt;198&lt;/rec-number&gt;&lt;foreign-keys&gt;&lt;key app="EN" db-id="eare2taxlax2sqezt0kv0afm2vr2vt95dwsz" timestamp="1542270242"&gt;198&lt;/key&gt;&lt;/foreign-keys&gt;&lt;ref-type name="Report"&gt;27&lt;/ref-type&gt;&lt;contributors&gt;&lt;authors&gt;&lt;author&gt;The South African National Aids Council (SANAC),&lt;/author&gt;&lt;/authors&gt;&lt;/contributors&gt;&lt;titles&gt;&lt;title&gt;South African National Sex Worker HIV plan, 2016 – 2019&lt;/title&gt;&lt;/titles&gt;&lt;dates&gt;&lt;year&gt;2016&lt;/year&gt;&lt;/dates&gt;&lt;pub-location&gt;Pretoria&lt;/pub-location&gt;&lt;urls&gt;&lt;related-urls&gt;&lt;url&gt;http://sanac.org.za/wp-content/uploads/2016/03/South-African-National-Sex-Worker-HIV-Plan-2016-2019-FINAL-Launch-Copy....pdf&lt;/url&gt;&lt;/related-urls&gt;&lt;/urls&gt;&lt;/record&gt;&lt;/Cite&gt;&lt;/EndNote&gt;</w:instrText>
            </w:r>
            <w:r w:rsidR="00531815" w:rsidRPr="00DD6B0E">
              <w:fldChar w:fldCharType="separate"/>
            </w:r>
            <w:r w:rsidR="00FB0C84" w:rsidRPr="00DD6B0E">
              <w:rPr>
                <w:noProof/>
                <w:vertAlign w:val="superscript"/>
              </w:rPr>
              <w:t>10</w:t>
            </w:r>
            <w:r w:rsidR="00531815" w:rsidRPr="00DD6B0E">
              <w:fldChar w:fldCharType="end"/>
            </w:r>
          </w:p>
        </w:tc>
      </w:tr>
      <w:tr w:rsidR="00796686" w:rsidRPr="00DD6B0E" w14:paraId="27B6FC3B" w14:textId="77777777" w:rsidTr="001B19DD">
        <w:tc>
          <w:tcPr>
            <w:cnfStyle w:val="001000000000" w:firstRow="0" w:lastRow="0" w:firstColumn="1" w:lastColumn="0" w:oddVBand="0" w:evenVBand="0" w:oddHBand="0" w:evenHBand="0" w:firstRowFirstColumn="0" w:firstRowLastColumn="0" w:lastRowFirstColumn="0" w:lastRowLastColumn="0"/>
            <w:tcW w:w="9006" w:type="dxa"/>
          </w:tcPr>
          <w:p w14:paraId="6DCE8AFD" w14:textId="77777777" w:rsidR="00796686" w:rsidRPr="00DD6B0E" w:rsidRDefault="007D7985" w:rsidP="00E0767E">
            <w:pPr>
              <w:keepNext/>
              <w:keepLines/>
              <w:rPr>
                <w:b w:val="0"/>
              </w:rPr>
            </w:pPr>
            <w:r w:rsidRPr="00DD6B0E">
              <w:rPr>
                <w:b w:val="0"/>
              </w:rPr>
              <w:t xml:space="preserve">National </w:t>
            </w:r>
            <w:r w:rsidR="00531815" w:rsidRPr="00DD6B0E">
              <w:rPr>
                <w:b w:val="0"/>
              </w:rPr>
              <w:t>B</w:t>
            </w:r>
            <w:r w:rsidR="00796686" w:rsidRPr="00DD6B0E">
              <w:rPr>
                <w:b w:val="0"/>
              </w:rPr>
              <w:t xml:space="preserve">reast </w:t>
            </w:r>
            <w:r w:rsidR="00531815" w:rsidRPr="00DD6B0E">
              <w:rPr>
                <w:b w:val="0"/>
              </w:rPr>
              <w:t>C</w:t>
            </w:r>
            <w:r w:rsidR="00796686" w:rsidRPr="00DD6B0E">
              <w:rPr>
                <w:b w:val="0"/>
              </w:rPr>
              <w:t xml:space="preserve">ancer </w:t>
            </w:r>
            <w:r w:rsidR="00531815" w:rsidRPr="00DD6B0E">
              <w:rPr>
                <w:b w:val="0"/>
              </w:rPr>
              <w:t>P</w:t>
            </w:r>
            <w:r w:rsidR="00796686" w:rsidRPr="00DD6B0E">
              <w:rPr>
                <w:b w:val="0"/>
              </w:rPr>
              <w:t xml:space="preserve">revention and </w:t>
            </w:r>
            <w:r w:rsidR="00531815" w:rsidRPr="00DD6B0E">
              <w:rPr>
                <w:b w:val="0"/>
              </w:rPr>
              <w:t>C</w:t>
            </w:r>
            <w:r w:rsidR="00796686" w:rsidRPr="00DD6B0E">
              <w:rPr>
                <w:b w:val="0"/>
              </w:rPr>
              <w:t xml:space="preserve">ontrol </w:t>
            </w:r>
            <w:r w:rsidR="00531815" w:rsidRPr="00DD6B0E">
              <w:rPr>
                <w:b w:val="0"/>
              </w:rPr>
              <w:t>P</w:t>
            </w:r>
            <w:r w:rsidR="00796686" w:rsidRPr="00DD6B0E">
              <w:rPr>
                <w:b w:val="0"/>
              </w:rPr>
              <w:t>olicy</w:t>
            </w:r>
            <w:r w:rsidRPr="00DD6B0E">
              <w:rPr>
                <w:b w:val="0"/>
              </w:rPr>
              <w:t xml:space="preserve"> </w:t>
            </w:r>
            <w:r w:rsidRPr="00DD6B0E">
              <w:fldChar w:fldCharType="begin"/>
            </w:r>
            <w:r w:rsidR="00FB0C84" w:rsidRPr="00DD6B0E">
              <w:instrText xml:space="preserve"> ADDIN EN.CITE &lt;EndNote&gt;&lt;Cite&gt;&lt;Author&gt;Government of South Africa&lt;/Author&gt;&lt;Year&gt;2017&lt;/Year&gt;&lt;RecNum&gt;216&lt;/RecNum&gt;&lt;DisplayText&gt;&lt;style face="superscript"&gt;40&lt;/style&gt;&lt;/DisplayText&gt;&lt;record&gt;&lt;rec-number&gt;216&lt;/rec-number&gt;&lt;foreign-keys&gt;&lt;key app="EN" db-id="eare2taxlax2sqezt0kv0afm2vr2vt95dwsz" timestamp="1542355289"&gt;216&lt;/key&gt;&lt;/foreign-keys&gt;&lt;ref-type name="Generic"&gt;13&lt;/ref-type&gt;&lt;contributors&gt;&lt;authors&gt;&lt;author&gt;Government of South Africa,&lt;/author&gt;&lt;/authors&gt;&lt;/contributors&gt;&lt;titles&gt;&lt;title&gt;Breast Cancer Prevention and Control Policy&lt;/title&gt;&lt;/titles&gt;&lt;dates&gt;&lt;year&gt;2017&lt;/year&gt;&lt;/dates&gt;&lt;pub-location&gt;Pretoria&lt;/pub-location&gt;&lt;publisher&gt;National Department of Health&lt;/publisher&gt;&lt;urls&gt;&lt;related-urls&gt;&lt;url&gt;http://www.health.gov.za/index.php/shortcodes/2015-03-29-10-42-47/2015-04-30-08-18-10/2015-04-30-08-24-27?download=2300:breast-cancer-policy-2017&lt;/url&gt;&lt;/related-urls&gt;&lt;/urls&gt;&lt;/record&gt;&lt;/Cite&gt;&lt;/EndNote&gt;</w:instrText>
            </w:r>
            <w:r w:rsidRPr="00DD6B0E">
              <w:fldChar w:fldCharType="separate"/>
            </w:r>
            <w:r w:rsidR="00FB0C84" w:rsidRPr="00DD6B0E">
              <w:rPr>
                <w:noProof/>
                <w:vertAlign w:val="superscript"/>
              </w:rPr>
              <w:t>40</w:t>
            </w:r>
            <w:r w:rsidRPr="00DD6B0E">
              <w:fldChar w:fldCharType="end"/>
            </w:r>
          </w:p>
        </w:tc>
      </w:tr>
      <w:tr w:rsidR="00796686" w:rsidRPr="00DD6B0E" w14:paraId="70D4A7B1" w14:textId="77777777" w:rsidTr="001B1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31F721B3" w14:textId="77777777" w:rsidR="00796686" w:rsidRPr="00DD6B0E" w:rsidRDefault="007D7985" w:rsidP="00E0767E">
            <w:pPr>
              <w:keepNext/>
              <w:keepLines/>
              <w:rPr>
                <w:b w:val="0"/>
              </w:rPr>
            </w:pPr>
            <w:r w:rsidRPr="00DD6B0E">
              <w:rPr>
                <w:b w:val="0"/>
              </w:rPr>
              <w:t>National</w:t>
            </w:r>
            <w:r w:rsidR="00796686" w:rsidRPr="00DD6B0E">
              <w:rPr>
                <w:b w:val="0"/>
              </w:rPr>
              <w:t xml:space="preserve"> </w:t>
            </w:r>
            <w:r w:rsidRPr="00DD6B0E">
              <w:rPr>
                <w:b w:val="0"/>
              </w:rPr>
              <w:t>C</w:t>
            </w:r>
            <w:r w:rsidR="00796686" w:rsidRPr="00DD6B0E">
              <w:rPr>
                <w:b w:val="0"/>
              </w:rPr>
              <w:t xml:space="preserve">ervical </w:t>
            </w:r>
            <w:r w:rsidRPr="00DD6B0E">
              <w:rPr>
                <w:b w:val="0"/>
              </w:rPr>
              <w:t>C</w:t>
            </w:r>
            <w:r w:rsidR="00796686" w:rsidRPr="00DD6B0E">
              <w:rPr>
                <w:b w:val="0"/>
              </w:rPr>
              <w:t xml:space="preserve">ancer and </w:t>
            </w:r>
            <w:r w:rsidRPr="00DD6B0E">
              <w:rPr>
                <w:b w:val="0"/>
              </w:rPr>
              <w:t>C</w:t>
            </w:r>
            <w:r w:rsidR="00796686" w:rsidRPr="00DD6B0E">
              <w:rPr>
                <w:b w:val="0"/>
              </w:rPr>
              <w:t xml:space="preserve">ontrol </w:t>
            </w:r>
            <w:r w:rsidRPr="00DD6B0E">
              <w:rPr>
                <w:b w:val="0"/>
              </w:rPr>
              <w:t>P</w:t>
            </w:r>
            <w:r w:rsidR="00796686" w:rsidRPr="00DD6B0E">
              <w:rPr>
                <w:b w:val="0"/>
              </w:rPr>
              <w:t xml:space="preserve">olicy </w:t>
            </w:r>
            <w:r w:rsidRPr="00DD6B0E">
              <w:fldChar w:fldCharType="begin"/>
            </w:r>
            <w:r w:rsidR="00FB0C84" w:rsidRPr="00DD6B0E">
              <w:instrText xml:space="preserve"> ADDIN EN.CITE &lt;EndNote&gt;&lt;Cite&gt;&lt;Author&gt;Government of South Africa&lt;/Author&gt;&lt;Year&gt;2017&lt;/Year&gt;&lt;RecNum&gt;217&lt;/RecNum&gt;&lt;DisplayText&gt;&lt;style face="superscript"&gt;41&lt;/style&gt;&lt;/DisplayText&gt;&lt;record&gt;&lt;rec-number&gt;217&lt;/rec-number&gt;&lt;foreign-keys&gt;&lt;key app="EN" db-id="eare2taxlax2sqezt0kv0afm2vr2vt95dwsz" timestamp="1542355573"&gt;217&lt;/key&gt;&lt;/foreign-keys&gt;&lt;ref-type name="Generic"&gt;13&lt;/ref-type&gt;&lt;contributors&gt;&lt;authors&gt;&lt;author&gt;Government of South Africa,&lt;/author&gt;&lt;/authors&gt;&lt;/contributors&gt;&lt;titles&gt;&lt;title&gt;Cervical Cancer Prevention and Control Policy&lt;/title&gt;&lt;/titles&gt;&lt;dates&gt;&lt;year&gt;2017&lt;/year&gt;&lt;/dates&gt;&lt;pub-location&gt;Pretoria&lt;/pub-location&gt;&lt;publisher&gt;National Department of Health&lt;/publisher&gt;&lt;urls&gt;&lt;related-urls&gt;&lt;url&gt;http://www.health.gov.za/index.php/2014-08-15-12-53-24?download=1393:cervical-cancer-policy-pdf&lt;/url&gt;&lt;/related-urls&gt;&lt;/urls&gt;&lt;/record&gt;&lt;/Cite&gt;&lt;/EndNote&gt;</w:instrText>
            </w:r>
            <w:r w:rsidRPr="00DD6B0E">
              <w:fldChar w:fldCharType="separate"/>
            </w:r>
            <w:r w:rsidR="00FB0C84" w:rsidRPr="00DD6B0E">
              <w:rPr>
                <w:noProof/>
                <w:vertAlign w:val="superscript"/>
              </w:rPr>
              <w:t>41</w:t>
            </w:r>
            <w:r w:rsidRPr="00DD6B0E">
              <w:fldChar w:fldCharType="end"/>
            </w:r>
          </w:p>
        </w:tc>
      </w:tr>
      <w:tr w:rsidR="00796686" w:rsidRPr="00DD6B0E" w14:paraId="02DED36E" w14:textId="77777777" w:rsidTr="001B19DD">
        <w:tc>
          <w:tcPr>
            <w:cnfStyle w:val="001000000000" w:firstRow="0" w:lastRow="0" w:firstColumn="1" w:lastColumn="0" w:oddVBand="0" w:evenVBand="0" w:oddHBand="0" w:evenHBand="0" w:firstRowFirstColumn="0" w:firstRowLastColumn="0" w:lastRowFirstColumn="0" w:lastRowLastColumn="0"/>
            <w:tcW w:w="9006" w:type="dxa"/>
          </w:tcPr>
          <w:p w14:paraId="29321F13" w14:textId="77777777" w:rsidR="00796686" w:rsidRPr="00DD6B0E" w:rsidRDefault="00796686" w:rsidP="00E0767E">
            <w:pPr>
              <w:keepNext/>
              <w:keepLines/>
              <w:rPr>
                <w:b w:val="0"/>
              </w:rPr>
            </w:pPr>
            <w:r w:rsidRPr="00DD6B0E">
              <w:rPr>
                <w:b w:val="0"/>
              </w:rPr>
              <w:t xml:space="preserve">Health </w:t>
            </w:r>
            <w:r w:rsidR="007D7985" w:rsidRPr="00DD6B0E">
              <w:rPr>
                <w:b w:val="0"/>
              </w:rPr>
              <w:t>S</w:t>
            </w:r>
            <w:r w:rsidRPr="00DD6B0E">
              <w:rPr>
                <w:b w:val="0"/>
              </w:rPr>
              <w:t xml:space="preserve">ector HIV </w:t>
            </w:r>
            <w:r w:rsidR="007D7985" w:rsidRPr="00DD6B0E">
              <w:rPr>
                <w:b w:val="0"/>
              </w:rPr>
              <w:t>P</w:t>
            </w:r>
            <w:r w:rsidRPr="00DD6B0E">
              <w:rPr>
                <w:b w:val="0"/>
              </w:rPr>
              <w:t>revention</w:t>
            </w:r>
            <w:r w:rsidR="00115EEF" w:rsidRPr="00DD6B0E">
              <w:rPr>
                <w:b w:val="0"/>
              </w:rPr>
              <w:t xml:space="preserve"> Strategy 2016 </w:t>
            </w:r>
            <w:r w:rsidR="00115EEF" w:rsidRPr="00DD6B0E">
              <w:fldChar w:fldCharType="begin"/>
            </w:r>
            <w:r w:rsidR="00FB0C84" w:rsidRPr="00DD6B0E">
              <w:instrText xml:space="preserve"> ADDIN EN.CITE &lt;EndNote&gt;&lt;Cite&gt;&lt;Author&gt;Government of South Africa&lt;/Author&gt;&lt;Year&gt;2016&lt;/Year&gt;&lt;RecNum&gt;218&lt;/RecNum&gt;&lt;DisplayText&gt;&lt;style face="superscript"&gt;42&lt;/style&gt;&lt;/DisplayText&gt;&lt;record&gt;&lt;rec-number&gt;218&lt;/rec-number&gt;&lt;foreign-keys&gt;&lt;key app="EN" db-id="eare2taxlax2sqezt0kv0afm2vr2vt95dwsz" timestamp="1542355830"&gt;218&lt;/key&gt;&lt;/foreign-keys&gt;&lt;ref-type name="Generic"&gt;13&lt;/ref-type&gt;&lt;contributors&gt;&lt;authors&gt;&lt;author&gt;Government of South Africa,&lt;/author&gt;&lt;/authors&gt;&lt;/contributors&gt;&lt;titles&gt;&lt;title&gt;Health Sector HIV Prevention Strategy&lt;/title&gt;&lt;/titles&gt;&lt;dates&gt;&lt;year&gt;2016&lt;/year&gt;&lt;/dates&gt;&lt;pub-location&gt;Pretoria&lt;/pub-location&gt;&lt;publisher&gt;National Department of Health&lt;/publisher&gt;&lt;urls&gt;&lt;related-urls&gt;&lt;url&gt;http://www.health.gov.za/index.php/2014-03-17-09-09-38/strategic-documents/category/266-2016-str?download=1821:sectorhivprevention&lt;/url&gt;&lt;/related-urls&gt;&lt;/urls&gt;&lt;/record&gt;&lt;/Cite&gt;&lt;/EndNote&gt;</w:instrText>
            </w:r>
            <w:r w:rsidR="00115EEF" w:rsidRPr="00DD6B0E">
              <w:fldChar w:fldCharType="separate"/>
            </w:r>
            <w:r w:rsidR="00FB0C84" w:rsidRPr="00DD6B0E">
              <w:rPr>
                <w:noProof/>
                <w:vertAlign w:val="superscript"/>
              </w:rPr>
              <w:t>42</w:t>
            </w:r>
            <w:r w:rsidR="00115EEF" w:rsidRPr="00DD6B0E">
              <w:fldChar w:fldCharType="end"/>
            </w:r>
          </w:p>
        </w:tc>
      </w:tr>
      <w:tr w:rsidR="00796686" w:rsidRPr="00DD6B0E" w14:paraId="77195321" w14:textId="77777777" w:rsidTr="001B19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3961C6ED" w14:textId="77777777" w:rsidR="00796686" w:rsidRPr="00DD6B0E" w:rsidRDefault="00796686" w:rsidP="009F3DA4">
            <w:pPr>
              <w:keepNext/>
              <w:keepLines/>
              <w:rPr>
                <w:b w:val="0"/>
                <w:vertAlign w:val="superscript"/>
              </w:rPr>
            </w:pPr>
            <w:r w:rsidRPr="00DD6B0E">
              <w:rPr>
                <w:b w:val="0"/>
              </w:rPr>
              <w:t xml:space="preserve">Choice on </w:t>
            </w:r>
            <w:r w:rsidR="007D7985" w:rsidRPr="00DD6B0E">
              <w:rPr>
                <w:b w:val="0"/>
              </w:rPr>
              <w:t>T</w:t>
            </w:r>
            <w:r w:rsidRPr="00DD6B0E">
              <w:rPr>
                <w:b w:val="0"/>
              </w:rPr>
              <w:t xml:space="preserve">ermination of </w:t>
            </w:r>
            <w:r w:rsidR="007D7985" w:rsidRPr="00DD6B0E">
              <w:rPr>
                <w:b w:val="0"/>
              </w:rPr>
              <w:t>P</w:t>
            </w:r>
            <w:r w:rsidRPr="00DD6B0E">
              <w:rPr>
                <w:b w:val="0"/>
              </w:rPr>
              <w:t xml:space="preserve">regnancy Act and CTOP Amendment </w:t>
            </w:r>
            <w:r w:rsidR="007D7985" w:rsidRPr="00DD6B0E">
              <w:rPr>
                <w:b w:val="0"/>
              </w:rPr>
              <w:t>B</w:t>
            </w:r>
            <w:r w:rsidRPr="00DD6B0E">
              <w:rPr>
                <w:b w:val="0"/>
              </w:rPr>
              <w:t>ill 200</w:t>
            </w:r>
            <w:r w:rsidR="009F3DA4">
              <w:rPr>
                <w:b w:val="0"/>
              </w:rPr>
              <w:t>4</w:t>
            </w:r>
            <w:r w:rsidR="00115EEF" w:rsidRPr="00DD6B0E">
              <w:rPr>
                <w:b w:val="0"/>
              </w:rPr>
              <w:t xml:space="preserve"> [</w:t>
            </w:r>
            <w:r w:rsidR="00115EEF" w:rsidRPr="00DD6B0E">
              <w:rPr>
                <w:b w:val="0"/>
                <w:highlight w:val="yellow"/>
              </w:rPr>
              <w:t>REF</w:t>
            </w:r>
            <w:r w:rsidR="00115EEF" w:rsidRPr="00DD6B0E">
              <w:rPr>
                <w:b w:val="0"/>
              </w:rPr>
              <w:t>]</w:t>
            </w:r>
          </w:p>
        </w:tc>
      </w:tr>
    </w:tbl>
    <w:p w14:paraId="21971273" w14:textId="77777777" w:rsidR="00796686" w:rsidRPr="00DD6B0E" w:rsidRDefault="00796686" w:rsidP="0079668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350"/>
      </w:tblGrid>
      <w:tr w:rsidR="005B43D4" w:rsidRPr="00DD6B0E" w14:paraId="3EE1270F" w14:textId="77777777" w:rsidTr="005B43D4">
        <w:tc>
          <w:tcPr>
            <w:tcW w:w="9350" w:type="dxa"/>
            <w:shd w:val="clear" w:color="auto" w:fill="E2EFD9" w:themeFill="accent6" w:themeFillTint="33"/>
          </w:tcPr>
          <w:p w14:paraId="3BAB8A30" w14:textId="77777777" w:rsidR="005B43D4" w:rsidRPr="00DD6B0E" w:rsidRDefault="005B43D4" w:rsidP="00796686">
            <w:pPr>
              <w:rPr>
                <w:sz w:val="21"/>
              </w:rPr>
            </w:pPr>
            <w:r w:rsidRPr="00DD6B0E">
              <w:rPr>
                <w:sz w:val="21"/>
              </w:rPr>
              <w:t xml:space="preserve">Building upon the 2011 </w:t>
            </w:r>
            <w:r w:rsidRPr="00DD6B0E">
              <w:rPr>
                <w:i/>
                <w:sz w:val="21"/>
              </w:rPr>
              <w:t xml:space="preserve">NDOH </w:t>
            </w:r>
            <w:r w:rsidRPr="00DD6B0E">
              <w:rPr>
                <w:i/>
                <w:sz w:val="21"/>
                <w:lang w:eastAsia="en-GB"/>
              </w:rPr>
              <w:t>Sexual and Reproductive Health and Rights: Fulfilling our commitments 2011-2022</w:t>
            </w:r>
            <w:r w:rsidRPr="00DD6B0E">
              <w:rPr>
                <w:sz w:val="21"/>
                <w:lang w:eastAsia="en-GB"/>
              </w:rPr>
              <w:t>,</w:t>
            </w:r>
            <w:r w:rsidRPr="00DD6B0E">
              <w:rPr>
                <w:rStyle w:val="EndnoteReference"/>
                <w:sz w:val="21"/>
              </w:rPr>
              <w:t xml:space="preserve"> </w:t>
            </w:r>
            <w:r w:rsidRPr="00DD6B0E">
              <w:rPr>
                <w:sz w:val="21"/>
              </w:rPr>
              <w:fldChar w:fldCharType="begin"/>
            </w:r>
            <w:r w:rsidR="00FB0C84" w:rsidRPr="00DD6B0E">
              <w:rPr>
                <w:sz w:val="21"/>
              </w:rPr>
              <w:instrText xml:space="preserve"> ADDIN EN.CITE &lt;EndNote&gt;&lt;Cite&gt;&lt;Author&gt;National Department of Health&lt;/Author&gt;&lt;Year&gt;2011&lt;/Year&gt;&lt;RecNum&gt;210&lt;/RecNum&gt;&lt;DisplayText&gt;&lt;style face="superscript"&gt;35&lt;/style&gt;&lt;/DisplayText&gt;&lt;record&gt;&lt;rec-number&gt;210&lt;/rec-number&gt;&lt;foreign-keys&gt;&lt;key app="EN" db-id="eare2taxlax2sqezt0kv0afm2vr2vt95dwsz" timestamp="1542351297"&gt;210&lt;/key&gt;&lt;/foreign-keys&gt;&lt;ref-type name="Generic"&gt;13&lt;/ref-type&gt;&lt;contributors&gt;&lt;authors&gt;&lt;author&gt;National Department of Health,&lt;/author&gt;&lt;/authors&gt;&lt;/contributors&gt;&lt;titles&gt;&lt;title&gt;Sexual and Reproductive Health and Rights: Fulfilling our Commitments, 2011-2021 and Beyond&lt;/title&gt;&lt;/titles&gt;&lt;dates&gt;&lt;year&gt;2011&lt;/year&gt;&lt;/dates&gt;&lt;pub-location&gt;Pretoria&lt;/pub-location&gt;&lt;urls&gt;&lt;related-urls&gt;&lt;url&gt;http://www.agenda.org.za/wp-content/uploads/2012/09/SRHR-Fulfilling-our-Commitments.pdf&lt;/url&gt;&lt;/related-urls&gt;&lt;/urls&gt;&lt;/record&gt;&lt;/Cite&gt;&lt;/EndNote&gt;</w:instrText>
            </w:r>
            <w:r w:rsidRPr="00DD6B0E">
              <w:rPr>
                <w:sz w:val="21"/>
              </w:rPr>
              <w:fldChar w:fldCharType="separate"/>
            </w:r>
            <w:r w:rsidR="00FB0C84" w:rsidRPr="00DD6B0E">
              <w:rPr>
                <w:noProof/>
                <w:sz w:val="21"/>
                <w:vertAlign w:val="superscript"/>
              </w:rPr>
              <w:t>35</w:t>
            </w:r>
            <w:r w:rsidRPr="00DD6B0E">
              <w:rPr>
                <w:sz w:val="21"/>
              </w:rPr>
              <w:fldChar w:fldCharType="end"/>
            </w:r>
            <w:r w:rsidRPr="00DD6B0E">
              <w:rPr>
                <w:sz w:val="21"/>
                <w:lang w:eastAsia="en-GB"/>
              </w:rPr>
              <w:t xml:space="preserve"> components of </w:t>
            </w:r>
            <w:r w:rsidRPr="00DD6B0E">
              <w:rPr>
                <w:sz w:val="21"/>
              </w:rPr>
              <w:t>SRH</w:t>
            </w:r>
            <w:r w:rsidR="00D00936" w:rsidRPr="00DD6B0E">
              <w:rPr>
                <w:sz w:val="21"/>
              </w:rPr>
              <w:t>R</w:t>
            </w:r>
            <w:r w:rsidRPr="00DD6B0E">
              <w:rPr>
                <w:sz w:val="21"/>
              </w:rPr>
              <w:t xml:space="preserve"> services will focus on the key focus areas</w:t>
            </w:r>
            <w:r w:rsidR="00F12E48" w:rsidRPr="00DD6B0E">
              <w:rPr>
                <w:sz w:val="21"/>
              </w:rPr>
              <w:t xml:space="preserve"> detailed in Section 3.4 below</w:t>
            </w:r>
            <w:r w:rsidRPr="00DD6B0E">
              <w:rPr>
                <w:sz w:val="21"/>
              </w:rPr>
              <w:t xml:space="preserve">. </w:t>
            </w:r>
          </w:p>
        </w:tc>
      </w:tr>
    </w:tbl>
    <w:p w14:paraId="5EA43933" w14:textId="77777777" w:rsidR="00796686" w:rsidRPr="00DD6B0E" w:rsidRDefault="00796686" w:rsidP="00796686"/>
    <w:p w14:paraId="5D332FB2" w14:textId="77777777" w:rsidR="00F12E48" w:rsidRPr="00DD6B0E" w:rsidRDefault="00F12E48" w:rsidP="00F12E48">
      <w:pPr>
        <w:rPr>
          <w:highlight w:val="lightGray"/>
        </w:rPr>
      </w:pPr>
    </w:p>
    <w:p w14:paraId="0FB99529" w14:textId="77777777" w:rsidR="00F12E48" w:rsidRPr="00DD6B0E" w:rsidRDefault="00F12E48" w:rsidP="00F12E48">
      <w:r w:rsidRPr="00DD6B0E">
        <w:t xml:space="preserve">This SRHR Policy </w:t>
      </w:r>
      <w:r w:rsidR="00DD2FF1" w:rsidRPr="00DD6B0E">
        <w:t xml:space="preserve">provides </w:t>
      </w:r>
      <w:r w:rsidR="00F02507" w:rsidRPr="00DD6B0E">
        <w:t>an overarching</w:t>
      </w:r>
      <w:r w:rsidR="00DD2FF1" w:rsidRPr="00DD6B0E">
        <w:t xml:space="preserve"> </w:t>
      </w:r>
      <w:r w:rsidR="00F02507" w:rsidRPr="00DD6B0E">
        <w:t xml:space="preserve">foundation </w:t>
      </w:r>
      <w:r w:rsidR="00DD2FF1" w:rsidRPr="00DD6B0E">
        <w:t xml:space="preserve">for the </w:t>
      </w:r>
      <w:r w:rsidR="00F02507" w:rsidRPr="00DD6B0E">
        <w:t>SRH</w:t>
      </w:r>
      <w:r w:rsidR="00D00936" w:rsidRPr="00DD6B0E">
        <w:t>R</w:t>
      </w:r>
      <w:r w:rsidR="00F02507" w:rsidRPr="00DD6B0E">
        <w:t xml:space="preserve"> service specific </w:t>
      </w:r>
      <w:r w:rsidR="00DD2FF1" w:rsidRPr="00DD6B0E">
        <w:t xml:space="preserve">clinical guidelines </w:t>
      </w:r>
      <w:r w:rsidR="00F02507" w:rsidRPr="00DD6B0E">
        <w:t xml:space="preserve">listed in the following table. </w:t>
      </w:r>
    </w:p>
    <w:p w14:paraId="5D9C0309" w14:textId="77777777" w:rsidR="00F12E48" w:rsidRPr="00DD6B0E" w:rsidRDefault="00F12E48" w:rsidP="00F12E48"/>
    <w:p w14:paraId="452D5280" w14:textId="77777777" w:rsidR="001C7C3D" w:rsidRPr="00DD6B0E" w:rsidRDefault="001C7C3D" w:rsidP="001C7C3D">
      <w:pPr>
        <w:pStyle w:val="Caption"/>
        <w:keepNext/>
      </w:pPr>
      <w:bookmarkStart w:id="74" w:name="_Ref530391679"/>
      <w:bookmarkStart w:id="75" w:name="_Toc2868819"/>
      <w:r w:rsidRPr="00DD6B0E">
        <w:lastRenderedPageBreak/>
        <w:t xml:space="preserve">Table </w:t>
      </w:r>
      <w:r w:rsidRPr="00DD6B0E">
        <w:fldChar w:fldCharType="begin"/>
      </w:r>
      <w:r w:rsidRPr="00DD6B0E">
        <w:instrText xml:space="preserve"> SEQ Table \* ARABIC </w:instrText>
      </w:r>
      <w:r w:rsidRPr="00DD6B0E">
        <w:fldChar w:fldCharType="separate"/>
      </w:r>
      <w:r w:rsidRPr="00DD6B0E">
        <w:rPr>
          <w:noProof/>
        </w:rPr>
        <w:t>5</w:t>
      </w:r>
      <w:r w:rsidRPr="00DD6B0E">
        <w:fldChar w:fldCharType="end"/>
      </w:r>
      <w:bookmarkEnd w:id="74"/>
      <w:r w:rsidRPr="00DD6B0E">
        <w:t>. Alignment with national service specific guidelines</w:t>
      </w:r>
      <w:bookmarkEnd w:id="75"/>
    </w:p>
    <w:tbl>
      <w:tblPr>
        <w:tblStyle w:val="GridTable4-Accent3"/>
        <w:tblW w:w="0" w:type="auto"/>
        <w:tblLook w:val="04A0" w:firstRow="1" w:lastRow="0" w:firstColumn="1" w:lastColumn="0" w:noHBand="0" w:noVBand="1"/>
      </w:tblPr>
      <w:tblGrid>
        <w:gridCol w:w="9006"/>
      </w:tblGrid>
      <w:tr w:rsidR="00F02507" w:rsidRPr="00DD6B0E" w14:paraId="2BCCBC9D" w14:textId="77777777" w:rsidTr="008C5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76C2D75B" w14:textId="77777777" w:rsidR="00F02507" w:rsidRPr="00DD6B0E" w:rsidRDefault="00F02507" w:rsidP="008C5F31">
            <w:pPr>
              <w:keepNext/>
              <w:keepLines/>
              <w:rPr>
                <w:color w:val="2F5496" w:themeColor="accent1" w:themeShade="BF"/>
              </w:rPr>
            </w:pPr>
            <w:r w:rsidRPr="00DD6B0E">
              <w:t>South African national service specific guidelines</w:t>
            </w:r>
          </w:p>
        </w:tc>
      </w:tr>
      <w:tr w:rsidR="009F3DA4" w:rsidRPr="00DD6B0E" w14:paraId="2B002CC2" w14:textId="77777777" w:rsidTr="008C5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686CA4EE" w14:textId="77777777" w:rsidR="009F3DA4" w:rsidRPr="00DD6B0E" w:rsidRDefault="009F3DA4" w:rsidP="009F3DA4">
            <w:pPr>
              <w:spacing w:line="240" w:lineRule="auto"/>
              <w:rPr>
                <w:b w:val="0"/>
              </w:rPr>
            </w:pPr>
            <w:r w:rsidRPr="00372FC5">
              <w:t>National Clinical Guideline for Contraception (2019)</w:t>
            </w:r>
          </w:p>
        </w:tc>
      </w:tr>
      <w:tr w:rsidR="009F3DA4" w:rsidRPr="00DD6B0E" w14:paraId="6662667B" w14:textId="77777777" w:rsidTr="008C5F31">
        <w:tc>
          <w:tcPr>
            <w:cnfStyle w:val="001000000000" w:firstRow="0" w:lastRow="0" w:firstColumn="1" w:lastColumn="0" w:oddVBand="0" w:evenVBand="0" w:oddHBand="0" w:evenHBand="0" w:firstRowFirstColumn="0" w:firstRowLastColumn="0" w:lastRowFirstColumn="0" w:lastRowLastColumn="0"/>
            <w:tcW w:w="9006" w:type="dxa"/>
          </w:tcPr>
          <w:p w14:paraId="40C1D057" w14:textId="77777777" w:rsidR="009F3DA4" w:rsidRPr="00DD6B0E" w:rsidRDefault="009F3DA4" w:rsidP="009F3DA4">
            <w:pPr>
              <w:spacing w:line="240" w:lineRule="auto"/>
              <w:rPr>
                <w:b w:val="0"/>
              </w:rPr>
            </w:pPr>
            <w:r w:rsidRPr="00372FC5">
              <w:t>National Guideline for Implementation of Choice on Termination of Pregnancy Act (2019)</w:t>
            </w:r>
          </w:p>
        </w:tc>
      </w:tr>
      <w:tr w:rsidR="009F3DA4" w:rsidRPr="00DD6B0E" w14:paraId="3ED4CC4C" w14:textId="77777777" w:rsidTr="008C5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68026475" w14:textId="77777777" w:rsidR="009F3DA4" w:rsidRPr="00DD6B0E" w:rsidRDefault="009F3DA4" w:rsidP="009F3DA4">
            <w:pPr>
              <w:spacing w:line="240" w:lineRule="auto"/>
              <w:rPr>
                <w:b w:val="0"/>
              </w:rPr>
            </w:pPr>
            <w:r w:rsidRPr="00372FC5">
              <w:t xml:space="preserve">National </w:t>
            </w:r>
            <w:r w:rsidR="00F6658C" w:rsidRPr="00372FC5">
              <w:t>Clinical</w:t>
            </w:r>
            <w:r w:rsidRPr="00372FC5">
              <w:t xml:space="preserve"> Guideline for Safe Conception and Infertility (2019)</w:t>
            </w:r>
          </w:p>
        </w:tc>
      </w:tr>
      <w:tr w:rsidR="009F3DA4" w:rsidRPr="00DD6B0E" w14:paraId="2FB5E1EF" w14:textId="77777777" w:rsidTr="008C5F31">
        <w:tc>
          <w:tcPr>
            <w:cnfStyle w:val="001000000000" w:firstRow="0" w:lastRow="0" w:firstColumn="1" w:lastColumn="0" w:oddVBand="0" w:evenVBand="0" w:oddHBand="0" w:evenHBand="0" w:firstRowFirstColumn="0" w:firstRowLastColumn="0" w:lastRowFirstColumn="0" w:lastRowLastColumn="0"/>
            <w:tcW w:w="9006" w:type="dxa"/>
          </w:tcPr>
          <w:p w14:paraId="04AE59C1" w14:textId="77777777" w:rsidR="009F3DA4" w:rsidRPr="00DD6B0E" w:rsidRDefault="009F3DA4" w:rsidP="009F3DA4">
            <w:pPr>
              <w:spacing w:line="240" w:lineRule="auto"/>
              <w:rPr>
                <w:b w:val="0"/>
              </w:rPr>
            </w:pPr>
            <w:r w:rsidRPr="00372FC5">
              <w:t>Sexually Transmitted Infections Management Guidelines (2015)</w:t>
            </w:r>
          </w:p>
        </w:tc>
      </w:tr>
      <w:tr w:rsidR="009F3DA4" w:rsidRPr="00DD6B0E" w14:paraId="4E7113A8" w14:textId="77777777" w:rsidTr="008C5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6FA956BA" w14:textId="77777777" w:rsidR="009F3DA4" w:rsidRPr="00DD6B0E" w:rsidRDefault="009F3DA4" w:rsidP="009F3DA4">
            <w:pPr>
              <w:spacing w:line="240" w:lineRule="auto"/>
              <w:rPr>
                <w:b w:val="0"/>
              </w:rPr>
            </w:pPr>
            <w:r w:rsidRPr="00372FC5">
              <w:t>National Guideline on the Management of Post-Exposure Prophylaxis (PEP) in Occupational and Non-Occupational Exposures (2019)</w:t>
            </w:r>
          </w:p>
        </w:tc>
      </w:tr>
      <w:tr w:rsidR="009F3DA4" w:rsidRPr="00DD6B0E" w14:paraId="5D384418" w14:textId="77777777" w:rsidTr="008C5F31">
        <w:tc>
          <w:tcPr>
            <w:cnfStyle w:val="001000000000" w:firstRow="0" w:lastRow="0" w:firstColumn="1" w:lastColumn="0" w:oddVBand="0" w:evenVBand="0" w:oddHBand="0" w:evenHBand="0" w:firstRowFirstColumn="0" w:firstRowLastColumn="0" w:lastRowFirstColumn="0" w:lastRowLastColumn="0"/>
            <w:tcW w:w="9006" w:type="dxa"/>
          </w:tcPr>
          <w:p w14:paraId="630BF80F" w14:textId="77777777" w:rsidR="009F3DA4" w:rsidRPr="00F6658C" w:rsidRDefault="009F3DA4" w:rsidP="009F3DA4">
            <w:pPr>
              <w:spacing w:line="240" w:lineRule="auto"/>
              <w:rPr>
                <w:b w:val="0"/>
              </w:rPr>
            </w:pPr>
            <w:r w:rsidRPr="00F6658C">
              <w:t>National Clinical Guideline for Cervical Cancer Control and Management (2019)</w:t>
            </w:r>
          </w:p>
        </w:tc>
      </w:tr>
      <w:tr w:rsidR="009F3DA4" w:rsidRPr="00DD6B0E" w14:paraId="5A96B488" w14:textId="77777777" w:rsidTr="008C5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52993518" w14:textId="77777777" w:rsidR="009F3DA4" w:rsidRPr="00F6658C" w:rsidRDefault="009F3DA4" w:rsidP="009F3DA4">
            <w:pPr>
              <w:spacing w:line="240" w:lineRule="auto"/>
              <w:rPr>
                <w:b w:val="0"/>
              </w:rPr>
            </w:pPr>
            <w:r w:rsidRPr="00F6658C">
              <w:t>National Clinical Guideline for Breast Cancer Control and Management (2019)</w:t>
            </w:r>
          </w:p>
        </w:tc>
      </w:tr>
      <w:tr w:rsidR="009F3DA4" w:rsidRPr="00DD6B0E" w14:paraId="14FC7BBC" w14:textId="77777777" w:rsidTr="008C5F31">
        <w:tc>
          <w:tcPr>
            <w:cnfStyle w:val="001000000000" w:firstRow="0" w:lastRow="0" w:firstColumn="1" w:lastColumn="0" w:oddVBand="0" w:evenVBand="0" w:oddHBand="0" w:evenHBand="0" w:firstRowFirstColumn="0" w:firstRowLastColumn="0" w:lastRowFirstColumn="0" w:lastRowLastColumn="0"/>
            <w:tcW w:w="9006" w:type="dxa"/>
          </w:tcPr>
          <w:p w14:paraId="6298A4F0" w14:textId="77777777" w:rsidR="009F3DA4" w:rsidRPr="00DD6B0E" w:rsidRDefault="009F3DA4" w:rsidP="009F3DA4">
            <w:pPr>
              <w:rPr>
                <w:b w:val="0"/>
              </w:rPr>
            </w:pPr>
            <w:r w:rsidRPr="00372FC5">
              <w:t xml:space="preserve">National Clinical Guidelines on Genetics Services (2018) </w:t>
            </w:r>
          </w:p>
        </w:tc>
      </w:tr>
      <w:tr w:rsidR="009F3DA4" w:rsidRPr="00DD6B0E" w14:paraId="2F265F3E" w14:textId="77777777" w:rsidTr="008C5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6" w:type="dxa"/>
          </w:tcPr>
          <w:p w14:paraId="35238808" w14:textId="77777777" w:rsidR="009F3DA4" w:rsidRPr="00DD6B0E" w:rsidRDefault="009F3DA4" w:rsidP="009F3DA4">
            <w:pPr>
              <w:spacing w:line="240" w:lineRule="auto"/>
              <w:rPr>
                <w:b w:val="0"/>
              </w:rPr>
            </w:pPr>
            <w:r w:rsidRPr="00372FC5">
              <w:t>National Guideline for the Prevention of Mother to Child Transmission of Communicable Infections (HIV, Hepatitis, Listeriosis, Malaria, Syphilis and TB) (2019)</w:t>
            </w:r>
          </w:p>
        </w:tc>
      </w:tr>
    </w:tbl>
    <w:p w14:paraId="6E209A2C" w14:textId="77777777" w:rsidR="00F02507" w:rsidRPr="00DD6B0E" w:rsidRDefault="00206BED" w:rsidP="00F12E48">
      <w:r w:rsidRPr="00DD6B0E">
        <w:t xml:space="preserve"> </w:t>
      </w:r>
    </w:p>
    <w:p w14:paraId="73C78337" w14:textId="77777777" w:rsidR="00F12E48" w:rsidRPr="00DD6B0E" w:rsidRDefault="00F12E48" w:rsidP="00F12E48">
      <w:r w:rsidRPr="00DD6B0E">
        <w:t xml:space="preserve">In addition, there are several other documents which are relevant to the healthcare provider: </w:t>
      </w:r>
    </w:p>
    <w:p w14:paraId="4801D149" w14:textId="77777777" w:rsidR="00430CD8" w:rsidRPr="00DD6B0E" w:rsidRDefault="009E1B8F" w:rsidP="009E1B8F">
      <w:pPr>
        <w:pStyle w:val="ListParagraph"/>
        <w:numPr>
          <w:ilvl w:val="0"/>
          <w:numId w:val="14"/>
        </w:numPr>
      </w:pPr>
      <w:r>
        <w:t>National Policy on HIV Pre-</w:t>
      </w:r>
      <w:r w:rsidR="00F6658C">
        <w:t>Exposure</w:t>
      </w:r>
      <w:r>
        <w:t xml:space="preserve"> Prophylaxis (PrEP) and Test and Treat (T&amp;T)</w:t>
      </w:r>
      <w:r w:rsidRPr="00DD6B0E">
        <w:t xml:space="preserve"> </w:t>
      </w:r>
      <w:r w:rsidR="00430CD8" w:rsidRPr="00DD6B0E">
        <w:t>(2016)</w:t>
      </w:r>
    </w:p>
    <w:p w14:paraId="08C6C48D" w14:textId="77777777" w:rsidR="00F12E48" w:rsidRPr="00DD6B0E" w:rsidRDefault="00C833B0" w:rsidP="00DA43C4">
      <w:pPr>
        <w:pStyle w:val="ListParagraph"/>
        <w:numPr>
          <w:ilvl w:val="0"/>
          <w:numId w:val="14"/>
        </w:numPr>
      </w:pPr>
      <w:r>
        <w:t>Guidelines for Expanding Combination Prevention and Treatment Options: Oral Pre-Exposure Prophylaxis (PrEP) and Test and Treat (T&amp;T)</w:t>
      </w:r>
      <w:r w:rsidRPr="00DD6B0E" w:rsidDel="00C833B0">
        <w:t xml:space="preserve"> </w:t>
      </w:r>
      <w:r w:rsidR="00F12E48" w:rsidRPr="00DD6B0E">
        <w:t xml:space="preserve">(2017) </w:t>
      </w:r>
    </w:p>
    <w:p w14:paraId="4C6EFF55" w14:textId="77777777" w:rsidR="00F12E48" w:rsidRPr="00DD6B0E" w:rsidRDefault="00656A8C" w:rsidP="00DA43C4">
      <w:pPr>
        <w:pStyle w:val="ListParagraph"/>
        <w:numPr>
          <w:ilvl w:val="0"/>
          <w:numId w:val="14"/>
        </w:numPr>
      </w:pPr>
      <w:r>
        <w:t>Guidelines for Maternity Care in South Africa (2015)</w:t>
      </w:r>
    </w:p>
    <w:p w14:paraId="59463CDD" w14:textId="77777777" w:rsidR="00F12E48" w:rsidRPr="00DD6B0E" w:rsidRDefault="00F12E48" w:rsidP="00DA43C4">
      <w:pPr>
        <w:pStyle w:val="ListParagraph"/>
        <w:numPr>
          <w:ilvl w:val="0"/>
          <w:numId w:val="14"/>
        </w:numPr>
      </w:pPr>
      <w:r w:rsidRPr="00DD6B0E">
        <w:t xml:space="preserve">Ideal Clinic </w:t>
      </w:r>
      <w:r w:rsidR="009E1B8F">
        <w:t>Manual (2018</w:t>
      </w:r>
      <w:r w:rsidRPr="00DD6B0E">
        <w:t xml:space="preserve">) </w:t>
      </w:r>
    </w:p>
    <w:p w14:paraId="7699D415" w14:textId="77777777" w:rsidR="00F12E48" w:rsidRPr="00DD6B0E" w:rsidRDefault="00F12E48" w:rsidP="00DA43C4">
      <w:pPr>
        <w:pStyle w:val="ListParagraph"/>
        <w:numPr>
          <w:ilvl w:val="0"/>
          <w:numId w:val="14"/>
        </w:numPr>
      </w:pPr>
      <w:r w:rsidRPr="00DD6B0E">
        <w:t>The Integrated Clinical Services Management Manual (ICSM)</w:t>
      </w:r>
    </w:p>
    <w:p w14:paraId="066A15C1" w14:textId="77777777" w:rsidR="00F12E48" w:rsidRPr="00DD6B0E" w:rsidRDefault="00F12E48" w:rsidP="000E30A9"/>
    <w:p w14:paraId="2ED144C9" w14:textId="77777777" w:rsidR="000E30A9" w:rsidRPr="00DD6B0E" w:rsidRDefault="000E30A9" w:rsidP="000E30A9">
      <w:pPr>
        <w:pStyle w:val="Heading2"/>
      </w:pPr>
      <w:bookmarkStart w:id="76" w:name="_Toc2870237"/>
      <w:r w:rsidRPr="00DD6B0E">
        <w:t>Key focus areas</w:t>
      </w:r>
      <w:bookmarkEnd w:id="52"/>
      <w:bookmarkEnd w:id="76"/>
    </w:p>
    <w:p w14:paraId="2D48AB49" w14:textId="77777777" w:rsidR="000E30A9" w:rsidRPr="00DD6B0E" w:rsidRDefault="000E30A9" w:rsidP="000E30A9">
      <w:pPr>
        <w:rPr>
          <w:b/>
        </w:rPr>
      </w:pPr>
      <w:bookmarkStart w:id="77" w:name="_Toc529426592"/>
    </w:p>
    <w:p w14:paraId="57DFE84F" w14:textId="77777777" w:rsidR="000E30A9" w:rsidRPr="00DD6B0E" w:rsidRDefault="000E30A9" w:rsidP="000E30A9">
      <w:pPr>
        <w:rPr>
          <w:b/>
        </w:rPr>
      </w:pPr>
      <w:r w:rsidRPr="00DD6B0E">
        <w:rPr>
          <w:b/>
        </w:rPr>
        <w:t>Sexual health – sexual desire, pleasure and function</w:t>
      </w:r>
      <w:bookmarkEnd w:id="77"/>
    </w:p>
    <w:p w14:paraId="43E001E8" w14:textId="77777777" w:rsidR="000E30A9" w:rsidRPr="00DD6B0E" w:rsidRDefault="000E30A9" w:rsidP="00DA43C4">
      <w:pPr>
        <w:pStyle w:val="ListParagraph"/>
        <w:numPr>
          <w:ilvl w:val="0"/>
          <w:numId w:val="15"/>
        </w:numPr>
      </w:pPr>
      <w:r w:rsidRPr="00DD6B0E">
        <w:t>Promot</w:t>
      </w:r>
      <w:r w:rsidR="009533E2" w:rsidRPr="00DD6B0E">
        <w:t>e</w:t>
      </w:r>
      <w:r w:rsidRPr="00DD6B0E">
        <w:t xml:space="preserve"> healthy sexuality, including in relation to self-acceptance, sexual orientation, gender identity, sexual function and pleasure, and sexuality throughout the human life-cycle </w:t>
      </w:r>
    </w:p>
    <w:p w14:paraId="03B5E7A5" w14:textId="77777777" w:rsidR="000E30A9" w:rsidRPr="00DD6B0E" w:rsidRDefault="000E30A9" w:rsidP="00DA43C4">
      <w:pPr>
        <w:pStyle w:val="ListParagraph"/>
        <w:numPr>
          <w:ilvl w:val="0"/>
          <w:numId w:val="15"/>
        </w:numPr>
      </w:pPr>
      <w:r w:rsidRPr="00DD6B0E">
        <w:t>Comprehensive sexuality education and friendly services for youth, community and individual education on and support for cultural values that foster SRHR</w:t>
      </w:r>
      <w:r w:rsidR="00604CC6" w:rsidRPr="00DD6B0E">
        <w:t>,</w:t>
      </w:r>
      <w:r w:rsidRPr="00DD6B0E">
        <w:t xml:space="preserve"> and positive health seeking behaviours </w:t>
      </w:r>
    </w:p>
    <w:p w14:paraId="7484478E" w14:textId="77777777" w:rsidR="000E30A9" w:rsidRPr="00DD6B0E" w:rsidRDefault="000E30A9" w:rsidP="00DA43C4">
      <w:pPr>
        <w:pStyle w:val="ListParagraph"/>
        <w:numPr>
          <w:ilvl w:val="0"/>
          <w:numId w:val="15"/>
        </w:numPr>
      </w:pPr>
      <w:r w:rsidRPr="00DD6B0E">
        <w:t>Counselling and support in relation to all dimensions of the SRHR package</w:t>
      </w:r>
    </w:p>
    <w:p w14:paraId="11BA0FA5" w14:textId="77777777" w:rsidR="000E30A9" w:rsidRPr="00DD6B0E" w:rsidRDefault="000E30A9" w:rsidP="000E30A9">
      <w:bookmarkStart w:id="78" w:name="_Toc529426593"/>
    </w:p>
    <w:p w14:paraId="29F6E690" w14:textId="77777777" w:rsidR="000E30A9" w:rsidRPr="00DD6B0E" w:rsidRDefault="000E30A9" w:rsidP="000E30A9">
      <w:pPr>
        <w:rPr>
          <w:b/>
        </w:rPr>
      </w:pPr>
      <w:r w:rsidRPr="00DD6B0E">
        <w:rPr>
          <w:b/>
        </w:rPr>
        <w:t xml:space="preserve">Confronting sexual and </w:t>
      </w:r>
      <w:proofErr w:type="gramStart"/>
      <w:r w:rsidRPr="00DD6B0E">
        <w:rPr>
          <w:b/>
        </w:rPr>
        <w:t>gender based</w:t>
      </w:r>
      <w:proofErr w:type="gramEnd"/>
      <w:r w:rsidRPr="00DD6B0E">
        <w:rPr>
          <w:b/>
        </w:rPr>
        <w:t xml:space="preserve"> violence</w:t>
      </w:r>
      <w:bookmarkEnd w:id="78"/>
    </w:p>
    <w:p w14:paraId="7FF7EFEF" w14:textId="77777777" w:rsidR="000E30A9" w:rsidRPr="00DD6B0E" w:rsidRDefault="000E30A9" w:rsidP="00DA43C4">
      <w:pPr>
        <w:pStyle w:val="ListParagraph"/>
        <w:numPr>
          <w:ilvl w:val="0"/>
          <w:numId w:val="16"/>
        </w:numPr>
      </w:pPr>
      <w:r w:rsidRPr="00DD6B0E">
        <w:t xml:space="preserve">Promote individual and cultural values that decrease </w:t>
      </w:r>
      <w:r w:rsidR="00604CC6" w:rsidRPr="00DD6B0E">
        <w:t>SGBV</w:t>
      </w:r>
    </w:p>
    <w:p w14:paraId="65BCAAEB" w14:textId="77777777" w:rsidR="000E30A9" w:rsidRPr="00DD6B0E" w:rsidRDefault="000E30A9" w:rsidP="00DA43C4">
      <w:pPr>
        <w:pStyle w:val="ListParagraph"/>
        <w:numPr>
          <w:ilvl w:val="0"/>
          <w:numId w:val="16"/>
        </w:numPr>
      </w:pPr>
      <w:r w:rsidRPr="00DD6B0E">
        <w:t xml:space="preserve">Provide comprehensive clinical management of </w:t>
      </w:r>
      <w:r w:rsidR="00604CC6" w:rsidRPr="00DD6B0E">
        <w:t>SGBV</w:t>
      </w:r>
    </w:p>
    <w:p w14:paraId="11F5E665" w14:textId="77777777" w:rsidR="000E30A9" w:rsidRPr="00DD6B0E" w:rsidRDefault="000E30A9" w:rsidP="000E30A9">
      <w:bookmarkStart w:id="79" w:name="_Toc529426594"/>
    </w:p>
    <w:p w14:paraId="21946F2F" w14:textId="77777777" w:rsidR="000E30A9" w:rsidRPr="00DD6B0E" w:rsidRDefault="000E30A9" w:rsidP="000E30A9">
      <w:pPr>
        <w:rPr>
          <w:b/>
        </w:rPr>
      </w:pPr>
      <w:r w:rsidRPr="00DD6B0E">
        <w:rPr>
          <w:b/>
        </w:rPr>
        <w:t>Choice o</w:t>
      </w:r>
      <w:r w:rsidR="00CE148C">
        <w:rPr>
          <w:b/>
        </w:rPr>
        <w:t>n</w:t>
      </w:r>
      <w:r w:rsidRPr="00DD6B0E">
        <w:rPr>
          <w:b/>
        </w:rPr>
        <w:t xml:space="preserve"> termination of pregnancy</w:t>
      </w:r>
      <w:bookmarkEnd w:id="79"/>
    </w:p>
    <w:p w14:paraId="567A2448" w14:textId="77777777" w:rsidR="000E30A9" w:rsidRPr="00DD6B0E" w:rsidRDefault="000E30A9" w:rsidP="00DA43C4">
      <w:pPr>
        <w:pStyle w:val="ListParagraph"/>
        <w:numPr>
          <w:ilvl w:val="0"/>
          <w:numId w:val="17"/>
        </w:numPr>
      </w:pPr>
      <w:r w:rsidRPr="00DD6B0E">
        <w:t>Ensure that every wom</w:t>
      </w:r>
      <w:r w:rsidR="00C833B0">
        <w:t>a</w:t>
      </w:r>
      <w:r w:rsidRPr="00DD6B0E">
        <w:t>n who seeks an abortion can access the service without delay</w:t>
      </w:r>
      <w:r w:rsidR="00C833B0">
        <w:t>. No woman</w:t>
      </w:r>
      <w:r w:rsidR="00120061" w:rsidRPr="00DD6B0E">
        <w:t xml:space="preserve"> </w:t>
      </w:r>
      <w:r w:rsidRPr="00DD6B0E">
        <w:t xml:space="preserve">should have to wait more than 7 days from the first request </w:t>
      </w:r>
      <w:r w:rsidR="00120061" w:rsidRPr="00DD6B0E">
        <w:t>to</w:t>
      </w:r>
      <w:r w:rsidRPr="00DD6B0E">
        <w:t xml:space="preserve"> access services</w:t>
      </w:r>
    </w:p>
    <w:p w14:paraId="26CEBF91" w14:textId="77777777" w:rsidR="000E30A9" w:rsidRPr="00DD6B0E" w:rsidRDefault="000E30A9" w:rsidP="00DA43C4">
      <w:pPr>
        <w:pStyle w:val="ListParagraph"/>
        <w:numPr>
          <w:ilvl w:val="0"/>
          <w:numId w:val="17"/>
        </w:numPr>
      </w:pPr>
      <w:r w:rsidRPr="00DD6B0E">
        <w:t>Enable all abortion clients to make informed decisions and ensure their human rights are respected, protected, and fulfilled</w:t>
      </w:r>
    </w:p>
    <w:p w14:paraId="6497D63F" w14:textId="77777777" w:rsidR="000E30A9" w:rsidRPr="00DD6B0E" w:rsidRDefault="000E30A9" w:rsidP="00DA43C4">
      <w:pPr>
        <w:pStyle w:val="ListParagraph"/>
        <w:numPr>
          <w:ilvl w:val="0"/>
          <w:numId w:val="17"/>
        </w:numPr>
      </w:pPr>
      <w:r w:rsidRPr="00DD6B0E">
        <w:lastRenderedPageBreak/>
        <w:t xml:space="preserve">Provide </w:t>
      </w:r>
      <w:r w:rsidR="00120061" w:rsidRPr="00DD6B0E">
        <w:t xml:space="preserve">a </w:t>
      </w:r>
      <w:r w:rsidRPr="00DD6B0E">
        <w:t>standardised approach to CTOP services in all regions of South Africa</w:t>
      </w:r>
    </w:p>
    <w:p w14:paraId="30030E0C" w14:textId="77777777" w:rsidR="000E30A9" w:rsidRPr="00DD6B0E" w:rsidRDefault="000E30A9" w:rsidP="00DA43C4">
      <w:pPr>
        <w:pStyle w:val="ListParagraph"/>
        <w:numPr>
          <w:ilvl w:val="0"/>
          <w:numId w:val="17"/>
        </w:numPr>
      </w:pPr>
      <w:r w:rsidRPr="00DD6B0E">
        <w:t>Increase access and uptake of CTOP services</w:t>
      </w:r>
    </w:p>
    <w:p w14:paraId="003EB010" w14:textId="77777777" w:rsidR="000E30A9" w:rsidRPr="00DD6B0E" w:rsidRDefault="000E30A9" w:rsidP="00DA43C4">
      <w:pPr>
        <w:pStyle w:val="ListParagraph"/>
        <w:numPr>
          <w:ilvl w:val="0"/>
          <w:numId w:val="17"/>
        </w:numPr>
      </w:pPr>
      <w:r w:rsidRPr="00DD6B0E">
        <w:t>Deliver integrated CTOP services at the lowest appropriate level of care</w:t>
      </w:r>
    </w:p>
    <w:p w14:paraId="7FF51725" w14:textId="77777777" w:rsidR="000E30A9" w:rsidRPr="00DD6B0E" w:rsidRDefault="000E30A9" w:rsidP="00DA43C4">
      <w:pPr>
        <w:pStyle w:val="ListParagraph"/>
        <w:numPr>
          <w:ilvl w:val="0"/>
          <w:numId w:val="17"/>
        </w:numPr>
      </w:pPr>
      <w:r w:rsidRPr="00DD6B0E">
        <w:t>Promote multi</w:t>
      </w:r>
      <w:r w:rsidR="00C833B0">
        <w:t>-</w:t>
      </w:r>
      <w:r w:rsidRPr="00DD6B0E">
        <w:t>sectoral collaboration and shared accountability related to the provision of abortion within the context of SRHR services</w:t>
      </w:r>
    </w:p>
    <w:p w14:paraId="7885F5A1" w14:textId="77777777" w:rsidR="000E30A9" w:rsidRPr="00DD6B0E" w:rsidRDefault="000E30A9" w:rsidP="000E30A9">
      <w:bookmarkStart w:id="80" w:name="_Toc529426595"/>
    </w:p>
    <w:p w14:paraId="462D0E36" w14:textId="77777777" w:rsidR="000E30A9" w:rsidRPr="00DD6B0E" w:rsidRDefault="000E30A9" w:rsidP="000E30A9">
      <w:pPr>
        <w:rPr>
          <w:b/>
        </w:rPr>
      </w:pPr>
      <w:r w:rsidRPr="00DD6B0E">
        <w:rPr>
          <w:b/>
        </w:rPr>
        <w:t>Reducing unmet need for contraception</w:t>
      </w:r>
      <w:bookmarkEnd w:id="80"/>
    </w:p>
    <w:p w14:paraId="4986F6AC" w14:textId="77777777" w:rsidR="000E30A9" w:rsidRPr="00DD6B0E" w:rsidRDefault="000E30A9" w:rsidP="00DA43C4">
      <w:pPr>
        <w:pStyle w:val="ListParagraph"/>
        <w:numPr>
          <w:ilvl w:val="0"/>
          <w:numId w:val="18"/>
        </w:numPr>
      </w:pPr>
      <w:r w:rsidRPr="00DD6B0E">
        <w:t>Improve access to modern methods of contraception</w:t>
      </w:r>
    </w:p>
    <w:p w14:paraId="59B20225" w14:textId="77777777" w:rsidR="000E30A9" w:rsidRPr="00DD6B0E" w:rsidRDefault="000E30A9" w:rsidP="00DA43C4">
      <w:pPr>
        <w:pStyle w:val="ListParagraph"/>
        <w:numPr>
          <w:ilvl w:val="0"/>
          <w:numId w:val="18"/>
        </w:numPr>
      </w:pPr>
      <w:r w:rsidRPr="00DD6B0E">
        <w:t>Improve the method mix for contraception</w:t>
      </w:r>
    </w:p>
    <w:p w14:paraId="1D09213B" w14:textId="77777777" w:rsidR="000E30A9" w:rsidRPr="00DD6B0E" w:rsidRDefault="000E30A9" w:rsidP="000E30A9">
      <w:bookmarkStart w:id="81" w:name="_Toc529426596"/>
    </w:p>
    <w:p w14:paraId="024C9B78" w14:textId="77777777" w:rsidR="000E30A9" w:rsidRPr="00DD6B0E" w:rsidRDefault="000E30A9" w:rsidP="000E30A9">
      <w:pPr>
        <w:rPr>
          <w:b/>
        </w:rPr>
      </w:pPr>
      <w:r w:rsidRPr="00DD6B0E">
        <w:rPr>
          <w:b/>
        </w:rPr>
        <w:t>Safe conception and Fertility management</w:t>
      </w:r>
      <w:bookmarkEnd w:id="81"/>
    </w:p>
    <w:p w14:paraId="4FF50590" w14:textId="77777777" w:rsidR="00120061" w:rsidRPr="00DD6B0E" w:rsidRDefault="00120061" w:rsidP="00DA43C4">
      <w:pPr>
        <w:pStyle w:val="ListParagraph"/>
        <w:numPr>
          <w:ilvl w:val="0"/>
          <w:numId w:val="19"/>
        </w:numPr>
      </w:pPr>
      <w:r w:rsidRPr="00DD6B0E">
        <w:t xml:space="preserve">Increase access to, management of, and provision of psychosocial care for safer conception services </w:t>
      </w:r>
    </w:p>
    <w:p w14:paraId="05E33D49" w14:textId="77777777" w:rsidR="000E30A9" w:rsidRPr="00DD6B0E" w:rsidRDefault="00120061" w:rsidP="00DA43C4">
      <w:pPr>
        <w:pStyle w:val="ListParagraph"/>
        <w:numPr>
          <w:ilvl w:val="0"/>
          <w:numId w:val="19"/>
        </w:numPr>
      </w:pPr>
      <w:r w:rsidRPr="00DD6B0E">
        <w:t xml:space="preserve">Increase access to, management of, and provision of psychosocial care for </w:t>
      </w:r>
      <w:r w:rsidR="000E30A9" w:rsidRPr="00DD6B0E">
        <w:t>people seeking infertility treatment</w:t>
      </w:r>
    </w:p>
    <w:p w14:paraId="79B2C713" w14:textId="77777777" w:rsidR="000E30A9" w:rsidRPr="00DD6B0E" w:rsidRDefault="000E30A9" w:rsidP="00DA43C4">
      <w:pPr>
        <w:pStyle w:val="ListParagraph"/>
        <w:numPr>
          <w:ilvl w:val="0"/>
          <w:numId w:val="19"/>
        </w:numPr>
      </w:pPr>
      <w:r w:rsidRPr="00DD6B0E">
        <w:t>Provide uniformity</w:t>
      </w:r>
      <w:r w:rsidR="00120061" w:rsidRPr="00DD6B0E">
        <w:t xml:space="preserve">, </w:t>
      </w:r>
      <w:r w:rsidRPr="00DD6B0E">
        <w:t>standardisation of care</w:t>
      </w:r>
      <w:r w:rsidR="00120061" w:rsidRPr="00DD6B0E">
        <w:t xml:space="preserve">, </w:t>
      </w:r>
      <w:r w:rsidRPr="00DD6B0E">
        <w:t>and cost-effective treatment</w:t>
      </w:r>
      <w:r w:rsidR="00120061" w:rsidRPr="00DD6B0E">
        <w:t xml:space="preserve"> for infertile patients</w:t>
      </w:r>
    </w:p>
    <w:p w14:paraId="5A8C0E86" w14:textId="77777777" w:rsidR="000E30A9" w:rsidRPr="00DD6B0E" w:rsidRDefault="000E30A9" w:rsidP="000E30A9">
      <w:bookmarkStart w:id="82" w:name="_Toc529426597"/>
    </w:p>
    <w:p w14:paraId="4A1616CD" w14:textId="77777777" w:rsidR="000E30A9" w:rsidRPr="00DD6B0E" w:rsidRDefault="000E30A9" w:rsidP="000E30A9">
      <w:pPr>
        <w:rPr>
          <w:b/>
        </w:rPr>
      </w:pPr>
      <w:r w:rsidRPr="00DD6B0E">
        <w:rPr>
          <w:b/>
        </w:rPr>
        <w:t xml:space="preserve">Prevention of </w:t>
      </w:r>
      <w:r w:rsidR="00D00936" w:rsidRPr="00DD6B0E">
        <w:rPr>
          <w:b/>
        </w:rPr>
        <w:t>m</w:t>
      </w:r>
      <w:r w:rsidRPr="00DD6B0E">
        <w:rPr>
          <w:b/>
        </w:rPr>
        <w:t>other</w:t>
      </w:r>
      <w:r w:rsidR="00D00936" w:rsidRPr="00DD6B0E">
        <w:rPr>
          <w:b/>
        </w:rPr>
        <w:t>-</w:t>
      </w:r>
      <w:r w:rsidRPr="00DD6B0E">
        <w:rPr>
          <w:b/>
        </w:rPr>
        <w:t>to</w:t>
      </w:r>
      <w:r w:rsidR="00D00936" w:rsidRPr="00DD6B0E">
        <w:rPr>
          <w:b/>
        </w:rPr>
        <w:t>-c</w:t>
      </w:r>
      <w:r w:rsidRPr="00DD6B0E">
        <w:rPr>
          <w:b/>
        </w:rPr>
        <w:t xml:space="preserve">hild </w:t>
      </w:r>
      <w:r w:rsidR="00D00936" w:rsidRPr="00DD6B0E">
        <w:rPr>
          <w:b/>
        </w:rPr>
        <w:t>t</w:t>
      </w:r>
      <w:r w:rsidRPr="00DD6B0E">
        <w:rPr>
          <w:b/>
        </w:rPr>
        <w:t xml:space="preserve">ransmission of HIV and other </w:t>
      </w:r>
      <w:r w:rsidR="00D00936" w:rsidRPr="00DD6B0E">
        <w:rPr>
          <w:b/>
        </w:rPr>
        <w:t>t</w:t>
      </w:r>
      <w:r w:rsidRPr="00DD6B0E">
        <w:rPr>
          <w:b/>
        </w:rPr>
        <w:t>ransmittable infections</w:t>
      </w:r>
      <w:bookmarkEnd w:id="82"/>
    </w:p>
    <w:p w14:paraId="4C75946F" w14:textId="77777777" w:rsidR="009533E2" w:rsidRPr="00DD6B0E" w:rsidRDefault="009533E2" w:rsidP="00DA43C4">
      <w:pPr>
        <w:pStyle w:val="ListParagraph"/>
        <w:numPr>
          <w:ilvl w:val="0"/>
          <w:numId w:val="20"/>
        </w:numPr>
      </w:pPr>
      <w:r w:rsidRPr="00DD6B0E">
        <w:t xml:space="preserve">Provide comprehensive ANC services </w:t>
      </w:r>
    </w:p>
    <w:p w14:paraId="55CC379F" w14:textId="77777777" w:rsidR="000E30A9" w:rsidRPr="00DD6B0E" w:rsidRDefault="009533E2" w:rsidP="00DA43C4">
      <w:pPr>
        <w:pStyle w:val="ListParagraph"/>
        <w:numPr>
          <w:ilvl w:val="0"/>
          <w:numId w:val="20"/>
        </w:numPr>
      </w:pPr>
      <w:r w:rsidRPr="00DD6B0E">
        <w:t>Increase the number</w:t>
      </w:r>
      <w:r w:rsidR="000E30A9" w:rsidRPr="00DD6B0E">
        <w:t xml:space="preserve"> of pregnant women who attend the first </w:t>
      </w:r>
      <w:r w:rsidRPr="00DD6B0E">
        <w:t>ANC</w:t>
      </w:r>
      <w:r w:rsidR="000E30A9" w:rsidRPr="00DD6B0E">
        <w:t xml:space="preserve"> visit before 20 weeks</w:t>
      </w:r>
    </w:p>
    <w:p w14:paraId="167EABAD" w14:textId="77777777" w:rsidR="000E30A9" w:rsidRPr="00DD6B0E" w:rsidRDefault="000E30A9" w:rsidP="00DA43C4">
      <w:pPr>
        <w:pStyle w:val="ListParagraph"/>
        <w:numPr>
          <w:ilvl w:val="0"/>
          <w:numId w:val="20"/>
        </w:numPr>
      </w:pPr>
      <w:r w:rsidRPr="00DD6B0E">
        <w:t>Eliminat</w:t>
      </w:r>
      <w:r w:rsidR="009533E2" w:rsidRPr="00DD6B0E">
        <w:t>e</w:t>
      </w:r>
      <w:r w:rsidRPr="00DD6B0E">
        <w:t xml:space="preserve"> mother-to-child transmission of HIV </w:t>
      </w:r>
      <w:r w:rsidR="009533E2" w:rsidRPr="00DD6B0E">
        <w:t>with</w:t>
      </w:r>
      <w:r w:rsidRPr="00DD6B0E">
        <w:t xml:space="preserve"> interventions like retesting of HIV</w:t>
      </w:r>
      <w:r w:rsidR="009533E2" w:rsidRPr="00DD6B0E">
        <w:t>-</w:t>
      </w:r>
      <w:r w:rsidRPr="00DD6B0E">
        <w:t>negative pregnant and breastfeeding women, adherence support</w:t>
      </w:r>
      <w:r w:rsidR="009533E2" w:rsidRPr="00DD6B0E">
        <w:t>,</w:t>
      </w:r>
      <w:r w:rsidRPr="00DD6B0E">
        <w:t xml:space="preserve"> and monitoring viral load for HIV</w:t>
      </w:r>
      <w:r w:rsidR="009533E2" w:rsidRPr="00DD6B0E">
        <w:t>-</w:t>
      </w:r>
      <w:r w:rsidRPr="00DD6B0E">
        <w:t>positive pregnant and breastfeeding women</w:t>
      </w:r>
    </w:p>
    <w:p w14:paraId="148CC851" w14:textId="77777777" w:rsidR="000E30A9" w:rsidRPr="00DD6B0E" w:rsidRDefault="000E30A9" w:rsidP="00DA43C4">
      <w:pPr>
        <w:pStyle w:val="ListParagraph"/>
        <w:numPr>
          <w:ilvl w:val="0"/>
          <w:numId w:val="20"/>
        </w:numPr>
      </w:pPr>
      <w:r w:rsidRPr="00DD6B0E">
        <w:t xml:space="preserve">Provide safe delivery care </w:t>
      </w:r>
    </w:p>
    <w:p w14:paraId="77ED954D" w14:textId="77777777" w:rsidR="000E30A9" w:rsidRPr="00DD6B0E" w:rsidRDefault="000E30A9" w:rsidP="00DA43C4">
      <w:pPr>
        <w:pStyle w:val="ListParagraph"/>
        <w:numPr>
          <w:ilvl w:val="0"/>
          <w:numId w:val="20"/>
        </w:numPr>
      </w:pPr>
      <w:r w:rsidRPr="00DD6B0E">
        <w:t>Provide postpartum care</w:t>
      </w:r>
      <w:r w:rsidR="009533E2" w:rsidRPr="00DD6B0E">
        <w:t>,</w:t>
      </w:r>
      <w:r w:rsidRPr="00DD6B0E">
        <w:t xml:space="preserve"> including post-partum contraception counselling and service</w:t>
      </w:r>
    </w:p>
    <w:p w14:paraId="7085AEEB" w14:textId="77777777" w:rsidR="000E30A9" w:rsidRPr="00DD6B0E" w:rsidRDefault="000E30A9" w:rsidP="000E30A9">
      <w:bookmarkStart w:id="83" w:name="_Toc529426598"/>
    </w:p>
    <w:p w14:paraId="539468A1" w14:textId="77777777" w:rsidR="000E30A9" w:rsidRPr="00DD6B0E" w:rsidRDefault="000E30A9" w:rsidP="000E30A9">
      <w:pPr>
        <w:rPr>
          <w:b/>
        </w:rPr>
      </w:pPr>
      <w:r w:rsidRPr="00DD6B0E">
        <w:rPr>
          <w:b/>
        </w:rPr>
        <w:t>HIV and other STIs</w:t>
      </w:r>
      <w:bookmarkEnd w:id="83"/>
    </w:p>
    <w:p w14:paraId="7F7EBAAE" w14:textId="77777777" w:rsidR="000E30A9" w:rsidRPr="00DD6B0E" w:rsidRDefault="000E30A9" w:rsidP="00DA43C4">
      <w:pPr>
        <w:pStyle w:val="ListParagraph"/>
        <w:numPr>
          <w:ilvl w:val="0"/>
          <w:numId w:val="21"/>
        </w:numPr>
      </w:pPr>
      <w:r w:rsidRPr="00DD6B0E">
        <w:t>Prevention, detection</w:t>
      </w:r>
      <w:r w:rsidR="009533E2" w:rsidRPr="00DD6B0E">
        <w:t>,</w:t>
      </w:r>
      <w:r w:rsidRPr="00DD6B0E">
        <w:t xml:space="preserve"> and treatment of HIV and other STIs</w:t>
      </w:r>
      <w:r w:rsidR="009533E2" w:rsidRPr="00DD6B0E">
        <w:t>,</w:t>
      </w:r>
      <w:r w:rsidRPr="00DD6B0E">
        <w:t xml:space="preserve"> with emphasis on elimination of congenital syphilis</w:t>
      </w:r>
    </w:p>
    <w:p w14:paraId="3BCCAF61" w14:textId="77777777" w:rsidR="000E30A9" w:rsidRPr="00DD6B0E" w:rsidRDefault="000E30A9" w:rsidP="000E30A9">
      <w:bookmarkStart w:id="84" w:name="_Toc529426599"/>
    </w:p>
    <w:p w14:paraId="3670F3FB" w14:textId="77777777" w:rsidR="000E30A9" w:rsidRPr="00DD6B0E" w:rsidRDefault="000E30A9" w:rsidP="000E30A9">
      <w:pPr>
        <w:rPr>
          <w:b/>
        </w:rPr>
      </w:pPr>
      <w:r w:rsidRPr="00DD6B0E">
        <w:rPr>
          <w:b/>
        </w:rPr>
        <w:t>Cancers of the reproductive system</w:t>
      </w:r>
      <w:bookmarkEnd w:id="84"/>
    </w:p>
    <w:p w14:paraId="264CB28F" w14:textId="77777777" w:rsidR="000E30A9" w:rsidRPr="00DD6B0E" w:rsidRDefault="000E30A9" w:rsidP="00DA43C4">
      <w:pPr>
        <w:pStyle w:val="ListParagraph"/>
        <w:numPr>
          <w:ilvl w:val="0"/>
          <w:numId w:val="21"/>
        </w:numPr>
      </w:pPr>
      <w:r w:rsidRPr="00DD6B0E">
        <w:t>Prevention and management of cervical cancer</w:t>
      </w:r>
    </w:p>
    <w:p w14:paraId="676AF1A3" w14:textId="77777777" w:rsidR="000E30A9" w:rsidRPr="00DD6B0E" w:rsidRDefault="000E30A9" w:rsidP="00DA43C4">
      <w:pPr>
        <w:pStyle w:val="ListParagraph"/>
        <w:numPr>
          <w:ilvl w:val="0"/>
          <w:numId w:val="21"/>
        </w:numPr>
      </w:pPr>
      <w:r w:rsidRPr="00DD6B0E">
        <w:t>Early detection and management of breast cancer</w:t>
      </w:r>
    </w:p>
    <w:p w14:paraId="0CC4E451" w14:textId="77777777" w:rsidR="000E30A9" w:rsidRPr="00DD6B0E" w:rsidRDefault="000E30A9" w:rsidP="000E30A9">
      <w:bookmarkStart w:id="85" w:name="_Toc529426600"/>
    </w:p>
    <w:p w14:paraId="7877B2B1" w14:textId="77777777" w:rsidR="000E30A9" w:rsidRPr="00DD6B0E" w:rsidRDefault="000E30A9" w:rsidP="000E30A9">
      <w:pPr>
        <w:rPr>
          <w:b/>
        </w:rPr>
      </w:pPr>
      <w:r w:rsidRPr="00DD6B0E">
        <w:rPr>
          <w:b/>
        </w:rPr>
        <w:t>Menopause</w:t>
      </w:r>
      <w:bookmarkEnd w:id="85"/>
    </w:p>
    <w:p w14:paraId="230F2424" w14:textId="77777777" w:rsidR="000E30A9" w:rsidRPr="00DD6B0E" w:rsidRDefault="000E30A9" w:rsidP="00DA43C4">
      <w:pPr>
        <w:pStyle w:val="ListParagraph"/>
        <w:numPr>
          <w:ilvl w:val="0"/>
          <w:numId w:val="22"/>
        </w:numPr>
      </w:pPr>
      <w:r w:rsidRPr="00DD6B0E">
        <w:t>Management of SRH</w:t>
      </w:r>
      <w:r w:rsidR="00125515" w:rsidRPr="00DD6B0E">
        <w:t>R</w:t>
      </w:r>
      <w:r w:rsidRPr="00DD6B0E">
        <w:t xml:space="preserve"> beyond child-bearing</w:t>
      </w:r>
      <w:r w:rsidR="009533E2" w:rsidRPr="00DD6B0E">
        <w:t xml:space="preserve"> years</w:t>
      </w:r>
    </w:p>
    <w:p w14:paraId="16EA4C07" w14:textId="77777777" w:rsidR="000E30A9" w:rsidRPr="00DD6B0E" w:rsidRDefault="000E30A9" w:rsidP="000E30A9">
      <w:bookmarkStart w:id="86" w:name="_Toc529426601"/>
    </w:p>
    <w:p w14:paraId="35735EF1" w14:textId="77777777" w:rsidR="000E30A9" w:rsidRPr="00DD6B0E" w:rsidRDefault="000E30A9" w:rsidP="000E30A9">
      <w:pPr>
        <w:rPr>
          <w:b/>
        </w:rPr>
      </w:pPr>
      <w:r w:rsidRPr="00DD6B0E">
        <w:rPr>
          <w:b/>
        </w:rPr>
        <w:t>Occupational and non-occupation exposure risk</w:t>
      </w:r>
      <w:bookmarkEnd w:id="86"/>
      <w:r w:rsidRPr="00DD6B0E">
        <w:rPr>
          <w:b/>
        </w:rPr>
        <w:t xml:space="preserve"> </w:t>
      </w:r>
    </w:p>
    <w:p w14:paraId="260E1872" w14:textId="77777777" w:rsidR="00C945BC" w:rsidRPr="00DD6B0E" w:rsidRDefault="000E30A9" w:rsidP="004C268D">
      <w:pPr>
        <w:pStyle w:val="ListParagraph"/>
        <w:numPr>
          <w:ilvl w:val="0"/>
          <w:numId w:val="22"/>
        </w:numPr>
      </w:pPr>
      <w:r w:rsidRPr="00DD6B0E">
        <w:t xml:space="preserve">Prevention and management of </w:t>
      </w:r>
      <w:r w:rsidR="00C945BC" w:rsidRPr="00DD6B0E">
        <w:t xml:space="preserve">exposures to </w:t>
      </w:r>
      <w:r w:rsidRPr="00DD6B0E">
        <w:t>HIV, STI, pregnancy, hepatitis, and tetanus</w:t>
      </w:r>
    </w:p>
    <w:p w14:paraId="05CC9F8A" w14:textId="77777777" w:rsidR="00FA3E32" w:rsidRPr="00DD6B0E" w:rsidRDefault="00FA3E32" w:rsidP="00FA3E32">
      <w:pPr>
        <w:pStyle w:val="Heading1"/>
      </w:pPr>
      <w:bookmarkStart w:id="87" w:name="_Toc523911685"/>
      <w:bookmarkStart w:id="88" w:name="_Toc529426612"/>
      <w:bookmarkStart w:id="89" w:name="_Toc2870238"/>
      <w:r w:rsidRPr="00DD6B0E">
        <w:t>The national integrated SRHR policy objectives</w:t>
      </w:r>
      <w:bookmarkEnd w:id="87"/>
      <w:bookmarkEnd w:id="88"/>
      <w:bookmarkEnd w:id="89"/>
      <w:r w:rsidRPr="00DD6B0E">
        <w:t xml:space="preserve"> </w:t>
      </w:r>
    </w:p>
    <w:p w14:paraId="1611279C" w14:textId="77777777" w:rsidR="00FA3E32" w:rsidRPr="00DD6B0E" w:rsidRDefault="00FA3E32" w:rsidP="00FA3E32"/>
    <w:p w14:paraId="2B29412C" w14:textId="77777777" w:rsidR="00FA3E32" w:rsidRPr="00DD6B0E" w:rsidRDefault="00FA3E32" w:rsidP="00FA3E32">
      <w:r w:rsidRPr="00DD6B0E">
        <w:lastRenderedPageBreak/>
        <w:t xml:space="preserve">The following table summarizes the five SRHR policy objectives and sub-components: </w:t>
      </w:r>
    </w:p>
    <w:p w14:paraId="68B602FC" w14:textId="77777777" w:rsidR="008639BC" w:rsidRPr="00DD6B0E" w:rsidRDefault="008639BC" w:rsidP="00FA3E32"/>
    <w:p w14:paraId="299D5AC2" w14:textId="77777777" w:rsidR="009A09EF" w:rsidRPr="00DD6B0E" w:rsidRDefault="009A09EF" w:rsidP="009A09EF">
      <w:pPr>
        <w:pStyle w:val="Caption"/>
        <w:keepNext/>
      </w:pPr>
      <w:bookmarkStart w:id="90" w:name="_Toc2868820"/>
      <w:r w:rsidRPr="00DD6B0E">
        <w:t xml:space="preserve">Table </w:t>
      </w:r>
      <w:r w:rsidRPr="00DD6B0E">
        <w:fldChar w:fldCharType="begin"/>
      </w:r>
      <w:r w:rsidRPr="00DD6B0E">
        <w:instrText xml:space="preserve"> SEQ Table \* ARABIC </w:instrText>
      </w:r>
      <w:r w:rsidRPr="00DD6B0E">
        <w:fldChar w:fldCharType="separate"/>
      </w:r>
      <w:r w:rsidR="001C7C3D" w:rsidRPr="00DD6B0E">
        <w:rPr>
          <w:noProof/>
        </w:rPr>
        <w:t>6</w:t>
      </w:r>
      <w:r w:rsidRPr="00DD6B0E">
        <w:fldChar w:fldCharType="end"/>
      </w:r>
      <w:r w:rsidRPr="00DD6B0E">
        <w:t>. SRHR policy objectives, sub-objectives, and intended results</w:t>
      </w:r>
      <w:bookmarkEnd w:id="90"/>
    </w:p>
    <w:tbl>
      <w:tblPr>
        <w:tblStyle w:val="GridTable4-Accent6"/>
        <w:tblW w:w="0" w:type="auto"/>
        <w:tblLook w:val="06A0" w:firstRow="1" w:lastRow="0" w:firstColumn="1" w:lastColumn="0" w:noHBand="1" w:noVBand="1"/>
      </w:tblPr>
      <w:tblGrid>
        <w:gridCol w:w="470"/>
        <w:gridCol w:w="6548"/>
        <w:gridCol w:w="2332"/>
      </w:tblGrid>
      <w:tr w:rsidR="008639BC" w:rsidRPr="00DD6B0E" w14:paraId="518861A8" w14:textId="77777777" w:rsidTr="000653C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18" w:type="dxa"/>
            <w:gridSpan w:val="2"/>
          </w:tcPr>
          <w:p w14:paraId="14AF9CD2" w14:textId="77777777" w:rsidR="008639BC" w:rsidRPr="00DD6B0E" w:rsidRDefault="008639BC" w:rsidP="009A09EF">
            <w:pPr>
              <w:jc w:val="center"/>
              <w:rPr>
                <w:sz w:val="20"/>
                <w:szCs w:val="20"/>
              </w:rPr>
            </w:pPr>
            <w:r w:rsidRPr="00DD6B0E">
              <w:rPr>
                <w:sz w:val="20"/>
                <w:szCs w:val="20"/>
              </w:rPr>
              <w:t>SRHR Policy Objectives</w:t>
            </w:r>
          </w:p>
        </w:tc>
        <w:tc>
          <w:tcPr>
            <w:tcW w:w="2332" w:type="dxa"/>
          </w:tcPr>
          <w:p w14:paraId="301FDDAF" w14:textId="77777777" w:rsidR="008639BC" w:rsidRPr="00DD6B0E" w:rsidRDefault="008639BC" w:rsidP="009A09EF">
            <w:pPr>
              <w:jc w:val="center"/>
              <w:cnfStyle w:val="100000000000" w:firstRow="1" w:lastRow="0" w:firstColumn="0" w:lastColumn="0" w:oddVBand="0" w:evenVBand="0" w:oddHBand="0" w:evenHBand="0" w:firstRowFirstColumn="0" w:firstRowLastColumn="0" w:lastRowFirstColumn="0" w:lastRowLastColumn="0"/>
              <w:rPr>
                <w:sz w:val="20"/>
                <w:szCs w:val="20"/>
              </w:rPr>
            </w:pPr>
            <w:r w:rsidRPr="00DD6B0E">
              <w:rPr>
                <w:sz w:val="20"/>
                <w:szCs w:val="20"/>
              </w:rPr>
              <w:t>Intended Result</w:t>
            </w:r>
          </w:p>
        </w:tc>
      </w:tr>
      <w:tr w:rsidR="008639BC" w:rsidRPr="00DD6B0E" w14:paraId="32765273"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9350" w:type="dxa"/>
            <w:gridSpan w:val="3"/>
            <w:shd w:val="clear" w:color="auto" w:fill="E2EFD9" w:themeFill="accent6" w:themeFillTint="33"/>
          </w:tcPr>
          <w:p w14:paraId="78175720" w14:textId="77777777" w:rsidR="008639BC" w:rsidRPr="00DD6B0E" w:rsidRDefault="008639BC" w:rsidP="008639BC">
            <w:pPr>
              <w:rPr>
                <w:sz w:val="20"/>
                <w:szCs w:val="20"/>
              </w:rPr>
            </w:pPr>
            <w:r w:rsidRPr="00DD6B0E">
              <w:rPr>
                <w:sz w:val="20"/>
                <w:szCs w:val="20"/>
              </w:rPr>
              <w:t>Objective 1: Equip all people to make informed decisions about their SRH</w:t>
            </w:r>
            <w:r w:rsidR="00125515" w:rsidRPr="00DD6B0E">
              <w:rPr>
                <w:sz w:val="20"/>
                <w:szCs w:val="20"/>
              </w:rPr>
              <w:t>R</w:t>
            </w:r>
            <w:r w:rsidRPr="00DD6B0E">
              <w:rPr>
                <w:sz w:val="20"/>
                <w:szCs w:val="20"/>
              </w:rPr>
              <w:t xml:space="preserve"> and ensure that their SRH rights are respected, protected, and fulfilled</w:t>
            </w:r>
          </w:p>
        </w:tc>
      </w:tr>
      <w:tr w:rsidR="00CB0758" w:rsidRPr="00DD6B0E" w14:paraId="134517FC"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8D08D" w:themeColor="accent6" w:themeTint="99"/>
              <w:left w:val="single" w:sz="4" w:space="0" w:color="A8D08D" w:themeColor="accent6" w:themeTint="99"/>
              <w:bottom w:val="nil"/>
              <w:right w:val="nil"/>
            </w:tcBorders>
          </w:tcPr>
          <w:p w14:paraId="0045C7F1" w14:textId="77777777" w:rsidR="00CB0758" w:rsidRPr="00DD6B0E" w:rsidRDefault="00CB0758" w:rsidP="00CB0758">
            <w:pPr>
              <w:rPr>
                <w:b w:val="0"/>
                <w:sz w:val="20"/>
                <w:szCs w:val="20"/>
              </w:rPr>
            </w:pPr>
            <w:r w:rsidRPr="00DD6B0E">
              <w:rPr>
                <w:b w:val="0"/>
                <w:sz w:val="20"/>
                <w:szCs w:val="20"/>
              </w:rPr>
              <w:t>1.1</w:t>
            </w:r>
          </w:p>
        </w:tc>
        <w:tc>
          <w:tcPr>
            <w:tcW w:w="6548" w:type="dxa"/>
            <w:tcBorders>
              <w:top w:val="single" w:sz="4" w:space="0" w:color="A8D08D" w:themeColor="accent6" w:themeTint="99"/>
              <w:left w:val="nil"/>
              <w:bottom w:val="nil"/>
              <w:right w:val="single" w:sz="4" w:space="0" w:color="A8D08D" w:themeColor="accent6" w:themeTint="99"/>
            </w:tcBorders>
          </w:tcPr>
          <w:p w14:paraId="10142AF1" w14:textId="77777777" w:rsidR="00CB0758" w:rsidRPr="00DD6B0E" w:rsidRDefault="00CB0758" w:rsidP="00CB0758">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Disseminate the SRHR Policy to all levels in Department of Health and collaborating implementing partners</w:t>
            </w:r>
          </w:p>
        </w:tc>
        <w:tc>
          <w:tcPr>
            <w:tcW w:w="2332" w:type="dxa"/>
            <w:vMerge w:val="restart"/>
            <w:tcBorders>
              <w:left w:val="single" w:sz="4" w:space="0" w:color="A8D08D" w:themeColor="accent6" w:themeTint="99"/>
            </w:tcBorders>
          </w:tcPr>
          <w:p w14:paraId="70C0107A" w14:textId="77777777" w:rsidR="00CB0758" w:rsidRPr="00DD6B0E" w:rsidRDefault="00CB0758" w:rsidP="004C268D">
            <w:pPr>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Informed and autonomous decision-making at provincial, district and individual levels</w:t>
            </w:r>
          </w:p>
        </w:tc>
      </w:tr>
      <w:tr w:rsidR="00CB0758" w:rsidRPr="00DD6B0E" w14:paraId="406C88ED"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5CB5C762" w14:textId="77777777" w:rsidR="00CB0758" w:rsidRPr="00DD6B0E" w:rsidRDefault="00CB0758" w:rsidP="004C268D">
            <w:pPr>
              <w:jc w:val="center"/>
              <w:rPr>
                <w:b w:val="0"/>
                <w:sz w:val="20"/>
                <w:szCs w:val="20"/>
              </w:rPr>
            </w:pPr>
            <w:r w:rsidRPr="00DD6B0E">
              <w:rPr>
                <w:b w:val="0"/>
                <w:sz w:val="20"/>
                <w:szCs w:val="20"/>
              </w:rPr>
              <w:t>1.2</w:t>
            </w:r>
          </w:p>
        </w:tc>
        <w:tc>
          <w:tcPr>
            <w:tcW w:w="6548" w:type="dxa"/>
            <w:tcBorders>
              <w:top w:val="nil"/>
              <w:left w:val="nil"/>
              <w:bottom w:val="nil"/>
              <w:right w:val="single" w:sz="4" w:space="0" w:color="A8D08D" w:themeColor="accent6" w:themeTint="99"/>
            </w:tcBorders>
          </w:tcPr>
          <w:p w14:paraId="44AED437" w14:textId="77777777" w:rsidR="00CB0758" w:rsidRPr="00DD6B0E" w:rsidRDefault="00CB0758" w:rsidP="00CB0758">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Disseminate the SRHR Policy to all levels in Department of Health and collaborating implementing partners</w:t>
            </w:r>
          </w:p>
        </w:tc>
        <w:tc>
          <w:tcPr>
            <w:tcW w:w="2332" w:type="dxa"/>
            <w:vMerge/>
            <w:tcBorders>
              <w:left w:val="single" w:sz="4" w:space="0" w:color="A8D08D" w:themeColor="accent6" w:themeTint="99"/>
            </w:tcBorders>
          </w:tcPr>
          <w:p w14:paraId="0210251D" w14:textId="77777777" w:rsidR="00CB0758" w:rsidRPr="00DD6B0E" w:rsidRDefault="00CB0758" w:rsidP="004C268D">
            <w:pPr>
              <w:cnfStyle w:val="000000000000" w:firstRow="0" w:lastRow="0" w:firstColumn="0" w:lastColumn="0" w:oddVBand="0" w:evenVBand="0" w:oddHBand="0" w:evenHBand="0" w:firstRowFirstColumn="0" w:firstRowLastColumn="0" w:lastRowFirstColumn="0" w:lastRowLastColumn="0"/>
              <w:rPr>
                <w:sz w:val="20"/>
                <w:szCs w:val="20"/>
              </w:rPr>
            </w:pPr>
          </w:p>
        </w:tc>
      </w:tr>
      <w:tr w:rsidR="00CB0758" w:rsidRPr="00DD6B0E" w14:paraId="25695341"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single" w:sz="4" w:space="0" w:color="A8D08D" w:themeColor="accent6" w:themeTint="99"/>
              <w:right w:val="nil"/>
            </w:tcBorders>
          </w:tcPr>
          <w:p w14:paraId="1ECDB934" w14:textId="77777777" w:rsidR="00CB0758" w:rsidRPr="00DD6B0E" w:rsidRDefault="00CB0758" w:rsidP="004C268D">
            <w:pPr>
              <w:jc w:val="center"/>
              <w:rPr>
                <w:b w:val="0"/>
                <w:sz w:val="20"/>
                <w:szCs w:val="20"/>
              </w:rPr>
            </w:pPr>
            <w:r w:rsidRPr="00DD6B0E">
              <w:rPr>
                <w:b w:val="0"/>
                <w:sz w:val="20"/>
                <w:szCs w:val="20"/>
              </w:rPr>
              <w:t>1.3</w:t>
            </w:r>
          </w:p>
        </w:tc>
        <w:tc>
          <w:tcPr>
            <w:tcW w:w="6548" w:type="dxa"/>
            <w:tcBorders>
              <w:top w:val="nil"/>
              <w:left w:val="nil"/>
              <w:bottom w:val="single" w:sz="4" w:space="0" w:color="A8D08D" w:themeColor="accent6" w:themeTint="99"/>
              <w:right w:val="single" w:sz="4" w:space="0" w:color="A8D08D" w:themeColor="accent6" w:themeTint="99"/>
            </w:tcBorders>
          </w:tcPr>
          <w:p w14:paraId="5546C6D9" w14:textId="77777777" w:rsidR="00CB0758" w:rsidRPr="00DD6B0E" w:rsidRDefault="00CB0758" w:rsidP="00CB0758">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Offer person-centred counselling to all clients who access SRHR services</w:t>
            </w:r>
          </w:p>
        </w:tc>
        <w:tc>
          <w:tcPr>
            <w:tcW w:w="2332" w:type="dxa"/>
            <w:vMerge/>
            <w:tcBorders>
              <w:left w:val="single" w:sz="4" w:space="0" w:color="A8D08D" w:themeColor="accent6" w:themeTint="99"/>
            </w:tcBorders>
          </w:tcPr>
          <w:p w14:paraId="17474D33" w14:textId="77777777" w:rsidR="00CB0758" w:rsidRPr="00DD6B0E" w:rsidRDefault="00CB0758" w:rsidP="004C268D">
            <w:pPr>
              <w:cnfStyle w:val="000000000000" w:firstRow="0" w:lastRow="0" w:firstColumn="0" w:lastColumn="0" w:oddVBand="0" w:evenVBand="0" w:oddHBand="0" w:evenHBand="0" w:firstRowFirstColumn="0" w:firstRowLastColumn="0" w:lastRowFirstColumn="0" w:lastRowLastColumn="0"/>
              <w:rPr>
                <w:sz w:val="20"/>
                <w:szCs w:val="20"/>
              </w:rPr>
            </w:pPr>
          </w:p>
        </w:tc>
      </w:tr>
      <w:tr w:rsidR="008639BC" w:rsidRPr="00DD6B0E" w14:paraId="57524C61"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9350" w:type="dxa"/>
            <w:gridSpan w:val="3"/>
            <w:shd w:val="clear" w:color="auto" w:fill="E2EFD9" w:themeFill="accent6" w:themeFillTint="33"/>
          </w:tcPr>
          <w:p w14:paraId="54ABA128" w14:textId="77777777" w:rsidR="008639BC" w:rsidRPr="00DD6B0E" w:rsidRDefault="008639BC" w:rsidP="008639BC">
            <w:pPr>
              <w:rPr>
                <w:sz w:val="20"/>
                <w:szCs w:val="20"/>
              </w:rPr>
            </w:pPr>
            <w:r w:rsidRPr="00DD6B0E">
              <w:rPr>
                <w:sz w:val="20"/>
                <w:szCs w:val="20"/>
              </w:rPr>
              <w:t>Objective 2: Increase the access to and uptake of comprehensive and integrated SRHR care and treatment services across all life stages</w:t>
            </w:r>
          </w:p>
        </w:tc>
      </w:tr>
      <w:tr w:rsidR="00A5370B" w:rsidRPr="00DD6B0E" w14:paraId="32E045FA"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8D08D" w:themeColor="accent6" w:themeTint="99"/>
              <w:left w:val="single" w:sz="4" w:space="0" w:color="A8D08D" w:themeColor="accent6" w:themeTint="99"/>
              <w:bottom w:val="nil"/>
              <w:right w:val="nil"/>
            </w:tcBorders>
          </w:tcPr>
          <w:p w14:paraId="0B48FEB5" w14:textId="77777777" w:rsidR="00A5370B" w:rsidRPr="00DD6B0E" w:rsidRDefault="00A5370B" w:rsidP="00A5370B">
            <w:pPr>
              <w:jc w:val="center"/>
              <w:rPr>
                <w:b w:val="0"/>
                <w:sz w:val="20"/>
                <w:szCs w:val="20"/>
              </w:rPr>
            </w:pPr>
            <w:r w:rsidRPr="00DD6B0E">
              <w:rPr>
                <w:b w:val="0"/>
                <w:sz w:val="20"/>
                <w:szCs w:val="20"/>
              </w:rPr>
              <w:t>2.1</w:t>
            </w:r>
          </w:p>
        </w:tc>
        <w:tc>
          <w:tcPr>
            <w:tcW w:w="6548" w:type="dxa"/>
            <w:tcBorders>
              <w:top w:val="single" w:sz="4" w:space="0" w:color="A8D08D" w:themeColor="accent6" w:themeTint="99"/>
              <w:left w:val="nil"/>
              <w:bottom w:val="nil"/>
              <w:right w:val="single" w:sz="4" w:space="0" w:color="A8D08D" w:themeColor="accent6" w:themeTint="99"/>
            </w:tcBorders>
          </w:tcPr>
          <w:p w14:paraId="0A601496" w14:textId="77777777" w:rsidR="00A5370B" w:rsidRPr="00DD6B0E" w:rsidRDefault="00A5370B" w:rsidP="00CB0758">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Reduce the unmet need for contraception for women and men of reproductive age through provision of comprehensive family planning services at all levels of care; and improve the contraceptive method mix, together with counselling and information to encourage informed choice</w:t>
            </w:r>
          </w:p>
        </w:tc>
        <w:tc>
          <w:tcPr>
            <w:tcW w:w="2332" w:type="dxa"/>
            <w:vMerge w:val="restart"/>
            <w:tcBorders>
              <w:left w:val="single" w:sz="4" w:space="0" w:color="A8D08D" w:themeColor="accent6" w:themeTint="99"/>
            </w:tcBorders>
          </w:tcPr>
          <w:p w14:paraId="23028620" w14:textId="77777777" w:rsidR="00A5370B" w:rsidRPr="00DD6B0E" w:rsidRDefault="00A5370B" w:rsidP="000653CE">
            <w:pPr>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 xml:space="preserve">A comprehensive and integrated package of SRHR services is provided in an equitable, accessible and </w:t>
            </w:r>
            <w:proofErr w:type="gramStart"/>
            <w:r w:rsidRPr="00DD6B0E">
              <w:rPr>
                <w:sz w:val="20"/>
                <w:szCs w:val="20"/>
              </w:rPr>
              <w:t>rights based</w:t>
            </w:r>
            <w:proofErr w:type="gramEnd"/>
            <w:r w:rsidRPr="00DD6B0E">
              <w:rPr>
                <w:sz w:val="20"/>
                <w:szCs w:val="20"/>
              </w:rPr>
              <w:t xml:space="preserve"> manner for all South Africans.</w:t>
            </w:r>
          </w:p>
        </w:tc>
      </w:tr>
      <w:tr w:rsidR="00A5370B" w:rsidRPr="00DD6B0E" w14:paraId="1455E56F"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60E9652E" w14:textId="77777777" w:rsidR="00A5370B" w:rsidRPr="00DD6B0E" w:rsidRDefault="00A5370B" w:rsidP="00A5370B">
            <w:pPr>
              <w:jc w:val="center"/>
              <w:rPr>
                <w:b w:val="0"/>
                <w:sz w:val="20"/>
                <w:szCs w:val="20"/>
              </w:rPr>
            </w:pPr>
            <w:r w:rsidRPr="00DD6B0E">
              <w:rPr>
                <w:b w:val="0"/>
                <w:sz w:val="20"/>
                <w:szCs w:val="20"/>
              </w:rPr>
              <w:t>2.2</w:t>
            </w:r>
          </w:p>
        </w:tc>
        <w:tc>
          <w:tcPr>
            <w:tcW w:w="6548" w:type="dxa"/>
            <w:tcBorders>
              <w:top w:val="nil"/>
              <w:left w:val="nil"/>
              <w:bottom w:val="nil"/>
              <w:right w:val="single" w:sz="4" w:space="0" w:color="A8D08D" w:themeColor="accent6" w:themeTint="99"/>
            </w:tcBorders>
          </w:tcPr>
          <w:p w14:paraId="74DB7BFC" w14:textId="77777777" w:rsidR="00A5370B" w:rsidRPr="00DD6B0E" w:rsidRDefault="00A5370B" w:rsidP="00CB0758">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Provide safer conception, subfertility and infertility services to all clients which include prevention, diagnostics and treatment- for all clients who experience difficulty with conception</w:t>
            </w:r>
          </w:p>
        </w:tc>
        <w:tc>
          <w:tcPr>
            <w:tcW w:w="2332" w:type="dxa"/>
            <w:vMerge/>
            <w:tcBorders>
              <w:left w:val="single" w:sz="4" w:space="0" w:color="A8D08D" w:themeColor="accent6" w:themeTint="99"/>
            </w:tcBorders>
          </w:tcPr>
          <w:p w14:paraId="2330706E" w14:textId="77777777" w:rsidR="00A5370B" w:rsidRPr="00DD6B0E" w:rsidRDefault="00A5370B" w:rsidP="008639BC">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7F9916A7"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3E4F9304" w14:textId="77777777" w:rsidR="00A5370B" w:rsidRPr="00DD6B0E" w:rsidRDefault="00A5370B" w:rsidP="00A5370B">
            <w:pPr>
              <w:jc w:val="center"/>
              <w:rPr>
                <w:b w:val="0"/>
                <w:sz w:val="20"/>
                <w:szCs w:val="20"/>
              </w:rPr>
            </w:pPr>
            <w:r w:rsidRPr="00DD6B0E">
              <w:rPr>
                <w:b w:val="0"/>
                <w:sz w:val="20"/>
                <w:szCs w:val="20"/>
              </w:rPr>
              <w:t>2.3</w:t>
            </w:r>
          </w:p>
        </w:tc>
        <w:tc>
          <w:tcPr>
            <w:tcW w:w="6548" w:type="dxa"/>
            <w:tcBorders>
              <w:top w:val="nil"/>
              <w:left w:val="nil"/>
              <w:bottom w:val="nil"/>
              <w:right w:val="single" w:sz="4" w:space="0" w:color="A8D08D" w:themeColor="accent6" w:themeTint="99"/>
            </w:tcBorders>
          </w:tcPr>
          <w:p w14:paraId="0DC7C311" w14:textId="77777777" w:rsidR="00A5370B" w:rsidRPr="00DD6B0E" w:rsidRDefault="00A5370B" w:rsidP="00CE148C">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Provide safe abortion related and post abortion services for clients who need choice o</w:t>
            </w:r>
            <w:r w:rsidR="00CE148C">
              <w:rPr>
                <w:sz w:val="20"/>
                <w:szCs w:val="20"/>
              </w:rPr>
              <w:t>n</w:t>
            </w:r>
            <w:r w:rsidRPr="00DD6B0E">
              <w:rPr>
                <w:sz w:val="20"/>
                <w:szCs w:val="20"/>
              </w:rPr>
              <w:t xml:space="preserve"> termination of pregnancy services, offering appropriate care at all facilities</w:t>
            </w:r>
          </w:p>
        </w:tc>
        <w:tc>
          <w:tcPr>
            <w:tcW w:w="2332" w:type="dxa"/>
            <w:vMerge/>
            <w:tcBorders>
              <w:left w:val="single" w:sz="4" w:space="0" w:color="A8D08D" w:themeColor="accent6" w:themeTint="99"/>
            </w:tcBorders>
          </w:tcPr>
          <w:p w14:paraId="43932902" w14:textId="77777777" w:rsidR="00A5370B" w:rsidRPr="00DD6B0E" w:rsidRDefault="00A5370B" w:rsidP="008639BC">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64176D78"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2F06F835" w14:textId="77777777" w:rsidR="00A5370B" w:rsidRPr="00DD6B0E" w:rsidRDefault="00A5370B" w:rsidP="00A5370B">
            <w:pPr>
              <w:jc w:val="center"/>
              <w:rPr>
                <w:b w:val="0"/>
                <w:sz w:val="20"/>
                <w:szCs w:val="20"/>
              </w:rPr>
            </w:pPr>
            <w:r w:rsidRPr="00DD6B0E">
              <w:rPr>
                <w:b w:val="0"/>
                <w:sz w:val="20"/>
                <w:szCs w:val="20"/>
              </w:rPr>
              <w:t>2.4</w:t>
            </w:r>
          </w:p>
        </w:tc>
        <w:tc>
          <w:tcPr>
            <w:tcW w:w="6548" w:type="dxa"/>
            <w:tcBorders>
              <w:top w:val="nil"/>
              <w:left w:val="nil"/>
              <w:bottom w:val="nil"/>
              <w:right w:val="single" w:sz="4" w:space="0" w:color="A8D08D" w:themeColor="accent6" w:themeTint="99"/>
            </w:tcBorders>
          </w:tcPr>
          <w:p w14:paraId="396CE6B1" w14:textId="77777777" w:rsidR="00A5370B" w:rsidRPr="00DD6B0E" w:rsidRDefault="00A5370B" w:rsidP="00CB0758">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 xml:space="preserve">Provide HIV, TB and STIs services, including prevention, detection and management at all level of facilities </w:t>
            </w:r>
          </w:p>
        </w:tc>
        <w:tc>
          <w:tcPr>
            <w:tcW w:w="2332" w:type="dxa"/>
            <w:vMerge/>
            <w:tcBorders>
              <w:left w:val="single" w:sz="4" w:space="0" w:color="A8D08D" w:themeColor="accent6" w:themeTint="99"/>
            </w:tcBorders>
          </w:tcPr>
          <w:p w14:paraId="21DADB2F" w14:textId="77777777" w:rsidR="00A5370B" w:rsidRPr="00DD6B0E" w:rsidRDefault="00A5370B" w:rsidP="008639BC">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6F579CDF"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71CF74CD" w14:textId="77777777" w:rsidR="00A5370B" w:rsidRPr="00DD6B0E" w:rsidRDefault="00A5370B" w:rsidP="00A5370B">
            <w:pPr>
              <w:jc w:val="center"/>
              <w:rPr>
                <w:b w:val="0"/>
                <w:sz w:val="20"/>
                <w:szCs w:val="20"/>
              </w:rPr>
            </w:pPr>
            <w:r w:rsidRPr="00DD6B0E">
              <w:rPr>
                <w:b w:val="0"/>
                <w:sz w:val="20"/>
                <w:szCs w:val="20"/>
              </w:rPr>
              <w:t>2.5</w:t>
            </w:r>
          </w:p>
        </w:tc>
        <w:tc>
          <w:tcPr>
            <w:tcW w:w="6548" w:type="dxa"/>
            <w:tcBorders>
              <w:top w:val="nil"/>
              <w:left w:val="nil"/>
              <w:bottom w:val="nil"/>
              <w:right w:val="single" w:sz="4" w:space="0" w:color="A8D08D" w:themeColor="accent6" w:themeTint="99"/>
            </w:tcBorders>
          </w:tcPr>
          <w:p w14:paraId="3EC0BF01" w14:textId="77777777" w:rsidR="00A5370B" w:rsidRPr="00DD6B0E" w:rsidRDefault="00A5370B" w:rsidP="00CB0758">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Provide programmes for the prevention, detection and management of cervical cancer and breast cancer</w:t>
            </w:r>
          </w:p>
        </w:tc>
        <w:tc>
          <w:tcPr>
            <w:tcW w:w="2332" w:type="dxa"/>
            <w:vMerge/>
            <w:tcBorders>
              <w:left w:val="single" w:sz="4" w:space="0" w:color="A8D08D" w:themeColor="accent6" w:themeTint="99"/>
            </w:tcBorders>
          </w:tcPr>
          <w:p w14:paraId="036C5DD0" w14:textId="77777777" w:rsidR="00A5370B" w:rsidRPr="00DD6B0E" w:rsidRDefault="00A5370B" w:rsidP="008639BC">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546994C5"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single" w:sz="4" w:space="0" w:color="A8D08D" w:themeColor="accent6" w:themeTint="99"/>
              <w:right w:val="nil"/>
            </w:tcBorders>
          </w:tcPr>
          <w:p w14:paraId="0F2A0C94" w14:textId="77777777" w:rsidR="00A5370B" w:rsidRPr="00DD6B0E" w:rsidRDefault="00A5370B" w:rsidP="00A5370B">
            <w:pPr>
              <w:jc w:val="center"/>
              <w:rPr>
                <w:b w:val="0"/>
                <w:sz w:val="20"/>
                <w:szCs w:val="20"/>
              </w:rPr>
            </w:pPr>
            <w:r w:rsidRPr="00DD6B0E">
              <w:rPr>
                <w:b w:val="0"/>
                <w:sz w:val="20"/>
                <w:szCs w:val="20"/>
              </w:rPr>
              <w:t>2.6</w:t>
            </w:r>
          </w:p>
        </w:tc>
        <w:tc>
          <w:tcPr>
            <w:tcW w:w="6548" w:type="dxa"/>
            <w:tcBorders>
              <w:top w:val="nil"/>
              <w:left w:val="nil"/>
              <w:bottom w:val="single" w:sz="4" w:space="0" w:color="A8D08D" w:themeColor="accent6" w:themeTint="99"/>
              <w:right w:val="single" w:sz="4" w:space="0" w:color="A8D08D" w:themeColor="accent6" w:themeTint="99"/>
            </w:tcBorders>
          </w:tcPr>
          <w:p w14:paraId="5B313D17" w14:textId="77777777" w:rsidR="00A5370B" w:rsidRPr="00DD6B0E" w:rsidRDefault="00A5370B" w:rsidP="00CB0758">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 xml:space="preserve">Provide occupational and non-occupational PEP to clients at risk of HIV, STIs, pregnancy, hepatitis B and C, and tetanus </w:t>
            </w:r>
          </w:p>
        </w:tc>
        <w:tc>
          <w:tcPr>
            <w:tcW w:w="2332" w:type="dxa"/>
            <w:vMerge/>
            <w:tcBorders>
              <w:left w:val="single" w:sz="4" w:space="0" w:color="A8D08D" w:themeColor="accent6" w:themeTint="99"/>
            </w:tcBorders>
          </w:tcPr>
          <w:p w14:paraId="0B018575" w14:textId="77777777" w:rsidR="00A5370B" w:rsidRPr="00DD6B0E" w:rsidRDefault="00A5370B" w:rsidP="008639BC">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6CA99193"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9350" w:type="dxa"/>
            <w:gridSpan w:val="3"/>
            <w:shd w:val="clear" w:color="auto" w:fill="E2EFD9" w:themeFill="accent6" w:themeFillTint="33"/>
          </w:tcPr>
          <w:p w14:paraId="717D3D67" w14:textId="77777777" w:rsidR="00A5370B" w:rsidRPr="00DD6B0E" w:rsidRDefault="00A5370B" w:rsidP="000653CE">
            <w:pPr>
              <w:keepNext/>
              <w:keepLines/>
              <w:rPr>
                <w:sz w:val="20"/>
                <w:szCs w:val="20"/>
              </w:rPr>
            </w:pPr>
            <w:r w:rsidRPr="00DD6B0E">
              <w:rPr>
                <w:sz w:val="20"/>
                <w:szCs w:val="20"/>
              </w:rPr>
              <w:lastRenderedPageBreak/>
              <w:t>Objective 3: Ensure access to respectful and non-judgmental SRHR services for priority groups</w:t>
            </w:r>
          </w:p>
        </w:tc>
      </w:tr>
      <w:tr w:rsidR="00A5370B" w:rsidRPr="00DD6B0E" w14:paraId="11E59AA6"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8D08D" w:themeColor="accent6" w:themeTint="99"/>
              <w:left w:val="single" w:sz="4" w:space="0" w:color="A8D08D" w:themeColor="accent6" w:themeTint="99"/>
              <w:bottom w:val="nil"/>
              <w:right w:val="nil"/>
            </w:tcBorders>
          </w:tcPr>
          <w:p w14:paraId="4042A9AA" w14:textId="77777777" w:rsidR="00A5370B" w:rsidRPr="00DD6B0E" w:rsidRDefault="00A5370B" w:rsidP="000653CE">
            <w:pPr>
              <w:keepNext/>
              <w:keepLines/>
              <w:jc w:val="center"/>
              <w:rPr>
                <w:b w:val="0"/>
                <w:sz w:val="20"/>
                <w:szCs w:val="20"/>
              </w:rPr>
            </w:pPr>
            <w:r w:rsidRPr="00DD6B0E">
              <w:rPr>
                <w:b w:val="0"/>
                <w:sz w:val="20"/>
                <w:szCs w:val="20"/>
              </w:rPr>
              <w:t>3.1</w:t>
            </w:r>
          </w:p>
        </w:tc>
        <w:tc>
          <w:tcPr>
            <w:tcW w:w="6548" w:type="dxa"/>
            <w:tcBorders>
              <w:top w:val="single" w:sz="4" w:space="0" w:color="A8D08D" w:themeColor="accent6" w:themeTint="99"/>
              <w:left w:val="nil"/>
              <w:bottom w:val="nil"/>
              <w:right w:val="single" w:sz="4" w:space="0" w:color="A8D08D" w:themeColor="accent6" w:themeTint="99"/>
            </w:tcBorders>
          </w:tcPr>
          <w:p w14:paraId="5873C2F0" w14:textId="77777777" w:rsidR="00A5370B" w:rsidRPr="00DD6B0E" w:rsidRDefault="00A5370B" w:rsidP="000653CE">
            <w:pPr>
              <w:keepNext/>
              <w:keepLines/>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Adolescents and young people (10-24 years)</w:t>
            </w:r>
          </w:p>
        </w:tc>
        <w:tc>
          <w:tcPr>
            <w:tcW w:w="2332" w:type="dxa"/>
            <w:vMerge w:val="restart"/>
            <w:tcBorders>
              <w:left w:val="single" w:sz="4" w:space="0" w:color="A8D08D" w:themeColor="accent6" w:themeTint="99"/>
            </w:tcBorders>
          </w:tcPr>
          <w:p w14:paraId="6C0A4568" w14:textId="77777777" w:rsidR="00A5370B" w:rsidRPr="00DD6B0E" w:rsidRDefault="00A5370B" w:rsidP="000653CE">
            <w:pPr>
              <w:keepNext/>
              <w:keepLines/>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 xml:space="preserve">Rights-based approach characterised by non-discrimination, </w:t>
            </w:r>
          </w:p>
          <w:p w14:paraId="611586EA" w14:textId="77777777" w:rsidR="00A5370B" w:rsidRPr="00DD6B0E" w:rsidRDefault="00A5370B" w:rsidP="000653CE">
            <w:pPr>
              <w:keepNext/>
              <w:keepLines/>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confidentiality, and privacy</w:t>
            </w:r>
          </w:p>
        </w:tc>
      </w:tr>
      <w:tr w:rsidR="00A5370B" w:rsidRPr="00DD6B0E" w14:paraId="1BF997B8"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306A8B67" w14:textId="77777777" w:rsidR="00A5370B" w:rsidRPr="00DD6B0E" w:rsidRDefault="00A5370B" w:rsidP="000653CE">
            <w:pPr>
              <w:keepNext/>
              <w:keepLines/>
              <w:jc w:val="center"/>
              <w:rPr>
                <w:b w:val="0"/>
                <w:sz w:val="20"/>
                <w:szCs w:val="20"/>
              </w:rPr>
            </w:pPr>
            <w:r w:rsidRPr="00DD6B0E">
              <w:rPr>
                <w:b w:val="0"/>
                <w:sz w:val="20"/>
                <w:szCs w:val="20"/>
              </w:rPr>
              <w:t>3.2</w:t>
            </w:r>
          </w:p>
        </w:tc>
        <w:tc>
          <w:tcPr>
            <w:tcW w:w="6548" w:type="dxa"/>
            <w:tcBorders>
              <w:top w:val="nil"/>
              <w:left w:val="nil"/>
              <w:bottom w:val="nil"/>
              <w:right w:val="single" w:sz="4" w:space="0" w:color="A8D08D" w:themeColor="accent6" w:themeTint="99"/>
            </w:tcBorders>
          </w:tcPr>
          <w:p w14:paraId="0272B1A2" w14:textId="77777777" w:rsidR="00A5370B" w:rsidRPr="00DD6B0E" w:rsidRDefault="00A5370B" w:rsidP="000653CE">
            <w:pPr>
              <w:keepNext/>
              <w:keepLines/>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Peri-menopausal women</w:t>
            </w:r>
          </w:p>
        </w:tc>
        <w:tc>
          <w:tcPr>
            <w:tcW w:w="2332" w:type="dxa"/>
            <w:vMerge/>
            <w:tcBorders>
              <w:left w:val="single" w:sz="4" w:space="0" w:color="A8D08D" w:themeColor="accent6" w:themeTint="99"/>
            </w:tcBorders>
          </w:tcPr>
          <w:p w14:paraId="051544B5" w14:textId="77777777" w:rsidR="00A5370B" w:rsidRPr="00DD6B0E" w:rsidRDefault="00A5370B" w:rsidP="000653CE">
            <w:pPr>
              <w:keepNext/>
              <w:keepLines/>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4D726971"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513E2EA6" w14:textId="77777777" w:rsidR="00A5370B" w:rsidRPr="00DD6B0E" w:rsidRDefault="00A5370B" w:rsidP="000653CE">
            <w:pPr>
              <w:keepNext/>
              <w:keepLines/>
              <w:jc w:val="center"/>
              <w:rPr>
                <w:b w:val="0"/>
                <w:sz w:val="20"/>
                <w:szCs w:val="20"/>
              </w:rPr>
            </w:pPr>
            <w:r w:rsidRPr="00DD6B0E">
              <w:rPr>
                <w:b w:val="0"/>
                <w:sz w:val="20"/>
                <w:szCs w:val="20"/>
              </w:rPr>
              <w:t>3.3</w:t>
            </w:r>
          </w:p>
        </w:tc>
        <w:tc>
          <w:tcPr>
            <w:tcW w:w="6548" w:type="dxa"/>
            <w:tcBorders>
              <w:top w:val="nil"/>
              <w:left w:val="nil"/>
              <w:bottom w:val="nil"/>
              <w:right w:val="single" w:sz="4" w:space="0" w:color="A8D08D" w:themeColor="accent6" w:themeTint="99"/>
            </w:tcBorders>
          </w:tcPr>
          <w:p w14:paraId="59906577" w14:textId="77777777" w:rsidR="00A5370B" w:rsidRPr="00DD6B0E" w:rsidRDefault="00A5370B" w:rsidP="009B2AAD">
            <w:pPr>
              <w:keepNext/>
              <w:keepLines/>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LGBT</w:t>
            </w:r>
            <w:r w:rsidR="009B2AAD">
              <w:rPr>
                <w:sz w:val="20"/>
                <w:szCs w:val="20"/>
              </w:rPr>
              <w:t>Q</w:t>
            </w:r>
            <w:r w:rsidRPr="00DD6B0E">
              <w:rPr>
                <w:sz w:val="20"/>
                <w:szCs w:val="20"/>
              </w:rPr>
              <w:t>I people</w:t>
            </w:r>
          </w:p>
        </w:tc>
        <w:tc>
          <w:tcPr>
            <w:tcW w:w="2332" w:type="dxa"/>
            <w:vMerge/>
            <w:tcBorders>
              <w:left w:val="single" w:sz="4" w:space="0" w:color="A8D08D" w:themeColor="accent6" w:themeTint="99"/>
            </w:tcBorders>
          </w:tcPr>
          <w:p w14:paraId="13916F95" w14:textId="77777777" w:rsidR="00A5370B" w:rsidRPr="00DD6B0E" w:rsidRDefault="00A5370B" w:rsidP="000653CE">
            <w:pPr>
              <w:keepNext/>
              <w:keepLines/>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266B3774"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3943E460" w14:textId="77777777" w:rsidR="00A5370B" w:rsidRPr="00DD6B0E" w:rsidRDefault="00A5370B" w:rsidP="000653CE">
            <w:pPr>
              <w:keepNext/>
              <w:keepLines/>
              <w:jc w:val="center"/>
              <w:rPr>
                <w:b w:val="0"/>
                <w:sz w:val="20"/>
                <w:szCs w:val="20"/>
              </w:rPr>
            </w:pPr>
            <w:r w:rsidRPr="00DD6B0E">
              <w:rPr>
                <w:b w:val="0"/>
                <w:sz w:val="20"/>
                <w:szCs w:val="20"/>
              </w:rPr>
              <w:t>3.4</w:t>
            </w:r>
          </w:p>
        </w:tc>
        <w:tc>
          <w:tcPr>
            <w:tcW w:w="6548" w:type="dxa"/>
            <w:tcBorders>
              <w:top w:val="nil"/>
              <w:left w:val="nil"/>
              <w:bottom w:val="nil"/>
              <w:right w:val="single" w:sz="4" w:space="0" w:color="A8D08D" w:themeColor="accent6" w:themeTint="99"/>
            </w:tcBorders>
          </w:tcPr>
          <w:p w14:paraId="7C9D05EC" w14:textId="77777777" w:rsidR="00A5370B" w:rsidRPr="00DD6B0E" w:rsidRDefault="00A5370B" w:rsidP="000653CE">
            <w:pPr>
              <w:keepNext/>
              <w:keepLines/>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 xml:space="preserve">Female </w:t>
            </w:r>
            <w:r w:rsidR="00C833B0">
              <w:rPr>
                <w:sz w:val="20"/>
                <w:szCs w:val="20"/>
              </w:rPr>
              <w:t>s</w:t>
            </w:r>
            <w:r w:rsidRPr="00DD6B0E">
              <w:rPr>
                <w:sz w:val="20"/>
                <w:szCs w:val="20"/>
              </w:rPr>
              <w:t>ex workers</w:t>
            </w:r>
          </w:p>
        </w:tc>
        <w:tc>
          <w:tcPr>
            <w:tcW w:w="2332" w:type="dxa"/>
            <w:vMerge/>
            <w:tcBorders>
              <w:left w:val="single" w:sz="4" w:space="0" w:color="A8D08D" w:themeColor="accent6" w:themeTint="99"/>
            </w:tcBorders>
          </w:tcPr>
          <w:p w14:paraId="2EF920C7" w14:textId="77777777" w:rsidR="00A5370B" w:rsidRPr="00DD6B0E" w:rsidRDefault="00A5370B" w:rsidP="000653CE">
            <w:pPr>
              <w:keepNext/>
              <w:keepLines/>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4969D27C"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7A3B29B7" w14:textId="77777777" w:rsidR="00A5370B" w:rsidRPr="00DD6B0E" w:rsidRDefault="00A5370B" w:rsidP="000653CE">
            <w:pPr>
              <w:keepNext/>
              <w:keepLines/>
              <w:jc w:val="center"/>
              <w:rPr>
                <w:b w:val="0"/>
                <w:sz w:val="20"/>
                <w:szCs w:val="20"/>
              </w:rPr>
            </w:pPr>
            <w:r w:rsidRPr="00DD6B0E">
              <w:rPr>
                <w:b w:val="0"/>
                <w:sz w:val="20"/>
                <w:szCs w:val="20"/>
              </w:rPr>
              <w:t>3.5</w:t>
            </w:r>
          </w:p>
        </w:tc>
        <w:tc>
          <w:tcPr>
            <w:tcW w:w="6548" w:type="dxa"/>
            <w:tcBorders>
              <w:top w:val="nil"/>
              <w:left w:val="nil"/>
              <w:bottom w:val="nil"/>
              <w:right w:val="single" w:sz="4" w:space="0" w:color="A8D08D" w:themeColor="accent6" w:themeTint="99"/>
            </w:tcBorders>
          </w:tcPr>
          <w:p w14:paraId="4ABC43BF" w14:textId="77777777" w:rsidR="00A5370B" w:rsidRPr="00DD6B0E" w:rsidRDefault="00A5370B" w:rsidP="000653CE">
            <w:pPr>
              <w:keepNext/>
              <w:keepLines/>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People living with disabilities</w:t>
            </w:r>
          </w:p>
        </w:tc>
        <w:tc>
          <w:tcPr>
            <w:tcW w:w="2332" w:type="dxa"/>
            <w:vMerge/>
            <w:tcBorders>
              <w:left w:val="single" w:sz="4" w:space="0" w:color="A8D08D" w:themeColor="accent6" w:themeTint="99"/>
            </w:tcBorders>
          </w:tcPr>
          <w:p w14:paraId="337FD060" w14:textId="77777777" w:rsidR="00A5370B" w:rsidRPr="00DD6B0E" w:rsidRDefault="00A5370B" w:rsidP="000653CE">
            <w:pPr>
              <w:keepNext/>
              <w:keepLines/>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39D89841"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7BBCB031" w14:textId="77777777" w:rsidR="00A5370B" w:rsidRPr="00DD6B0E" w:rsidRDefault="00A5370B" w:rsidP="000653CE">
            <w:pPr>
              <w:keepNext/>
              <w:keepLines/>
              <w:jc w:val="center"/>
              <w:rPr>
                <w:b w:val="0"/>
                <w:sz w:val="20"/>
                <w:szCs w:val="20"/>
              </w:rPr>
            </w:pPr>
            <w:r w:rsidRPr="00DD6B0E">
              <w:rPr>
                <w:b w:val="0"/>
                <w:sz w:val="20"/>
                <w:szCs w:val="20"/>
              </w:rPr>
              <w:t>3.6</w:t>
            </w:r>
          </w:p>
        </w:tc>
        <w:tc>
          <w:tcPr>
            <w:tcW w:w="6548" w:type="dxa"/>
            <w:tcBorders>
              <w:top w:val="nil"/>
              <w:left w:val="nil"/>
              <w:bottom w:val="nil"/>
              <w:right w:val="single" w:sz="4" w:space="0" w:color="A8D08D" w:themeColor="accent6" w:themeTint="99"/>
            </w:tcBorders>
          </w:tcPr>
          <w:p w14:paraId="10C03D24" w14:textId="77777777" w:rsidR="00A5370B" w:rsidRPr="00DD6B0E" w:rsidRDefault="00A5370B" w:rsidP="000653CE">
            <w:pPr>
              <w:keepNext/>
              <w:keepLines/>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Migrants and asylum seekers</w:t>
            </w:r>
          </w:p>
        </w:tc>
        <w:tc>
          <w:tcPr>
            <w:tcW w:w="2332" w:type="dxa"/>
            <w:vMerge/>
            <w:tcBorders>
              <w:left w:val="single" w:sz="4" w:space="0" w:color="A8D08D" w:themeColor="accent6" w:themeTint="99"/>
            </w:tcBorders>
          </w:tcPr>
          <w:p w14:paraId="39F652F0" w14:textId="77777777" w:rsidR="00A5370B" w:rsidRPr="00DD6B0E" w:rsidRDefault="00A5370B" w:rsidP="000653CE">
            <w:pPr>
              <w:keepNext/>
              <w:keepLines/>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17AB8FC3"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single" w:sz="4" w:space="0" w:color="A8D08D" w:themeColor="accent6" w:themeTint="99"/>
              <w:right w:val="nil"/>
            </w:tcBorders>
          </w:tcPr>
          <w:p w14:paraId="4555D200" w14:textId="77777777" w:rsidR="00A5370B" w:rsidRPr="00DD6B0E" w:rsidRDefault="00A5370B" w:rsidP="000653CE">
            <w:pPr>
              <w:keepNext/>
              <w:keepLines/>
              <w:jc w:val="center"/>
              <w:rPr>
                <w:b w:val="0"/>
                <w:sz w:val="20"/>
                <w:szCs w:val="20"/>
              </w:rPr>
            </w:pPr>
            <w:r w:rsidRPr="00DD6B0E">
              <w:rPr>
                <w:b w:val="0"/>
                <w:sz w:val="20"/>
                <w:szCs w:val="20"/>
              </w:rPr>
              <w:t>3.7</w:t>
            </w:r>
          </w:p>
        </w:tc>
        <w:tc>
          <w:tcPr>
            <w:tcW w:w="6548" w:type="dxa"/>
            <w:tcBorders>
              <w:top w:val="nil"/>
              <w:left w:val="nil"/>
              <w:bottom w:val="single" w:sz="4" w:space="0" w:color="A8D08D" w:themeColor="accent6" w:themeTint="99"/>
              <w:right w:val="single" w:sz="4" w:space="0" w:color="A8D08D" w:themeColor="accent6" w:themeTint="99"/>
            </w:tcBorders>
          </w:tcPr>
          <w:p w14:paraId="0866226B" w14:textId="77777777" w:rsidR="00A5370B" w:rsidRPr="00DD6B0E" w:rsidRDefault="00A5370B" w:rsidP="000653CE">
            <w:pPr>
              <w:keepNext/>
              <w:keepLines/>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Male partner and male involvement</w:t>
            </w:r>
          </w:p>
        </w:tc>
        <w:tc>
          <w:tcPr>
            <w:tcW w:w="2332" w:type="dxa"/>
            <w:vMerge/>
            <w:tcBorders>
              <w:left w:val="single" w:sz="4" w:space="0" w:color="A8D08D" w:themeColor="accent6" w:themeTint="99"/>
            </w:tcBorders>
          </w:tcPr>
          <w:p w14:paraId="5143233C" w14:textId="77777777" w:rsidR="00A5370B" w:rsidRPr="00DD6B0E" w:rsidRDefault="00A5370B" w:rsidP="000653CE">
            <w:pPr>
              <w:keepNext/>
              <w:keepLines/>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24931637"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9350" w:type="dxa"/>
            <w:gridSpan w:val="3"/>
            <w:shd w:val="clear" w:color="auto" w:fill="E2EFD9" w:themeFill="accent6" w:themeFillTint="33"/>
          </w:tcPr>
          <w:p w14:paraId="2BB6F2F3" w14:textId="77777777" w:rsidR="00A5370B" w:rsidRPr="00DD6B0E" w:rsidRDefault="00A5370B" w:rsidP="008C5F31">
            <w:pPr>
              <w:rPr>
                <w:sz w:val="20"/>
                <w:szCs w:val="20"/>
              </w:rPr>
            </w:pPr>
            <w:r w:rsidRPr="00DD6B0E">
              <w:rPr>
                <w:sz w:val="20"/>
                <w:szCs w:val="20"/>
              </w:rPr>
              <w:t>Objective 4: Strengthen the health system to deliver integrated SRHR services at the lowest feasible level in the healthcare system</w:t>
            </w:r>
          </w:p>
        </w:tc>
      </w:tr>
      <w:tr w:rsidR="00A5370B" w:rsidRPr="00DD6B0E" w14:paraId="145EA87C"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8D08D" w:themeColor="accent6" w:themeTint="99"/>
              <w:left w:val="single" w:sz="4" w:space="0" w:color="A8D08D" w:themeColor="accent6" w:themeTint="99"/>
              <w:bottom w:val="nil"/>
              <w:right w:val="nil"/>
            </w:tcBorders>
          </w:tcPr>
          <w:p w14:paraId="39C80FD3" w14:textId="77777777" w:rsidR="00A5370B" w:rsidRPr="00DD6B0E" w:rsidRDefault="00A5370B" w:rsidP="00A5370B">
            <w:pPr>
              <w:jc w:val="center"/>
              <w:rPr>
                <w:b w:val="0"/>
                <w:sz w:val="20"/>
                <w:szCs w:val="20"/>
              </w:rPr>
            </w:pPr>
            <w:r w:rsidRPr="00DD6B0E">
              <w:rPr>
                <w:b w:val="0"/>
                <w:sz w:val="20"/>
                <w:szCs w:val="20"/>
              </w:rPr>
              <w:t>4.1</w:t>
            </w:r>
          </w:p>
        </w:tc>
        <w:tc>
          <w:tcPr>
            <w:tcW w:w="6548" w:type="dxa"/>
            <w:tcBorders>
              <w:top w:val="single" w:sz="4" w:space="0" w:color="A8D08D" w:themeColor="accent6" w:themeTint="99"/>
              <w:left w:val="nil"/>
              <w:bottom w:val="nil"/>
              <w:right w:val="single" w:sz="4" w:space="0" w:color="A8D08D" w:themeColor="accent6" w:themeTint="99"/>
            </w:tcBorders>
          </w:tcPr>
          <w:p w14:paraId="4B13F54E"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Provide quality SRH</w:t>
            </w:r>
            <w:r w:rsidR="00B70B3B" w:rsidRPr="00DD6B0E">
              <w:rPr>
                <w:sz w:val="20"/>
                <w:szCs w:val="20"/>
              </w:rPr>
              <w:t>R</w:t>
            </w:r>
            <w:r w:rsidRPr="00DD6B0E">
              <w:rPr>
                <w:sz w:val="20"/>
                <w:szCs w:val="20"/>
              </w:rPr>
              <w:t xml:space="preserve"> services at primary health care level or the lowest level possible</w:t>
            </w:r>
          </w:p>
        </w:tc>
        <w:tc>
          <w:tcPr>
            <w:tcW w:w="2332" w:type="dxa"/>
            <w:vMerge w:val="restart"/>
            <w:tcBorders>
              <w:left w:val="single" w:sz="4" w:space="0" w:color="A8D08D" w:themeColor="accent6" w:themeTint="99"/>
            </w:tcBorders>
          </w:tcPr>
          <w:p w14:paraId="57B6A181" w14:textId="77777777" w:rsidR="00A5370B" w:rsidRPr="00DD6B0E" w:rsidRDefault="00A5370B" w:rsidP="000653CE">
            <w:pPr>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Enabling environment for high quality services delivered by trained providers</w:t>
            </w:r>
          </w:p>
        </w:tc>
      </w:tr>
      <w:tr w:rsidR="00A5370B" w:rsidRPr="00DD6B0E" w14:paraId="6C2FBBC8"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0E724FA0" w14:textId="77777777" w:rsidR="00A5370B" w:rsidRPr="00DD6B0E" w:rsidRDefault="00A5370B" w:rsidP="00A5370B">
            <w:pPr>
              <w:jc w:val="center"/>
              <w:rPr>
                <w:b w:val="0"/>
                <w:sz w:val="20"/>
                <w:szCs w:val="20"/>
              </w:rPr>
            </w:pPr>
            <w:r w:rsidRPr="00DD6B0E">
              <w:rPr>
                <w:b w:val="0"/>
                <w:sz w:val="20"/>
                <w:szCs w:val="20"/>
              </w:rPr>
              <w:t>4.2</w:t>
            </w:r>
          </w:p>
        </w:tc>
        <w:tc>
          <w:tcPr>
            <w:tcW w:w="6548" w:type="dxa"/>
            <w:tcBorders>
              <w:top w:val="nil"/>
              <w:left w:val="nil"/>
              <w:bottom w:val="nil"/>
              <w:right w:val="single" w:sz="4" w:space="0" w:color="A8D08D" w:themeColor="accent6" w:themeTint="99"/>
            </w:tcBorders>
          </w:tcPr>
          <w:p w14:paraId="526577E7"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Ensure uninterrupted supply of commodities and drugs, including pregnancy tests at all facilities</w:t>
            </w:r>
          </w:p>
        </w:tc>
        <w:tc>
          <w:tcPr>
            <w:tcW w:w="2332" w:type="dxa"/>
            <w:vMerge/>
            <w:tcBorders>
              <w:left w:val="single" w:sz="4" w:space="0" w:color="A8D08D" w:themeColor="accent6" w:themeTint="99"/>
            </w:tcBorders>
          </w:tcPr>
          <w:p w14:paraId="19B5BD66" w14:textId="77777777" w:rsidR="00A5370B" w:rsidRPr="00DD6B0E" w:rsidRDefault="00A5370B" w:rsidP="00A5370B">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72B75114"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7E43DDAA" w14:textId="77777777" w:rsidR="00A5370B" w:rsidRPr="00DD6B0E" w:rsidRDefault="00A5370B" w:rsidP="00A5370B">
            <w:pPr>
              <w:jc w:val="center"/>
              <w:rPr>
                <w:b w:val="0"/>
                <w:sz w:val="20"/>
                <w:szCs w:val="20"/>
              </w:rPr>
            </w:pPr>
            <w:r w:rsidRPr="00DD6B0E">
              <w:rPr>
                <w:b w:val="0"/>
                <w:sz w:val="20"/>
                <w:szCs w:val="20"/>
              </w:rPr>
              <w:t>4.3</w:t>
            </w:r>
          </w:p>
        </w:tc>
        <w:tc>
          <w:tcPr>
            <w:tcW w:w="6548" w:type="dxa"/>
            <w:tcBorders>
              <w:top w:val="nil"/>
              <w:left w:val="nil"/>
              <w:bottom w:val="nil"/>
              <w:right w:val="single" w:sz="4" w:space="0" w:color="A8D08D" w:themeColor="accent6" w:themeTint="99"/>
            </w:tcBorders>
          </w:tcPr>
          <w:p w14:paraId="0C9BC643"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Ensure healthcare providers have the skills and knowledge to deliver integrated SRH</w:t>
            </w:r>
            <w:r w:rsidR="00B70B3B" w:rsidRPr="00DD6B0E">
              <w:rPr>
                <w:sz w:val="20"/>
                <w:szCs w:val="20"/>
              </w:rPr>
              <w:t>R</w:t>
            </w:r>
            <w:r w:rsidRPr="00DD6B0E">
              <w:rPr>
                <w:sz w:val="20"/>
                <w:szCs w:val="20"/>
              </w:rPr>
              <w:t xml:space="preserve"> services</w:t>
            </w:r>
          </w:p>
        </w:tc>
        <w:tc>
          <w:tcPr>
            <w:tcW w:w="2332" w:type="dxa"/>
            <w:vMerge/>
            <w:tcBorders>
              <w:left w:val="single" w:sz="4" w:space="0" w:color="A8D08D" w:themeColor="accent6" w:themeTint="99"/>
            </w:tcBorders>
          </w:tcPr>
          <w:p w14:paraId="4F11A36C" w14:textId="77777777" w:rsidR="00A5370B" w:rsidRPr="00DD6B0E" w:rsidRDefault="00A5370B" w:rsidP="00A5370B">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257F85BC"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7DAE6D37" w14:textId="77777777" w:rsidR="00A5370B" w:rsidRPr="00DD6B0E" w:rsidRDefault="00A5370B" w:rsidP="00A5370B">
            <w:pPr>
              <w:jc w:val="center"/>
              <w:rPr>
                <w:b w:val="0"/>
                <w:sz w:val="20"/>
                <w:szCs w:val="20"/>
              </w:rPr>
            </w:pPr>
            <w:r w:rsidRPr="00DD6B0E">
              <w:rPr>
                <w:b w:val="0"/>
                <w:sz w:val="20"/>
                <w:szCs w:val="20"/>
              </w:rPr>
              <w:t>4.4</w:t>
            </w:r>
          </w:p>
        </w:tc>
        <w:tc>
          <w:tcPr>
            <w:tcW w:w="6548" w:type="dxa"/>
            <w:tcBorders>
              <w:top w:val="nil"/>
              <w:left w:val="nil"/>
              <w:bottom w:val="nil"/>
              <w:right w:val="single" w:sz="4" w:space="0" w:color="A8D08D" w:themeColor="accent6" w:themeTint="99"/>
            </w:tcBorders>
          </w:tcPr>
          <w:p w14:paraId="27A0C80D"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 xml:space="preserve">Maximise the use of programmatic data and research </w:t>
            </w:r>
            <w:proofErr w:type="gramStart"/>
            <w:r w:rsidRPr="00DD6B0E">
              <w:rPr>
                <w:sz w:val="20"/>
                <w:szCs w:val="20"/>
              </w:rPr>
              <w:t>to  improve</w:t>
            </w:r>
            <w:proofErr w:type="gramEnd"/>
            <w:r w:rsidRPr="00DD6B0E">
              <w:rPr>
                <w:sz w:val="20"/>
                <w:szCs w:val="20"/>
              </w:rPr>
              <w:t xml:space="preserve"> service provision and increase impact</w:t>
            </w:r>
          </w:p>
        </w:tc>
        <w:tc>
          <w:tcPr>
            <w:tcW w:w="2332" w:type="dxa"/>
            <w:vMerge/>
            <w:tcBorders>
              <w:left w:val="single" w:sz="4" w:space="0" w:color="A8D08D" w:themeColor="accent6" w:themeTint="99"/>
            </w:tcBorders>
          </w:tcPr>
          <w:p w14:paraId="5E2751F1" w14:textId="77777777" w:rsidR="00A5370B" w:rsidRPr="00DD6B0E" w:rsidRDefault="00A5370B" w:rsidP="00A5370B">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22CFDF8B"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283A4874" w14:textId="77777777" w:rsidR="00A5370B" w:rsidRPr="00DD6B0E" w:rsidRDefault="00A5370B" w:rsidP="00A5370B">
            <w:pPr>
              <w:jc w:val="center"/>
              <w:rPr>
                <w:b w:val="0"/>
                <w:sz w:val="20"/>
                <w:szCs w:val="20"/>
              </w:rPr>
            </w:pPr>
            <w:r w:rsidRPr="00DD6B0E">
              <w:rPr>
                <w:b w:val="0"/>
                <w:sz w:val="20"/>
                <w:szCs w:val="20"/>
              </w:rPr>
              <w:t>4.5</w:t>
            </w:r>
          </w:p>
        </w:tc>
        <w:tc>
          <w:tcPr>
            <w:tcW w:w="6548" w:type="dxa"/>
            <w:tcBorders>
              <w:top w:val="nil"/>
              <w:left w:val="nil"/>
              <w:bottom w:val="nil"/>
              <w:right w:val="single" w:sz="4" w:space="0" w:color="A8D08D" w:themeColor="accent6" w:themeTint="99"/>
            </w:tcBorders>
          </w:tcPr>
          <w:p w14:paraId="5EFA44BC"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Mobilise financial resources and maximise efficiencies to support implementation</w:t>
            </w:r>
          </w:p>
        </w:tc>
        <w:tc>
          <w:tcPr>
            <w:tcW w:w="2332" w:type="dxa"/>
            <w:vMerge/>
            <w:tcBorders>
              <w:left w:val="single" w:sz="4" w:space="0" w:color="A8D08D" w:themeColor="accent6" w:themeTint="99"/>
            </w:tcBorders>
          </w:tcPr>
          <w:p w14:paraId="422BBBC9" w14:textId="77777777" w:rsidR="00A5370B" w:rsidRPr="00DD6B0E" w:rsidRDefault="00A5370B" w:rsidP="00A5370B">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5C1CBB59"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single" w:sz="4" w:space="0" w:color="A8D08D" w:themeColor="accent6" w:themeTint="99"/>
              <w:right w:val="nil"/>
            </w:tcBorders>
          </w:tcPr>
          <w:p w14:paraId="1BBFA2F4" w14:textId="77777777" w:rsidR="00A5370B" w:rsidRPr="00DD6B0E" w:rsidRDefault="00A5370B" w:rsidP="00A5370B">
            <w:pPr>
              <w:jc w:val="center"/>
              <w:rPr>
                <w:b w:val="0"/>
                <w:sz w:val="20"/>
                <w:szCs w:val="20"/>
              </w:rPr>
            </w:pPr>
            <w:r w:rsidRPr="00DD6B0E">
              <w:rPr>
                <w:b w:val="0"/>
                <w:sz w:val="20"/>
                <w:szCs w:val="20"/>
              </w:rPr>
              <w:t>4.6</w:t>
            </w:r>
          </w:p>
        </w:tc>
        <w:tc>
          <w:tcPr>
            <w:tcW w:w="6548" w:type="dxa"/>
            <w:tcBorders>
              <w:top w:val="nil"/>
              <w:left w:val="nil"/>
              <w:bottom w:val="single" w:sz="4" w:space="0" w:color="A8D08D" w:themeColor="accent6" w:themeTint="99"/>
              <w:right w:val="single" w:sz="4" w:space="0" w:color="A8D08D" w:themeColor="accent6" w:themeTint="99"/>
            </w:tcBorders>
          </w:tcPr>
          <w:p w14:paraId="21DB1ABF"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Promote strong leadership and management to enforce the SRHR Policy</w:t>
            </w:r>
          </w:p>
        </w:tc>
        <w:tc>
          <w:tcPr>
            <w:tcW w:w="2332" w:type="dxa"/>
            <w:vMerge/>
            <w:tcBorders>
              <w:left w:val="single" w:sz="4" w:space="0" w:color="A8D08D" w:themeColor="accent6" w:themeTint="99"/>
            </w:tcBorders>
          </w:tcPr>
          <w:p w14:paraId="6D9DDC63" w14:textId="77777777" w:rsidR="00A5370B" w:rsidRPr="00DD6B0E" w:rsidRDefault="00A5370B" w:rsidP="00A5370B">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65D01B95"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9350" w:type="dxa"/>
            <w:gridSpan w:val="3"/>
            <w:shd w:val="clear" w:color="auto" w:fill="E2EFD9" w:themeFill="accent6" w:themeFillTint="33"/>
          </w:tcPr>
          <w:p w14:paraId="554C2910" w14:textId="77777777" w:rsidR="00A5370B" w:rsidRPr="00DD6B0E" w:rsidRDefault="00A5370B" w:rsidP="008C5F31">
            <w:pPr>
              <w:rPr>
                <w:sz w:val="20"/>
                <w:szCs w:val="20"/>
              </w:rPr>
            </w:pPr>
            <w:r w:rsidRPr="00DD6B0E">
              <w:rPr>
                <w:sz w:val="20"/>
                <w:szCs w:val="20"/>
              </w:rPr>
              <w:t>Objective 5: Promote multisector engagement and shared accountability</w:t>
            </w:r>
          </w:p>
        </w:tc>
      </w:tr>
      <w:tr w:rsidR="00A5370B" w:rsidRPr="00DD6B0E" w14:paraId="6C5BA076"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8D08D" w:themeColor="accent6" w:themeTint="99"/>
              <w:left w:val="single" w:sz="4" w:space="0" w:color="A8D08D" w:themeColor="accent6" w:themeTint="99"/>
              <w:bottom w:val="nil"/>
              <w:right w:val="nil"/>
            </w:tcBorders>
          </w:tcPr>
          <w:p w14:paraId="7BBF1BFC" w14:textId="77777777" w:rsidR="00A5370B" w:rsidRPr="00DD6B0E" w:rsidRDefault="00A5370B" w:rsidP="00A5370B">
            <w:pPr>
              <w:jc w:val="center"/>
              <w:rPr>
                <w:b w:val="0"/>
                <w:sz w:val="20"/>
                <w:szCs w:val="20"/>
              </w:rPr>
            </w:pPr>
            <w:r w:rsidRPr="00DD6B0E">
              <w:rPr>
                <w:b w:val="0"/>
                <w:sz w:val="20"/>
                <w:szCs w:val="20"/>
              </w:rPr>
              <w:t>5.1</w:t>
            </w:r>
          </w:p>
        </w:tc>
        <w:tc>
          <w:tcPr>
            <w:tcW w:w="6548" w:type="dxa"/>
            <w:tcBorders>
              <w:top w:val="single" w:sz="4" w:space="0" w:color="A8D08D" w:themeColor="accent6" w:themeTint="99"/>
              <w:left w:val="nil"/>
              <w:bottom w:val="nil"/>
              <w:right w:val="single" w:sz="4" w:space="0" w:color="A8D08D" w:themeColor="accent6" w:themeTint="99"/>
            </w:tcBorders>
          </w:tcPr>
          <w:p w14:paraId="6DA19239"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Strengthen partnerships with civil society, government and private sector to implement the SRHR Policy</w:t>
            </w:r>
          </w:p>
        </w:tc>
        <w:tc>
          <w:tcPr>
            <w:tcW w:w="2332" w:type="dxa"/>
            <w:vMerge w:val="restart"/>
            <w:tcBorders>
              <w:left w:val="single" w:sz="4" w:space="0" w:color="A8D08D" w:themeColor="accent6" w:themeTint="99"/>
            </w:tcBorders>
          </w:tcPr>
          <w:p w14:paraId="6A738253" w14:textId="77777777" w:rsidR="00A5370B" w:rsidRPr="00DD6B0E" w:rsidRDefault="00A5370B" w:rsidP="000653CE">
            <w:pP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DD6B0E">
              <w:rPr>
                <w:sz w:val="20"/>
                <w:szCs w:val="20"/>
              </w:rPr>
              <w:t>Coordinated  implementation</w:t>
            </w:r>
            <w:proofErr w:type="gramEnd"/>
            <w:r w:rsidRPr="00DD6B0E">
              <w:rPr>
                <w:sz w:val="20"/>
                <w:szCs w:val="20"/>
              </w:rPr>
              <w:t xml:space="preserve"> for a sustainable response</w:t>
            </w:r>
          </w:p>
        </w:tc>
      </w:tr>
      <w:tr w:rsidR="00A5370B" w:rsidRPr="00DD6B0E" w14:paraId="6B32C710"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nil"/>
              <w:right w:val="nil"/>
            </w:tcBorders>
          </w:tcPr>
          <w:p w14:paraId="1227C7CE" w14:textId="77777777" w:rsidR="00A5370B" w:rsidRPr="00DD6B0E" w:rsidRDefault="00A5370B" w:rsidP="00A5370B">
            <w:pPr>
              <w:jc w:val="center"/>
              <w:rPr>
                <w:b w:val="0"/>
                <w:sz w:val="20"/>
                <w:szCs w:val="20"/>
              </w:rPr>
            </w:pPr>
            <w:r w:rsidRPr="00DD6B0E">
              <w:rPr>
                <w:b w:val="0"/>
                <w:sz w:val="20"/>
                <w:szCs w:val="20"/>
              </w:rPr>
              <w:t>5.2</w:t>
            </w:r>
          </w:p>
        </w:tc>
        <w:tc>
          <w:tcPr>
            <w:tcW w:w="6548" w:type="dxa"/>
            <w:tcBorders>
              <w:top w:val="nil"/>
              <w:left w:val="nil"/>
              <w:bottom w:val="nil"/>
              <w:right w:val="single" w:sz="4" w:space="0" w:color="A8D08D" w:themeColor="accent6" w:themeTint="99"/>
            </w:tcBorders>
          </w:tcPr>
          <w:p w14:paraId="1B28E3E8"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Improve collaboration and co-operation between government, civil society, development partners and the private sector</w:t>
            </w:r>
          </w:p>
        </w:tc>
        <w:tc>
          <w:tcPr>
            <w:tcW w:w="2332" w:type="dxa"/>
            <w:vMerge/>
            <w:tcBorders>
              <w:left w:val="single" w:sz="4" w:space="0" w:color="A8D08D" w:themeColor="accent6" w:themeTint="99"/>
            </w:tcBorders>
          </w:tcPr>
          <w:p w14:paraId="0ABC0C5B" w14:textId="77777777" w:rsidR="00A5370B" w:rsidRPr="00DD6B0E" w:rsidRDefault="00A5370B" w:rsidP="00A5370B">
            <w:pPr>
              <w:cnfStyle w:val="000000000000" w:firstRow="0" w:lastRow="0" w:firstColumn="0" w:lastColumn="0" w:oddVBand="0" w:evenVBand="0" w:oddHBand="0" w:evenHBand="0" w:firstRowFirstColumn="0" w:firstRowLastColumn="0" w:lastRowFirstColumn="0" w:lastRowLastColumn="0"/>
              <w:rPr>
                <w:sz w:val="20"/>
                <w:szCs w:val="20"/>
              </w:rPr>
            </w:pPr>
          </w:p>
        </w:tc>
      </w:tr>
      <w:tr w:rsidR="00A5370B" w:rsidRPr="00DD6B0E" w14:paraId="1053B2A7" w14:textId="77777777" w:rsidTr="000653CE">
        <w:trPr>
          <w:cantSplit/>
        </w:trPr>
        <w:tc>
          <w:tcPr>
            <w:cnfStyle w:val="001000000000" w:firstRow="0" w:lastRow="0" w:firstColumn="1" w:lastColumn="0" w:oddVBand="0" w:evenVBand="0" w:oddHBand="0" w:evenHBand="0" w:firstRowFirstColumn="0" w:firstRowLastColumn="0" w:lastRowFirstColumn="0" w:lastRowLastColumn="0"/>
            <w:tcW w:w="470" w:type="dxa"/>
            <w:tcBorders>
              <w:top w:val="nil"/>
              <w:left w:val="single" w:sz="4" w:space="0" w:color="A8D08D" w:themeColor="accent6" w:themeTint="99"/>
              <w:bottom w:val="single" w:sz="4" w:space="0" w:color="A8D08D" w:themeColor="accent6" w:themeTint="99"/>
              <w:right w:val="nil"/>
            </w:tcBorders>
          </w:tcPr>
          <w:p w14:paraId="160BA002" w14:textId="77777777" w:rsidR="00A5370B" w:rsidRPr="00DD6B0E" w:rsidRDefault="00A5370B" w:rsidP="00A5370B">
            <w:pPr>
              <w:jc w:val="center"/>
              <w:rPr>
                <w:b w:val="0"/>
                <w:sz w:val="20"/>
                <w:szCs w:val="20"/>
              </w:rPr>
            </w:pPr>
            <w:r w:rsidRPr="00DD6B0E">
              <w:rPr>
                <w:b w:val="0"/>
                <w:sz w:val="20"/>
                <w:szCs w:val="20"/>
              </w:rPr>
              <w:t>5.3</w:t>
            </w:r>
          </w:p>
        </w:tc>
        <w:tc>
          <w:tcPr>
            <w:tcW w:w="6548" w:type="dxa"/>
            <w:tcBorders>
              <w:top w:val="nil"/>
              <w:left w:val="nil"/>
              <w:bottom w:val="single" w:sz="4" w:space="0" w:color="A8D08D" w:themeColor="accent6" w:themeTint="99"/>
              <w:right w:val="single" w:sz="4" w:space="0" w:color="A8D08D" w:themeColor="accent6" w:themeTint="99"/>
            </w:tcBorders>
          </w:tcPr>
          <w:p w14:paraId="5706357B" w14:textId="77777777" w:rsidR="00A5370B" w:rsidRPr="00DD6B0E" w:rsidRDefault="00A5370B" w:rsidP="007956B2">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DD6B0E">
              <w:rPr>
                <w:sz w:val="20"/>
                <w:szCs w:val="20"/>
              </w:rPr>
              <w:t>Strengthen collaboration between and co-ordination of accountable government departments</w:t>
            </w:r>
          </w:p>
        </w:tc>
        <w:tc>
          <w:tcPr>
            <w:tcW w:w="2332" w:type="dxa"/>
            <w:vMerge/>
            <w:tcBorders>
              <w:left w:val="single" w:sz="4" w:space="0" w:color="A8D08D" w:themeColor="accent6" w:themeTint="99"/>
            </w:tcBorders>
          </w:tcPr>
          <w:p w14:paraId="243E97D6" w14:textId="77777777" w:rsidR="00A5370B" w:rsidRPr="00DD6B0E" w:rsidRDefault="00A5370B" w:rsidP="00A5370B">
            <w:pPr>
              <w:cnfStyle w:val="000000000000" w:firstRow="0" w:lastRow="0" w:firstColumn="0" w:lastColumn="0" w:oddVBand="0" w:evenVBand="0" w:oddHBand="0" w:evenHBand="0" w:firstRowFirstColumn="0" w:firstRowLastColumn="0" w:lastRowFirstColumn="0" w:lastRowLastColumn="0"/>
              <w:rPr>
                <w:sz w:val="20"/>
                <w:szCs w:val="20"/>
              </w:rPr>
            </w:pPr>
          </w:p>
        </w:tc>
      </w:tr>
    </w:tbl>
    <w:p w14:paraId="75F97633" w14:textId="77777777" w:rsidR="004D3E7F" w:rsidRPr="00DD6B0E" w:rsidRDefault="004D3E7F" w:rsidP="00DF13BA"/>
    <w:p w14:paraId="7E3871F1" w14:textId="77777777" w:rsidR="00206504" w:rsidRPr="00DD6B0E" w:rsidRDefault="00206504" w:rsidP="00DF13BA"/>
    <w:p w14:paraId="56782EA6" w14:textId="77777777" w:rsidR="00FA29BF" w:rsidRPr="00DD6B0E" w:rsidRDefault="00FA29BF">
      <w:pPr>
        <w:spacing w:line="240" w:lineRule="auto"/>
        <w:rPr>
          <w:rFonts w:eastAsiaTheme="majorEastAsia" w:cstheme="minorHAnsi"/>
          <w:b/>
          <w:color w:val="009051"/>
          <w:sz w:val="24"/>
        </w:rPr>
      </w:pPr>
      <w:bookmarkStart w:id="91" w:name="_Toc529426613"/>
      <w:r w:rsidRPr="00DD6B0E">
        <w:br w:type="page"/>
      </w:r>
    </w:p>
    <w:p w14:paraId="5BA27922" w14:textId="77777777" w:rsidR="00A47EB5" w:rsidRPr="00DD6B0E" w:rsidRDefault="00A47EB5" w:rsidP="00A47EB5">
      <w:pPr>
        <w:pStyle w:val="Heading2"/>
        <w:numPr>
          <w:ilvl w:val="0"/>
          <w:numId w:val="0"/>
        </w:numPr>
      </w:pPr>
      <w:bookmarkStart w:id="92" w:name="_Toc2870239"/>
      <w:r w:rsidRPr="00DD6B0E">
        <w:lastRenderedPageBreak/>
        <w:t xml:space="preserve">Objective 1: Pursue stakeholder alignment, generate demand, and provide user information and counselling to all clients to </w:t>
      </w:r>
      <w:r w:rsidR="00B629AE" w:rsidRPr="00DD6B0E">
        <w:t>fulfil</w:t>
      </w:r>
      <w:r w:rsidRPr="00DD6B0E">
        <w:t xml:space="preserve"> their SRHR</w:t>
      </w:r>
      <w:bookmarkEnd w:id="91"/>
      <w:r w:rsidR="003C353C" w:rsidRPr="00DD6B0E">
        <w:t xml:space="preserve"> needs</w:t>
      </w:r>
      <w:bookmarkEnd w:id="92"/>
    </w:p>
    <w:p w14:paraId="030DFD99" w14:textId="77777777" w:rsidR="00E0102D" w:rsidRPr="00DD6B0E" w:rsidRDefault="00E0102D" w:rsidP="00A47EB5">
      <w:pPr>
        <w:rPr>
          <w:rFonts w:ascii="Arial" w:hAnsi="Arial" w:cs="Arial"/>
        </w:rPr>
      </w:pPr>
    </w:p>
    <w:tbl>
      <w:tblPr>
        <w:tblStyle w:val="GridTable4-Accent6"/>
        <w:tblW w:w="0" w:type="auto"/>
        <w:tblLook w:val="04A0" w:firstRow="1" w:lastRow="0" w:firstColumn="1" w:lastColumn="0" w:noHBand="0" w:noVBand="1"/>
      </w:tblPr>
      <w:tblGrid>
        <w:gridCol w:w="808"/>
        <w:gridCol w:w="8542"/>
      </w:tblGrid>
      <w:tr w:rsidR="00CD28D6" w:rsidRPr="00DD6B0E" w14:paraId="3E3AECA8" w14:textId="77777777" w:rsidTr="004C2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538135" w:themeFill="accent6" w:themeFillShade="BF"/>
          </w:tcPr>
          <w:p w14:paraId="4AC68DCE" w14:textId="77777777" w:rsidR="00CD28D6" w:rsidRPr="00DD6B0E" w:rsidRDefault="00CD28D6" w:rsidP="004C268D">
            <w:pPr>
              <w:spacing w:after="120"/>
              <w:rPr>
                <w:b w:val="0"/>
              </w:rPr>
            </w:pPr>
            <w:r w:rsidRPr="00DD6B0E">
              <w:rPr>
                <w:lang w:eastAsia="en-GB"/>
              </w:rPr>
              <w:t>Policy statement:</w:t>
            </w:r>
            <w:r w:rsidRPr="00DD6B0E">
              <w:rPr>
                <w:b w:val="0"/>
                <w:lang w:eastAsia="en-GB"/>
              </w:rPr>
              <w:t xml:space="preserve"> Cooperation and collaboration of intergovernmental departments; all provinces, district health systems, and other collaborating partners are required </w:t>
            </w:r>
            <w:proofErr w:type="gramStart"/>
            <w:r w:rsidRPr="00DD6B0E">
              <w:rPr>
                <w:b w:val="0"/>
                <w:lang w:eastAsia="en-GB"/>
              </w:rPr>
              <w:t>for  full</w:t>
            </w:r>
            <w:proofErr w:type="gramEnd"/>
            <w:r w:rsidRPr="00DD6B0E">
              <w:rPr>
                <w:b w:val="0"/>
                <w:lang w:eastAsia="en-GB"/>
              </w:rPr>
              <w:t xml:space="preserve"> implementation</w:t>
            </w:r>
            <w:r w:rsidR="00097B78" w:rsidRPr="00DD6B0E">
              <w:rPr>
                <w:b w:val="0"/>
                <w:lang w:eastAsia="en-GB"/>
              </w:rPr>
              <w:t>.</w:t>
            </w:r>
          </w:p>
        </w:tc>
      </w:tr>
      <w:tr w:rsidR="00CD28D6" w:rsidRPr="00DD6B0E" w14:paraId="49321AE7" w14:textId="77777777" w:rsidTr="00DC7F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 w:type="dxa"/>
            <w:shd w:val="clear" w:color="auto" w:fill="C5E0B3" w:themeFill="accent6" w:themeFillTint="66"/>
          </w:tcPr>
          <w:p w14:paraId="7595CB2F" w14:textId="77777777" w:rsidR="00CD28D6" w:rsidRPr="00DD6B0E" w:rsidRDefault="00CD28D6" w:rsidP="004C268D">
            <w:pPr>
              <w:spacing w:after="120"/>
              <w:rPr>
                <w:b w:val="0"/>
              </w:rPr>
            </w:pPr>
            <w:bookmarkStart w:id="93" w:name="_Toc508637312"/>
            <w:bookmarkStart w:id="94" w:name="_Toc509957227"/>
            <w:bookmarkStart w:id="95" w:name="_Toc512437280"/>
            <w:bookmarkStart w:id="96" w:name="_Toc513536036"/>
            <w:bookmarkStart w:id="97" w:name="_Toc513756068"/>
            <w:r w:rsidRPr="00DD6B0E">
              <w:rPr>
                <w:b w:val="0"/>
              </w:rPr>
              <w:t>O1.1</w:t>
            </w:r>
            <w:bookmarkEnd w:id="93"/>
            <w:bookmarkEnd w:id="94"/>
            <w:bookmarkEnd w:id="95"/>
            <w:bookmarkEnd w:id="96"/>
            <w:bookmarkEnd w:id="97"/>
          </w:p>
        </w:tc>
        <w:tc>
          <w:tcPr>
            <w:tcW w:w="9000" w:type="dxa"/>
            <w:shd w:val="clear" w:color="auto" w:fill="C5E0B3" w:themeFill="accent6" w:themeFillTint="66"/>
          </w:tcPr>
          <w:p w14:paraId="0EA0C855" w14:textId="77777777" w:rsidR="00CD28D6" w:rsidRPr="00DD6B0E" w:rsidRDefault="00CD28D6" w:rsidP="004C268D">
            <w:pPr>
              <w:spacing w:after="120"/>
              <w:cnfStyle w:val="000000100000" w:firstRow="0" w:lastRow="0" w:firstColumn="0" w:lastColumn="0" w:oddVBand="0" w:evenVBand="0" w:oddHBand="1" w:evenHBand="0" w:firstRowFirstColumn="0" w:firstRowLastColumn="0" w:lastRowFirstColumn="0" w:lastRowLastColumn="0"/>
            </w:pPr>
            <w:bookmarkStart w:id="98" w:name="_Toc514869090"/>
            <w:bookmarkStart w:id="99" w:name="_Toc529426614"/>
            <w:bookmarkStart w:id="100" w:name="_Toc513536037"/>
            <w:bookmarkStart w:id="101" w:name="_Toc513756069"/>
            <w:r w:rsidRPr="00DD6B0E">
              <w:t xml:space="preserve">Disseminate the SRHR Policy to all levels of </w:t>
            </w:r>
            <w:r w:rsidR="00B70B3B" w:rsidRPr="00DD6B0E">
              <w:t>N</w:t>
            </w:r>
            <w:r w:rsidRPr="00DD6B0E">
              <w:t>DOH and collaborating implementation partners</w:t>
            </w:r>
            <w:bookmarkEnd w:id="98"/>
            <w:bookmarkEnd w:id="99"/>
            <w:bookmarkEnd w:id="100"/>
            <w:bookmarkEnd w:id="101"/>
          </w:p>
        </w:tc>
      </w:tr>
      <w:tr w:rsidR="00CD28D6" w:rsidRPr="00DD6B0E" w14:paraId="2E527446" w14:textId="77777777" w:rsidTr="00DC7F8A">
        <w:tc>
          <w:tcPr>
            <w:cnfStyle w:val="001000000000" w:firstRow="0" w:lastRow="0" w:firstColumn="1" w:lastColumn="0" w:oddVBand="0" w:evenVBand="0" w:oddHBand="0" w:evenHBand="0" w:firstRowFirstColumn="0" w:firstRowLastColumn="0" w:lastRowFirstColumn="0" w:lastRowLastColumn="0"/>
            <w:tcW w:w="360" w:type="dxa"/>
            <w:shd w:val="clear" w:color="auto" w:fill="E2EFD9" w:themeFill="accent6" w:themeFillTint="33"/>
          </w:tcPr>
          <w:p w14:paraId="223EE856" w14:textId="77777777" w:rsidR="00CD28D6" w:rsidRPr="00DD6B0E" w:rsidRDefault="00CD28D6" w:rsidP="004C268D">
            <w:pPr>
              <w:spacing w:after="120"/>
              <w:rPr>
                <w:b w:val="0"/>
              </w:rPr>
            </w:pPr>
            <w:r w:rsidRPr="00DD6B0E">
              <w:rPr>
                <w:b w:val="0"/>
              </w:rPr>
              <w:t>O1.1.1</w:t>
            </w:r>
          </w:p>
        </w:tc>
        <w:tc>
          <w:tcPr>
            <w:tcW w:w="9000" w:type="dxa"/>
            <w:shd w:val="clear" w:color="auto" w:fill="E2EFD9" w:themeFill="accent6" w:themeFillTint="33"/>
          </w:tcPr>
          <w:p w14:paraId="6263EB9B" w14:textId="77777777" w:rsidR="00CD28D6" w:rsidRPr="00DD6B0E" w:rsidRDefault="00CD28D6" w:rsidP="004C268D">
            <w:pPr>
              <w:spacing w:after="120"/>
              <w:cnfStyle w:val="000000000000" w:firstRow="0" w:lastRow="0" w:firstColumn="0" w:lastColumn="0" w:oddVBand="0" w:evenVBand="0" w:oddHBand="0" w:evenHBand="0" w:firstRowFirstColumn="0" w:firstRowLastColumn="0" w:lastRowFirstColumn="0" w:lastRowLastColumn="0"/>
              <w:rPr>
                <w:rFonts w:cs="Arial"/>
              </w:rPr>
            </w:pPr>
            <w:r w:rsidRPr="00DD6B0E">
              <w:t>Ensure the policy is incorporated into provincial and district health plans through stakeholder engagement and alignment</w:t>
            </w:r>
          </w:p>
        </w:tc>
      </w:tr>
      <w:tr w:rsidR="00CD28D6" w:rsidRPr="00DD6B0E" w14:paraId="09253943" w14:textId="77777777" w:rsidTr="00DC7F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2C43688A" w14:textId="77777777" w:rsidR="00CD28D6" w:rsidRPr="00DD6B0E" w:rsidRDefault="00CD28D6" w:rsidP="004C268D">
            <w:pPr>
              <w:pStyle w:val="ListParagraph"/>
              <w:numPr>
                <w:ilvl w:val="0"/>
                <w:numId w:val="22"/>
              </w:numPr>
              <w:spacing w:after="120"/>
              <w:ind w:left="343" w:hanging="343"/>
              <w:rPr>
                <w:b w:val="0"/>
                <w:szCs w:val="20"/>
              </w:rPr>
            </w:pPr>
            <w:r w:rsidRPr="00DD6B0E">
              <w:rPr>
                <w:b w:val="0"/>
                <w:szCs w:val="20"/>
              </w:rPr>
              <w:t>Host provincial workshops to introduce the SRHR Policy and get buy-in</w:t>
            </w:r>
          </w:p>
          <w:p w14:paraId="310E3812" w14:textId="77777777" w:rsidR="00CD28D6" w:rsidRPr="00DD6B0E" w:rsidRDefault="00CD28D6" w:rsidP="004C268D">
            <w:pPr>
              <w:pStyle w:val="ListParagraph"/>
              <w:numPr>
                <w:ilvl w:val="0"/>
                <w:numId w:val="22"/>
              </w:numPr>
              <w:spacing w:after="120"/>
              <w:ind w:left="343" w:hanging="343"/>
              <w:rPr>
                <w:b w:val="0"/>
                <w:szCs w:val="20"/>
              </w:rPr>
            </w:pPr>
            <w:r w:rsidRPr="00DD6B0E">
              <w:rPr>
                <w:b w:val="0"/>
                <w:szCs w:val="20"/>
              </w:rPr>
              <w:t>Use existing</w:t>
            </w:r>
            <w:r w:rsidR="00FC343C" w:rsidRPr="00DD6B0E">
              <w:rPr>
                <w:b w:val="0"/>
                <w:szCs w:val="20"/>
              </w:rPr>
              <w:t xml:space="preserve"> channels</w:t>
            </w:r>
            <w:r w:rsidRPr="00DD6B0E">
              <w:rPr>
                <w:b w:val="0"/>
                <w:szCs w:val="20"/>
              </w:rPr>
              <w:t xml:space="preserve"> and</w:t>
            </w:r>
            <w:r w:rsidR="00FC343C" w:rsidRPr="00DD6B0E">
              <w:rPr>
                <w:b w:val="0"/>
                <w:szCs w:val="20"/>
              </w:rPr>
              <w:t xml:space="preserve"> create</w:t>
            </w:r>
            <w:r w:rsidRPr="00DD6B0E">
              <w:rPr>
                <w:b w:val="0"/>
                <w:szCs w:val="20"/>
              </w:rPr>
              <w:t xml:space="preserve"> new channels to distribute policy documents to all districts in the country </w:t>
            </w:r>
          </w:p>
          <w:p w14:paraId="0989DE63" w14:textId="77777777" w:rsidR="00CD28D6" w:rsidRPr="00DD6B0E" w:rsidRDefault="00CD28D6" w:rsidP="004C268D">
            <w:pPr>
              <w:pStyle w:val="ListParagraph"/>
              <w:numPr>
                <w:ilvl w:val="0"/>
                <w:numId w:val="22"/>
              </w:numPr>
              <w:spacing w:after="120"/>
              <w:ind w:left="343" w:hanging="343"/>
              <w:rPr>
                <w:szCs w:val="20"/>
              </w:rPr>
            </w:pPr>
            <w:r w:rsidRPr="00DD6B0E">
              <w:rPr>
                <w:b w:val="0"/>
                <w:szCs w:val="20"/>
              </w:rPr>
              <w:t>Conduct value clarification workshops with provider groups and other implementers to ensure equitable comprehensive SRHR service delivery to all clients, specifically priority populations. A workshop should result in planning and the policy should be reflected in provincial and district planning.</w:t>
            </w:r>
          </w:p>
        </w:tc>
      </w:tr>
    </w:tbl>
    <w:p w14:paraId="741262C7" w14:textId="77777777" w:rsidR="00E0102D" w:rsidRPr="00DD6B0E" w:rsidRDefault="00E0102D" w:rsidP="00A47EB5">
      <w:pPr>
        <w:rPr>
          <w:rFonts w:ascii="Arial" w:hAnsi="Arial" w:cs="Arial"/>
        </w:rPr>
      </w:pPr>
    </w:p>
    <w:p w14:paraId="00646947" w14:textId="77777777" w:rsidR="006F6F69" w:rsidRPr="00DD6B0E" w:rsidRDefault="006F6F69" w:rsidP="00A47EB5">
      <w:pPr>
        <w:rPr>
          <w:rFonts w:ascii="Arial" w:hAnsi="Arial" w:cs="Arial"/>
        </w:rPr>
      </w:pPr>
    </w:p>
    <w:tbl>
      <w:tblPr>
        <w:tblStyle w:val="GridTable4-Accent1"/>
        <w:tblW w:w="0" w:type="auto"/>
        <w:tblLook w:val="04A0" w:firstRow="1" w:lastRow="0" w:firstColumn="1" w:lastColumn="0" w:noHBand="0" w:noVBand="1"/>
      </w:tblPr>
      <w:tblGrid>
        <w:gridCol w:w="817"/>
        <w:gridCol w:w="8533"/>
      </w:tblGrid>
      <w:tr w:rsidR="00D45D33" w:rsidRPr="00DD6B0E" w14:paraId="30B4B64B" w14:textId="77777777" w:rsidTr="004C2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2F5496" w:themeFill="accent1" w:themeFillShade="BF"/>
          </w:tcPr>
          <w:p w14:paraId="27277B5F" w14:textId="77777777" w:rsidR="00D45D33" w:rsidRPr="00DD6B0E" w:rsidRDefault="00D45D33" w:rsidP="004C268D">
            <w:pPr>
              <w:spacing w:after="120"/>
            </w:pPr>
            <w:r w:rsidRPr="00DD6B0E">
              <w:rPr>
                <w:lang w:eastAsia="en-GB"/>
              </w:rPr>
              <w:t xml:space="preserve">Policy statement: </w:t>
            </w:r>
            <w:r w:rsidR="00A47EB5" w:rsidRPr="00DD6B0E">
              <w:rPr>
                <w:b w:val="0"/>
                <w:lang w:eastAsia="en-GB"/>
              </w:rPr>
              <w:t>Through innovative use of media and communication strategies, populations, especially the underserved, must have information related to services that they need, to generate increased demand</w:t>
            </w:r>
            <w:r w:rsidR="00097B78" w:rsidRPr="00DD6B0E">
              <w:rPr>
                <w:b w:val="0"/>
                <w:lang w:eastAsia="en-GB"/>
              </w:rPr>
              <w:t>.</w:t>
            </w:r>
          </w:p>
        </w:tc>
      </w:tr>
      <w:tr w:rsidR="00D45D33" w:rsidRPr="00DD6B0E" w14:paraId="02F5D89D"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4C6E7" w:themeFill="accent1" w:themeFillTint="66"/>
          </w:tcPr>
          <w:p w14:paraId="1FC227C0" w14:textId="77777777" w:rsidR="00D45D33" w:rsidRPr="00DD6B0E" w:rsidRDefault="00D45D33" w:rsidP="00905B98">
            <w:pPr>
              <w:rPr>
                <w:b w:val="0"/>
              </w:rPr>
            </w:pPr>
            <w:r w:rsidRPr="00DD6B0E">
              <w:rPr>
                <w:b w:val="0"/>
              </w:rPr>
              <w:t>O1.2</w:t>
            </w:r>
          </w:p>
        </w:tc>
        <w:tc>
          <w:tcPr>
            <w:tcW w:w="8543" w:type="dxa"/>
            <w:shd w:val="clear" w:color="auto" w:fill="B4C6E7" w:themeFill="accent1" w:themeFillTint="66"/>
          </w:tcPr>
          <w:p w14:paraId="767BB5AE" w14:textId="77777777" w:rsidR="00D45D33" w:rsidRPr="00DD6B0E" w:rsidRDefault="00D45D33" w:rsidP="004C268D">
            <w:pPr>
              <w:spacing w:after="120"/>
              <w:cnfStyle w:val="000000100000" w:firstRow="0" w:lastRow="0" w:firstColumn="0" w:lastColumn="0" w:oddVBand="0" w:evenVBand="0" w:oddHBand="1" w:evenHBand="0" w:firstRowFirstColumn="0" w:firstRowLastColumn="0" w:lastRowFirstColumn="0" w:lastRowLastColumn="0"/>
            </w:pPr>
            <w:r w:rsidRPr="00DD6B0E">
              <w:t>Create awareness and improve SRHR knowledge to stimulate demand for SRHR services in the general population</w:t>
            </w:r>
          </w:p>
        </w:tc>
      </w:tr>
      <w:tr w:rsidR="00D45D33" w:rsidRPr="00DD6B0E" w14:paraId="25433DEC" w14:textId="77777777" w:rsidTr="004C268D">
        <w:tc>
          <w:tcPr>
            <w:cnfStyle w:val="001000000000" w:firstRow="0" w:lastRow="0" w:firstColumn="1" w:lastColumn="0" w:oddVBand="0" w:evenVBand="0" w:oddHBand="0" w:evenHBand="0" w:firstRowFirstColumn="0" w:firstRowLastColumn="0" w:lastRowFirstColumn="0" w:lastRowLastColumn="0"/>
            <w:tcW w:w="817" w:type="dxa"/>
            <w:shd w:val="clear" w:color="auto" w:fill="D9E2F3" w:themeFill="accent1" w:themeFillTint="33"/>
          </w:tcPr>
          <w:p w14:paraId="2C83B104" w14:textId="77777777" w:rsidR="00D45D33" w:rsidRPr="00DD6B0E" w:rsidRDefault="00D45D33" w:rsidP="00905B98">
            <w:pPr>
              <w:rPr>
                <w:b w:val="0"/>
              </w:rPr>
            </w:pPr>
            <w:r w:rsidRPr="00DD6B0E">
              <w:rPr>
                <w:b w:val="0"/>
              </w:rPr>
              <w:t>O1.2.1</w:t>
            </w:r>
          </w:p>
        </w:tc>
        <w:tc>
          <w:tcPr>
            <w:tcW w:w="8543" w:type="dxa"/>
            <w:shd w:val="clear" w:color="auto" w:fill="D9E2F3" w:themeFill="accent1" w:themeFillTint="33"/>
          </w:tcPr>
          <w:p w14:paraId="532A9FDA" w14:textId="77777777" w:rsidR="00D45D33" w:rsidRPr="00DD6B0E" w:rsidRDefault="00A47EB5" w:rsidP="004C268D">
            <w:pPr>
              <w:spacing w:after="120"/>
              <w:cnfStyle w:val="000000000000" w:firstRow="0" w:lastRow="0" w:firstColumn="0" w:lastColumn="0" w:oddVBand="0" w:evenVBand="0" w:oddHBand="0" w:evenHBand="0" w:firstRowFirstColumn="0" w:firstRowLastColumn="0" w:lastRowFirstColumn="0" w:lastRowLastColumn="0"/>
            </w:pPr>
            <w:r w:rsidRPr="00DD6B0E">
              <w:t>Inform the general population about available SRH</w:t>
            </w:r>
            <w:r w:rsidR="00B70B3B" w:rsidRPr="00DD6B0E">
              <w:t>R</w:t>
            </w:r>
            <w:r w:rsidRPr="00DD6B0E">
              <w:t xml:space="preserve"> services through a robust demand generation strategy  </w:t>
            </w:r>
          </w:p>
        </w:tc>
      </w:tr>
      <w:tr w:rsidR="00D45D33" w:rsidRPr="00DD6B0E" w14:paraId="56BCF8F7"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1FAB4467" w14:textId="77777777" w:rsidR="00C358B6" w:rsidRPr="00DD6B0E" w:rsidRDefault="00C358B6" w:rsidP="004C268D">
            <w:pPr>
              <w:pStyle w:val="ListParagraph"/>
              <w:numPr>
                <w:ilvl w:val="0"/>
                <w:numId w:val="22"/>
              </w:numPr>
              <w:spacing w:after="120"/>
              <w:ind w:left="343" w:hanging="343"/>
              <w:rPr>
                <w:b w:val="0"/>
                <w:szCs w:val="20"/>
              </w:rPr>
            </w:pPr>
            <w:r w:rsidRPr="00DD6B0E">
              <w:rPr>
                <w:b w:val="0"/>
                <w:szCs w:val="20"/>
              </w:rPr>
              <w:t xml:space="preserve">Establish and implement a communication and advocacy plan for demand generation and information sharing across all levels  </w:t>
            </w:r>
          </w:p>
          <w:p w14:paraId="086BE9B4" w14:textId="77777777" w:rsidR="00C358B6" w:rsidRPr="00DD6B0E" w:rsidRDefault="00C358B6" w:rsidP="004C268D">
            <w:pPr>
              <w:pStyle w:val="ListParagraph"/>
              <w:numPr>
                <w:ilvl w:val="0"/>
                <w:numId w:val="22"/>
              </w:numPr>
              <w:spacing w:after="120"/>
              <w:ind w:left="343" w:hanging="343"/>
              <w:rPr>
                <w:b w:val="0"/>
                <w:szCs w:val="20"/>
              </w:rPr>
            </w:pPr>
            <w:r w:rsidRPr="00DD6B0E">
              <w:rPr>
                <w:b w:val="0"/>
                <w:szCs w:val="20"/>
              </w:rPr>
              <w:t>Use a variety of communication channels, including technology based, to inform the public of available SRH</w:t>
            </w:r>
            <w:r w:rsidR="00B70B3B" w:rsidRPr="00DD6B0E">
              <w:rPr>
                <w:b w:val="0"/>
                <w:szCs w:val="20"/>
              </w:rPr>
              <w:t>R</w:t>
            </w:r>
            <w:r w:rsidRPr="00DD6B0E">
              <w:rPr>
                <w:b w:val="0"/>
                <w:szCs w:val="20"/>
              </w:rPr>
              <w:t xml:space="preserve"> services </w:t>
            </w:r>
          </w:p>
          <w:p w14:paraId="2EF16067" w14:textId="77777777" w:rsidR="00C358B6" w:rsidRPr="00DD6B0E" w:rsidRDefault="00C358B6" w:rsidP="004C268D">
            <w:pPr>
              <w:pStyle w:val="ListParagraph"/>
              <w:numPr>
                <w:ilvl w:val="0"/>
                <w:numId w:val="22"/>
              </w:numPr>
              <w:spacing w:after="120"/>
              <w:ind w:left="343" w:hanging="343"/>
              <w:rPr>
                <w:b w:val="0"/>
                <w:szCs w:val="20"/>
              </w:rPr>
            </w:pPr>
            <w:r w:rsidRPr="00DD6B0E">
              <w:rPr>
                <w:b w:val="0"/>
                <w:szCs w:val="20"/>
              </w:rPr>
              <w:t xml:space="preserve">Reduce stigma and discrimination through community dialogues and mass media </w:t>
            </w:r>
          </w:p>
          <w:p w14:paraId="7D0C2A3A" w14:textId="77777777" w:rsidR="00D45D33" w:rsidRPr="00DD6B0E" w:rsidRDefault="00C358B6" w:rsidP="004C268D">
            <w:pPr>
              <w:pStyle w:val="ListParagraph"/>
              <w:numPr>
                <w:ilvl w:val="0"/>
                <w:numId w:val="22"/>
              </w:numPr>
              <w:spacing w:after="120"/>
              <w:ind w:left="343" w:hanging="343"/>
              <w:rPr>
                <w:b w:val="0"/>
                <w:szCs w:val="20"/>
              </w:rPr>
            </w:pPr>
            <w:r w:rsidRPr="00DD6B0E">
              <w:rPr>
                <w:b w:val="0"/>
                <w:szCs w:val="20"/>
              </w:rPr>
              <w:t>Provide comprehensive sexuality education in all schools</w:t>
            </w:r>
          </w:p>
        </w:tc>
      </w:tr>
      <w:tr w:rsidR="00C358B6" w:rsidRPr="00DD6B0E" w14:paraId="598CE544" w14:textId="77777777" w:rsidTr="004C268D">
        <w:tc>
          <w:tcPr>
            <w:cnfStyle w:val="001000000000" w:firstRow="0" w:lastRow="0" w:firstColumn="1" w:lastColumn="0" w:oddVBand="0" w:evenVBand="0" w:oddHBand="0" w:evenHBand="0" w:firstRowFirstColumn="0" w:firstRowLastColumn="0" w:lastRowFirstColumn="0" w:lastRowLastColumn="0"/>
            <w:tcW w:w="817" w:type="dxa"/>
            <w:shd w:val="clear" w:color="auto" w:fill="D9E2F3" w:themeFill="accent1" w:themeFillTint="33"/>
          </w:tcPr>
          <w:p w14:paraId="2AA80C59" w14:textId="77777777" w:rsidR="00C358B6" w:rsidRPr="00DD6B0E" w:rsidRDefault="00C358B6" w:rsidP="00905B98">
            <w:pPr>
              <w:rPr>
                <w:b w:val="0"/>
              </w:rPr>
            </w:pPr>
            <w:r w:rsidRPr="00DD6B0E">
              <w:rPr>
                <w:b w:val="0"/>
              </w:rPr>
              <w:t>O1.2.2</w:t>
            </w:r>
          </w:p>
        </w:tc>
        <w:tc>
          <w:tcPr>
            <w:tcW w:w="8543" w:type="dxa"/>
            <w:shd w:val="clear" w:color="auto" w:fill="D9E2F3" w:themeFill="accent1" w:themeFillTint="33"/>
          </w:tcPr>
          <w:p w14:paraId="0BEE8C66" w14:textId="77777777" w:rsidR="00C358B6" w:rsidRPr="00DD6B0E" w:rsidRDefault="00A47EB5" w:rsidP="004C268D">
            <w:pPr>
              <w:spacing w:after="120"/>
              <w:cnfStyle w:val="000000000000" w:firstRow="0" w:lastRow="0" w:firstColumn="0" w:lastColumn="0" w:oddVBand="0" w:evenVBand="0" w:oddHBand="0" w:evenHBand="0" w:firstRowFirstColumn="0" w:firstRowLastColumn="0" w:lastRowFirstColumn="0" w:lastRowLastColumn="0"/>
            </w:pPr>
            <w:r w:rsidRPr="00DD6B0E">
              <w:t>Provide knowledge and information to clients accessing SRH</w:t>
            </w:r>
            <w:r w:rsidR="00B70B3B" w:rsidRPr="00DD6B0E">
              <w:t>R</w:t>
            </w:r>
            <w:r w:rsidRPr="00DD6B0E">
              <w:t xml:space="preserve"> services</w:t>
            </w:r>
          </w:p>
        </w:tc>
      </w:tr>
      <w:tr w:rsidR="00C358B6" w:rsidRPr="00DD6B0E" w14:paraId="27DCF8BA"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0D445519" w14:textId="77777777" w:rsidR="00A47EB5" w:rsidRPr="00DD6B0E" w:rsidRDefault="00A47EB5" w:rsidP="004C268D">
            <w:pPr>
              <w:pStyle w:val="ListParagraph"/>
              <w:numPr>
                <w:ilvl w:val="0"/>
                <w:numId w:val="22"/>
              </w:numPr>
              <w:spacing w:after="120"/>
              <w:ind w:left="343" w:hanging="343"/>
              <w:rPr>
                <w:b w:val="0"/>
                <w:szCs w:val="20"/>
              </w:rPr>
            </w:pPr>
            <w:r w:rsidRPr="00DD6B0E">
              <w:rPr>
                <w:b w:val="0"/>
                <w:szCs w:val="20"/>
              </w:rPr>
              <w:t>Develop and share information, education</w:t>
            </w:r>
            <w:r w:rsidR="00956E4D" w:rsidRPr="00DD6B0E">
              <w:rPr>
                <w:b w:val="0"/>
                <w:szCs w:val="20"/>
              </w:rPr>
              <w:t>,</w:t>
            </w:r>
            <w:r w:rsidRPr="00DD6B0E">
              <w:rPr>
                <w:b w:val="0"/>
                <w:szCs w:val="20"/>
              </w:rPr>
              <w:t xml:space="preserve"> and communication (IEC) materials at points of SRH service delivery</w:t>
            </w:r>
          </w:p>
          <w:p w14:paraId="11814912" w14:textId="77777777" w:rsidR="00C358B6" w:rsidRPr="00DD6B0E" w:rsidRDefault="00A47EB5" w:rsidP="004C268D">
            <w:pPr>
              <w:pStyle w:val="ListParagraph"/>
              <w:numPr>
                <w:ilvl w:val="0"/>
                <w:numId w:val="22"/>
              </w:numPr>
              <w:spacing w:after="120"/>
              <w:ind w:left="343" w:hanging="343"/>
              <w:rPr>
                <w:b w:val="0"/>
                <w:szCs w:val="20"/>
              </w:rPr>
            </w:pPr>
            <w:r w:rsidRPr="00DD6B0E">
              <w:rPr>
                <w:b w:val="0"/>
                <w:szCs w:val="20"/>
              </w:rPr>
              <w:t>Make IEC materials available at other potential entry points, for example voluntary medical male circumcision (VMMC), outreach HTS, family planning outreach services</w:t>
            </w:r>
            <w:r w:rsidR="00956E4D" w:rsidRPr="00DD6B0E">
              <w:rPr>
                <w:b w:val="0"/>
                <w:szCs w:val="20"/>
              </w:rPr>
              <w:t>,</w:t>
            </w:r>
            <w:r w:rsidRPr="00DD6B0E">
              <w:rPr>
                <w:b w:val="0"/>
                <w:szCs w:val="20"/>
              </w:rPr>
              <w:t xml:space="preserve"> and any other mobile services</w:t>
            </w:r>
          </w:p>
        </w:tc>
      </w:tr>
    </w:tbl>
    <w:p w14:paraId="633ED275" w14:textId="77777777" w:rsidR="006F6F69" w:rsidRPr="00DD6B0E" w:rsidRDefault="006F6F69" w:rsidP="00956E4D"/>
    <w:tbl>
      <w:tblPr>
        <w:tblStyle w:val="GridTable4-Accent2"/>
        <w:tblW w:w="0" w:type="auto"/>
        <w:tblLook w:val="04A0" w:firstRow="1" w:lastRow="0" w:firstColumn="1" w:lastColumn="0" w:noHBand="0" w:noVBand="1"/>
      </w:tblPr>
      <w:tblGrid>
        <w:gridCol w:w="808"/>
        <w:gridCol w:w="8542"/>
      </w:tblGrid>
      <w:tr w:rsidR="00956E4D" w:rsidRPr="00DD6B0E" w14:paraId="0DB8BD91" w14:textId="77777777" w:rsidTr="004C2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C45911" w:themeFill="accent2" w:themeFillShade="BF"/>
          </w:tcPr>
          <w:p w14:paraId="7C1CB901" w14:textId="77777777" w:rsidR="00956E4D" w:rsidRPr="00DD6B0E" w:rsidRDefault="00956E4D" w:rsidP="004C268D">
            <w:pPr>
              <w:spacing w:after="120"/>
              <w:rPr>
                <w:b w:val="0"/>
              </w:rPr>
            </w:pPr>
            <w:r w:rsidRPr="00DD6B0E">
              <w:rPr>
                <w:szCs w:val="20"/>
                <w:lang w:eastAsia="en-GB"/>
              </w:rPr>
              <w:t>Policy statement:</w:t>
            </w:r>
            <w:r w:rsidRPr="00DD6B0E">
              <w:rPr>
                <w:b w:val="0"/>
                <w:szCs w:val="20"/>
                <w:lang w:eastAsia="en-GB"/>
              </w:rPr>
              <w:t xml:space="preserve"> </w:t>
            </w:r>
            <w:r w:rsidRPr="00DD6B0E">
              <w:rPr>
                <w:b w:val="0"/>
              </w:rPr>
              <w:t>All clients seeking SRH</w:t>
            </w:r>
            <w:r w:rsidR="002F1DFD" w:rsidRPr="00DD6B0E">
              <w:rPr>
                <w:b w:val="0"/>
              </w:rPr>
              <w:t>R</w:t>
            </w:r>
            <w:r w:rsidRPr="00DD6B0E">
              <w:rPr>
                <w:b w:val="0"/>
              </w:rPr>
              <w:t xml:space="preserve"> services should receive appropriate counselling and informed consent.</w:t>
            </w:r>
          </w:p>
          <w:p w14:paraId="74F247C8" w14:textId="77777777" w:rsidR="00956E4D" w:rsidRPr="00DD6B0E" w:rsidRDefault="00956E4D" w:rsidP="004C268D">
            <w:pPr>
              <w:spacing w:after="120"/>
            </w:pPr>
            <w:r w:rsidRPr="00DD6B0E">
              <w:rPr>
                <w:szCs w:val="20"/>
                <w:lang w:eastAsia="en-GB"/>
              </w:rPr>
              <w:t>Policy statement:</w:t>
            </w:r>
            <w:r w:rsidRPr="00DD6B0E">
              <w:rPr>
                <w:b w:val="0"/>
                <w:szCs w:val="20"/>
                <w:lang w:eastAsia="en-GB"/>
              </w:rPr>
              <w:t xml:space="preserve"> </w:t>
            </w:r>
            <w:r w:rsidRPr="00DD6B0E">
              <w:rPr>
                <w:b w:val="0"/>
              </w:rPr>
              <w:t>SRH</w:t>
            </w:r>
            <w:r w:rsidR="002F1DFD" w:rsidRPr="00DD6B0E">
              <w:rPr>
                <w:b w:val="0"/>
              </w:rPr>
              <w:t>R</w:t>
            </w:r>
            <w:r w:rsidRPr="00DD6B0E">
              <w:rPr>
                <w:b w:val="0"/>
              </w:rPr>
              <w:t xml:space="preserve"> services must focus on attracting new users, improving continuation rates, and encouraging past users who still want to avoid pregnancy to resume use, using effective, non-coercive counselling as a primary tool.</w:t>
            </w:r>
          </w:p>
        </w:tc>
      </w:tr>
      <w:tr w:rsidR="00956E4D" w:rsidRPr="00DD6B0E" w14:paraId="0B5D07C3" w14:textId="77777777" w:rsidTr="00373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 w:type="dxa"/>
            <w:shd w:val="clear" w:color="auto" w:fill="F7CAAC" w:themeFill="accent2" w:themeFillTint="66"/>
          </w:tcPr>
          <w:p w14:paraId="034D2B89" w14:textId="77777777" w:rsidR="00956E4D" w:rsidRPr="00DD6B0E" w:rsidRDefault="00956E4D" w:rsidP="004C268D">
            <w:pPr>
              <w:spacing w:after="120"/>
              <w:rPr>
                <w:b w:val="0"/>
              </w:rPr>
            </w:pPr>
            <w:r w:rsidRPr="00DD6B0E">
              <w:rPr>
                <w:b w:val="0"/>
              </w:rPr>
              <w:t>O1.3</w:t>
            </w:r>
          </w:p>
        </w:tc>
        <w:tc>
          <w:tcPr>
            <w:tcW w:w="9000" w:type="dxa"/>
            <w:shd w:val="clear" w:color="auto" w:fill="F7CAAC" w:themeFill="accent2" w:themeFillTint="66"/>
          </w:tcPr>
          <w:p w14:paraId="428BE1AA" w14:textId="77777777" w:rsidR="00956E4D" w:rsidRPr="00DD6B0E" w:rsidRDefault="00A47EB5" w:rsidP="004C268D">
            <w:pPr>
              <w:spacing w:after="120"/>
              <w:cnfStyle w:val="000000100000" w:firstRow="0" w:lastRow="0" w:firstColumn="0" w:lastColumn="0" w:oddVBand="0" w:evenVBand="0" w:oddHBand="1" w:evenHBand="0" w:firstRowFirstColumn="0" w:firstRowLastColumn="0" w:lastRowFirstColumn="0" w:lastRowLastColumn="0"/>
            </w:pPr>
            <w:r w:rsidRPr="00DD6B0E">
              <w:t>Offer person-centred counselling to all clients who access SRH</w:t>
            </w:r>
            <w:r w:rsidR="002F1DFD" w:rsidRPr="00DD6B0E">
              <w:t>R</w:t>
            </w:r>
            <w:r w:rsidRPr="00DD6B0E">
              <w:t xml:space="preserve"> services</w:t>
            </w:r>
          </w:p>
        </w:tc>
      </w:tr>
      <w:tr w:rsidR="00956E4D" w:rsidRPr="00DD6B0E" w14:paraId="57551B18" w14:textId="77777777" w:rsidTr="003730AC">
        <w:tc>
          <w:tcPr>
            <w:cnfStyle w:val="001000000000" w:firstRow="0" w:lastRow="0" w:firstColumn="1" w:lastColumn="0" w:oddVBand="0" w:evenVBand="0" w:oddHBand="0" w:evenHBand="0" w:firstRowFirstColumn="0" w:firstRowLastColumn="0" w:lastRowFirstColumn="0" w:lastRowLastColumn="0"/>
            <w:tcW w:w="360" w:type="dxa"/>
            <w:shd w:val="clear" w:color="auto" w:fill="FBE4D5" w:themeFill="accent2" w:themeFillTint="33"/>
          </w:tcPr>
          <w:p w14:paraId="0AFF7585" w14:textId="77777777" w:rsidR="00956E4D" w:rsidRPr="00DD6B0E" w:rsidRDefault="00956E4D" w:rsidP="004C268D">
            <w:pPr>
              <w:spacing w:after="120"/>
              <w:rPr>
                <w:b w:val="0"/>
              </w:rPr>
            </w:pPr>
            <w:r w:rsidRPr="00DD6B0E">
              <w:rPr>
                <w:b w:val="0"/>
              </w:rPr>
              <w:t>O1.3.1</w:t>
            </w:r>
          </w:p>
        </w:tc>
        <w:tc>
          <w:tcPr>
            <w:tcW w:w="9000" w:type="dxa"/>
            <w:shd w:val="clear" w:color="auto" w:fill="FBE4D5" w:themeFill="accent2" w:themeFillTint="33"/>
          </w:tcPr>
          <w:p w14:paraId="054C3335" w14:textId="77777777" w:rsidR="00956E4D" w:rsidRPr="00DD6B0E" w:rsidRDefault="00956E4D" w:rsidP="004C268D">
            <w:pPr>
              <w:spacing w:after="120"/>
              <w:cnfStyle w:val="000000000000" w:firstRow="0" w:lastRow="0" w:firstColumn="0" w:lastColumn="0" w:oddVBand="0" w:evenVBand="0" w:oddHBand="0" w:evenHBand="0" w:firstRowFirstColumn="0" w:firstRowLastColumn="0" w:lastRowFirstColumn="0" w:lastRowLastColumn="0"/>
              <w:rPr>
                <w:rFonts w:cs="Arial"/>
              </w:rPr>
            </w:pPr>
            <w:r w:rsidRPr="00DD6B0E">
              <w:t>Offer person-centred counselling</w:t>
            </w:r>
          </w:p>
        </w:tc>
      </w:tr>
      <w:tr w:rsidR="00956E4D" w:rsidRPr="00DD6B0E" w14:paraId="5867554F" w14:textId="77777777" w:rsidTr="003730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76FD5350" w14:textId="77777777" w:rsidR="00A47EB5" w:rsidRPr="00DD6B0E" w:rsidRDefault="00A47EB5" w:rsidP="004C268D">
            <w:pPr>
              <w:pStyle w:val="ListParagraph"/>
              <w:numPr>
                <w:ilvl w:val="0"/>
                <w:numId w:val="22"/>
              </w:numPr>
              <w:spacing w:after="120"/>
              <w:ind w:left="343" w:hanging="343"/>
              <w:rPr>
                <w:b w:val="0"/>
                <w:szCs w:val="20"/>
              </w:rPr>
            </w:pPr>
            <w:r w:rsidRPr="00DD6B0E">
              <w:rPr>
                <w:b w:val="0"/>
                <w:szCs w:val="20"/>
              </w:rPr>
              <w:t>To provide accurate, evidence-informed information to all clients accessing SRHR services</w:t>
            </w:r>
          </w:p>
          <w:p w14:paraId="6F721DF8" w14:textId="77777777" w:rsidR="00A47EB5" w:rsidRPr="00DD6B0E" w:rsidRDefault="00A47EB5" w:rsidP="004C268D">
            <w:pPr>
              <w:pStyle w:val="ListParagraph"/>
              <w:numPr>
                <w:ilvl w:val="0"/>
                <w:numId w:val="22"/>
              </w:numPr>
              <w:spacing w:after="120"/>
              <w:ind w:left="343" w:hanging="343"/>
              <w:rPr>
                <w:b w:val="0"/>
                <w:szCs w:val="20"/>
              </w:rPr>
            </w:pPr>
            <w:r w:rsidRPr="00DD6B0E">
              <w:rPr>
                <w:b w:val="0"/>
                <w:szCs w:val="20"/>
              </w:rPr>
              <w:t>To learn about the lived experience of the client through non-judgemental, open-ended questions to inform SRHR service choices</w:t>
            </w:r>
          </w:p>
          <w:p w14:paraId="07F4A151" w14:textId="77777777" w:rsidR="00A47EB5" w:rsidRPr="00DD6B0E" w:rsidRDefault="00A47EB5" w:rsidP="004C268D">
            <w:pPr>
              <w:pStyle w:val="ListParagraph"/>
              <w:numPr>
                <w:ilvl w:val="0"/>
                <w:numId w:val="22"/>
              </w:numPr>
              <w:spacing w:after="120"/>
              <w:ind w:left="343" w:hanging="343"/>
              <w:rPr>
                <w:b w:val="0"/>
                <w:szCs w:val="20"/>
              </w:rPr>
            </w:pPr>
            <w:r w:rsidRPr="00DD6B0E">
              <w:rPr>
                <w:b w:val="0"/>
                <w:szCs w:val="20"/>
              </w:rPr>
              <w:t>To avoid coercion, emphasizing non-directive communication</w:t>
            </w:r>
          </w:p>
          <w:p w14:paraId="4EDD5B65" w14:textId="77777777" w:rsidR="00A47EB5" w:rsidRPr="00DD6B0E" w:rsidRDefault="00A47EB5" w:rsidP="004C268D">
            <w:pPr>
              <w:pStyle w:val="ListParagraph"/>
              <w:numPr>
                <w:ilvl w:val="0"/>
                <w:numId w:val="22"/>
              </w:numPr>
              <w:spacing w:after="120"/>
              <w:ind w:left="343" w:hanging="343"/>
              <w:rPr>
                <w:b w:val="0"/>
                <w:szCs w:val="20"/>
              </w:rPr>
            </w:pPr>
            <w:r w:rsidRPr="00DD6B0E">
              <w:rPr>
                <w:b w:val="0"/>
                <w:szCs w:val="20"/>
              </w:rPr>
              <w:t xml:space="preserve">To provide clients with information to make healthy choices about their bodies and sexuality, and services that could mitigate social, political and economic challenges </w:t>
            </w:r>
          </w:p>
          <w:p w14:paraId="1D0809A9" w14:textId="77777777" w:rsidR="00956E4D" w:rsidRPr="00DD6B0E" w:rsidRDefault="00A47EB5" w:rsidP="004C268D">
            <w:pPr>
              <w:pStyle w:val="ListParagraph"/>
              <w:numPr>
                <w:ilvl w:val="0"/>
                <w:numId w:val="22"/>
              </w:numPr>
              <w:spacing w:after="120"/>
              <w:ind w:left="343" w:hanging="343"/>
              <w:rPr>
                <w:b w:val="0"/>
                <w:szCs w:val="20"/>
              </w:rPr>
            </w:pPr>
            <w:r w:rsidRPr="00DD6B0E">
              <w:rPr>
                <w:b w:val="0"/>
                <w:szCs w:val="20"/>
              </w:rPr>
              <w:t>To avoid stigmatisation, undermining autonomy, or compounding inequalities</w:t>
            </w:r>
            <w:r w:rsidR="00470A3F" w:rsidRPr="00DD6B0E">
              <w:rPr>
                <w:b w:val="0"/>
                <w:szCs w:val="20"/>
              </w:rPr>
              <w:t xml:space="preserve"> </w:t>
            </w:r>
            <w:r w:rsidR="00470A3F" w:rsidRPr="00DD6B0E">
              <w:rPr>
                <w:szCs w:val="20"/>
              </w:rPr>
              <w:fldChar w:fldCharType="begin"/>
            </w:r>
            <w:r w:rsidR="00FB0C84" w:rsidRPr="00DD6B0E">
              <w:rPr>
                <w:b w:val="0"/>
                <w:szCs w:val="20"/>
              </w:rPr>
              <w:instrText xml:space="preserve"> ADDIN EN.CITE &lt;EndNote&gt;&lt;Cite&gt;&lt;Author&gt;Department of Social Development&lt;/Author&gt;&lt;Year&gt;2015&lt;/Year&gt;&lt;RecNum&gt;225&lt;/RecNum&gt;&lt;DisplayText&gt;&lt;style face="superscript"&gt;43&lt;/style&gt;&lt;/DisplayText&gt;&lt;record&gt;&lt;rec-number&gt;225&lt;/rec-number&gt;&lt;foreign-keys&gt;&lt;key app="EN" db-id="eare2taxlax2sqezt0kv0afm2vr2vt95dwsz" timestamp="1542365217"&gt;225&lt;/key&gt;&lt;/foreign-keys&gt;&lt;ref-type name="Generic"&gt;13&lt;/ref-type&gt;&lt;contributors&gt;&lt;authors&gt;&lt;author&gt;Department of Social Development,&lt;/author&gt;&lt;/authors&gt;&lt;/contributors&gt;&lt;titles&gt;&lt;title&gt;Fifteen year progress review of the implementation of the Population Policy for South Africa (1998) and the ICPD programme of action (1994)&lt;/title&gt;&lt;/titles&gt;&lt;dates&gt;&lt;year&gt;2015&lt;/year&gt;&lt;/dates&gt;&lt;pub-location&gt;Pretoria&lt;/pub-location&gt;&lt;urls&gt;&lt;related-urls&gt;&lt;url&gt;http://www.pseta.gov.za/index.php/npu-articles/send/126-population-policy-plus-fifteen/573-fifteen-year-progress-review-of-the-implementation-of-the-population-policy-for-south-africa-1998-and-the-international-conference-on-population-and-development-icp&lt;/url&gt;&lt;/related-urls&gt;&lt;/urls&gt;&lt;/record&gt;&lt;/Cite&gt;&lt;/EndNote&gt;</w:instrText>
            </w:r>
            <w:r w:rsidR="00470A3F" w:rsidRPr="00DD6B0E">
              <w:rPr>
                <w:szCs w:val="20"/>
              </w:rPr>
              <w:fldChar w:fldCharType="separate"/>
            </w:r>
            <w:r w:rsidR="00FB0C84" w:rsidRPr="00DD6B0E">
              <w:rPr>
                <w:b w:val="0"/>
                <w:noProof/>
                <w:szCs w:val="20"/>
                <w:vertAlign w:val="superscript"/>
              </w:rPr>
              <w:t>43</w:t>
            </w:r>
            <w:r w:rsidR="00470A3F" w:rsidRPr="00DD6B0E">
              <w:rPr>
                <w:szCs w:val="20"/>
              </w:rPr>
              <w:fldChar w:fldCharType="end"/>
            </w:r>
          </w:p>
        </w:tc>
      </w:tr>
    </w:tbl>
    <w:p w14:paraId="0F40AB64" w14:textId="77777777" w:rsidR="00A47EB5" w:rsidRPr="00DD6B0E" w:rsidRDefault="00A47EB5" w:rsidP="00E0102D"/>
    <w:p w14:paraId="3EFBE030" w14:textId="77777777" w:rsidR="00AD0BA5" w:rsidRPr="00DD6B0E" w:rsidRDefault="00AD0BA5" w:rsidP="00E0102D"/>
    <w:p w14:paraId="5FD46881" w14:textId="77777777" w:rsidR="00AA1D08" w:rsidRPr="00DD6B0E" w:rsidRDefault="00AA1D08">
      <w:pPr>
        <w:spacing w:line="240" w:lineRule="auto"/>
        <w:rPr>
          <w:rFonts w:eastAsiaTheme="majorEastAsia" w:cstheme="minorHAnsi"/>
          <w:b/>
          <w:color w:val="009051"/>
          <w:sz w:val="24"/>
        </w:rPr>
      </w:pPr>
      <w:bookmarkStart w:id="102" w:name="_Toc529426617"/>
      <w:r w:rsidRPr="00DD6B0E">
        <w:br w:type="page"/>
      </w:r>
    </w:p>
    <w:p w14:paraId="72B9F93F" w14:textId="77777777" w:rsidR="00AD0BA5" w:rsidRPr="00DD6B0E" w:rsidRDefault="00AD0BA5" w:rsidP="00AD0BA5">
      <w:pPr>
        <w:pStyle w:val="Heading2"/>
        <w:numPr>
          <w:ilvl w:val="0"/>
          <w:numId w:val="0"/>
        </w:numPr>
      </w:pPr>
      <w:bookmarkStart w:id="103" w:name="_Toc2870240"/>
      <w:r w:rsidRPr="00DD6B0E">
        <w:lastRenderedPageBreak/>
        <w:t xml:space="preserve">Objective 2: </w:t>
      </w:r>
      <w:r w:rsidR="00206504" w:rsidRPr="00DD6B0E">
        <w:t>I</w:t>
      </w:r>
      <w:r w:rsidRPr="00DD6B0E">
        <w:t>ncrease the quality and uptake of comprehensive and integrated SRHR care and treatment services across all life stages</w:t>
      </w:r>
      <w:bookmarkEnd w:id="102"/>
      <w:bookmarkEnd w:id="103"/>
    </w:p>
    <w:p w14:paraId="639BE4AA" w14:textId="77777777" w:rsidR="00AD0BA5" w:rsidRPr="00DD6B0E" w:rsidRDefault="00AD0BA5" w:rsidP="00AD0BA5"/>
    <w:p w14:paraId="6EA0347B" w14:textId="77777777" w:rsidR="00AD0BA5" w:rsidRPr="00DD6B0E" w:rsidRDefault="00AD0BA5" w:rsidP="00AD0BA5">
      <w:pPr>
        <w:rPr>
          <w:rStyle w:val="SubtleEmphasis"/>
          <w:color w:val="auto"/>
          <w:szCs w:val="18"/>
        </w:rPr>
      </w:pPr>
      <w:r w:rsidRPr="00DD6B0E">
        <w:rPr>
          <w:rStyle w:val="SubtleEmphasis"/>
          <w:color w:val="auto"/>
          <w:szCs w:val="18"/>
        </w:rPr>
        <w:t xml:space="preserve">This objective should be read </w:t>
      </w:r>
      <w:r w:rsidR="001C7C3D" w:rsidRPr="00DD6B0E">
        <w:rPr>
          <w:rStyle w:val="SubtleEmphasis"/>
          <w:color w:val="auto"/>
          <w:szCs w:val="18"/>
        </w:rPr>
        <w:t xml:space="preserve">in coordination with the national service specific guidelines detailed in </w:t>
      </w:r>
      <w:r w:rsidR="001C7C3D" w:rsidRPr="00DD6B0E">
        <w:rPr>
          <w:rStyle w:val="SubtleEmphasis"/>
          <w:color w:val="auto"/>
          <w:szCs w:val="18"/>
        </w:rPr>
        <w:fldChar w:fldCharType="begin"/>
      </w:r>
      <w:r w:rsidR="001C7C3D" w:rsidRPr="00DD6B0E">
        <w:rPr>
          <w:rStyle w:val="SubtleEmphasis"/>
          <w:color w:val="auto"/>
          <w:szCs w:val="18"/>
        </w:rPr>
        <w:instrText xml:space="preserve"> REF _Ref530391679 \h  \* MERGEFORMAT </w:instrText>
      </w:r>
      <w:r w:rsidR="001C7C3D" w:rsidRPr="00DD6B0E">
        <w:rPr>
          <w:rStyle w:val="SubtleEmphasis"/>
          <w:color w:val="auto"/>
          <w:szCs w:val="18"/>
        </w:rPr>
      </w:r>
      <w:r w:rsidR="001C7C3D" w:rsidRPr="00DD6B0E">
        <w:rPr>
          <w:rStyle w:val="SubtleEmphasis"/>
          <w:color w:val="auto"/>
          <w:szCs w:val="18"/>
        </w:rPr>
        <w:fldChar w:fldCharType="separate"/>
      </w:r>
      <w:r w:rsidR="001C7C3D" w:rsidRPr="00DD6B0E">
        <w:t xml:space="preserve">Table </w:t>
      </w:r>
      <w:r w:rsidR="001C7C3D" w:rsidRPr="00DD6B0E">
        <w:rPr>
          <w:noProof/>
        </w:rPr>
        <w:t>5</w:t>
      </w:r>
      <w:r w:rsidR="001C7C3D" w:rsidRPr="00DD6B0E">
        <w:rPr>
          <w:rStyle w:val="SubtleEmphasis"/>
          <w:color w:val="auto"/>
          <w:szCs w:val="18"/>
        </w:rPr>
        <w:fldChar w:fldCharType="end"/>
      </w:r>
      <w:r w:rsidR="001C7C3D" w:rsidRPr="00DD6B0E">
        <w:rPr>
          <w:rStyle w:val="SubtleEmphasis"/>
          <w:color w:val="auto"/>
          <w:szCs w:val="18"/>
        </w:rPr>
        <w:t xml:space="preserve">. </w:t>
      </w:r>
    </w:p>
    <w:p w14:paraId="130A5403" w14:textId="77777777" w:rsidR="00AD0BA5" w:rsidRPr="00DD6B0E" w:rsidRDefault="00AD0BA5" w:rsidP="00AD0BA5"/>
    <w:p w14:paraId="0E45BE5A" w14:textId="77777777" w:rsidR="00AD0BA5" w:rsidRPr="00DD6B0E" w:rsidRDefault="00AD0BA5" w:rsidP="00AD0BA5">
      <w:r w:rsidRPr="00DD6B0E">
        <w:t xml:space="preserve">The SRHR Policy provides for a comprehensive package of services that is available and accessible to </w:t>
      </w:r>
      <w:r w:rsidR="00E91F10" w:rsidRPr="00DD6B0E">
        <w:t>all</w:t>
      </w:r>
      <w:r w:rsidRPr="00DD6B0E">
        <w:t>. A sustained increase in the uptake of, demand for, and access to SRHR services is only possible if service delivery meets the demand and the needs of individual clients.</w:t>
      </w:r>
    </w:p>
    <w:p w14:paraId="24A42C35" w14:textId="77777777" w:rsidR="00E91F10" w:rsidRPr="00DD6B0E" w:rsidRDefault="00E91F10" w:rsidP="00AD0BA5"/>
    <w:tbl>
      <w:tblPr>
        <w:tblStyle w:val="GridTable4-Accent6"/>
        <w:tblW w:w="0" w:type="auto"/>
        <w:tblLook w:val="04A0" w:firstRow="1" w:lastRow="0" w:firstColumn="1" w:lastColumn="0" w:noHBand="0" w:noVBand="1"/>
      </w:tblPr>
      <w:tblGrid>
        <w:gridCol w:w="817"/>
        <w:gridCol w:w="8533"/>
      </w:tblGrid>
      <w:tr w:rsidR="00E91F10" w:rsidRPr="00DD6B0E" w14:paraId="41F1A92F" w14:textId="77777777" w:rsidTr="004C2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538135" w:themeFill="accent6" w:themeFillShade="BF"/>
          </w:tcPr>
          <w:p w14:paraId="4940B8DB" w14:textId="77777777" w:rsidR="00E91F10" w:rsidRPr="00DD6B0E" w:rsidRDefault="00E91F10" w:rsidP="004C268D">
            <w:pPr>
              <w:spacing w:after="120"/>
              <w:rPr>
                <w:b w:val="0"/>
              </w:rPr>
            </w:pPr>
            <w:r w:rsidRPr="00DD6B0E">
              <w:rPr>
                <w:szCs w:val="20"/>
                <w:lang w:eastAsia="en-GB"/>
              </w:rPr>
              <w:t>Policy statement:</w:t>
            </w:r>
            <w:r w:rsidRPr="00DD6B0E">
              <w:rPr>
                <w:b w:val="0"/>
                <w:szCs w:val="20"/>
                <w:lang w:eastAsia="en-GB"/>
              </w:rPr>
              <w:t xml:space="preserve"> </w:t>
            </w:r>
            <w:r w:rsidRPr="00DD6B0E">
              <w:rPr>
                <w:b w:val="0"/>
              </w:rPr>
              <w:t>Provision of contraception services must be guided by the principle of informed choice, non-coercion, and availability of a varied method mix.</w:t>
            </w:r>
          </w:p>
          <w:p w14:paraId="53008DF6" w14:textId="77777777" w:rsidR="00E91F10" w:rsidRPr="00DD6B0E" w:rsidRDefault="00E91F10" w:rsidP="004C268D">
            <w:pPr>
              <w:spacing w:after="120"/>
              <w:rPr>
                <w:b w:val="0"/>
              </w:rPr>
            </w:pPr>
            <w:r w:rsidRPr="00DD6B0E">
              <w:t>Policy statement:</w:t>
            </w:r>
            <w:r w:rsidRPr="00DD6B0E">
              <w:rPr>
                <w:b w:val="0"/>
              </w:rPr>
              <w:t xml:space="preserve"> Multiple contraceptive methods, including sterilisation, must be offered to meet the individual needs of clients. </w:t>
            </w:r>
          </w:p>
          <w:p w14:paraId="5752FF7E" w14:textId="77777777" w:rsidR="00E91F10" w:rsidRPr="00DD6B0E" w:rsidRDefault="00E91F10" w:rsidP="004C268D">
            <w:pPr>
              <w:spacing w:after="120"/>
              <w:rPr>
                <w:b w:val="0"/>
              </w:rPr>
            </w:pPr>
            <w:r w:rsidRPr="00DD6B0E">
              <w:t>Policy statement</w:t>
            </w:r>
            <w:r w:rsidRPr="00DD6B0E">
              <w:rPr>
                <w:b w:val="0"/>
              </w:rPr>
              <w:t xml:space="preserve">: Encourage all sexually active clients to practice dual protection—contraception plus HIV and STI prevention. </w:t>
            </w:r>
          </w:p>
          <w:p w14:paraId="2620588C" w14:textId="77777777" w:rsidR="00E91F10" w:rsidRPr="00DD6B0E" w:rsidRDefault="00E91F10" w:rsidP="004C268D">
            <w:pPr>
              <w:spacing w:after="120"/>
              <w:rPr>
                <w:b w:val="0"/>
                <w:szCs w:val="20"/>
              </w:rPr>
            </w:pPr>
            <w:r w:rsidRPr="00DD6B0E">
              <w:t>Policy statement:</w:t>
            </w:r>
            <w:r w:rsidRPr="00DD6B0E">
              <w:rPr>
                <w:b w:val="0"/>
              </w:rPr>
              <w:t xml:space="preserve"> Emergency contraception shall be made available to all women needing or requesting it.</w:t>
            </w:r>
          </w:p>
        </w:tc>
      </w:tr>
      <w:tr w:rsidR="00E91F10" w:rsidRPr="00DD6B0E" w14:paraId="080E9310"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6EF43DFF" w14:textId="77777777" w:rsidR="00E91F10" w:rsidRPr="00DD6B0E" w:rsidRDefault="00E91F10" w:rsidP="004C268D">
            <w:pPr>
              <w:spacing w:after="120"/>
              <w:rPr>
                <w:b w:val="0"/>
              </w:rPr>
            </w:pPr>
            <w:r w:rsidRPr="00DD6B0E">
              <w:rPr>
                <w:b w:val="0"/>
              </w:rPr>
              <w:t>O2.1</w:t>
            </w:r>
          </w:p>
        </w:tc>
        <w:tc>
          <w:tcPr>
            <w:tcW w:w="8543" w:type="dxa"/>
            <w:shd w:val="clear" w:color="auto" w:fill="C5E0B3" w:themeFill="accent6" w:themeFillTint="66"/>
          </w:tcPr>
          <w:p w14:paraId="2AFB5C3E" w14:textId="77777777" w:rsidR="00E91F10" w:rsidRPr="00DD6B0E" w:rsidRDefault="00E91F10" w:rsidP="004C268D">
            <w:pPr>
              <w:spacing w:after="120"/>
              <w:cnfStyle w:val="000000100000" w:firstRow="0" w:lastRow="0" w:firstColumn="0" w:lastColumn="0" w:oddVBand="0" w:evenVBand="0" w:oddHBand="1" w:evenHBand="0" w:firstRowFirstColumn="0" w:firstRowLastColumn="0" w:lastRowFirstColumn="0" w:lastRowLastColumn="0"/>
            </w:pPr>
            <w:r w:rsidRPr="00DD6B0E">
              <w:t>Offer a range of modern contraceptive methods, together with counselling and information to encourage informed choice</w:t>
            </w:r>
          </w:p>
        </w:tc>
      </w:tr>
      <w:tr w:rsidR="00E91F10" w:rsidRPr="00DD6B0E" w14:paraId="47F7CB3F" w14:textId="77777777" w:rsidTr="004C268D">
        <w:tc>
          <w:tcPr>
            <w:cnfStyle w:val="001000000000" w:firstRow="0" w:lastRow="0" w:firstColumn="1" w:lastColumn="0" w:oddVBand="0" w:evenVBand="0" w:oddHBand="0" w:evenHBand="0" w:firstRowFirstColumn="0" w:firstRowLastColumn="0" w:lastRowFirstColumn="0" w:lastRowLastColumn="0"/>
            <w:tcW w:w="9360" w:type="dxa"/>
            <w:gridSpan w:val="2"/>
          </w:tcPr>
          <w:p w14:paraId="322C8CCD" w14:textId="77777777" w:rsidR="00E91F10" w:rsidRPr="00DD6B0E" w:rsidRDefault="00E91F10" w:rsidP="004C268D">
            <w:pPr>
              <w:spacing w:after="120"/>
              <w:rPr>
                <w:b w:val="0"/>
              </w:rPr>
            </w:pPr>
            <w:r w:rsidRPr="00DD6B0E">
              <w:rPr>
                <w:b w:val="0"/>
              </w:rPr>
              <w:t>The following modern contraceptive methods are available in public health facilities:</w:t>
            </w:r>
          </w:p>
          <w:p w14:paraId="722272F4" w14:textId="77777777" w:rsidR="00E91F10" w:rsidRPr="00DD6B0E" w:rsidRDefault="00E91F10" w:rsidP="004C268D">
            <w:pPr>
              <w:pStyle w:val="ListParagraph"/>
              <w:numPr>
                <w:ilvl w:val="0"/>
                <w:numId w:val="49"/>
              </w:numPr>
              <w:spacing w:after="120"/>
              <w:rPr>
                <w:b w:val="0"/>
              </w:rPr>
            </w:pPr>
            <w:bookmarkStart w:id="104" w:name="_Toc513756088"/>
            <w:bookmarkStart w:id="105" w:name="_Toc514869110"/>
            <w:bookmarkStart w:id="106" w:name="_Toc509957239"/>
            <w:bookmarkStart w:id="107" w:name="_Toc509107438"/>
            <w:bookmarkStart w:id="108" w:name="_Toc512437292"/>
            <w:bookmarkStart w:id="109" w:name="_Toc513536058"/>
            <w:bookmarkStart w:id="110" w:name="_Toc509957235"/>
            <w:bookmarkStart w:id="111" w:name="_Toc508637330"/>
            <w:bookmarkStart w:id="112" w:name="_Toc509107433"/>
            <w:bookmarkStart w:id="113" w:name="_Toc512437288"/>
            <w:r w:rsidRPr="00DD6B0E">
              <w:rPr>
                <w:b w:val="0"/>
              </w:rPr>
              <w:t>Subdermal hormonal implants</w:t>
            </w:r>
            <w:bookmarkEnd w:id="104"/>
            <w:bookmarkEnd w:id="105"/>
            <w:r w:rsidRPr="00DD6B0E">
              <w:rPr>
                <w:b w:val="0"/>
              </w:rPr>
              <w:t xml:space="preserve"> </w:t>
            </w:r>
            <w:bookmarkEnd w:id="106"/>
            <w:bookmarkEnd w:id="107"/>
            <w:bookmarkEnd w:id="108"/>
            <w:bookmarkEnd w:id="109"/>
          </w:p>
          <w:p w14:paraId="2EA0FCB8" w14:textId="77777777" w:rsidR="00E91F10" w:rsidRPr="00DD6B0E" w:rsidRDefault="00E91F10" w:rsidP="004C268D">
            <w:pPr>
              <w:pStyle w:val="ListParagraph"/>
              <w:numPr>
                <w:ilvl w:val="0"/>
                <w:numId w:val="49"/>
              </w:numPr>
              <w:spacing w:after="120"/>
              <w:rPr>
                <w:b w:val="0"/>
              </w:rPr>
            </w:pPr>
            <w:bookmarkStart w:id="114" w:name="_Toc513756089"/>
            <w:bookmarkStart w:id="115" w:name="_Toc514869111"/>
            <w:bookmarkStart w:id="116" w:name="_Toc509957242"/>
            <w:bookmarkStart w:id="117" w:name="_Toc509107441"/>
            <w:bookmarkStart w:id="118" w:name="_Toc512437295"/>
            <w:bookmarkStart w:id="119" w:name="_Toc513536059"/>
            <w:bookmarkStart w:id="120" w:name="_Toc508637331"/>
            <w:bookmarkStart w:id="121" w:name="_Toc509957236"/>
            <w:bookmarkStart w:id="122" w:name="_Toc509107434"/>
            <w:bookmarkStart w:id="123" w:name="_Toc512437289"/>
            <w:bookmarkEnd w:id="110"/>
            <w:bookmarkEnd w:id="111"/>
            <w:bookmarkEnd w:id="112"/>
            <w:bookmarkEnd w:id="113"/>
            <w:r w:rsidRPr="00DD6B0E">
              <w:rPr>
                <w:b w:val="0"/>
              </w:rPr>
              <w:t>Female sterilisation</w:t>
            </w:r>
            <w:bookmarkEnd w:id="114"/>
            <w:bookmarkEnd w:id="115"/>
            <w:r w:rsidRPr="00DD6B0E">
              <w:rPr>
                <w:b w:val="0"/>
              </w:rPr>
              <w:t xml:space="preserve"> </w:t>
            </w:r>
            <w:bookmarkEnd w:id="116"/>
            <w:bookmarkEnd w:id="117"/>
            <w:bookmarkEnd w:id="118"/>
            <w:bookmarkEnd w:id="119"/>
          </w:p>
          <w:p w14:paraId="710BDEE8" w14:textId="77777777" w:rsidR="00E91F10" w:rsidRPr="00DD6B0E" w:rsidRDefault="00E91F10" w:rsidP="004C268D">
            <w:pPr>
              <w:pStyle w:val="ListParagraph"/>
              <w:numPr>
                <w:ilvl w:val="0"/>
                <w:numId w:val="49"/>
              </w:numPr>
              <w:spacing w:after="120"/>
              <w:rPr>
                <w:b w:val="0"/>
              </w:rPr>
            </w:pPr>
            <w:bookmarkStart w:id="124" w:name="_Toc512437296"/>
            <w:bookmarkStart w:id="125" w:name="_Toc513536062"/>
            <w:bookmarkStart w:id="126" w:name="_Toc513756092"/>
            <w:bookmarkStart w:id="127" w:name="_Toc514869112"/>
            <w:bookmarkStart w:id="128" w:name="_Toc513756090"/>
            <w:bookmarkStart w:id="129" w:name="_Toc509957241"/>
            <w:bookmarkStart w:id="130" w:name="_Toc509107440"/>
            <w:bookmarkStart w:id="131" w:name="_Toc512437294"/>
            <w:bookmarkStart w:id="132" w:name="_Toc513536060"/>
            <w:bookmarkStart w:id="133" w:name="_Toc512437293"/>
            <w:bookmarkStart w:id="134" w:name="_Toc509107439"/>
            <w:bookmarkStart w:id="135" w:name="_Toc509957240"/>
            <w:r w:rsidRPr="00DD6B0E">
              <w:rPr>
                <w:b w:val="0"/>
              </w:rPr>
              <w:t>Male sterilisation</w:t>
            </w:r>
            <w:bookmarkEnd w:id="124"/>
            <w:bookmarkEnd w:id="125"/>
            <w:bookmarkEnd w:id="126"/>
            <w:bookmarkEnd w:id="127"/>
          </w:p>
          <w:p w14:paraId="6F734FBB" w14:textId="77777777" w:rsidR="00E91F10" w:rsidRPr="00DD6B0E" w:rsidRDefault="00E91F10" w:rsidP="004C268D">
            <w:pPr>
              <w:pStyle w:val="ListParagraph"/>
              <w:numPr>
                <w:ilvl w:val="0"/>
                <w:numId w:val="49"/>
              </w:numPr>
              <w:spacing w:after="120"/>
              <w:rPr>
                <w:b w:val="0"/>
              </w:rPr>
            </w:pPr>
            <w:bookmarkStart w:id="136" w:name="_Toc514869113"/>
            <w:r w:rsidRPr="00DD6B0E">
              <w:rPr>
                <w:b w:val="0"/>
              </w:rPr>
              <w:t xml:space="preserve">Levonorgestrel </w:t>
            </w:r>
            <w:r w:rsidR="002F1DFD" w:rsidRPr="00DD6B0E">
              <w:rPr>
                <w:b w:val="0"/>
              </w:rPr>
              <w:t>intra-uterine device</w:t>
            </w:r>
            <w:r w:rsidRPr="00DD6B0E">
              <w:rPr>
                <w:b w:val="0"/>
              </w:rPr>
              <w:t xml:space="preserve"> (LNG-IUD)</w:t>
            </w:r>
            <w:bookmarkEnd w:id="128"/>
            <w:bookmarkEnd w:id="136"/>
            <w:r w:rsidRPr="00DD6B0E">
              <w:rPr>
                <w:b w:val="0"/>
              </w:rPr>
              <w:t xml:space="preserve"> </w:t>
            </w:r>
            <w:bookmarkEnd w:id="129"/>
            <w:bookmarkEnd w:id="130"/>
            <w:bookmarkEnd w:id="131"/>
            <w:bookmarkEnd w:id="132"/>
          </w:p>
          <w:p w14:paraId="35C6B70A" w14:textId="77777777" w:rsidR="00E91F10" w:rsidRPr="00DD6B0E" w:rsidRDefault="00E91F10" w:rsidP="004C268D">
            <w:pPr>
              <w:pStyle w:val="ListParagraph"/>
              <w:numPr>
                <w:ilvl w:val="0"/>
                <w:numId w:val="49"/>
              </w:numPr>
              <w:spacing w:after="120"/>
              <w:rPr>
                <w:b w:val="0"/>
              </w:rPr>
            </w:pPr>
            <w:bookmarkStart w:id="137" w:name="_Toc514869114"/>
            <w:bookmarkStart w:id="138" w:name="_Toc513756091"/>
            <w:bookmarkStart w:id="139" w:name="_Toc513536061"/>
            <w:r w:rsidRPr="00DD6B0E">
              <w:rPr>
                <w:b w:val="0"/>
              </w:rPr>
              <w:t xml:space="preserve">Copper-bearing intra-uterine devices (Cu-IUD) </w:t>
            </w:r>
            <w:bookmarkEnd w:id="133"/>
            <w:bookmarkEnd w:id="134"/>
            <w:bookmarkEnd w:id="135"/>
            <w:bookmarkEnd w:id="137"/>
            <w:bookmarkEnd w:id="138"/>
            <w:bookmarkEnd w:id="139"/>
          </w:p>
          <w:p w14:paraId="2368C916" w14:textId="77777777" w:rsidR="00E91F10" w:rsidRPr="00DD6B0E" w:rsidRDefault="00E91F10" w:rsidP="004C268D">
            <w:pPr>
              <w:pStyle w:val="ListParagraph"/>
              <w:numPr>
                <w:ilvl w:val="0"/>
                <w:numId w:val="49"/>
              </w:numPr>
              <w:spacing w:after="120"/>
              <w:rPr>
                <w:b w:val="0"/>
              </w:rPr>
            </w:pPr>
            <w:bookmarkStart w:id="140" w:name="_Toc514869115"/>
            <w:bookmarkStart w:id="141" w:name="_Toc508637333"/>
            <w:bookmarkStart w:id="142" w:name="_Toc509957238"/>
            <w:bookmarkStart w:id="143" w:name="_Toc509107436"/>
            <w:bookmarkStart w:id="144" w:name="_Toc512437291"/>
            <w:bookmarkStart w:id="145" w:name="_Toc513536063"/>
            <w:bookmarkStart w:id="146" w:name="_Toc513756093"/>
            <w:r w:rsidRPr="00DD6B0E">
              <w:rPr>
                <w:b w:val="0"/>
              </w:rPr>
              <w:t>Progestin-only injectables</w:t>
            </w:r>
            <w:bookmarkEnd w:id="140"/>
            <w:r w:rsidRPr="00DD6B0E">
              <w:rPr>
                <w:b w:val="0"/>
              </w:rPr>
              <w:t xml:space="preserve"> </w:t>
            </w:r>
            <w:bookmarkEnd w:id="141"/>
            <w:bookmarkEnd w:id="142"/>
            <w:bookmarkEnd w:id="143"/>
            <w:bookmarkEnd w:id="144"/>
            <w:bookmarkEnd w:id="145"/>
            <w:bookmarkEnd w:id="146"/>
          </w:p>
          <w:p w14:paraId="05F70B4A" w14:textId="77777777" w:rsidR="00E91F10" w:rsidRPr="00DD6B0E" w:rsidRDefault="00E91F10" w:rsidP="004C268D">
            <w:pPr>
              <w:pStyle w:val="ListParagraph"/>
              <w:numPr>
                <w:ilvl w:val="0"/>
                <w:numId w:val="49"/>
              </w:numPr>
              <w:spacing w:after="120"/>
              <w:rPr>
                <w:b w:val="0"/>
              </w:rPr>
            </w:pPr>
            <w:bookmarkStart w:id="147" w:name="_Toc514869116"/>
            <w:bookmarkStart w:id="148" w:name="_Toc513756094"/>
            <w:bookmarkStart w:id="149" w:name="_Toc513536064"/>
            <w:r w:rsidRPr="00DD6B0E">
              <w:rPr>
                <w:b w:val="0"/>
              </w:rPr>
              <w:t>Combined oral contraceptives</w:t>
            </w:r>
            <w:bookmarkEnd w:id="147"/>
            <w:r w:rsidRPr="00DD6B0E">
              <w:rPr>
                <w:b w:val="0"/>
              </w:rPr>
              <w:t xml:space="preserve"> </w:t>
            </w:r>
            <w:bookmarkEnd w:id="148"/>
            <w:r w:rsidRPr="00DD6B0E">
              <w:rPr>
                <w:b w:val="0"/>
              </w:rPr>
              <w:t xml:space="preserve"> </w:t>
            </w:r>
            <w:bookmarkEnd w:id="149"/>
          </w:p>
          <w:p w14:paraId="7178D57F" w14:textId="77777777" w:rsidR="00E91F10" w:rsidRPr="00DD6B0E" w:rsidRDefault="00E91F10" w:rsidP="004C268D">
            <w:pPr>
              <w:pStyle w:val="ListParagraph"/>
              <w:numPr>
                <w:ilvl w:val="0"/>
                <w:numId w:val="49"/>
              </w:numPr>
              <w:spacing w:after="120"/>
              <w:rPr>
                <w:b w:val="0"/>
              </w:rPr>
            </w:pPr>
            <w:bookmarkStart w:id="150" w:name="_Toc514869117"/>
            <w:bookmarkStart w:id="151" w:name="_Toc513756095"/>
            <w:bookmarkStart w:id="152" w:name="_Toc513536065"/>
            <w:r w:rsidRPr="00DD6B0E">
              <w:rPr>
                <w:b w:val="0"/>
              </w:rPr>
              <w:t>Progestin-only pills</w:t>
            </w:r>
            <w:bookmarkEnd w:id="150"/>
            <w:r w:rsidRPr="00DD6B0E">
              <w:rPr>
                <w:b w:val="0"/>
              </w:rPr>
              <w:t xml:space="preserve"> </w:t>
            </w:r>
            <w:bookmarkEnd w:id="120"/>
            <w:bookmarkEnd w:id="151"/>
            <w:r w:rsidRPr="00DD6B0E">
              <w:rPr>
                <w:b w:val="0"/>
              </w:rPr>
              <w:t xml:space="preserve"> </w:t>
            </w:r>
            <w:bookmarkEnd w:id="121"/>
            <w:bookmarkEnd w:id="122"/>
            <w:bookmarkEnd w:id="123"/>
            <w:bookmarkEnd w:id="152"/>
          </w:p>
          <w:p w14:paraId="43A34B25" w14:textId="77777777" w:rsidR="00E91F10" w:rsidRPr="00DD6B0E" w:rsidRDefault="00E91F10" w:rsidP="004C268D">
            <w:pPr>
              <w:pStyle w:val="ListParagraph"/>
              <w:numPr>
                <w:ilvl w:val="0"/>
                <w:numId w:val="49"/>
              </w:numPr>
              <w:spacing w:after="120"/>
              <w:rPr>
                <w:b w:val="0"/>
              </w:rPr>
            </w:pPr>
            <w:bookmarkStart w:id="153" w:name="_Toc513756096"/>
            <w:bookmarkStart w:id="154" w:name="_Toc514869118"/>
            <w:bookmarkStart w:id="155" w:name="_Toc509957244"/>
            <w:bookmarkStart w:id="156" w:name="_Toc509107442"/>
            <w:bookmarkStart w:id="157" w:name="_Toc512437297"/>
            <w:bookmarkStart w:id="158" w:name="_Toc513536066"/>
            <w:r w:rsidRPr="00DD6B0E">
              <w:rPr>
                <w:b w:val="0"/>
              </w:rPr>
              <w:t>Male and female condoms and lub</w:t>
            </w:r>
            <w:bookmarkEnd w:id="153"/>
            <w:r w:rsidRPr="00DD6B0E">
              <w:rPr>
                <w:b w:val="0"/>
              </w:rPr>
              <w:t>rication</w:t>
            </w:r>
            <w:bookmarkEnd w:id="154"/>
            <w:r w:rsidRPr="00DD6B0E">
              <w:rPr>
                <w:b w:val="0"/>
              </w:rPr>
              <w:t xml:space="preserve"> </w:t>
            </w:r>
            <w:bookmarkEnd w:id="155"/>
            <w:bookmarkEnd w:id="156"/>
            <w:bookmarkEnd w:id="157"/>
            <w:bookmarkEnd w:id="158"/>
          </w:p>
          <w:p w14:paraId="6A869465" w14:textId="77777777" w:rsidR="00E91F10" w:rsidRPr="00DD6B0E" w:rsidRDefault="00E91F10" w:rsidP="004C268D">
            <w:pPr>
              <w:pStyle w:val="ListParagraph"/>
              <w:numPr>
                <w:ilvl w:val="0"/>
                <w:numId w:val="49"/>
              </w:numPr>
              <w:spacing w:after="120"/>
              <w:rPr>
                <w:b w:val="0"/>
              </w:rPr>
            </w:pPr>
            <w:bookmarkStart w:id="159" w:name="_Toc514869119"/>
            <w:bookmarkStart w:id="160" w:name="_Toc508637332"/>
            <w:bookmarkStart w:id="161" w:name="_Toc513756098"/>
            <w:bookmarkStart w:id="162" w:name="_Toc509957237"/>
            <w:bookmarkStart w:id="163" w:name="_Toc509107435"/>
            <w:bookmarkStart w:id="164" w:name="_Toc512437290"/>
            <w:bookmarkStart w:id="165" w:name="_Toc513536068"/>
            <w:r w:rsidRPr="00DD6B0E">
              <w:rPr>
                <w:b w:val="0"/>
              </w:rPr>
              <w:t>Emergency contraception</w:t>
            </w:r>
            <w:bookmarkEnd w:id="159"/>
            <w:r w:rsidRPr="00DD6B0E">
              <w:rPr>
                <w:b w:val="0"/>
              </w:rPr>
              <w:t xml:space="preserve"> </w:t>
            </w:r>
            <w:bookmarkEnd w:id="160"/>
            <w:bookmarkEnd w:id="161"/>
            <w:bookmarkEnd w:id="162"/>
            <w:bookmarkEnd w:id="163"/>
            <w:bookmarkEnd w:id="164"/>
            <w:bookmarkEnd w:id="165"/>
          </w:p>
        </w:tc>
      </w:tr>
    </w:tbl>
    <w:p w14:paraId="083D0097" w14:textId="77777777" w:rsidR="005A3327" w:rsidRPr="00DD6B0E" w:rsidRDefault="005A3327"/>
    <w:p w14:paraId="274C4606" w14:textId="77777777" w:rsidR="00343319" w:rsidRPr="00DD6B0E" w:rsidRDefault="00343319"/>
    <w:tbl>
      <w:tblPr>
        <w:tblStyle w:val="GridTable4-Accent1"/>
        <w:tblW w:w="9360" w:type="dxa"/>
        <w:tblLook w:val="04A0" w:firstRow="1" w:lastRow="0" w:firstColumn="1" w:lastColumn="0" w:noHBand="0" w:noVBand="1"/>
      </w:tblPr>
      <w:tblGrid>
        <w:gridCol w:w="817"/>
        <w:gridCol w:w="8543"/>
      </w:tblGrid>
      <w:tr w:rsidR="005A3327" w:rsidRPr="00DD6B0E" w14:paraId="58E7837F" w14:textId="77777777" w:rsidTr="00AA1D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2F5496" w:themeFill="accent1" w:themeFillShade="BF"/>
          </w:tcPr>
          <w:p w14:paraId="34270B41" w14:textId="77777777" w:rsidR="005A3327" w:rsidRPr="00DD6B0E" w:rsidRDefault="005A3327" w:rsidP="00AA1D08">
            <w:pPr>
              <w:spacing w:after="120"/>
              <w:rPr>
                <w:b w:val="0"/>
                <w:lang w:eastAsia="en-GB"/>
              </w:rPr>
            </w:pPr>
            <w:r w:rsidRPr="00DD6B0E">
              <w:rPr>
                <w:lang w:eastAsia="en-GB"/>
              </w:rPr>
              <w:t>Policy statement:</w:t>
            </w:r>
            <w:r w:rsidRPr="00DD6B0E">
              <w:rPr>
                <w:b w:val="0"/>
                <w:lang w:eastAsia="en-GB"/>
              </w:rPr>
              <w:t xml:space="preserve"> Childbearing decisions are the right of the client, irrespective of HIV status, and service providers must not interfere with those decisions.</w:t>
            </w:r>
          </w:p>
        </w:tc>
      </w:tr>
      <w:tr w:rsidR="005A3327" w:rsidRPr="00DD6B0E" w14:paraId="2F6E8891" w14:textId="77777777" w:rsidTr="00AA1D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4C6E7" w:themeFill="accent1" w:themeFillTint="66"/>
          </w:tcPr>
          <w:p w14:paraId="44AC7288" w14:textId="77777777" w:rsidR="005A3327" w:rsidRPr="00DD6B0E" w:rsidRDefault="005A3327" w:rsidP="00AA1D08">
            <w:pPr>
              <w:spacing w:after="120"/>
              <w:rPr>
                <w:b w:val="0"/>
              </w:rPr>
            </w:pPr>
            <w:r w:rsidRPr="00DD6B0E">
              <w:rPr>
                <w:b w:val="0"/>
              </w:rPr>
              <w:t>O2.2</w:t>
            </w:r>
          </w:p>
        </w:tc>
        <w:tc>
          <w:tcPr>
            <w:tcW w:w="8543" w:type="dxa"/>
            <w:shd w:val="clear" w:color="auto" w:fill="B4C6E7" w:themeFill="accent1" w:themeFillTint="66"/>
          </w:tcPr>
          <w:p w14:paraId="26B2AB9E" w14:textId="77777777" w:rsidR="005A3327" w:rsidRPr="00DD6B0E" w:rsidRDefault="005A3327" w:rsidP="007136F1">
            <w:pPr>
              <w:spacing w:after="120"/>
              <w:cnfStyle w:val="000000100000" w:firstRow="0" w:lastRow="0" w:firstColumn="0" w:lastColumn="0" w:oddVBand="0" w:evenVBand="0" w:oddHBand="1" w:evenHBand="0" w:firstRowFirstColumn="0" w:firstRowLastColumn="0" w:lastRowFirstColumn="0" w:lastRowLastColumn="0"/>
            </w:pPr>
            <w:r w:rsidRPr="00DD6B0E">
              <w:t xml:space="preserve">Safe conception and </w:t>
            </w:r>
            <w:r w:rsidR="007136F1">
              <w:t>in</w:t>
            </w:r>
            <w:r w:rsidR="00A874EA" w:rsidRPr="00DD6B0E">
              <w:t>f</w:t>
            </w:r>
            <w:r w:rsidRPr="00DD6B0E">
              <w:t>ertility: Provide support to all clients who experience difficulty with conception</w:t>
            </w:r>
            <w:r w:rsidR="00A874EA" w:rsidRPr="00DD6B0E">
              <w:t>,</w:t>
            </w:r>
            <w:r w:rsidRPr="00DD6B0E">
              <w:t xml:space="preserve"> including safe conception support to HIV serodiscordant couples</w:t>
            </w:r>
          </w:p>
        </w:tc>
      </w:tr>
      <w:tr w:rsidR="005A3327" w:rsidRPr="00DD6B0E" w14:paraId="7B71127E" w14:textId="77777777" w:rsidTr="00AA1D08">
        <w:tc>
          <w:tcPr>
            <w:cnfStyle w:val="001000000000" w:firstRow="0" w:lastRow="0" w:firstColumn="1" w:lastColumn="0" w:oddVBand="0" w:evenVBand="0" w:oddHBand="0" w:evenHBand="0" w:firstRowFirstColumn="0" w:firstRowLastColumn="0" w:lastRowFirstColumn="0" w:lastRowLastColumn="0"/>
            <w:tcW w:w="817" w:type="dxa"/>
            <w:shd w:val="clear" w:color="auto" w:fill="D9E2F3" w:themeFill="accent1" w:themeFillTint="33"/>
          </w:tcPr>
          <w:p w14:paraId="3E79F70C" w14:textId="77777777" w:rsidR="005A3327" w:rsidRPr="00DD6B0E" w:rsidRDefault="005A3327" w:rsidP="00AA1D08">
            <w:pPr>
              <w:spacing w:after="120"/>
              <w:rPr>
                <w:b w:val="0"/>
              </w:rPr>
            </w:pPr>
            <w:r w:rsidRPr="00DD6B0E">
              <w:rPr>
                <w:b w:val="0"/>
              </w:rPr>
              <w:lastRenderedPageBreak/>
              <w:t>O2.2.1</w:t>
            </w:r>
          </w:p>
        </w:tc>
        <w:tc>
          <w:tcPr>
            <w:tcW w:w="8543" w:type="dxa"/>
            <w:shd w:val="clear" w:color="auto" w:fill="D9E2F3" w:themeFill="accent1" w:themeFillTint="33"/>
          </w:tcPr>
          <w:p w14:paraId="68074F10" w14:textId="77777777" w:rsidR="005A3327" w:rsidRPr="00DD6B0E" w:rsidRDefault="005A3327" w:rsidP="00AA1D08">
            <w:pPr>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t>All clients who desire a child and are planning a pregnancy should be advised about preparing</w:t>
            </w:r>
            <w:r w:rsidRPr="00DD6B0E">
              <w:rPr>
                <w:lang w:eastAsia="en-ZA"/>
              </w:rPr>
              <w:t xml:space="preserve"> for safe conception, pregnancy, delivery, having a healthy child, and contraception </w:t>
            </w:r>
            <w:r w:rsidRPr="00DD6B0E">
              <w:t>for purposes of birth spacing and deciding when their family is complete.</w:t>
            </w:r>
          </w:p>
        </w:tc>
      </w:tr>
      <w:tr w:rsidR="005A3327" w:rsidRPr="00DD6B0E" w14:paraId="4268B98F" w14:textId="77777777" w:rsidTr="00AA1D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3BDF6B60" w14:textId="77777777" w:rsidR="005A3327" w:rsidRPr="00DD6B0E" w:rsidRDefault="00A874EA" w:rsidP="00AA1D08">
            <w:pPr>
              <w:pStyle w:val="ListParagraph"/>
              <w:numPr>
                <w:ilvl w:val="0"/>
                <w:numId w:val="2"/>
              </w:numPr>
              <w:spacing w:after="120"/>
              <w:contextualSpacing w:val="0"/>
              <w:rPr>
                <w:b w:val="0"/>
                <w:lang w:eastAsia="en-ZA"/>
              </w:rPr>
            </w:pPr>
            <w:r w:rsidRPr="00DD6B0E">
              <w:rPr>
                <w:b w:val="0"/>
                <w:lang w:eastAsia="en-ZA"/>
              </w:rPr>
              <w:t>Ensure</w:t>
            </w:r>
            <w:r w:rsidR="005A3327" w:rsidRPr="00DD6B0E">
              <w:rPr>
                <w:b w:val="0"/>
                <w:lang w:eastAsia="en-ZA"/>
              </w:rPr>
              <w:t xml:space="preserve"> a holistic reproductive life-span for all women, rather than focusing only on prevention of pregnancy</w:t>
            </w:r>
          </w:p>
          <w:p w14:paraId="0527289B" w14:textId="77777777" w:rsidR="005A3327" w:rsidRPr="00DD6B0E" w:rsidRDefault="005A3327" w:rsidP="00AA1D08">
            <w:pPr>
              <w:pStyle w:val="ListParagraph"/>
              <w:numPr>
                <w:ilvl w:val="0"/>
                <w:numId w:val="2"/>
              </w:numPr>
              <w:spacing w:after="120"/>
              <w:contextualSpacing w:val="0"/>
              <w:rPr>
                <w:b w:val="0"/>
                <w:lang w:eastAsia="en-ZA"/>
              </w:rPr>
            </w:pPr>
            <w:r w:rsidRPr="00DD6B0E">
              <w:rPr>
                <w:rFonts w:cs="Arial"/>
                <w:b w:val="0"/>
                <w:bCs w:val="0"/>
                <w:color w:val="000000" w:themeColor="text1"/>
              </w:rPr>
              <w:t xml:space="preserve">Ensure availability of pregnancy tests </w:t>
            </w:r>
            <w:r w:rsidR="00A874EA" w:rsidRPr="00DD6B0E">
              <w:rPr>
                <w:rFonts w:cs="Arial"/>
                <w:b w:val="0"/>
                <w:bCs w:val="0"/>
                <w:color w:val="000000" w:themeColor="text1"/>
              </w:rPr>
              <w:t>at</w:t>
            </w:r>
            <w:r w:rsidRPr="00DD6B0E">
              <w:rPr>
                <w:rFonts w:cs="Arial"/>
                <w:b w:val="0"/>
                <w:bCs w:val="0"/>
                <w:color w:val="000000" w:themeColor="text1"/>
              </w:rPr>
              <w:t xml:space="preserve"> all levels of care</w:t>
            </w:r>
            <w:r w:rsidR="00A874EA" w:rsidRPr="00DD6B0E">
              <w:rPr>
                <w:rFonts w:cs="Arial"/>
                <w:b w:val="0"/>
                <w:bCs w:val="0"/>
                <w:color w:val="000000" w:themeColor="text1"/>
              </w:rPr>
              <w:t>,</w:t>
            </w:r>
            <w:r w:rsidRPr="00DD6B0E">
              <w:rPr>
                <w:rFonts w:cs="Arial"/>
                <w:b w:val="0"/>
                <w:bCs w:val="0"/>
                <w:color w:val="000000" w:themeColor="text1"/>
              </w:rPr>
              <w:t xml:space="preserve"> including in appropriate community settings such as mobile clinics</w:t>
            </w:r>
          </w:p>
          <w:p w14:paraId="4A4D76E8" w14:textId="77777777" w:rsidR="005A3327" w:rsidRPr="00DD6B0E" w:rsidRDefault="005A3327" w:rsidP="00AA1D08">
            <w:pPr>
              <w:pStyle w:val="ListParagraph"/>
              <w:numPr>
                <w:ilvl w:val="0"/>
                <w:numId w:val="2"/>
              </w:numPr>
              <w:spacing w:after="120"/>
              <w:contextualSpacing w:val="0"/>
              <w:rPr>
                <w:b w:val="0"/>
                <w:lang w:eastAsia="en-ZA"/>
              </w:rPr>
            </w:pPr>
            <w:r w:rsidRPr="00DD6B0E">
              <w:rPr>
                <w:b w:val="0"/>
                <w:lang w:eastAsia="en-ZA"/>
              </w:rPr>
              <w:t>Provide IEC to promote:</w:t>
            </w:r>
          </w:p>
          <w:p w14:paraId="18D78FC1" w14:textId="77777777" w:rsidR="005A3327" w:rsidRPr="00DD6B0E" w:rsidRDefault="005A3327" w:rsidP="00AA1D08">
            <w:pPr>
              <w:pStyle w:val="ListParagraph"/>
              <w:numPr>
                <w:ilvl w:val="1"/>
                <w:numId w:val="2"/>
              </w:numPr>
              <w:spacing w:after="120"/>
              <w:ind w:left="851" w:hanging="284"/>
              <w:contextualSpacing w:val="0"/>
              <w:rPr>
                <w:b w:val="0"/>
                <w:lang w:eastAsia="en-ZA"/>
              </w:rPr>
            </w:pPr>
            <w:r w:rsidRPr="00DD6B0E">
              <w:rPr>
                <w:b w:val="0"/>
                <w:lang w:eastAsia="en-ZA"/>
              </w:rPr>
              <w:t>the importance of planning for healthy conception, healthy spacing of pregnancies</w:t>
            </w:r>
            <w:r w:rsidR="00A874EA" w:rsidRPr="00DD6B0E">
              <w:rPr>
                <w:b w:val="0"/>
                <w:lang w:eastAsia="en-ZA"/>
              </w:rPr>
              <w:t>,</w:t>
            </w:r>
            <w:r w:rsidRPr="00DD6B0E">
              <w:rPr>
                <w:b w:val="0"/>
                <w:lang w:eastAsia="en-ZA"/>
              </w:rPr>
              <w:t xml:space="preserve"> and contraception</w:t>
            </w:r>
          </w:p>
          <w:p w14:paraId="20B2A10D" w14:textId="77777777" w:rsidR="005A3327" w:rsidRPr="00DD6B0E" w:rsidRDefault="005A3327" w:rsidP="00AA1D08">
            <w:pPr>
              <w:pStyle w:val="ListParagraph"/>
              <w:numPr>
                <w:ilvl w:val="1"/>
                <w:numId w:val="2"/>
              </w:numPr>
              <w:spacing w:after="120"/>
              <w:ind w:left="851" w:hanging="284"/>
              <w:contextualSpacing w:val="0"/>
              <w:rPr>
                <w:b w:val="0"/>
                <w:lang w:eastAsia="en-ZA"/>
              </w:rPr>
            </w:pPr>
            <w:r w:rsidRPr="00DD6B0E">
              <w:rPr>
                <w:b w:val="0"/>
                <w:lang w:eastAsia="en-ZA"/>
              </w:rPr>
              <w:t>dual protection for both HIV and pregnancy prevention</w:t>
            </w:r>
          </w:p>
          <w:p w14:paraId="7FD94390" w14:textId="77777777" w:rsidR="005A3327" w:rsidRPr="00DD6B0E" w:rsidRDefault="005A3327" w:rsidP="00AA1D08">
            <w:pPr>
              <w:pStyle w:val="ListParagraph"/>
              <w:numPr>
                <w:ilvl w:val="1"/>
                <w:numId w:val="2"/>
              </w:numPr>
              <w:spacing w:after="120"/>
              <w:ind w:left="851" w:hanging="284"/>
              <w:contextualSpacing w:val="0"/>
              <w:rPr>
                <w:b w:val="0"/>
                <w:lang w:eastAsia="en-ZA"/>
              </w:rPr>
            </w:pPr>
            <w:r w:rsidRPr="00DD6B0E">
              <w:rPr>
                <w:b w:val="0"/>
                <w:lang w:eastAsia="en-ZA"/>
              </w:rPr>
              <w:t>available methods and the relative advantages of respective methods</w:t>
            </w:r>
          </w:p>
          <w:p w14:paraId="4D01F554" w14:textId="77777777" w:rsidR="005A3327" w:rsidRPr="00DD6B0E" w:rsidRDefault="005A3327" w:rsidP="00AA1D08">
            <w:pPr>
              <w:pStyle w:val="ListParagraph"/>
              <w:numPr>
                <w:ilvl w:val="1"/>
                <w:numId w:val="2"/>
              </w:numPr>
              <w:spacing w:after="120"/>
              <w:ind w:left="851" w:hanging="284"/>
              <w:contextualSpacing w:val="0"/>
              <w:rPr>
                <w:b w:val="0"/>
                <w:lang w:eastAsia="en-ZA"/>
              </w:rPr>
            </w:pPr>
            <w:r w:rsidRPr="00DD6B0E">
              <w:rPr>
                <w:b w:val="0"/>
                <w:lang w:eastAsia="en-ZA"/>
              </w:rPr>
              <w:t>issues such as choice, informed decision-making</w:t>
            </w:r>
            <w:r w:rsidR="00A874EA" w:rsidRPr="00DD6B0E">
              <w:rPr>
                <w:b w:val="0"/>
                <w:lang w:eastAsia="en-ZA"/>
              </w:rPr>
              <w:t>,</w:t>
            </w:r>
            <w:r w:rsidRPr="00DD6B0E">
              <w:rPr>
                <w:b w:val="0"/>
                <w:lang w:eastAsia="en-ZA"/>
              </w:rPr>
              <w:t xml:space="preserve"> and shared responsibility</w:t>
            </w:r>
          </w:p>
          <w:p w14:paraId="5F2D87D5" w14:textId="77777777" w:rsidR="005A3327" w:rsidRPr="00DD6B0E" w:rsidRDefault="005A3327" w:rsidP="00AA1D08">
            <w:pPr>
              <w:pStyle w:val="ListParagraph"/>
              <w:numPr>
                <w:ilvl w:val="1"/>
                <w:numId w:val="2"/>
              </w:numPr>
              <w:spacing w:after="120"/>
              <w:ind w:left="851" w:hanging="284"/>
              <w:contextualSpacing w:val="0"/>
              <w:rPr>
                <w:b w:val="0"/>
                <w:lang w:eastAsia="en-ZA"/>
              </w:rPr>
            </w:pPr>
            <w:r w:rsidRPr="00DD6B0E">
              <w:rPr>
                <w:b w:val="0"/>
                <w:lang w:eastAsia="en-ZA"/>
              </w:rPr>
              <w:t>HIV testing at ANC visits</w:t>
            </w:r>
          </w:p>
          <w:p w14:paraId="70C0DAEE" w14:textId="77777777" w:rsidR="005A3327" w:rsidRPr="00DD6B0E" w:rsidRDefault="005A3327" w:rsidP="00AA1D08">
            <w:pPr>
              <w:pStyle w:val="ListParagraph"/>
              <w:numPr>
                <w:ilvl w:val="0"/>
                <w:numId w:val="2"/>
              </w:numPr>
              <w:spacing w:after="120"/>
              <w:contextualSpacing w:val="0"/>
              <w:rPr>
                <w:b w:val="0"/>
                <w:lang w:eastAsia="en-ZA"/>
              </w:rPr>
            </w:pPr>
            <w:r w:rsidRPr="00DD6B0E">
              <w:rPr>
                <w:b w:val="0"/>
                <w:lang w:eastAsia="en-ZA"/>
              </w:rPr>
              <w:t>Include future fertility plans as part of the history taking for all clients</w:t>
            </w:r>
          </w:p>
          <w:p w14:paraId="319BD386" w14:textId="77777777" w:rsidR="005A3327" w:rsidRPr="00DD6B0E" w:rsidRDefault="005A3327" w:rsidP="00AA1D08">
            <w:pPr>
              <w:pStyle w:val="ListParagraph"/>
              <w:numPr>
                <w:ilvl w:val="0"/>
                <w:numId w:val="2"/>
              </w:numPr>
              <w:spacing w:after="120"/>
              <w:contextualSpacing w:val="0"/>
              <w:rPr>
                <w:b w:val="0"/>
                <w:lang w:eastAsia="en-ZA"/>
              </w:rPr>
            </w:pPr>
            <w:r w:rsidRPr="00DD6B0E">
              <w:rPr>
                <w:b w:val="0"/>
                <w:lang w:eastAsia="en-ZA"/>
              </w:rPr>
              <w:t>Provide timely access to safe delivery</w:t>
            </w:r>
            <w:r w:rsidR="00A874EA" w:rsidRPr="00DD6B0E">
              <w:rPr>
                <w:b w:val="0"/>
                <w:lang w:eastAsia="en-ZA"/>
              </w:rPr>
              <w:t>,</w:t>
            </w:r>
            <w:r w:rsidRPr="00DD6B0E">
              <w:rPr>
                <w:b w:val="0"/>
                <w:lang w:eastAsia="en-ZA"/>
              </w:rPr>
              <w:t xml:space="preserve"> post-partum contraceptive</w:t>
            </w:r>
            <w:r w:rsidR="00A874EA" w:rsidRPr="00DD6B0E">
              <w:rPr>
                <w:b w:val="0"/>
                <w:lang w:eastAsia="en-ZA"/>
              </w:rPr>
              <w:t xml:space="preserve">s, </w:t>
            </w:r>
            <w:r w:rsidRPr="00DD6B0E">
              <w:rPr>
                <w:b w:val="0"/>
                <w:lang w:eastAsia="en-ZA"/>
              </w:rPr>
              <w:t xml:space="preserve">and prevention, detection, and treatment of infections to reduce secondary infertility </w:t>
            </w:r>
          </w:p>
          <w:p w14:paraId="420E8748" w14:textId="77777777" w:rsidR="005A3327" w:rsidRPr="00DD6B0E" w:rsidRDefault="005A3327" w:rsidP="00AA1D08">
            <w:pPr>
              <w:pStyle w:val="ListParagraph"/>
              <w:numPr>
                <w:ilvl w:val="0"/>
                <w:numId w:val="2"/>
              </w:numPr>
              <w:spacing w:after="120"/>
              <w:contextualSpacing w:val="0"/>
              <w:rPr>
                <w:b w:val="0"/>
                <w:lang w:eastAsia="en-ZA"/>
              </w:rPr>
            </w:pPr>
            <w:r w:rsidRPr="00DD6B0E">
              <w:rPr>
                <w:b w:val="0"/>
                <w:lang w:eastAsia="en-ZA"/>
              </w:rPr>
              <w:t>Motivate pregnant clients to attend ANC early in pregnancy, ideally before week 12</w:t>
            </w:r>
          </w:p>
        </w:tc>
      </w:tr>
      <w:tr w:rsidR="00AA1D08" w:rsidRPr="00DD6B0E" w14:paraId="0B4188AD" w14:textId="77777777" w:rsidTr="00AA1D08">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2F5496" w:themeFill="accent1" w:themeFillShade="BF"/>
          </w:tcPr>
          <w:p w14:paraId="46A38C13" w14:textId="77777777" w:rsidR="00DC2B0B" w:rsidRPr="00DD6B0E" w:rsidRDefault="00DC2B0B" w:rsidP="00AA1D08">
            <w:pPr>
              <w:spacing w:after="120"/>
              <w:rPr>
                <w:b w:val="0"/>
                <w:color w:val="FFFFFF" w:themeColor="background1"/>
                <w:szCs w:val="20"/>
                <w:lang w:eastAsia="en-GB"/>
              </w:rPr>
            </w:pPr>
            <w:r w:rsidRPr="00DD6B0E">
              <w:rPr>
                <w:color w:val="FFFFFF" w:themeColor="background1"/>
                <w:szCs w:val="20"/>
                <w:lang w:eastAsia="en-GB"/>
              </w:rPr>
              <w:t>Policy statement:</w:t>
            </w:r>
            <w:r w:rsidRPr="00DD6B0E">
              <w:rPr>
                <w:b w:val="0"/>
                <w:color w:val="FFFFFF" w:themeColor="background1"/>
                <w:szCs w:val="20"/>
                <w:lang w:eastAsia="en-GB"/>
              </w:rPr>
              <w:t xml:space="preserve"> Services for subfertility and infertility management are provided at the tertiary level and are not included in the free service for maternal and child care package  </w:t>
            </w:r>
          </w:p>
        </w:tc>
      </w:tr>
      <w:tr w:rsidR="00DC2B0B" w:rsidRPr="00DD6B0E" w14:paraId="496E14E3"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6C250B2B" w14:textId="77777777" w:rsidR="00DC2B0B" w:rsidRPr="00DD6B0E" w:rsidRDefault="00DC2B0B" w:rsidP="00AA1D08">
            <w:pPr>
              <w:spacing w:after="120"/>
              <w:rPr>
                <w:b w:val="0"/>
              </w:rPr>
            </w:pPr>
            <w:r w:rsidRPr="00DD6B0E">
              <w:rPr>
                <w:b w:val="0"/>
              </w:rPr>
              <w:t>O2.2.2</w:t>
            </w:r>
          </w:p>
        </w:tc>
        <w:tc>
          <w:tcPr>
            <w:tcW w:w="8543" w:type="dxa"/>
          </w:tcPr>
          <w:p w14:paraId="642A64E8" w14:textId="77777777" w:rsidR="00DC2B0B" w:rsidRPr="00DD6B0E" w:rsidRDefault="00DC2B0B" w:rsidP="00AA1D08">
            <w:pPr>
              <w:spacing w:after="120"/>
              <w:cnfStyle w:val="000000100000" w:firstRow="0" w:lastRow="0" w:firstColumn="0" w:lastColumn="0" w:oddVBand="0" w:evenVBand="0" w:oddHBand="1" w:evenHBand="0" w:firstRowFirstColumn="0" w:firstRowLastColumn="0" w:lastRowFirstColumn="0" w:lastRowLastColumn="0"/>
              <w:rPr>
                <w:lang w:eastAsia="en-ZA"/>
              </w:rPr>
            </w:pPr>
            <w:r w:rsidRPr="00DD6B0E">
              <w:t>Fertility and subfertility treatment</w:t>
            </w:r>
          </w:p>
        </w:tc>
      </w:tr>
      <w:tr w:rsidR="005A3327" w:rsidRPr="00DD6B0E" w14:paraId="400024F1" w14:textId="77777777" w:rsidTr="004C268D">
        <w:tc>
          <w:tcPr>
            <w:cnfStyle w:val="001000000000" w:firstRow="0" w:lastRow="0" w:firstColumn="1" w:lastColumn="0" w:oddVBand="0" w:evenVBand="0" w:oddHBand="0" w:evenHBand="0" w:firstRowFirstColumn="0" w:firstRowLastColumn="0" w:lastRowFirstColumn="0" w:lastRowLastColumn="0"/>
            <w:tcW w:w="9360" w:type="dxa"/>
            <w:gridSpan w:val="2"/>
          </w:tcPr>
          <w:p w14:paraId="1F2424EE" w14:textId="77777777" w:rsidR="00DC2B0B" w:rsidRPr="00DD6B0E" w:rsidRDefault="00DC2B0B" w:rsidP="00AA1D08">
            <w:pPr>
              <w:spacing w:after="120"/>
              <w:rPr>
                <w:b w:val="0"/>
                <w:lang w:eastAsia="en-ZA"/>
              </w:rPr>
            </w:pPr>
            <w:r w:rsidRPr="00DD6B0E">
              <w:rPr>
                <w:b w:val="0"/>
                <w:lang w:eastAsia="en-ZA"/>
              </w:rPr>
              <w:t xml:space="preserve">Healthcare providers should use every opportunity to identify the clients at risk of infertility and subfertility, and manage the risk appropriately: </w:t>
            </w:r>
          </w:p>
          <w:p w14:paraId="48A9777B" w14:textId="77777777" w:rsidR="00DC2B0B" w:rsidRPr="00DD6B0E" w:rsidRDefault="00DC2B0B" w:rsidP="00AA1D08">
            <w:pPr>
              <w:pStyle w:val="ListParagraph"/>
              <w:numPr>
                <w:ilvl w:val="0"/>
                <w:numId w:val="25"/>
              </w:numPr>
              <w:spacing w:after="120"/>
              <w:rPr>
                <w:b w:val="0"/>
              </w:rPr>
            </w:pPr>
            <w:r w:rsidRPr="00DD6B0E">
              <w:rPr>
                <w:b w:val="0"/>
              </w:rPr>
              <w:t>Provide basic fertility services at primary care level</w:t>
            </w:r>
          </w:p>
          <w:p w14:paraId="28598C4A" w14:textId="77777777" w:rsidR="00DC2B0B" w:rsidRPr="00DD6B0E" w:rsidRDefault="00DC2B0B" w:rsidP="00AA1D08">
            <w:pPr>
              <w:pStyle w:val="ListParagraph"/>
              <w:numPr>
                <w:ilvl w:val="0"/>
                <w:numId w:val="25"/>
              </w:numPr>
              <w:spacing w:after="120"/>
              <w:rPr>
                <w:b w:val="0"/>
                <w:lang w:eastAsia="en-ZA"/>
              </w:rPr>
            </w:pPr>
            <w:r w:rsidRPr="00DD6B0E">
              <w:rPr>
                <w:b w:val="0"/>
                <w:lang w:eastAsia="en-ZA"/>
              </w:rPr>
              <w:t>Primary health care clinics, g</w:t>
            </w:r>
            <w:r w:rsidRPr="00DD6B0E">
              <w:rPr>
                <w:rFonts w:eastAsia="+mn-ea" w:cs="+mn-cs"/>
                <w:b w:val="0"/>
                <w:color w:val="000000"/>
                <w:kern w:val="24"/>
                <w:lang w:eastAsia="en-ZA"/>
              </w:rPr>
              <w:t>eneral practitioners, and urologists to perform</w:t>
            </w:r>
            <w:r w:rsidRPr="00DD6B0E">
              <w:rPr>
                <w:b w:val="0"/>
                <w:lang w:eastAsia="en-ZA"/>
              </w:rPr>
              <w:t xml:space="preserve"> initial assessment of fertility and evaluate patients prior to referral to a gynaecologist </w:t>
            </w:r>
          </w:p>
          <w:p w14:paraId="0E67CE39" w14:textId="77777777" w:rsidR="00DC2B0B" w:rsidRPr="00DD6B0E" w:rsidRDefault="00DC2B0B" w:rsidP="00AA1D08">
            <w:pPr>
              <w:pStyle w:val="ListParagraph"/>
              <w:numPr>
                <w:ilvl w:val="0"/>
                <w:numId w:val="25"/>
              </w:numPr>
              <w:spacing w:after="120"/>
              <w:rPr>
                <w:b w:val="0"/>
              </w:rPr>
            </w:pPr>
            <w:r w:rsidRPr="00DD6B0E">
              <w:rPr>
                <w:b w:val="0"/>
              </w:rPr>
              <w:t>Refer complicated cases for specialist services at secondary and tertiary level institutions</w:t>
            </w:r>
          </w:p>
          <w:p w14:paraId="3F5F244B" w14:textId="77777777" w:rsidR="005A3327" w:rsidRPr="00DD6B0E" w:rsidRDefault="00DC2B0B" w:rsidP="00AA1D08">
            <w:pPr>
              <w:spacing w:after="120"/>
              <w:rPr>
                <w:b w:val="0"/>
                <w:vertAlign w:val="superscript"/>
              </w:rPr>
            </w:pPr>
            <w:r w:rsidRPr="00DD6B0E">
              <w:rPr>
                <w:b w:val="0"/>
              </w:rPr>
              <w:t>Preconception counselling is important to all clients seeking fertility treatment in an effort to optimise the pregnancy outcomes. Communication strategies should be in place to support</w:t>
            </w:r>
            <w:r w:rsidRPr="00DD6B0E">
              <w:rPr>
                <w:b w:val="0"/>
                <w:lang w:eastAsia="en-ZA"/>
              </w:rPr>
              <w:t xml:space="preserve"> clients emotionally to manage the psychological effects of infertility, and otherwise</w:t>
            </w:r>
            <w:r w:rsidRPr="00DD6B0E">
              <w:rPr>
                <w:b w:val="0"/>
              </w:rPr>
              <w:t xml:space="preserve"> be in accordance with the WHO preconception care package of preconception care interventions and the </w:t>
            </w:r>
            <w:r w:rsidR="008C78E9" w:rsidRPr="00DD6B0E">
              <w:rPr>
                <w:b w:val="0"/>
              </w:rPr>
              <w:t>European Society of Human Reproduction and Embryology (</w:t>
            </w:r>
            <w:r w:rsidRPr="00DD6B0E">
              <w:rPr>
                <w:b w:val="0"/>
              </w:rPr>
              <w:t>ESHRE</w:t>
            </w:r>
            <w:r w:rsidR="008C78E9" w:rsidRPr="00DD6B0E">
              <w:rPr>
                <w:b w:val="0"/>
              </w:rPr>
              <w:t>)</w:t>
            </w:r>
            <w:r w:rsidRPr="00DD6B0E">
              <w:rPr>
                <w:b w:val="0"/>
              </w:rPr>
              <w:t xml:space="preserve"> Guidelines for Routine P</w:t>
            </w:r>
            <w:r w:rsidRPr="00DD6B0E">
              <w:rPr>
                <w:rFonts w:eastAsia="Times New Roman" w:cs="Arial"/>
                <w:b w:val="0"/>
              </w:rPr>
              <w:t>sychosocial care in infertility and medically assisted reproduction.</w:t>
            </w:r>
            <w:r w:rsidR="009E5729" w:rsidRPr="00DD6B0E">
              <w:rPr>
                <w:rFonts w:eastAsia="Times New Roman" w:cs="Arial"/>
              </w:rPr>
              <w:fldChar w:fldCharType="begin"/>
            </w:r>
            <w:r w:rsidR="00FB0C84" w:rsidRPr="00DD6B0E">
              <w:rPr>
                <w:rFonts w:eastAsia="Times New Roman" w:cs="Arial"/>
                <w:b w:val="0"/>
              </w:rPr>
              <w:instrText xml:space="preserve"> ADDIN EN.CITE &lt;EndNote&gt;&lt;Cite&gt;&lt;Author&gt;European Society of Human Reproduction and Embryology&lt;/Author&gt;&lt;Year&gt;2015&lt;/Year&gt;&lt;RecNum&gt;227&lt;/RecNum&gt;&lt;DisplayText&gt;&lt;style face="superscript"&gt;44&lt;/style&gt;&lt;/DisplayText&gt;&lt;record&gt;&lt;rec-number&gt;227&lt;/rec-number&gt;&lt;foreign-keys&gt;&lt;key app="EN" db-id="eare2taxlax2sqezt0kv0afm2vr2vt95dwsz" timestamp="1542606775"&gt;227&lt;/key&gt;&lt;/foreign-keys&gt;&lt;ref-type name="Generic"&gt;13&lt;/ref-type&gt;&lt;contributors&gt;&lt;authors&gt;&lt;author&gt;European Society of Human Reproduction and Embryology,&lt;/author&gt;&lt;/authors&gt;&lt;/contributors&gt;&lt;titles&gt;&lt;title&gt;Routine psychosocial care in infertility and medically assisted reproduction – A guide for fertility staff&lt;/title&gt;&lt;/titles&gt;&lt;dates&gt;&lt;year&gt;2015&lt;/year&gt;&lt;/dates&gt;&lt;publisher&gt;ESHRE&lt;/publisher&gt;&lt;urls&gt;&lt;related-urls&gt;&lt;url&gt;https://www.eshre.eu/Guidelines-and-Legal/Guidelines/Psychosocial-care-guideline&lt;/url&gt;&lt;/related-urls&gt;&lt;/urls&gt;&lt;/record&gt;&lt;/Cite&gt;&lt;/EndNote&gt;</w:instrText>
            </w:r>
            <w:r w:rsidR="009E5729" w:rsidRPr="00DD6B0E">
              <w:rPr>
                <w:rFonts w:eastAsia="Times New Roman" w:cs="Arial"/>
              </w:rPr>
              <w:fldChar w:fldCharType="separate"/>
            </w:r>
            <w:r w:rsidR="00FB0C84" w:rsidRPr="00DD6B0E">
              <w:rPr>
                <w:rFonts w:eastAsia="Times New Roman" w:cs="Arial"/>
                <w:b w:val="0"/>
                <w:noProof/>
                <w:vertAlign w:val="superscript"/>
              </w:rPr>
              <w:t>44</w:t>
            </w:r>
            <w:r w:rsidR="009E5729" w:rsidRPr="00DD6B0E">
              <w:rPr>
                <w:rFonts w:eastAsia="Times New Roman" w:cs="Arial"/>
              </w:rPr>
              <w:fldChar w:fldCharType="end"/>
            </w:r>
          </w:p>
        </w:tc>
      </w:tr>
      <w:tr w:rsidR="008946DE" w:rsidRPr="00DD6B0E" w14:paraId="76A1B41C" w14:textId="77777777" w:rsidTr="00894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2F5496" w:themeFill="accent1" w:themeFillShade="BF"/>
          </w:tcPr>
          <w:p w14:paraId="60960744" w14:textId="77777777" w:rsidR="008069E8" w:rsidRPr="00DD6B0E" w:rsidRDefault="008069E8" w:rsidP="00AA1D08">
            <w:pPr>
              <w:spacing w:after="120"/>
              <w:rPr>
                <w:b w:val="0"/>
                <w:color w:val="FFFFFF" w:themeColor="background1"/>
                <w:szCs w:val="20"/>
                <w:lang w:eastAsia="en-GB"/>
              </w:rPr>
            </w:pPr>
            <w:r w:rsidRPr="00DD6B0E">
              <w:rPr>
                <w:color w:val="FFFFFF" w:themeColor="background1"/>
                <w:szCs w:val="20"/>
                <w:lang w:eastAsia="en-GB"/>
              </w:rPr>
              <w:lastRenderedPageBreak/>
              <w:t>Policy statement:</w:t>
            </w:r>
            <w:r w:rsidRPr="00DD6B0E">
              <w:rPr>
                <w:b w:val="0"/>
                <w:color w:val="FFFFFF" w:themeColor="background1"/>
                <w:szCs w:val="20"/>
                <w:lang w:eastAsia="en-GB"/>
              </w:rPr>
              <w:t xml:space="preserve"> </w:t>
            </w:r>
            <w:r w:rsidRPr="00DD6B0E">
              <w:rPr>
                <w:b w:val="0"/>
                <w:bCs w:val="0"/>
                <w:color w:val="FFFFFF" w:themeColor="background1"/>
                <w:szCs w:val="20"/>
                <w:lang w:eastAsia="en-GB"/>
              </w:rPr>
              <w:t>Health care providers must provide appropriate guidance about safe conception to clients in HIV serodiscordant relationships planning pregnancy</w:t>
            </w:r>
          </w:p>
        </w:tc>
      </w:tr>
      <w:tr w:rsidR="008069E8" w:rsidRPr="00DD6B0E" w14:paraId="6B6051C8" w14:textId="77777777" w:rsidTr="008946DE">
        <w:tc>
          <w:tcPr>
            <w:cnfStyle w:val="001000000000" w:firstRow="0" w:lastRow="0" w:firstColumn="1" w:lastColumn="0" w:oddVBand="0" w:evenVBand="0" w:oddHBand="0" w:evenHBand="0" w:firstRowFirstColumn="0" w:firstRowLastColumn="0" w:lastRowFirstColumn="0" w:lastRowLastColumn="0"/>
            <w:tcW w:w="817" w:type="dxa"/>
            <w:shd w:val="clear" w:color="auto" w:fill="D9E2F3" w:themeFill="accent1" w:themeFillTint="33"/>
          </w:tcPr>
          <w:p w14:paraId="34879267" w14:textId="77777777" w:rsidR="008069E8" w:rsidRPr="00DD6B0E" w:rsidRDefault="008069E8" w:rsidP="00AA1D08">
            <w:pPr>
              <w:spacing w:after="120"/>
              <w:rPr>
                <w:b w:val="0"/>
              </w:rPr>
            </w:pPr>
            <w:r w:rsidRPr="00DD6B0E">
              <w:rPr>
                <w:b w:val="0"/>
              </w:rPr>
              <w:t>O2.2.3</w:t>
            </w:r>
          </w:p>
        </w:tc>
        <w:tc>
          <w:tcPr>
            <w:tcW w:w="8543" w:type="dxa"/>
            <w:shd w:val="clear" w:color="auto" w:fill="D9E2F3" w:themeFill="accent1" w:themeFillTint="33"/>
          </w:tcPr>
          <w:p w14:paraId="5008598D" w14:textId="77777777" w:rsidR="008069E8" w:rsidRPr="00DD6B0E" w:rsidRDefault="008069E8" w:rsidP="00AA1D08">
            <w:pPr>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t>Safe conception for HIV serodiscordant couples</w:t>
            </w:r>
          </w:p>
        </w:tc>
      </w:tr>
      <w:tr w:rsidR="005A3327" w:rsidRPr="00DD6B0E" w14:paraId="5715F4BA" w14:textId="77777777" w:rsidTr="008946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692E6482" w14:textId="77777777" w:rsidR="008069E8" w:rsidRPr="00DD6B0E" w:rsidRDefault="008069E8" w:rsidP="00AA1D08">
            <w:pPr>
              <w:spacing w:after="120"/>
              <w:rPr>
                <w:b w:val="0"/>
              </w:rPr>
            </w:pPr>
            <w:r w:rsidRPr="00DD6B0E">
              <w:rPr>
                <w:b w:val="0"/>
              </w:rPr>
              <w:t>A couple can safely conceive a child if one partner has HIV while the other does not (a serodiscordant couple):</w:t>
            </w:r>
          </w:p>
          <w:p w14:paraId="33D2BCFF" w14:textId="77777777" w:rsidR="008069E8" w:rsidRPr="00DD6B0E" w:rsidRDefault="008069E8" w:rsidP="00AA1D08">
            <w:pPr>
              <w:pStyle w:val="ListParagraph"/>
              <w:numPr>
                <w:ilvl w:val="0"/>
                <w:numId w:val="26"/>
              </w:numPr>
              <w:spacing w:after="120"/>
              <w:rPr>
                <w:b w:val="0"/>
              </w:rPr>
            </w:pPr>
            <w:r w:rsidRPr="00DD6B0E">
              <w:rPr>
                <w:b w:val="0"/>
              </w:rPr>
              <w:t xml:space="preserve">The </w:t>
            </w:r>
            <w:r w:rsidR="00831BEB" w:rsidRPr="00DD6B0E">
              <w:rPr>
                <w:b w:val="0"/>
              </w:rPr>
              <w:t xml:space="preserve">HIV-positive </w:t>
            </w:r>
            <w:r w:rsidRPr="00DD6B0E">
              <w:rPr>
                <w:b w:val="0"/>
              </w:rPr>
              <w:t>partner should take ART consistently and correctly, until viral load is undetectable</w:t>
            </w:r>
          </w:p>
          <w:p w14:paraId="36A96073" w14:textId="77777777" w:rsidR="008069E8" w:rsidRPr="00DD6B0E" w:rsidRDefault="008069E8" w:rsidP="00AA1D08">
            <w:pPr>
              <w:pStyle w:val="ListParagraph"/>
              <w:numPr>
                <w:ilvl w:val="0"/>
                <w:numId w:val="26"/>
              </w:numPr>
              <w:spacing w:after="120"/>
              <w:rPr>
                <w:b w:val="0"/>
              </w:rPr>
            </w:pPr>
            <w:r w:rsidRPr="00DD6B0E">
              <w:rPr>
                <w:b w:val="0"/>
              </w:rPr>
              <w:t xml:space="preserve">If </w:t>
            </w:r>
            <w:r w:rsidR="00831BEB" w:rsidRPr="00DD6B0E">
              <w:rPr>
                <w:b w:val="0"/>
              </w:rPr>
              <w:t>the</w:t>
            </w:r>
            <w:r w:rsidRPr="00DD6B0E">
              <w:rPr>
                <w:b w:val="0"/>
              </w:rPr>
              <w:t xml:space="preserve"> HIV</w:t>
            </w:r>
            <w:r w:rsidR="00831BEB" w:rsidRPr="00DD6B0E">
              <w:rPr>
                <w:b w:val="0"/>
              </w:rPr>
              <w:t>-positive partner</w:t>
            </w:r>
            <w:r w:rsidRPr="00DD6B0E">
              <w:rPr>
                <w:b w:val="0"/>
              </w:rPr>
              <w:t xml:space="preserve"> is not virally suppressed on ART, the HIV-negative partner can consider taking PrEP during the period when they are trying to conceive</w:t>
            </w:r>
          </w:p>
          <w:p w14:paraId="1AE5DF24" w14:textId="77777777" w:rsidR="008069E8" w:rsidRPr="00DD6B0E" w:rsidRDefault="008069E8" w:rsidP="00AA1D08">
            <w:pPr>
              <w:pStyle w:val="ListParagraph"/>
              <w:numPr>
                <w:ilvl w:val="0"/>
                <w:numId w:val="26"/>
              </w:numPr>
              <w:spacing w:after="120"/>
              <w:rPr>
                <w:b w:val="0"/>
              </w:rPr>
            </w:pPr>
            <w:r w:rsidRPr="00DD6B0E">
              <w:rPr>
                <w:b w:val="0"/>
              </w:rPr>
              <w:t xml:space="preserve">Where available, a safe option for conception is artificial insemination with the </w:t>
            </w:r>
            <w:r w:rsidR="00831BEB" w:rsidRPr="00DD6B0E">
              <w:rPr>
                <w:b w:val="0"/>
              </w:rPr>
              <w:t>HIV-negative</w:t>
            </w:r>
            <w:r w:rsidRPr="00DD6B0E">
              <w:rPr>
                <w:b w:val="0"/>
              </w:rPr>
              <w:t xml:space="preserve"> partner’s sperm. Other options include self-insemination or timed ovulatory intercourse. </w:t>
            </w:r>
          </w:p>
          <w:p w14:paraId="7FAE26DD" w14:textId="77777777" w:rsidR="008069E8" w:rsidRPr="00DD6B0E" w:rsidRDefault="008069E8" w:rsidP="00AA1D08">
            <w:pPr>
              <w:pStyle w:val="ListParagraph"/>
              <w:numPr>
                <w:ilvl w:val="0"/>
                <w:numId w:val="26"/>
              </w:numPr>
              <w:spacing w:after="120"/>
              <w:rPr>
                <w:b w:val="0"/>
              </w:rPr>
            </w:pPr>
            <w:r w:rsidRPr="00DD6B0E">
              <w:rPr>
                <w:b w:val="0"/>
              </w:rPr>
              <w:t>Both partners should be screened and treated for any STIs before trying for conception</w:t>
            </w:r>
          </w:p>
        </w:tc>
      </w:tr>
    </w:tbl>
    <w:p w14:paraId="005A7AEF" w14:textId="77777777" w:rsidR="00AD0BA5" w:rsidRPr="00DD6B0E" w:rsidRDefault="00AD0BA5" w:rsidP="00AD0BA5"/>
    <w:p w14:paraId="2A2AE3DD" w14:textId="77777777" w:rsidR="00AD0BA5" w:rsidRPr="00DD6B0E" w:rsidRDefault="00AD0BA5" w:rsidP="00E0102D"/>
    <w:tbl>
      <w:tblPr>
        <w:tblStyle w:val="GridTable4-Accent2"/>
        <w:tblW w:w="9360" w:type="dxa"/>
        <w:tblLook w:val="04A0" w:firstRow="1" w:lastRow="0" w:firstColumn="1" w:lastColumn="0" w:noHBand="0" w:noVBand="1"/>
      </w:tblPr>
      <w:tblGrid>
        <w:gridCol w:w="817"/>
        <w:gridCol w:w="8543"/>
      </w:tblGrid>
      <w:tr w:rsidR="003F195E" w:rsidRPr="00DD6B0E" w14:paraId="6DE994ED" w14:textId="77777777" w:rsidTr="00A278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C45911" w:themeFill="accent2" w:themeFillShade="BF"/>
          </w:tcPr>
          <w:p w14:paraId="4A74623D" w14:textId="77777777" w:rsidR="003F195E" w:rsidRPr="00DD6B0E" w:rsidRDefault="003F195E" w:rsidP="007136F1">
            <w:pPr>
              <w:spacing w:after="120"/>
              <w:rPr>
                <w:b w:val="0"/>
                <w:lang w:eastAsia="en-GB"/>
              </w:rPr>
            </w:pPr>
            <w:r w:rsidRPr="00DD6B0E">
              <w:rPr>
                <w:lang w:eastAsia="en-GB"/>
              </w:rPr>
              <w:t>Policy statement:</w:t>
            </w:r>
            <w:r w:rsidRPr="00DD6B0E">
              <w:rPr>
                <w:b w:val="0"/>
                <w:lang w:eastAsia="en-GB"/>
              </w:rPr>
              <w:t xml:space="preserve"> Safe </w:t>
            </w:r>
            <w:r w:rsidR="007136F1">
              <w:rPr>
                <w:b w:val="0"/>
                <w:lang w:eastAsia="en-GB"/>
              </w:rPr>
              <w:t>termination of pregnancy</w:t>
            </w:r>
            <w:r w:rsidR="007136F1" w:rsidRPr="00DD6B0E">
              <w:rPr>
                <w:b w:val="0"/>
                <w:lang w:eastAsia="en-GB"/>
              </w:rPr>
              <w:t xml:space="preserve"> </w:t>
            </w:r>
            <w:r w:rsidRPr="00DD6B0E">
              <w:rPr>
                <w:b w:val="0"/>
                <w:lang w:eastAsia="en-GB"/>
              </w:rPr>
              <w:t>services should be available in every facility that performs deliveries and at the lowest level possible; as stipulated in the guidelines</w:t>
            </w:r>
          </w:p>
        </w:tc>
      </w:tr>
      <w:tr w:rsidR="003F195E" w:rsidRPr="00DD6B0E" w14:paraId="3B473B28" w14:textId="77777777" w:rsidTr="00A27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F7CAAC" w:themeFill="accent2" w:themeFillTint="66"/>
          </w:tcPr>
          <w:p w14:paraId="35032EFA" w14:textId="77777777" w:rsidR="003F195E" w:rsidRPr="00DD6B0E" w:rsidRDefault="003F195E" w:rsidP="00905B98">
            <w:pPr>
              <w:rPr>
                <w:b w:val="0"/>
              </w:rPr>
            </w:pPr>
            <w:r w:rsidRPr="00DD6B0E">
              <w:rPr>
                <w:b w:val="0"/>
              </w:rPr>
              <w:t>O2.3</w:t>
            </w:r>
          </w:p>
        </w:tc>
        <w:tc>
          <w:tcPr>
            <w:tcW w:w="8543" w:type="dxa"/>
            <w:shd w:val="clear" w:color="auto" w:fill="F7CAAC" w:themeFill="accent2" w:themeFillTint="66"/>
          </w:tcPr>
          <w:p w14:paraId="562DEF6E" w14:textId="3B762DB2" w:rsidR="003F195E" w:rsidRPr="00DD6B0E" w:rsidRDefault="003F195E" w:rsidP="00284E17">
            <w:pPr>
              <w:spacing w:after="120"/>
              <w:cnfStyle w:val="000000100000" w:firstRow="0" w:lastRow="0" w:firstColumn="0" w:lastColumn="0" w:oddVBand="0" w:evenVBand="0" w:oddHBand="1" w:evenHBand="0" w:firstRowFirstColumn="0" w:firstRowLastColumn="0" w:lastRowFirstColumn="0" w:lastRowLastColumn="0"/>
            </w:pPr>
            <w:r w:rsidRPr="00DD6B0E">
              <w:t xml:space="preserve">Safe </w:t>
            </w:r>
            <w:r w:rsidR="00284E17">
              <w:t>CTOP</w:t>
            </w:r>
            <w:r w:rsidR="00284E17" w:rsidRPr="00DD6B0E">
              <w:t xml:space="preserve"> </w:t>
            </w:r>
            <w:r w:rsidRPr="00DD6B0E">
              <w:t xml:space="preserve">services: Provide safe </w:t>
            </w:r>
            <w:r w:rsidR="007136F1">
              <w:t>CTOP</w:t>
            </w:r>
            <w:r w:rsidRPr="00DD6B0E">
              <w:t>-related services at all health facilities</w:t>
            </w:r>
          </w:p>
        </w:tc>
      </w:tr>
      <w:tr w:rsidR="003F195E" w:rsidRPr="00DD6B0E" w14:paraId="7B70F147" w14:textId="77777777" w:rsidTr="00A27854">
        <w:tc>
          <w:tcPr>
            <w:cnfStyle w:val="001000000000" w:firstRow="0" w:lastRow="0" w:firstColumn="1" w:lastColumn="0" w:oddVBand="0" w:evenVBand="0" w:oddHBand="0" w:evenHBand="0" w:firstRowFirstColumn="0" w:firstRowLastColumn="0" w:lastRowFirstColumn="0" w:lastRowLastColumn="0"/>
            <w:tcW w:w="817" w:type="dxa"/>
            <w:shd w:val="clear" w:color="auto" w:fill="FBE4D5" w:themeFill="accent2" w:themeFillTint="33"/>
          </w:tcPr>
          <w:p w14:paraId="36B55276" w14:textId="77777777" w:rsidR="003F195E" w:rsidRPr="00DD6B0E" w:rsidRDefault="003F195E" w:rsidP="00905B98">
            <w:pPr>
              <w:rPr>
                <w:b w:val="0"/>
              </w:rPr>
            </w:pPr>
            <w:r w:rsidRPr="00DD6B0E">
              <w:rPr>
                <w:b w:val="0"/>
              </w:rPr>
              <w:t>O2.</w:t>
            </w:r>
            <w:r w:rsidR="00C17416" w:rsidRPr="00DD6B0E">
              <w:rPr>
                <w:b w:val="0"/>
              </w:rPr>
              <w:t>3</w:t>
            </w:r>
            <w:r w:rsidRPr="00DD6B0E">
              <w:rPr>
                <w:b w:val="0"/>
              </w:rPr>
              <w:t>.1</w:t>
            </w:r>
          </w:p>
        </w:tc>
        <w:tc>
          <w:tcPr>
            <w:tcW w:w="8543" w:type="dxa"/>
            <w:shd w:val="clear" w:color="auto" w:fill="FBE4D5" w:themeFill="accent2" w:themeFillTint="33"/>
          </w:tcPr>
          <w:p w14:paraId="6529460B" w14:textId="3FC3D277" w:rsidR="003F195E" w:rsidRPr="00DD6B0E" w:rsidRDefault="00C17416" w:rsidP="007136F1">
            <w:pPr>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rPr>
                <w:lang w:eastAsia="en-ZA"/>
              </w:rPr>
              <w:t xml:space="preserve">Access to safe </w:t>
            </w:r>
            <w:r w:rsidR="007136F1">
              <w:rPr>
                <w:lang w:eastAsia="en-ZA"/>
              </w:rPr>
              <w:t>CTOP</w:t>
            </w:r>
          </w:p>
        </w:tc>
      </w:tr>
      <w:tr w:rsidR="003F195E" w:rsidRPr="00DD6B0E" w14:paraId="3DDE4762" w14:textId="77777777" w:rsidTr="00A27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36E53677" w14:textId="77777777" w:rsidR="00C17416" w:rsidRPr="00DD6B0E" w:rsidRDefault="00C17416" w:rsidP="00A27854">
            <w:pPr>
              <w:pStyle w:val="ListParagraph"/>
              <w:numPr>
                <w:ilvl w:val="0"/>
                <w:numId w:val="27"/>
              </w:numPr>
              <w:spacing w:after="120"/>
              <w:rPr>
                <w:b w:val="0"/>
              </w:rPr>
            </w:pPr>
            <w:r w:rsidRPr="00DD6B0E">
              <w:rPr>
                <w:b w:val="0"/>
              </w:rPr>
              <w:t>Ensure pregnancy testing is available at all public and private health facilities, including community settings such as mobile clinics</w:t>
            </w:r>
          </w:p>
          <w:p w14:paraId="12674EDF" w14:textId="566E0009" w:rsidR="00C17416" w:rsidRPr="00DD6B0E" w:rsidRDefault="00C17416" w:rsidP="00A27854">
            <w:pPr>
              <w:pStyle w:val="ListParagraph"/>
              <w:numPr>
                <w:ilvl w:val="0"/>
                <w:numId w:val="27"/>
              </w:numPr>
              <w:spacing w:after="120"/>
              <w:rPr>
                <w:b w:val="0"/>
              </w:rPr>
            </w:pPr>
            <w:r w:rsidRPr="00DD6B0E">
              <w:rPr>
                <w:b w:val="0"/>
              </w:rPr>
              <w:t xml:space="preserve">All clients presenting for </w:t>
            </w:r>
            <w:r w:rsidR="007136F1">
              <w:rPr>
                <w:b w:val="0"/>
              </w:rPr>
              <w:t>CTOPs</w:t>
            </w:r>
            <w:r w:rsidRPr="00DD6B0E">
              <w:rPr>
                <w:b w:val="0"/>
              </w:rPr>
              <w:t>, must be welcomed, supported and given care</w:t>
            </w:r>
          </w:p>
          <w:p w14:paraId="20497A1C" w14:textId="77777777" w:rsidR="003F195E" w:rsidRPr="00DD6B0E" w:rsidRDefault="00C17416" w:rsidP="00A27854">
            <w:pPr>
              <w:pStyle w:val="ListParagraph"/>
              <w:numPr>
                <w:ilvl w:val="0"/>
                <w:numId w:val="27"/>
              </w:numPr>
              <w:spacing w:after="120"/>
              <w:rPr>
                <w:b w:val="0"/>
              </w:rPr>
            </w:pPr>
            <w:r w:rsidRPr="00DD6B0E">
              <w:rPr>
                <w:b w:val="0"/>
              </w:rPr>
              <w:t xml:space="preserve">If the facility is unable to provide medical or surgical abortion, the client should be provided with a clear list of facilities that will be able to accommodate her </w:t>
            </w:r>
          </w:p>
        </w:tc>
      </w:tr>
      <w:tr w:rsidR="008C78E9" w:rsidRPr="00DD6B0E" w14:paraId="0169CC6D" w14:textId="77777777" w:rsidTr="00A27854">
        <w:tc>
          <w:tcPr>
            <w:cnfStyle w:val="001000000000" w:firstRow="0" w:lastRow="0" w:firstColumn="1" w:lastColumn="0" w:oddVBand="0" w:evenVBand="0" w:oddHBand="0" w:evenHBand="0" w:firstRowFirstColumn="0" w:firstRowLastColumn="0" w:lastRowFirstColumn="0" w:lastRowLastColumn="0"/>
            <w:tcW w:w="817" w:type="dxa"/>
            <w:shd w:val="clear" w:color="auto" w:fill="FBE4D5" w:themeFill="accent2" w:themeFillTint="33"/>
          </w:tcPr>
          <w:p w14:paraId="136551D2" w14:textId="77777777" w:rsidR="008C78E9" w:rsidRPr="00DD6B0E" w:rsidRDefault="008C78E9" w:rsidP="00905B98">
            <w:pPr>
              <w:rPr>
                <w:b w:val="0"/>
              </w:rPr>
            </w:pPr>
            <w:r w:rsidRPr="00DD6B0E">
              <w:rPr>
                <w:b w:val="0"/>
              </w:rPr>
              <w:t>O2.3.2</w:t>
            </w:r>
          </w:p>
        </w:tc>
        <w:tc>
          <w:tcPr>
            <w:tcW w:w="8543" w:type="dxa"/>
            <w:shd w:val="clear" w:color="auto" w:fill="FBE4D5" w:themeFill="accent2" w:themeFillTint="33"/>
          </w:tcPr>
          <w:p w14:paraId="3100A940" w14:textId="55044D2F" w:rsidR="008C78E9" w:rsidRPr="00DD6B0E" w:rsidRDefault="008C78E9" w:rsidP="007136F1">
            <w:pPr>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rPr>
                <w:lang w:eastAsia="en-ZA"/>
              </w:rPr>
              <w:t>Pre-</w:t>
            </w:r>
            <w:r w:rsidR="007136F1">
              <w:rPr>
                <w:lang w:eastAsia="en-ZA"/>
              </w:rPr>
              <w:t>CTOP</w:t>
            </w:r>
            <w:r w:rsidRPr="00DD6B0E">
              <w:rPr>
                <w:lang w:eastAsia="en-ZA"/>
              </w:rPr>
              <w:t xml:space="preserve"> care</w:t>
            </w:r>
          </w:p>
        </w:tc>
      </w:tr>
      <w:tr w:rsidR="008C78E9" w:rsidRPr="00DD6B0E" w14:paraId="4E389B89" w14:textId="77777777" w:rsidTr="00A27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52D432B6" w14:textId="2111DDD7" w:rsidR="008C78E9" w:rsidRPr="00DD6B0E" w:rsidRDefault="008C78E9" w:rsidP="00A27854">
            <w:pPr>
              <w:pStyle w:val="ListParagraph"/>
              <w:numPr>
                <w:ilvl w:val="0"/>
                <w:numId w:val="28"/>
              </w:numPr>
              <w:spacing w:after="120"/>
              <w:rPr>
                <w:b w:val="0"/>
              </w:rPr>
            </w:pPr>
            <w:r w:rsidRPr="00DD6B0E">
              <w:rPr>
                <w:b w:val="0"/>
              </w:rPr>
              <w:t xml:space="preserve">Provide information in a way that the client can understand, enabling her to make informed decisions about her pregnancy, and what method of </w:t>
            </w:r>
            <w:r w:rsidR="007136F1">
              <w:rPr>
                <w:b w:val="0"/>
              </w:rPr>
              <w:t>CTOP</w:t>
            </w:r>
            <w:r w:rsidR="007136F1" w:rsidRPr="00DD6B0E">
              <w:rPr>
                <w:b w:val="0"/>
              </w:rPr>
              <w:t xml:space="preserve"> </w:t>
            </w:r>
            <w:r w:rsidRPr="00DD6B0E">
              <w:rPr>
                <w:b w:val="0"/>
              </w:rPr>
              <w:t>to choose, if appropriate</w:t>
            </w:r>
          </w:p>
          <w:p w14:paraId="31AA440A" w14:textId="45784BCF" w:rsidR="008C78E9" w:rsidRPr="00DD6B0E" w:rsidRDefault="008C78E9" w:rsidP="00A27854">
            <w:pPr>
              <w:pStyle w:val="ListParagraph"/>
              <w:numPr>
                <w:ilvl w:val="0"/>
                <w:numId w:val="28"/>
              </w:numPr>
              <w:spacing w:after="120"/>
              <w:rPr>
                <w:b w:val="0"/>
              </w:rPr>
            </w:pPr>
            <w:r w:rsidRPr="00DD6B0E">
              <w:rPr>
                <w:b w:val="0"/>
              </w:rPr>
              <w:t>Give an opportunity to discuss contraception choices for the future, and affirm that consent to contraception is not a prerequisite to accessing a</w:t>
            </w:r>
            <w:r w:rsidR="007136F1">
              <w:rPr>
                <w:b w:val="0"/>
              </w:rPr>
              <w:t xml:space="preserve"> CTOP</w:t>
            </w:r>
          </w:p>
          <w:p w14:paraId="6C01035B" w14:textId="4D7710F8" w:rsidR="008C78E9" w:rsidRPr="00DD6B0E" w:rsidRDefault="008C78E9" w:rsidP="00A27854">
            <w:pPr>
              <w:pStyle w:val="ListParagraph"/>
              <w:numPr>
                <w:ilvl w:val="0"/>
                <w:numId w:val="28"/>
              </w:numPr>
              <w:spacing w:after="120"/>
              <w:rPr>
                <w:b w:val="0"/>
              </w:rPr>
            </w:pPr>
            <w:r w:rsidRPr="00DD6B0E">
              <w:rPr>
                <w:b w:val="0"/>
              </w:rPr>
              <w:t xml:space="preserve">All clients who need </w:t>
            </w:r>
            <w:r w:rsidR="007136F1">
              <w:rPr>
                <w:b w:val="0"/>
              </w:rPr>
              <w:t>CTOP</w:t>
            </w:r>
            <w:r w:rsidR="007136F1" w:rsidRPr="00DD6B0E">
              <w:rPr>
                <w:b w:val="0"/>
              </w:rPr>
              <w:t xml:space="preserve"> </w:t>
            </w:r>
            <w:r w:rsidRPr="00DD6B0E">
              <w:rPr>
                <w:b w:val="0"/>
              </w:rPr>
              <w:t xml:space="preserve">services should enter the health system at the primary health care level irrespective of whether the facility provides </w:t>
            </w:r>
            <w:r w:rsidR="007136F1">
              <w:rPr>
                <w:b w:val="0"/>
              </w:rPr>
              <w:t>CTOP</w:t>
            </w:r>
            <w:r w:rsidR="007136F1" w:rsidRPr="00DD6B0E">
              <w:rPr>
                <w:b w:val="0"/>
              </w:rPr>
              <w:t xml:space="preserve"> </w:t>
            </w:r>
            <w:r w:rsidRPr="00DD6B0E">
              <w:rPr>
                <w:b w:val="0"/>
              </w:rPr>
              <w:t xml:space="preserve">services </w:t>
            </w:r>
            <w:bookmarkStart w:id="166" w:name="page16"/>
            <w:bookmarkEnd w:id="166"/>
          </w:p>
          <w:p w14:paraId="7DEA9E16" w14:textId="6BD2C95E" w:rsidR="008C78E9" w:rsidRPr="00DD6B0E" w:rsidRDefault="008C78E9" w:rsidP="00A27854">
            <w:pPr>
              <w:pStyle w:val="ListParagraph"/>
              <w:numPr>
                <w:ilvl w:val="0"/>
                <w:numId w:val="28"/>
              </w:numPr>
              <w:spacing w:after="120"/>
              <w:rPr>
                <w:b w:val="0"/>
              </w:rPr>
            </w:pPr>
            <w:r w:rsidRPr="00DD6B0E">
              <w:rPr>
                <w:b w:val="0"/>
              </w:rPr>
              <w:t xml:space="preserve">In most cases, </w:t>
            </w:r>
            <w:r w:rsidR="007136F1">
              <w:rPr>
                <w:b w:val="0"/>
              </w:rPr>
              <w:t>CTOP</w:t>
            </w:r>
            <w:r w:rsidR="007136F1" w:rsidRPr="00DD6B0E">
              <w:rPr>
                <w:b w:val="0"/>
              </w:rPr>
              <w:t xml:space="preserve"> </w:t>
            </w:r>
            <w:r w:rsidRPr="00DD6B0E">
              <w:rPr>
                <w:b w:val="0"/>
              </w:rPr>
              <w:t>care can and should be offered in an outpatient setting</w:t>
            </w:r>
            <w:r w:rsidR="000E0183" w:rsidRPr="00DD6B0E">
              <w:rPr>
                <w:b w:val="0"/>
              </w:rPr>
              <w:t xml:space="preserve"> </w:t>
            </w:r>
          </w:p>
          <w:p w14:paraId="2CBF9EB7" w14:textId="1083FBBC" w:rsidR="008C78E9" w:rsidRPr="00DD6B0E" w:rsidRDefault="008C78E9" w:rsidP="007136F1">
            <w:pPr>
              <w:pStyle w:val="ListParagraph"/>
              <w:numPr>
                <w:ilvl w:val="0"/>
                <w:numId w:val="28"/>
              </w:numPr>
              <w:spacing w:after="120"/>
              <w:rPr>
                <w:b w:val="0"/>
              </w:rPr>
            </w:pPr>
            <w:r w:rsidRPr="00DD6B0E">
              <w:rPr>
                <w:b w:val="0"/>
              </w:rPr>
              <w:t xml:space="preserve">Facilities providing </w:t>
            </w:r>
            <w:r w:rsidR="007136F1">
              <w:rPr>
                <w:b w:val="0"/>
              </w:rPr>
              <w:t>CTOP</w:t>
            </w:r>
            <w:r w:rsidR="007136F1" w:rsidRPr="00DD6B0E">
              <w:rPr>
                <w:b w:val="0"/>
              </w:rPr>
              <w:t xml:space="preserve"> </w:t>
            </w:r>
            <w:r w:rsidRPr="00DD6B0E">
              <w:rPr>
                <w:b w:val="0"/>
              </w:rPr>
              <w:t>services, which currently are all facilities that are able to perform a delivery, should have trained staff, appropriate equipment, and communication available, so that emergency care is available 24 hours</w:t>
            </w:r>
          </w:p>
        </w:tc>
      </w:tr>
      <w:tr w:rsidR="008C78E9" w:rsidRPr="00DD6B0E" w14:paraId="20B87BDC" w14:textId="77777777" w:rsidTr="00A27854">
        <w:tc>
          <w:tcPr>
            <w:cnfStyle w:val="001000000000" w:firstRow="0" w:lastRow="0" w:firstColumn="1" w:lastColumn="0" w:oddVBand="0" w:evenVBand="0" w:oddHBand="0" w:evenHBand="0" w:firstRowFirstColumn="0" w:firstRowLastColumn="0" w:lastRowFirstColumn="0" w:lastRowLastColumn="0"/>
            <w:tcW w:w="817" w:type="dxa"/>
            <w:shd w:val="clear" w:color="auto" w:fill="FBE4D5" w:themeFill="accent2" w:themeFillTint="33"/>
          </w:tcPr>
          <w:p w14:paraId="6CB3B46D" w14:textId="77777777" w:rsidR="008C78E9" w:rsidRPr="00DD6B0E" w:rsidRDefault="008C78E9" w:rsidP="00F928F2">
            <w:pPr>
              <w:keepNext/>
              <w:spacing w:after="120"/>
              <w:rPr>
                <w:b w:val="0"/>
              </w:rPr>
            </w:pPr>
            <w:r w:rsidRPr="00DD6B0E">
              <w:rPr>
                <w:b w:val="0"/>
              </w:rPr>
              <w:lastRenderedPageBreak/>
              <w:t>O2.3.3</w:t>
            </w:r>
          </w:p>
        </w:tc>
        <w:tc>
          <w:tcPr>
            <w:tcW w:w="8543" w:type="dxa"/>
            <w:shd w:val="clear" w:color="auto" w:fill="FBE4D5" w:themeFill="accent2" w:themeFillTint="33"/>
          </w:tcPr>
          <w:p w14:paraId="451DBBC0" w14:textId="77777777" w:rsidR="008C78E9" w:rsidRPr="00DD6B0E" w:rsidRDefault="008C78E9" w:rsidP="00F928F2">
            <w:pPr>
              <w:keepNext/>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rPr>
                <w:lang w:eastAsia="en-ZA"/>
              </w:rPr>
              <w:t>Pain management</w:t>
            </w:r>
          </w:p>
        </w:tc>
      </w:tr>
      <w:tr w:rsidR="008C78E9" w:rsidRPr="00DD6B0E" w14:paraId="0B1CA9DC" w14:textId="77777777" w:rsidTr="00A27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607468DB" w14:textId="325D1405" w:rsidR="008C78E9" w:rsidRPr="00DD6B0E" w:rsidRDefault="008C78E9" w:rsidP="00F928F2">
            <w:pPr>
              <w:pStyle w:val="ListParagraph"/>
              <w:keepNext/>
              <w:numPr>
                <w:ilvl w:val="0"/>
                <w:numId w:val="2"/>
              </w:numPr>
              <w:spacing w:after="120"/>
              <w:contextualSpacing w:val="0"/>
              <w:jc w:val="both"/>
              <w:rPr>
                <w:b w:val="0"/>
              </w:rPr>
            </w:pPr>
            <w:r w:rsidRPr="00DD6B0E">
              <w:rPr>
                <w:b w:val="0"/>
              </w:rPr>
              <w:t>Clients undergoing a</w:t>
            </w:r>
            <w:r w:rsidR="007136F1">
              <w:rPr>
                <w:b w:val="0"/>
              </w:rPr>
              <w:t xml:space="preserve"> CTOP</w:t>
            </w:r>
            <w:r w:rsidRPr="00DD6B0E">
              <w:rPr>
                <w:b w:val="0"/>
              </w:rPr>
              <w:t xml:space="preserve"> have the right to pain relief, which should be provided proactively</w:t>
            </w:r>
            <w:r w:rsidR="00B51466" w:rsidRPr="00DD6B0E">
              <w:rPr>
                <w:b w:val="0"/>
              </w:rPr>
              <w:t xml:space="preserve"> </w:t>
            </w:r>
            <w:r w:rsidR="00B51466" w:rsidRPr="00DD6B0E">
              <w:fldChar w:fldCharType="begin">
                <w:fldData xml:space="preserve">PEVuZE5vdGU+PENpdGU+PEF1dGhvcj5MaXZzaGl0czwvQXV0aG9yPjxZZWFyPjIwMDk8L1llYXI+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</w:fldData>
              </w:fldChar>
            </w:r>
            <w:r w:rsidR="00FB0C84" w:rsidRPr="00DD6B0E">
              <w:rPr>
                <w:b w:val="0"/>
              </w:rPr>
              <w:instrText xml:space="preserve"> ADDIN EN.CITE </w:instrText>
            </w:r>
            <w:r w:rsidR="00FB0C84" w:rsidRPr="00DD6B0E">
              <w:fldChar w:fldCharType="begin">
                <w:fldData xml:space="preserve">PEVuZE5vdGU+PENpdGU+PEF1dGhvcj5MaXZzaGl0czwvQXV0aG9yPjxZZWFyPjIwMDk8L1llYXI+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</w:fldData>
              </w:fldChar>
            </w:r>
            <w:r w:rsidR="00FB0C84" w:rsidRPr="00DD6B0E">
              <w:rPr>
                <w:b w:val="0"/>
              </w:rPr>
              <w:instrText xml:space="preserve"> ADDIN EN.CITE.DATA </w:instrText>
            </w:r>
            <w:r w:rsidR="00FB0C84" w:rsidRPr="00DD6B0E">
              <w:fldChar w:fldCharType="end"/>
            </w:r>
            <w:r w:rsidR="00B51466" w:rsidRPr="00DD6B0E">
              <w:fldChar w:fldCharType="separate"/>
            </w:r>
            <w:r w:rsidR="00FB0C84" w:rsidRPr="00DD6B0E">
              <w:rPr>
                <w:b w:val="0"/>
                <w:noProof/>
                <w:vertAlign w:val="superscript"/>
              </w:rPr>
              <w:t>45, 46</w:t>
            </w:r>
            <w:r w:rsidR="00B51466" w:rsidRPr="00DD6B0E">
              <w:fldChar w:fldCharType="end"/>
            </w:r>
          </w:p>
          <w:p w14:paraId="6CE793C4" w14:textId="77777777" w:rsidR="008C78E9" w:rsidRPr="00DD6B0E" w:rsidRDefault="008C78E9" w:rsidP="00F928F2">
            <w:pPr>
              <w:pStyle w:val="ListParagraph"/>
              <w:keepNext/>
              <w:numPr>
                <w:ilvl w:val="0"/>
                <w:numId w:val="2"/>
              </w:numPr>
              <w:spacing w:after="120"/>
              <w:contextualSpacing w:val="0"/>
              <w:jc w:val="both"/>
              <w:rPr>
                <w:b w:val="0"/>
              </w:rPr>
            </w:pPr>
            <w:r w:rsidRPr="00DD6B0E">
              <w:rPr>
                <w:b w:val="0"/>
              </w:rPr>
              <w:t xml:space="preserve">Following the principal that experience of pain varies by individual, by gestational age, and maternal age and parity, estimate the client's pain perception and evaluate pain treatment given to achieve optimal pain relief </w:t>
            </w:r>
          </w:p>
        </w:tc>
      </w:tr>
      <w:tr w:rsidR="008C78E9" w:rsidRPr="00DD6B0E" w14:paraId="646FD228" w14:textId="77777777" w:rsidTr="00A27854">
        <w:tc>
          <w:tcPr>
            <w:cnfStyle w:val="001000000000" w:firstRow="0" w:lastRow="0" w:firstColumn="1" w:lastColumn="0" w:oddVBand="0" w:evenVBand="0" w:oddHBand="0" w:evenHBand="0" w:firstRowFirstColumn="0" w:firstRowLastColumn="0" w:lastRowFirstColumn="0" w:lastRowLastColumn="0"/>
            <w:tcW w:w="817" w:type="dxa"/>
            <w:shd w:val="clear" w:color="auto" w:fill="FBE4D5" w:themeFill="accent2" w:themeFillTint="33"/>
          </w:tcPr>
          <w:p w14:paraId="65AD26E0" w14:textId="77777777" w:rsidR="008C78E9" w:rsidRPr="00DD6B0E" w:rsidRDefault="008C78E9" w:rsidP="00A27854">
            <w:pPr>
              <w:spacing w:after="120"/>
              <w:rPr>
                <w:b w:val="0"/>
              </w:rPr>
            </w:pPr>
            <w:r w:rsidRPr="00DD6B0E">
              <w:rPr>
                <w:b w:val="0"/>
              </w:rPr>
              <w:t>O2.3.4</w:t>
            </w:r>
          </w:p>
        </w:tc>
        <w:tc>
          <w:tcPr>
            <w:tcW w:w="8543" w:type="dxa"/>
            <w:shd w:val="clear" w:color="auto" w:fill="FBE4D5" w:themeFill="accent2" w:themeFillTint="33"/>
          </w:tcPr>
          <w:p w14:paraId="3EB943EE" w14:textId="37D5CA8D" w:rsidR="008C78E9" w:rsidRPr="00DD6B0E" w:rsidRDefault="008C78E9" w:rsidP="007136F1">
            <w:pPr>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rPr>
                <w:lang w:eastAsia="en-ZA"/>
              </w:rPr>
              <w:t xml:space="preserve">Medical </w:t>
            </w:r>
            <w:r w:rsidR="007136F1">
              <w:rPr>
                <w:lang w:eastAsia="en-ZA"/>
              </w:rPr>
              <w:t>CTOP</w:t>
            </w:r>
          </w:p>
        </w:tc>
      </w:tr>
      <w:tr w:rsidR="008C78E9" w:rsidRPr="00DD6B0E" w14:paraId="58741EAB" w14:textId="77777777" w:rsidTr="00A27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30DE3A6C" w14:textId="1FC848AF" w:rsidR="008C78E9" w:rsidRPr="00DD6B0E" w:rsidRDefault="007136F1" w:rsidP="00A27854">
            <w:pPr>
              <w:pStyle w:val="ListParagraph"/>
              <w:numPr>
                <w:ilvl w:val="0"/>
                <w:numId w:val="2"/>
              </w:numPr>
              <w:spacing w:after="120"/>
              <w:contextualSpacing w:val="0"/>
              <w:jc w:val="both"/>
              <w:rPr>
                <w:b w:val="0"/>
              </w:rPr>
            </w:pPr>
            <w:r>
              <w:rPr>
                <w:b w:val="0"/>
              </w:rPr>
              <w:t>CTOPs</w:t>
            </w:r>
            <w:r w:rsidRPr="00DD6B0E">
              <w:rPr>
                <w:b w:val="0"/>
              </w:rPr>
              <w:t xml:space="preserve"> </w:t>
            </w:r>
            <w:r w:rsidR="008C78E9" w:rsidRPr="00DD6B0E">
              <w:rPr>
                <w:b w:val="0"/>
              </w:rPr>
              <w:t>through the first trimester may be performed by a registered nurse or midwife in primary healthcare clinics using medical or surgical methods</w:t>
            </w:r>
          </w:p>
        </w:tc>
      </w:tr>
      <w:tr w:rsidR="008C78E9" w:rsidRPr="00DD6B0E" w14:paraId="1890A4C8" w14:textId="77777777" w:rsidTr="00A27854">
        <w:tc>
          <w:tcPr>
            <w:cnfStyle w:val="001000000000" w:firstRow="0" w:lastRow="0" w:firstColumn="1" w:lastColumn="0" w:oddVBand="0" w:evenVBand="0" w:oddHBand="0" w:evenHBand="0" w:firstRowFirstColumn="0" w:firstRowLastColumn="0" w:lastRowFirstColumn="0" w:lastRowLastColumn="0"/>
            <w:tcW w:w="817" w:type="dxa"/>
            <w:shd w:val="clear" w:color="auto" w:fill="FBE4D5" w:themeFill="accent2" w:themeFillTint="33"/>
          </w:tcPr>
          <w:p w14:paraId="79C9735D" w14:textId="77777777" w:rsidR="008C78E9" w:rsidRPr="00DD6B0E" w:rsidRDefault="008C78E9" w:rsidP="00A27854">
            <w:pPr>
              <w:spacing w:after="120"/>
              <w:rPr>
                <w:b w:val="0"/>
              </w:rPr>
            </w:pPr>
            <w:r w:rsidRPr="00DD6B0E">
              <w:rPr>
                <w:b w:val="0"/>
              </w:rPr>
              <w:t>O2.3.5</w:t>
            </w:r>
          </w:p>
        </w:tc>
        <w:tc>
          <w:tcPr>
            <w:tcW w:w="8543" w:type="dxa"/>
            <w:shd w:val="clear" w:color="auto" w:fill="FBE4D5" w:themeFill="accent2" w:themeFillTint="33"/>
          </w:tcPr>
          <w:p w14:paraId="405BB08B" w14:textId="619923A9" w:rsidR="008C78E9" w:rsidRPr="00DD6B0E" w:rsidRDefault="008C78E9" w:rsidP="007136F1">
            <w:pPr>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rPr>
                <w:lang w:eastAsia="en-ZA"/>
              </w:rPr>
              <w:t xml:space="preserve">Surgical </w:t>
            </w:r>
            <w:r w:rsidR="007136F1">
              <w:rPr>
                <w:lang w:eastAsia="en-ZA"/>
              </w:rPr>
              <w:t>CTOP</w:t>
            </w:r>
          </w:p>
        </w:tc>
      </w:tr>
      <w:tr w:rsidR="008C78E9" w:rsidRPr="00DD6B0E" w14:paraId="713874B7" w14:textId="77777777" w:rsidTr="00A27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000E4FCC" w14:textId="4AF9EC2D" w:rsidR="008C78E9" w:rsidRPr="00DD6B0E" w:rsidRDefault="008C78E9" w:rsidP="00A27854">
            <w:pPr>
              <w:pStyle w:val="ListParagraph"/>
              <w:numPr>
                <w:ilvl w:val="0"/>
                <w:numId w:val="2"/>
              </w:numPr>
              <w:spacing w:after="120"/>
              <w:contextualSpacing w:val="0"/>
              <w:jc w:val="both"/>
              <w:rPr>
                <w:b w:val="0"/>
              </w:rPr>
            </w:pPr>
            <w:r w:rsidRPr="00DD6B0E">
              <w:rPr>
                <w:b w:val="0"/>
              </w:rPr>
              <w:t xml:space="preserve">Surgical </w:t>
            </w:r>
            <w:r w:rsidR="007136F1">
              <w:rPr>
                <w:b w:val="0"/>
              </w:rPr>
              <w:t>CTOP</w:t>
            </w:r>
            <w:r w:rsidR="007136F1" w:rsidRPr="00DD6B0E">
              <w:rPr>
                <w:b w:val="0"/>
              </w:rPr>
              <w:t xml:space="preserve"> </w:t>
            </w:r>
            <w:r w:rsidRPr="00DD6B0E">
              <w:rPr>
                <w:b w:val="0"/>
              </w:rPr>
              <w:t>can be performed by either manual vacuum aspiration (MVA) up to 14 weeks gestation, or dilation &amp; evacuation (D&amp;E) after 12-14 weeks gestation</w:t>
            </w:r>
          </w:p>
          <w:p w14:paraId="4017EEFF" w14:textId="70E655C2" w:rsidR="008C78E9" w:rsidRPr="00DD6B0E" w:rsidRDefault="008C78E9" w:rsidP="007136F1">
            <w:pPr>
              <w:pStyle w:val="ListParagraph"/>
              <w:numPr>
                <w:ilvl w:val="0"/>
                <w:numId w:val="2"/>
              </w:numPr>
              <w:spacing w:after="120"/>
              <w:contextualSpacing w:val="0"/>
              <w:jc w:val="both"/>
              <w:rPr>
                <w:b w:val="0"/>
              </w:rPr>
            </w:pPr>
            <w:r w:rsidRPr="00DD6B0E">
              <w:rPr>
                <w:b w:val="0"/>
              </w:rPr>
              <w:t xml:space="preserve">Clients who cannot tolerate the surgical </w:t>
            </w:r>
            <w:r w:rsidR="007136F1">
              <w:rPr>
                <w:b w:val="0"/>
              </w:rPr>
              <w:t>CTOP</w:t>
            </w:r>
            <w:r w:rsidR="007136F1" w:rsidRPr="00DD6B0E">
              <w:rPr>
                <w:b w:val="0"/>
              </w:rPr>
              <w:t xml:space="preserve"> </w:t>
            </w:r>
            <w:r w:rsidRPr="00DD6B0E">
              <w:rPr>
                <w:b w:val="0"/>
              </w:rPr>
              <w:t>can be referred to theatre for the procedure</w:t>
            </w:r>
          </w:p>
        </w:tc>
      </w:tr>
      <w:tr w:rsidR="008C78E9" w:rsidRPr="00DD6B0E" w14:paraId="1C5113E7" w14:textId="77777777" w:rsidTr="00A27854">
        <w:tc>
          <w:tcPr>
            <w:cnfStyle w:val="001000000000" w:firstRow="0" w:lastRow="0" w:firstColumn="1" w:lastColumn="0" w:oddVBand="0" w:evenVBand="0" w:oddHBand="0" w:evenHBand="0" w:firstRowFirstColumn="0" w:firstRowLastColumn="0" w:lastRowFirstColumn="0" w:lastRowLastColumn="0"/>
            <w:tcW w:w="817" w:type="dxa"/>
            <w:shd w:val="clear" w:color="auto" w:fill="FBE4D5" w:themeFill="accent2" w:themeFillTint="33"/>
          </w:tcPr>
          <w:p w14:paraId="1DE29448" w14:textId="77777777" w:rsidR="008C78E9" w:rsidRPr="00DD6B0E" w:rsidRDefault="008C78E9" w:rsidP="00A27854">
            <w:pPr>
              <w:spacing w:after="120"/>
              <w:rPr>
                <w:b w:val="0"/>
              </w:rPr>
            </w:pPr>
            <w:r w:rsidRPr="00DD6B0E">
              <w:rPr>
                <w:b w:val="0"/>
              </w:rPr>
              <w:t>O2.3.6</w:t>
            </w:r>
          </w:p>
        </w:tc>
        <w:tc>
          <w:tcPr>
            <w:tcW w:w="8543" w:type="dxa"/>
            <w:shd w:val="clear" w:color="auto" w:fill="FBE4D5" w:themeFill="accent2" w:themeFillTint="33"/>
          </w:tcPr>
          <w:p w14:paraId="185F551E" w14:textId="4F74E465" w:rsidR="008C78E9" w:rsidRPr="00DD6B0E" w:rsidRDefault="008C78E9" w:rsidP="007136F1">
            <w:pPr>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rPr>
                <w:lang w:eastAsia="en-ZA"/>
              </w:rPr>
              <w:t xml:space="preserve">Post </w:t>
            </w:r>
            <w:r w:rsidR="007136F1">
              <w:rPr>
                <w:lang w:eastAsia="en-ZA"/>
              </w:rPr>
              <w:t>CTOP</w:t>
            </w:r>
            <w:r w:rsidR="007136F1" w:rsidRPr="00DD6B0E">
              <w:rPr>
                <w:lang w:eastAsia="en-ZA"/>
              </w:rPr>
              <w:t xml:space="preserve"> </w:t>
            </w:r>
            <w:r w:rsidRPr="00DD6B0E">
              <w:rPr>
                <w:lang w:eastAsia="en-ZA"/>
              </w:rPr>
              <w:t>care</w:t>
            </w:r>
          </w:p>
        </w:tc>
      </w:tr>
      <w:tr w:rsidR="008C78E9" w:rsidRPr="00DD6B0E" w14:paraId="4A1BCDE5" w14:textId="77777777" w:rsidTr="00A278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6D753AA4" w14:textId="526AC657" w:rsidR="008C78E9" w:rsidRPr="00DD6B0E" w:rsidRDefault="008C78E9" w:rsidP="00A27854">
            <w:pPr>
              <w:pStyle w:val="ListParagraph"/>
              <w:numPr>
                <w:ilvl w:val="0"/>
                <w:numId w:val="2"/>
              </w:numPr>
              <w:spacing w:after="120"/>
              <w:contextualSpacing w:val="0"/>
              <w:jc w:val="both"/>
              <w:rPr>
                <w:b w:val="0"/>
              </w:rPr>
            </w:pPr>
            <w:bookmarkStart w:id="167" w:name="_Toc507009791"/>
            <w:r w:rsidRPr="00DD6B0E">
              <w:rPr>
                <w:b w:val="0"/>
              </w:rPr>
              <w:t xml:space="preserve">Women receiving </w:t>
            </w:r>
            <w:r w:rsidR="007136F1">
              <w:rPr>
                <w:b w:val="0"/>
              </w:rPr>
              <w:t>CTOPs</w:t>
            </w:r>
            <w:r w:rsidR="007136F1" w:rsidRPr="00DD6B0E">
              <w:rPr>
                <w:b w:val="0"/>
              </w:rPr>
              <w:t xml:space="preserve"> </w:t>
            </w:r>
            <w:r w:rsidRPr="00DD6B0E">
              <w:rPr>
                <w:b w:val="0"/>
              </w:rPr>
              <w:t xml:space="preserve">should be </w:t>
            </w:r>
            <w:r w:rsidR="00314799" w:rsidRPr="00DD6B0E">
              <w:rPr>
                <w:b w:val="0"/>
              </w:rPr>
              <w:t xml:space="preserve">provided </w:t>
            </w:r>
            <w:r w:rsidRPr="00DD6B0E">
              <w:rPr>
                <w:b w:val="0"/>
              </w:rPr>
              <w:t>clear</w:t>
            </w:r>
            <w:r w:rsidR="00314799" w:rsidRPr="00DD6B0E">
              <w:rPr>
                <w:b w:val="0"/>
              </w:rPr>
              <w:t xml:space="preserve"> instructions</w:t>
            </w:r>
            <w:r w:rsidRPr="00DD6B0E">
              <w:rPr>
                <w:b w:val="0"/>
              </w:rPr>
              <w:t xml:space="preserve"> on signs and symptoms of excessive bleeding post procedure and how to get help</w:t>
            </w:r>
            <w:r w:rsidR="00314799" w:rsidRPr="00DD6B0E">
              <w:rPr>
                <w:b w:val="0"/>
              </w:rPr>
              <w:t xml:space="preserve"> </w:t>
            </w:r>
            <w:r w:rsidRPr="00DD6B0E">
              <w:rPr>
                <w:b w:val="0"/>
              </w:rPr>
              <w:t>should that occur</w:t>
            </w:r>
          </w:p>
          <w:p w14:paraId="4557887C" w14:textId="77777777" w:rsidR="008C78E9" w:rsidRPr="00DD6B0E" w:rsidRDefault="008C78E9" w:rsidP="00A27854">
            <w:pPr>
              <w:pStyle w:val="ListParagraph"/>
              <w:numPr>
                <w:ilvl w:val="0"/>
                <w:numId w:val="2"/>
              </w:numPr>
              <w:spacing w:after="120"/>
              <w:contextualSpacing w:val="0"/>
              <w:jc w:val="both"/>
              <w:rPr>
                <w:b w:val="0"/>
              </w:rPr>
            </w:pPr>
            <w:r w:rsidRPr="00DD6B0E">
              <w:rPr>
                <w:b w:val="0"/>
              </w:rPr>
              <w:t xml:space="preserve">Provide access to comprehensive SRHR services including for HIV and other STIs, cervical cancer screening, and contraception </w:t>
            </w:r>
            <w:bookmarkEnd w:id="167"/>
          </w:p>
        </w:tc>
      </w:tr>
      <w:tr w:rsidR="00F92DD6" w:rsidRPr="00DD6B0E" w14:paraId="24B1393A" w14:textId="77777777" w:rsidTr="00F92DD6">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C45911" w:themeFill="accent2" w:themeFillShade="BF"/>
          </w:tcPr>
          <w:p w14:paraId="27B6A3A8" w14:textId="45A5693B" w:rsidR="008C78E9" w:rsidRPr="00DD6B0E" w:rsidRDefault="008C78E9" w:rsidP="007136F1">
            <w:pPr>
              <w:spacing w:after="120"/>
              <w:rPr>
                <w:b w:val="0"/>
                <w:color w:val="FFFFFF" w:themeColor="background1"/>
              </w:rPr>
            </w:pPr>
            <w:r w:rsidRPr="00DD6B0E">
              <w:rPr>
                <w:color w:val="FFFFFF" w:themeColor="background1"/>
              </w:rPr>
              <w:t>Policy statement:</w:t>
            </w:r>
            <w:r w:rsidRPr="00DD6B0E">
              <w:rPr>
                <w:b w:val="0"/>
                <w:color w:val="FFFFFF" w:themeColor="background1"/>
              </w:rPr>
              <w:t xml:space="preserve"> No health care worker has the right to refuse a client access to </w:t>
            </w:r>
            <w:r w:rsidR="007136F1">
              <w:rPr>
                <w:b w:val="0"/>
                <w:color w:val="FFFFFF" w:themeColor="background1"/>
              </w:rPr>
              <w:t>CTOP</w:t>
            </w:r>
            <w:r w:rsidR="007136F1" w:rsidRPr="00DD6B0E">
              <w:rPr>
                <w:b w:val="0"/>
                <w:color w:val="FFFFFF" w:themeColor="background1"/>
              </w:rPr>
              <w:t xml:space="preserve"> </w:t>
            </w:r>
            <w:r w:rsidRPr="00DD6B0E">
              <w:rPr>
                <w:b w:val="0"/>
                <w:color w:val="FFFFFF" w:themeColor="background1"/>
              </w:rPr>
              <w:t>services, directly or indirectly, by not providing information about the facilities or providers where abortions services are available or by providing erroneous information</w:t>
            </w:r>
            <w:r w:rsidR="00FF591B" w:rsidRPr="00DD6B0E">
              <w:rPr>
                <w:b w:val="0"/>
                <w:color w:val="FFFFFF" w:themeColor="background1"/>
              </w:rPr>
              <w:t>,</w:t>
            </w:r>
            <w:r w:rsidRPr="00DD6B0E">
              <w:rPr>
                <w:b w:val="0"/>
                <w:color w:val="FFFFFF" w:themeColor="background1"/>
              </w:rPr>
              <w:t xml:space="preserve"> including in an emergency </w:t>
            </w:r>
            <w:proofErr w:type="gramStart"/>
            <w:r w:rsidRPr="00DD6B0E">
              <w:rPr>
                <w:b w:val="0"/>
                <w:color w:val="FFFFFF" w:themeColor="background1"/>
              </w:rPr>
              <w:t>situations</w:t>
            </w:r>
            <w:proofErr w:type="gramEnd"/>
            <w:r w:rsidRPr="00DD6B0E">
              <w:rPr>
                <w:b w:val="0"/>
                <w:color w:val="FFFFFF" w:themeColor="background1"/>
              </w:rPr>
              <w:t>.</w:t>
            </w:r>
          </w:p>
        </w:tc>
      </w:tr>
      <w:tr w:rsidR="008C78E9" w:rsidRPr="00DD6B0E" w14:paraId="2C4B3C63" w14:textId="77777777" w:rsidTr="00F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DED2DB4" w14:textId="77777777" w:rsidR="008C78E9" w:rsidRPr="00DD6B0E" w:rsidRDefault="008C78E9" w:rsidP="00905B98">
            <w:pPr>
              <w:rPr>
                <w:b w:val="0"/>
              </w:rPr>
            </w:pPr>
            <w:r w:rsidRPr="00DD6B0E">
              <w:rPr>
                <w:b w:val="0"/>
              </w:rPr>
              <w:t>O2.3.7</w:t>
            </w:r>
          </w:p>
        </w:tc>
        <w:tc>
          <w:tcPr>
            <w:tcW w:w="8543" w:type="dxa"/>
          </w:tcPr>
          <w:p w14:paraId="4EFF1EBE" w14:textId="77777777" w:rsidR="008C78E9" w:rsidRPr="00DD6B0E" w:rsidRDefault="008C78E9" w:rsidP="00F92DD6">
            <w:pPr>
              <w:spacing w:after="120"/>
              <w:cnfStyle w:val="000000100000" w:firstRow="0" w:lastRow="0" w:firstColumn="0" w:lastColumn="0" w:oddVBand="0" w:evenVBand="0" w:oddHBand="1" w:evenHBand="0" w:firstRowFirstColumn="0" w:firstRowLastColumn="0" w:lastRowFirstColumn="0" w:lastRowLastColumn="0"/>
              <w:rPr>
                <w:lang w:eastAsia="en-ZA"/>
              </w:rPr>
            </w:pPr>
            <w:r w:rsidRPr="00DD6B0E">
              <w:rPr>
                <w:lang w:eastAsia="en-ZA"/>
              </w:rPr>
              <w:t>Conscientious objection</w:t>
            </w:r>
          </w:p>
        </w:tc>
      </w:tr>
      <w:tr w:rsidR="008C78E9" w:rsidRPr="00DD6B0E" w14:paraId="2C7DBA5A" w14:textId="77777777" w:rsidTr="00A27854">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5D5861E1" w14:textId="75C2E6D4" w:rsidR="008C78E9" w:rsidRPr="00DD6B0E" w:rsidRDefault="008C78E9" w:rsidP="00F92DD6">
            <w:pPr>
              <w:spacing w:after="120"/>
              <w:rPr>
                <w:b w:val="0"/>
              </w:rPr>
            </w:pPr>
            <w:r w:rsidRPr="00DD6B0E">
              <w:rPr>
                <w:b w:val="0"/>
              </w:rPr>
              <w:t>Access to abortion under the CTOP Act is regarded a constitutional right grounded in human rights. This right needs to be balanced with other individual rights and moral objections, but never to the detriment of the client seeking a</w:t>
            </w:r>
            <w:r w:rsidR="007136F1">
              <w:rPr>
                <w:b w:val="0"/>
              </w:rPr>
              <w:t xml:space="preserve"> CTOP</w:t>
            </w:r>
            <w:r w:rsidRPr="00DD6B0E">
              <w:rPr>
                <w:b w:val="0"/>
              </w:rPr>
              <w:t>:</w:t>
            </w:r>
          </w:p>
          <w:p w14:paraId="22AFCC42" w14:textId="77777777" w:rsidR="008C78E9" w:rsidRPr="00DD6B0E" w:rsidRDefault="008C78E9" w:rsidP="00F92DD6">
            <w:pPr>
              <w:pStyle w:val="ListParagraph"/>
              <w:numPr>
                <w:ilvl w:val="0"/>
                <w:numId w:val="2"/>
              </w:numPr>
              <w:spacing w:after="120"/>
              <w:contextualSpacing w:val="0"/>
              <w:rPr>
                <w:b w:val="0"/>
                <w:sz w:val="24"/>
              </w:rPr>
            </w:pPr>
            <w:r w:rsidRPr="00DD6B0E">
              <w:rPr>
                <w:b w:val="0"/>
              </w:rPr>
              <w:t xml:space="preserve">All health professionals are under legal and ethical obligation to provide care for patients presenting with complications arising from an abortion, regardless of whether the abortion was induced or spontaneous, or how or by whom it was performed </w:t>
            </w:r>
          </w:p>
          <w:p w14:paraId="4D3BB972" w14:textId="77777777" w:rsidR="008C78E9" w:rsidRPr="00DD6B0E" w:rsidRDefault="008C78E9" w:rsidP="00F92DD6">
            <w:pPr>
              <w:pStyle w:val="ListParagraph"/>
              <w:numPr>
                <w:ilvl w:val="0"/>
                <w:numId w:val="2"/>
              </w:numPr>
              <w:spacing w:after="120"/>
              <w:contextualSpacing w:val="0"/>
              <w:rPr>
                <w:b w:val="0"/>
              </w:rPr>
            </w:pPr>
            <w:r w:rsidRPr="00DD6B0E">
              <w:rPr>
                <w:b w:val="0"/>
              </w:rPr>
              <w:t xml:space="preserve">In non-emergency cases, health providers who believe that their religious or moral beliefs may affect the treatment or the advice that they provide may refuse to participate in an abortion but must fulfil the requirements stipulated in the National Abortion Guidelines </w:t>
            </w:r>
            <w:r w:rsidRPr="00DD6B0E">
              <w:rPr>
                <w:b w:val="0"/>
                <w:i/>
              </w:rPr>
              <w:t>(under development)</w:t>
            </w:r>
          </w:p>
          <w:p w14:paraId="07463078" w14:textId="511E5085" w:rsidR="008C78E9" w:rsidRPr="00DD6B0E" w:rsidRDefault="008C78E9" w:rsidP="00F92DD6">
            <w:pPr>
              <w:pStyle w:val="ListParagraph"/>
              <w:numPr>
                <w:ilvl w:val="0"/>
                <w:numId w:val="2"/>
              </w:numPr>
              <w:spacing w:after="120"/>
              <w:contextualSpacing w:val="0"/>
              <w:rPr>
                <w:b w:val="0"/>
              </w:rPr>
            </w:pPr>
            <w:r w:rsidRPr="00DD6B0E">
              <w:rPr>
                <w:b w:val="0"/>
              </w:rPr>
              <w:t xml:space="preserve">Conscientious objection should not be invoked by persons not directly conducting </w:t>
            </w:r>
            <w:r w:rsidR="00284E17">
              <w:rPr>
                <w:b w:val="0"/>
              </w:rPr>
              <w:t>CTOP</w:t>
            </w:r>
            <w:r w:rsidR="00284E17" w:rsidRPr="00DD6B0E">
              <w:rPr>
                <w:b w:val="0"/>
              </w:rPr>
              <w:t xml:space="preserve"> </w:t>
            </w:r>
            <w:r w:rsidRPr="00DD6B0E">
              <w:rPr>
                <w:b w:val="0"/>
              </w:rPr>
              <w:t>procedures</w:t>
            </w:r>
            <w:r w:rsidR="004B52A9" w:rsidRPr="00DD6B0E">
              <w:rPr>
                <w:b w:val="0"/>
              </w:rPr>
              <w:t>,</w:t>
            </w:r>
            <w:r w:rsidRPr="00DD6B0E">
              <w:rPr>
                <w:b w:val="0"/>
              </w:rPr>
              <w:t xml:space="preserve"> such as support personnel </w:t>
            </w:r>
          </w:p>
          <w:p w14:paraId="2ABE2E35" w14:textId="1303E1C0" w:rsidR="008C78E9" w:rsidRPr="00DD6B0E" w:rsidRDefault="008C78E9" w:rsidP="00F92DD6">
            <w:pPr>
              <w:pStyle w:val="ListParagraph"/>
              <w:numPr>
                <w:ilvl w:val="0"/>
                <w:numId w:val="2"/>
              </w:numPr>
              <w:spacing w:after="120"/>
              <w:contextualSpacing w:val="0"/>
              <w:rPr>
                <w:b w:val="0"/>
              </w:rPr>
            </w:pPr>
            <w:r w:rsidRPr="00DD6B0E">
              <w:rPr>
                <w:b w:val="0"/>
              </w:rPr>
              <w:lastRenderedPageBreak/>
              <w:t xml:space="preserve">Management of public sector facilities are obliged to ensure that clients have access to the services to which they are legally entitled; </w:t>
            </w:r>
            <w:r w:rsidR="004B52A9" w:rsidRPr="00DD6B0E">
              <w:rPr>
                <w:b w:val="0"/>
              </w:rPr>
              <w:t>c</w:t>
            </w:r>
            <w:r w:rsidRPr="00DD6B0E">
              <w:rPr>
                <w:b w:val="0"/>
              </w:rPr>
              <w:t xml:space="preserve">onscientious objection may not be the basis for a facility staff to limit or deny access to safe </w:t>
            </w:r>
            <w:r w:rsidR="00284E17">
              <w:rPr>
                <w:b w:val="0"/>
              </w:rPr>
              <w:t>CTOP</w:t>
            </w:r>
            <w:r w:rsidR="00284E17" w:rsidRPr="00DD6B0E">
              <w:rPr>
                <w:b w:val="0"/>
              </w:rPr>
              <w:t xml:space="preserve"> </w:t>
            </w:r>
            <w:r w:rsidRPr="00DD6B0E">
              <w:rPr>
                <w:b w:val="0"/>
              </w:rPr>
              <w:t xml:space="preserve">at that facility </w:t>
            </w:r>
          </w:p>
          <w:p w14:paraId="5CFF6D16" w14:textId="77777777" w:rsidR="008C78E9" w:rsidRPr="00DD6B0E" w:rsidRDefault="008C78E9" w:rsidP="00F92DD6">
            <w:pPr>
              <w:pStyle w:val="ListParagraph"/>
              <w:numPr>
                <w:ilvl w:val="0"/>
                <w:numId w:val="2"/>
              </w:numPr>
              <w:spacing w:after="120"/>
              <w:contextualSpacing w:val="0"/>
              <w:rPr>
                <w:b w:val="0"/>
              </w:rPr>
            </w:pPr>
            <w:r w:rsidRPr="00DD6B0E">
              <w:rPr>
                <w:b w:val="0"/>
              </w:rPr>
              <w:t>Refusal only applies to trained health professionals and not to groups, institution</w:t>
            </w:r>
            <w:r w:rsidR="004B52A9" w:rsidRPr="00DD6B0E">
              <w:rPr>
                <w:b w:val="0"/>
              </w:rPr>
              <w:t>s</w:t>
            </w:r>
            <w:r w:rsidRPr="00DD6B0E">
              <w:rPr>
                <w:b w:val="0"/>
              </w:rPr>
              <w:t xml:space="preserve">, support personnel, or complementary services </w:t>
            </w:r>
          </w:p>
          <w:p w14:paraId="4E08C9EC" w14:textId="77777777" w:rsidR="008C78E9" w:rsidRPr="00DD6B0E" w:rsidRDefault="008C78E9" w:rsidP="00F92DD6">
            <w:pPr>
              <w:pStyle w:val="ListParagraph"/>
              <w:numPr>
                <w:ilvl w:val="0"/>
                <w:numId w:val="2"/>
              </w:numPr>
              <w:spacing w:after="120"/>
              <w:contextualSpacing w:val="0"/>
              <w:rPr>
                <w:b w:val="0"/>
              </w:rPr>
            </w:pPr>
            <w:r w:rsidRPr="00DD6B0E">
              <w:rPr>
                <w:b w:val="0"/>
              </w:rPr>
              <w:t xml:space="preserve">The clients’ right to information and access to health care services must always be respected </w:t>
            </w:r>
            <w:r w:rsidR="004B52A9" w:rsidRPr="00DD6B0E">
              <w:fldChar w:fldCharType="begin">
                <w:fldData xml:space="preserve">PEVuZE5vdGU+PENpdGU+PEF1dGhvcj5GaWFsYTwvQXV0aG9yPjxZZWFyPjIwMTc8L1llYXI+PFJl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</w:fldData>
              </w:fldChar>
            </w:r>
            <w:r w:rsidR="00FB0C84" w:rsidRPr="00DD6B0E">
              <w:rPr>
                <w:b w:val="0"/>
              </w:rPr>
              <w:instrText xml:space="preserve"> ADDIN EN.CITE </w:instrText>
            </w:r>
            <w:r w:rsidR="00FB0C84" w:rsidRPr="00DD6B0E">
              <w:fldChar w:fldCharType="begin">
                <w:fldData xml:space="preserve">PEVuZE5vdGU+PENpdGU+PEF1dGhvcj5GaWFsYTwvQXV0aG9yPjxZZWFyPjIwMTc8L1llYXI+PFJl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</w:fldData>
              </w:fldChar>
            </w:r>
            <w:r w:rsidR="00FB0C84" w:rsidRPr="00DD6B0E">
              <w:rPr>
                <w:b w:val="0"/>
              </w:rPr>
              <w:instrText xml:space="preserve"> ADDIN EN.CITE.DATA </w:instrText>
            </w:r>
            <w:r w:rsidR="00FB0C84" w:rsidRPr="00DD6B0E">
              <w:fldChar w:fldCharType="end"/>
            </w:r>
            <w:r w:rsidR="004B52A9" w:rsidRPr="00DD6B0E">
              <w:fldChar w:fldCharType="separate"/>
            </w:r>
            <w:r w:rsidR="00FB0C84" w:rsidRPr="00DD6B0E">
              <w:rPr>
                <w:b w:val="0"/>
                <w:noProof/>
                <w:vertAlign w:val="superscript"/>
              </w:rPr>
              <w:t>47</w:t>
            </w:r>
            <w:r w:rsidR="004B52A9" w:rsidRPr="00DD6B0E">
              <w:fldChar w:fldCharType="end"/>
            </w:r>
          </w:p>
          <w:p w14:paraId="42372FE9" w14:textId="653FCE55" w:rsidR="008C78E9" w:rsidRPr="00DD6B0E" w:rsidRDefault="008C78E9" w:rsidP="00F92DD6">
            <w:pPr>
              <w:pStyle w:val="ListParagraph"/>
              <w:numPr>
                <w:ilvl w:val="0"/>
                <w:numId w:val="2"/>
              </w:numPr>
              <w:spacing w:after="120"/>
              <w:contextualSpacing w:val="0"/>
              <w:rPr>
                <w:b w:val="0"/>
              </w:rPr>
            </w:pPr>
            <w:r w:rsidRPr="00DD6B0E">
              <w:rPr>
                <w:b w:val="0"/>
              </w:rPr>
              <w:t xml:space="preserve">At minimum, information and facilitation of referral about where to obtain a safe </w:t>
            </w:r>
            <w:r w:rsidR="00284E17">
              <w:rPr>
                <w:b w:val="0"/>
              </w:rPr>
              <w:t>CTOP</w:t>
            </w:r>
            <w:r w:rsidR="00284E17" w:rsidRPr="00DD6B0E">
              <w:rPr>
                <w:b w:val="0"/>
              </w:rPr>
              <w:t xml:space="preserve"> </w:t>
            </w:r>
            <w:r w:rsidRPr="00DD6B0E">
              <w:rPr>
                <w:b w:val="0"/>
              </w:rPr>
              <w:t>must be provided respectfully to the client seeking a</w:t>
            </w:r>
            <w:r w:rsidR="00284E17">
              <w:rPr>
                <w:b w:val="0"/>
              </w:rPr>
              <w:t>CTOP</w:t>
            </w:r>
            <w:r w:rsidR="00550B94" w:rsidRPr="00DD6B0E">
              <w:fldChar w:fldCharType="begin"/>
            </w:r>
            <w:r w:rsidR="00FB0C84" w:rsidRPr="00DD6B0E">
              <w:rPr>
                <w:b w:val="0"/>
              </w:rPr>
              <w:instrText xml:space="preserve"> ADDIN EN.CITE &lt;EndNote&gt;&lt;Cite&gt;&lt;Author&gt;Department of Justice and Constitutional Development&lt;/Author&gt;&lt;Year&gt;1996&lt;/Year&gt;&lt;RecNum&gt;231&lt;/RecNum&gt;&lt;DisplayText&gt;&lt;style face="superscript"&gt;48&lt;/style&gt;&lt;/DisplayText&gt;&lt;record&gt;&lt;rec-number&gt;231&lt;/rec-number&gt;&lt;foreign-keys&gt;&lt;key app="EN" db-id="eare2taxlax2sqezt0kv0afm2vr2vt95dwsz" timestamp="1542607484"&gt;231&lt;/key&gt;&lt;/foreign-keys&gt;&lt;ref-type name="Government Document"&gt;46&lt;/ref-type&gt;&lt;contributors&gt;&lt;authors&gt;&lt;author&gt;Department of Justice and Constitutional Development,&lt;/author&gt;&lt;/authors&gt;&lt;/contributors&gt;&lt;titles&gt;&lt;title&gt;Constitution of the Republic of South Africa&lt;/title&gt;&lt;/titles&gt;&lt;dates&gt;&lt;year&gt;1996&lt;/year&gt;&lt;/dates&gt;&lt;urls&gt;&lt;/urls&gt;&lt;/record&gt;&lt;/Cite&gt;&lt;/EndNote&gt;</w:instrText>
            </w:r>
            <w:r w:rsidR="00550B94" w:rsidRPr="00DD6B0E">
              <w:fldChar w:fldCharType="separate"/>
            </w:r>
            <w:r w:rsidR="00FB0C84" w:rsidRPr="00DD6B0E">
              <w:rPr>
                <w:b w:val="0"/>
                <w:noProof/>
                <w:vertAlign w:val="superscript"/>
              </w:rPr>
              <w:t>48</w:t>
            </w:r>
            <w:r w:rsidR="00550B94" w:rsidRPr="00DD6B0E">
              <w:fldChar w:fldCharType="end"/>
            </w:r>
          </w:p>
          <w:p w14:paraId="5A35DAEE" w14:textId="5BDB8E96" w:rsidR="008C78E9" w:rsidRPr="00DD6B0E" w:rsidRDefault="008C78E9" w:rsidP="00F92DD6">
            <w:pPr>
              <w:pStyle w:val="ListParagraph"/>
              <w:numPr>
                <w:ilvl w:val="0"/>
                <w:numId w:val="2"/>
              </w:numPr>
              <w:spacing w:after="120"/>
              <w:contextualSpacing w:val="0"/>
              <w:rPr>
                <w:b w:val="0"/>
              </w:rPr>
            </w:pPr>
            <w:r w:rsidRPr="00DD6B0E">
              <w:rPr>
                <w:b w:val="0"/>
              </w:rPr>
              <w:t xml:space="preserve">Health professionals not willing to conduct </w:t>
            </w:r>
            <w:r w:rsidR="00284E17">
              <w:rPr>
                <w:b w:val="0"/>
              </w:rPr>
              <w:t>CTOPs</w:t>
            </w:r>
            <w:r w:rsidR="00284E17" w:rsidRPr="00DD6B0E">
              <w:rPr>
                <w:b w:val="0"/>
              </w:rPr>
              <w:t xml:space="preserve"> </w:t>
            </w:r>
            <w:r w:rsidRPr="00DD6B0E">
              <w:rPr>
                <w:b w:val="0"/>
              </w:rPr>
              <w:t xml:space="preserve">must document the unwillingness in writing, addressed to the facility manager, when applying for a position </w:t>
            </w:r>
          </w:p>
          <w:p w14:paraId="5F1CBBC5" w14:textId="77777777" w:rsidR="008C78E9" w:rsidRPr="00DD6B0E" w:rsidRDefault="008C78E9" w:rsidP="00F92DD6">
            <w:pPr>
              <w:pStyle w:val="ListParagraph"/>
              <w:numPr>
                <w:ilvl w:val="0"/>
                <w:numId w:val="2"/>
              </w:numPr>
              <w:spacing w:after="120"/>
              <w:contextualSpacing w:val="0"/>
              <w:rPr>
                <w:b w:val="0"/>
              </w:rPr>
            </w:pPr>
            <w:r w:rsidRPr="00DD6B0E">
              <w:rPr>
                <w:b w:val="0"/>
              </w:rPr>
              <w:t>Facility managers need to confirm whether a staff member is fit for purpose in terms of providing abortion services when appointing staff</w:t>
            </w:r>
          </w:p>
          <w:p w14:paraId="6C5C5034" w14:textId="77777777" w:rsidR="008C78E9" w:rsidRPr="00DD6B0E" w:rsidRDefault="008C78E9" w:rsidP="00F92DD6">
            <w:pPr>
              <w:pStyle w:val="ListParagraph"/>
              <w:numPr>
                <w:ilvl w:val="0"/>
                <w:numId w:val="2"/>
              </w:numPr>
              <w:spacing w:after="120"/>
              <w:contextualSpacing w:val="0"/>
              <w:rPr>
                <w:b w:val="0"/>
              </w:rPr>
            </w:pPr>
            <w:r w:rsidRPr="00DD6B0E">
              <w:rPr>
                <w:b w:val="0"/>
              </w:rPr>
              <w:t>Each objecting staff member must be dealt with individually; never in a group, or through group action at facilities</w:t>
            </w:r>
          </w:p>
        </w:tc>
      </w:tr>
      <w:tr w:rsidR="00F92DD6" w:rsidRPr="00DD6B0E" w14:paraId="6021483D" w14:textId="77777777" w:rsidTr="00F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C45911" w:themeFill="accent2" w:themeFillShade="BF"/>
          </w:tcPr>
          <w:p w14:paraId="6E62D20E" w14:textId="5DFBB7EC" w:rsidR="008C78E9" w:rsidRPr="00DD6B0E" w:rsidRDefault="008C78E9" w:rsidP="00284E17">
            <w:pPr>
              <w:spacing w:after="120"/>
              <w:rPr>
                <w:b w:val="0"/>
                <w:color w:val="FFFFFF" w:themeColor="background1"/>
              </w:rPr>
            </w:pPr>
            <w:r w:rsidRPr="00DD6B0E">
              <w:rPr>
                <w:color w:val="FFFFFF" w:themeColor="background1"/>
              </w:rPr>
              <w:lastRenderedPageBreak/>
              <w:t>Policy statement:</w:t>
            </w:r>
            <w:r w:rsidRPr="00DD6B0E">
              <w:rPr>
                <w:b w:val="0"/>
                <w:color w:val="FFFFFF" w:themeColor="background1"/>
              </w:rPr>
              <w:t xml:space="preserve"> No health worker can deny </w:t>
            </w:r>
            <w:r w:rsidR="00284E17">
              <w:rPr>
                <w:b w:val="0"/>
                <w:color w:val="FFFFFF" w:themeColor="background1"/>
              </w:rPr>
              <w:t>a CTOP</w:t>
            </w:r>
            <w:r w:rsidR="00284E17" w:rsidRPr="00DD6B0E">
              <w:rPr>
                <w:b w:val="0"/>
                <w:color w:val="FFFFFF" w:themeColor="background1"/>
              </w:rPr>
              <w:t xml:space="preserve"> </w:t>
            </w:r>
            <w:r w:rsidRPr="00DD6B0E">
              <w:rPr>
                <w:b w:val="0"/>
                <w:color w:val="FFFFFF" w:themeColor="background1"/>
              </w:rPr>
              <w:t>or post-</w:t>
            </w:r>
            <w:r w:rsidR="00284E17">
              <w:rPr>
                <w:b w:val="0"/>
                <w:color w:val="FFFFFF" w:themeColor="background1"/>
              </w:rPr>
              <w:t>CTOP</w:t>
            </w:r>
            <w:r w:rsidR="00284E17" w:rsidRPr="00DD6B0E">
              <w:rPr>
                <w:b w:val="0"/>
                <w:color w:val="FFFFFF" w:themeColor="background1"/>
              </w:rPr>
              <w:t xml:space="preserve"> </w:t>
            </w:r>
            <w:r w:rsidRPr="00DD6B0E">
              <w:rPr>
                <w:b w:val="0"/>
                <w:color w:val="FFFFFF" w:themeColor="background1"/>
              </w:rPr>
              <w:t>services to any client in an emergency situation</w:t>
            </w:r>
          </w:p>
        </w:tc>
      </w:tr>
      <w:tr w:rsidR="008C78E9" w:rsidRPr="00DD6B0E" w14:paraId="5053B6C7" w14:textId="77777777" w:rsidTr="00F92DD6">
        <w:tc>
          <w:tcPr>
            <w:cnfStyle w:val="001000000000" w:firstRow="0" w:lastRow="0" w:firstColumn="1" w:lastColumn="0" w:oddVBand="0" w:evenVBand="0" w:oddHBand="0" w:evenHBand="0" w:firstRowFirstColumn="0" w:firstRowLastColumn="0" w:lastRowFirstColumn="0" w:lastRowLastColumn="0"/>
            <w:tcW w:w="817" w:type="dxa"/>
            <w:shd w:val="clear" w:color="auto" w:fill="FBE4D5" w:themeFill="accent2" w:themeFillTint="33"/>
          </w:tcPr>
          <w:p w14:paraId="77DD2E63" w14:textId="77777777" w:rsidR="008C78E9" w:rsidRPr="00DD6B0E" w:rsidRDefault="008C78E9" w:rsidP="00905B98">
            <w:pPr>
              <w:rPr>
                <w:b w:val="0"/>
              </w:rPr>
            </w:pPr>
            <w:r w:rsidRPr="00DD6B0E">
              <w:rPr>
                <w:b w:val="0"/>
              </w:rPr>
              <w:t>O2.3.8</w:t>
            </w:r>
          </w:p>
        </w:tc>
        <w:tc>
          <w:tcPr>
            <w:tcW w:w="8543" w:type="dxa"/>
            <w:shd w:val="clear" w:color="auto" w:fill="FBE4D5" w:themeFill="accent2" w:themeFillTint="33"/>
          </w:tcPr>
          <w:p w14:paraId="7B49912F" w14:textId="77777777" w:rsidR="008C78E9" w:rsidRPr="00DD6B0E" w:rsidRDefault="008C78E9" w:rsidP="00F92DD6">
            <w:pPr>
              <w:spacing w:after="120"/>
              <w:cnfStyle w:val="000000000000" w:firstRow="0" w:lastRow="0" w:firstColumn="0" w:lastColumn="0" w:oddVBand="0" w:evenVBand="0" w:oddHBand="0" w:evenHBand="0" w:firstRowFirstColumn="0" w:firstRowLastColumn="0" w:lastRowFirstColumn="0" w:lastRowLastColumn="0"/>
              <w:rPr>
                <w:lang w:eastAsia="en-ZA"/>
              </w:rPr>
            </w:pPr>
            <w:r w:rsidRPr="00DD6B0E">
              <w:rPr>
                <w:lang w:eastAsia="en-ZA"/>
              </w:rPr>
              <w:t>Obligations in emergency settings</w:t>
            </w:r>
          </w:p>
        </w:tc>
      </w:tr>
      <w:tr w:rsidR="008C78E9" w:rsidRPr="00DD6B0E" w14:paraId="5C1A2FD8" w14:textId="77777777" w:rsidTr="00F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uto"/>
          </w:tcPr>
          <w:p w14:paraId="3697D021" w14:textId="77777777" w:rsidR="008C78E9" w:rsidRPr="00DD6B0E" w:rsidRDefault="008C78E9" w:rsidP="00F92DD6">
            <w:pPr>
              <w:spacing w:after="120"/>
              <w:rPr>
                <w:b w:val="0"/>
              </w:rPr>
            </w:pPr>
            <w:r w:rsidRPr="00DD6B0E">
              <w:rPr>
                <w:b w:val="0"/>
              </w:rPr>
              <w:t xml:space="preserve">When continuation of a pregnancy poses a serious danger to the life or health of a client or the foetus, regardless of gestational age, health workers cannot recuse themselves from duties: </w:t>
            </w:r>
          </w:p>
          <w:p w14:paraId="791841AD" w14:textId="4E325BB4" w:rsidR="008C78E9" w:rsidRPr="00DD6B0E" w:rsidRDefault="008C78E9" w:rsidP="00F92DD6">
            <w:pPr>
              <w:pStyle w:val="ListParagraph"/>
              <w:numPr>
                <w:ilvl w:val="0"/>
                <w:numId w:val="2"/>
              </w:numPr>
              <w:spacing w:after="120"/>
              <w:contextualSpacing w:val="0"/>
              <w:rPr>
                <w:b w:val="0"/>
              </w:rPr>
            </w:pPr>
            <w:r w:rsidRPr="00DD6B0E">
              <w:rPr>
                <w:b w:val="0"/>
              </w:rPr>
              <w:t xml:space="preserve">A health care worker cannot legally or ethically object to the rendering of care in cases of life-or health-endangering emergencies, including suicidality, where </w:t>
            </w:r>
            <w:r w:rsidR="00284E17">
              <w:rPr>
                <w:b w:val="0"/>
              </w:rPr>
              <w:t>CTOP</w:t>
            </w:r>
            <w:r w:rsidR="00284E17" w:rsidRPr="00DD6B0E">
              <w:rPr>
                <w:b w:val="0"/>
              </w:rPr>
              <w:t xml:space="preserve"> </w:t>
            </w:r>
            <w:r w:rsidRPr="00DD6B0E">
              <w:rPr>
                <w:b w:val="0"/>
              </w:rPr>
              <w:t xml:space="preserve">or post </w:t>
            </w:r>
            <w:r w:rsidR="00284E17">
              <w:rPr>
                <w:b w:val="0"/>
              </w:rPr>
              <w:t>CTOP</w:t>
            </w:r>
            <w:r w:rsidR="00284E17" w:rsidRPr="00DD6B0E">
              <w:rPr>
                <w:b w:val="0"/>
              </w:rPr>
              <w:t xml:space="preserve"> </w:t>
            </w:r>
            <w:r w:rsidRPr="00DD6B0E">
              <w:rPr>
                <w:b w:val="0"/>
              </w:rPr>
              <w:t xml:space="preserve">service provision is part of addressing the emergency </w:t>
            </w:r>
          </w:p>
          <w:p w14:paraId="329C72D3" w14:textId="7CF4DD0E" w:rsidR="008C78E9" w:rsidRPr="00DD6B0E" w:rsidRDefault="008C78E9" w:rsidP="00F92DD6">
            <w:pPr>
              <w:pStyle w:val="ListParagraph"/>
              <w:numPr>
                <w:ilvl w:val="0"/>
                <w:numId w:val="2"/>
              </w:numPr>
              <w:spacing w:after="120"/>
              <w:contextualSpacing w:val="0"/>
              <w:rPr>
                <w:b w:val="0"/>
              </w:rPr>
            </w:pPr>
            <w:r w:rsidRPr="00DD6B0E">
              <w:rPr>
                <w:b w:val="0"/>
              </w:rPr>
              <w:t xml:space="preserve">If a health care worker denies access to </w:t>
            </w:r>
            <w:r w:rsidR="00284E17">
              <w:rPr>
                <w:b w:val="0"/>
              </w:rPr>
              <w:t>CTOP</w:t>
            </w:r>
            <w:r w:rsidR="00284E17" w:rsidRPr="00DD6B0E">
              <w:rPr>
                <w:b w:val="0"/>
              </w:rPr>
              <w:t xml:space="preserve"> </w:t>
            </w:r>
            <w:r w:rsidRPr="00DD6B0E">
              <w:rPr>
                <w:b w:val="0"/>
              </w:rPr>
              <w:t>services under such circumstances, she or he may be charged with negligence where disciplinary steps may need to be taken</w:t>
            </w:r>
          </w:p>
          <w:p w14:paraId="36EDCE90" w14:textId="58D16C07" w:rsidR="008C78E9" w:rsidRPr="00DD6B0E" w:rsidRDefault="008C78E9" w:rsidP="00284E17">
            <w:pPr>
              <w:pStyle w:val="ListParagraph"/>
              <w:numPr>
                <w:ilvl w:val="0"/>
                <w:numId w:val="2"/>
              </w:numPr>
              <w:spacing w:after="120"/>
              <w:contextualSpacing w:val="0"/>
              <w:rPr>
                <w:b w:val="0"/>
              </w:rPr>
            </w:pPr>
            <w:r w:rsidRPr="00DD6B0E">
              <w:rPr>
                <w:b w:val="0"/>
              </w:rPr>
              <w:t xml:space="preserve">Where a health professional refuses to assist in performing the </w:t>
            </w:r>
            <w:r w:rsidR="00284E17">
              <w:rPr>
                <w:b w:val="0"/>
              </w:rPr>
              <w:t>TOP</w:t>
            </w:r>
            <w:r w:rsidR="00284E17" w:rsidRPr="00DD6B0E">
              <w:rPr>
                <w:b w:val="0"/>
              </w:rPr>
              <w:t xml:space="preserve"> </w:t>
            </w:r>
            <w:r w:rsidRPr="00DD6B0E">
              <w:rPr>
                <w:b w:val="0"/>
              </w:rPr>
              <w:t xml:space="preserve">in emergency circumstances, she or he will be disciplined for misconduct or failure to carry out instructions as per the CTOP Act and may be vulnerable to legal action taken by the client or her family </w:t>
            </w:r>
          </w:p>
        </w:tc>
      </w:tr>
    </w:tbl>
    <w:p w14:paraId="73AA60E2" w14:textId="77777777" w:rsidR="00E0102D" w:rsidRPr="00DD6B0E" w:rsidRDefault="00E0102D" w:rsidP="00A47EB5"/>
    <w:p w14:paraId="6A53C21F" w14:textId="77777777" w:rsidR="006F6F69" w:rsidRPr="00DD6B0E" w:rsidRDefault="006F6F69" w:rsidP="00A47EB5"/>
    <w:tbl>
      <w:tblPr>
        <w:tblStyle w:val="GridTable4-Accent5"/>
        <w:tblW w:w="0" w:type="auto"/>
        <w:tblLook w:val="04A0" w:firstRow="1" w:lastRow="0" w:firstColumn="1" w:lastColumn="0" w:noHBand="0" w:noVBand="1"/>
      </w:tblPr>
      <w:tblGrid>
        <w:gridCol w:w="817"/>
        <w:gridCol w:w="8533"/>
      </w:tblGrid>
      <w:tr w:rsidR="005077DD" w:rsidRPr="00DD6B0E" w14:paraId="1F536649" w14:textId="77777777" w:rsidTr="00744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2E74B5" w:themeFill="accent5" w:themeFillShade="BF"/>
          </w:tcPr>
          <w:p w14:paraId="2A4B2190" w14:textId="77777777" w:rsidR="005077DD" w:rsidRPr="00DD6B0E" w:rsidRDefault="005077DD" w:rsidP="006245AC">
            <w:pPr>
              <w:keepNext/>
              <w:spacing w:after="120"/>
              <w:rPr>
                <w:b w:val="0"/>
                <w:szCs w:val="20"/>
              </w:rPr>
            </w:pPr>
            <w:r w:rsidRPr="00DD6B0E">
              <w:rPr>
                <w:szCs w:val="20"/>
                <w:lang w:eastAsia="en-GB"/>
              </w:rPr>
              <w:lastRenderedPageBreak/>
              <w:t>Policy statement:</w:t>
            </w:r>
            <w:r w:rsidRPr="00DD6B0E">
              <w:rPr>
                <w:b w:val="0"/>
                <w:szCs w:val="20"/>
                <w:lang w:eastAsia="en-GB"/>
              </w:rPr>
              <w:t xml:space="preserve"> </w:t>
            </w:r>
            <w:r w:rsidRPr="00DD6B0E">
              <w:rPr>
                <w:b w:val="0"/>
              </w:rPr>
              <w:t>Lifelong ART is recommended for all adults and children from the time their HIV-positive status is known</w:t>
            </w:r>
          </w:p>
        </w:tc>
      </w:tr>
      <w:tr w:rsidR="005077DD" w:rsidRPr="00DD6B0E" w14:paraId="6D496E2E" w14:textId="77777777" w:rsidTr="0074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DD6EE" w:themeFill="accent5" w:themeFillTint="66"/>
          </w:tcPr>
          <w:p w14:paraId="5D87B13F" w14:textId="77777777" w:rsidR="005077DD" w:rsidRPr="00DD6B0E" w:rsidRDefault="005077DD" w:rsidP="006245AC">
            <w:pPr>
              <w:keepNext/>
              <w:rPr>
                <w:b w:val="0"/>
              </w:rPr>
            </w:pPr>
            <w:r w:rsidRPr="00DD6B0E">
              <w:rPr>
                <w:b w:val="0"/>
              </w:rPr>
              <w:t>O2.4</w:t>
            </w:r>
          </w:p>
        </w:tc>
        <w:tc>
          <w:tcPr>
            <w:tcW w:w="8533" w:type="dxa"/>
            <w:shd w:val="clear" w:color="auto" w:fill="BDD6EE" w:themeFill="accent5" w:themeFillTint="66"/>
          </w:tcPr>
          <w:p w14:paraId="39A7969A" w14:textId="77777777" w:rsidR="005077DD" w:rsidRPr="00DD6B0E" w:rsidRDefault="005077DD" w:rsidP="006245AC">
            <w:pPr>
              <w:keepNext/>
              <w:spacing w:after="120"/>
              <w:cnfStyle w:val="000000100000" w:firstRow="0" w:lastRow="0" w:firstColumn="0" w:lastColumn="0" w:oddVBand="0" w:evenVBand="0" w:oddHBand="1" w:evenHBand="0" w:firstRowFirstColumn="0" w:firstRowLastColumn="0" w:lastRowFirstColumn="0" w:lastRowLastColumn="0"/>
            </w:pPr>
            <w:r w:rsidRPr="00DD6B0E">
              <w:t>HIV and other STIs: Prevent, diagnose, and treat HIV and other STIs</w:t>
            </w:r>
          </w:p>
        </w:tc>
      </w:tr>
      <w:tr w:rsidR="005077DD" w:rsidRPr="00DD6B0E" w14:paraId="010C24C3" w14:textId="77777777" w:rsidTr="007446AB">
        <w:tc>
          <w:tcPr>
            <w:cnfStyle w:val="001000000000" w:firstRow="0" w:lastRow="0" w:firstColumn="1" w:lastColumn="0" w:oddVBand="0" w:evenVBand="0" w:oddHBand="0" w:evenHBand="0" w:firstRowFirstColumn="0" w:firstRowLastColumn="0" w:lastRowFirstColumn="0" w:lastRowLastColumn="0"/>
            <w:tcW w:w="817" w:type="dxa"/>
            <w:shd w:val="clear" w:color="auto" w:fill="DEEAF6" w:themeFill="accent5" w:themeFillTint="33"/>
          </w:tcPr>
          <w:p w14:paraId="3514CB8E" w14:textId="77777777" w:rsidR="005077DD" w:rsidRPr="00DD6B0E" w:rsidRDefault="005077DD" w:rsidP="006245AC">
            <w:pPr>
              <w:keepNext/>
              <w:rPr>
                <w:b w:val="0"/>
              </w:rPr>
            </w:pPr>
            <w:r w:rsidRPr="00DD6B0E">
              <w:rPr>
                <w:b w:val="0"/>
              </w:rPr>
              <w:t>O2.4.1</w:t>
            </w:r>
          </w:p>
        </w:tc>
        <w:tc>
          <w:tcPr>
            <w:tcW w:w="8533" w:type="dxa"/>
            <w:shd w:val="clear" w:color="auto" w:fill="DEEAF6" w:themeFill="accent5" w:themeFillTint="33"/>
          </w:tcPr>
          <w:p w14:paraId="79D1CF57" w14:textId="77777777" w:rsidR="005077DD" w:rsidRPr="00DD6B0E" w:rsidRDefault="005077DD" w:rsidP="006245AC">
            <w:pPr>
              <w:keepNext/>
              <w:spacing w:after="120"/>
              <w:cnfStyle w:val="000000000000" w:firstRow="0" w:lastRow="0" w:firstColumn="0" w:lastColumn="0" w:oddVBand="0" w:evenVBand="0" w:oddHBand="0" w:evenHBand="0" w:firstRowFirstColumn="0" w:firstRowLastColumn="0" w:lastRowFirstColumn="0" w:lastRowLastColumn="0"/>
            </w:pPr>
            <w:r w:rsidRPr="00DD6B0E">
              <w:t>Increase access to HIV and STI services for vulnerable groups including young women and girls</w:t>
            </w:r>
          </w:p>
        </w:tc>
      </w:tr>
      <w:tr w:rsidR="005077DD" w:rsidRPr="00DD6B0E" w14:paraId="775E8B95" w14:textId="77777777" w:rsidTr="0074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49EAEC89" w14:textId="77777777" w:rsidR="005077DD" w:rsidRPr="00DD6B0E" w:rsidRDefault="005077DD" w:rsidP="006245AC">
            <w:pPr>
              <w:keepNext/>
              <w:spacing w:after="120"/>
              <w:rPr>
                <w:b w:val="0"/>
              </w:rPr>
            </w:pPr>
            <w:r w:rsidRPr="00DD6B0E">
              <w:rPr>
                <w:b w:val="0"/>
              </w:rPr>
              <w:t>Young people are especially susceptible to HIV and other STIs, but all sexually active people can be at risk of infection at any age.</w:t>
            </w:r>
          </w:p>
          <w:p w14:paraId="5481173D" w14:textId="77777777" w:rsidR="005077DD" w:rsidRPr="00DD6B0E" w:rsidRDefault="005077DD" w:rsidP="006245AC">
            <w:pPr>
              <w:pStyle w:val="ListParagraph"/>
              <w:keepNext/>
              <w:numPr>
                <w:ilvl w:val="0"/>
                <w:numId w:val="2"/>
              </w:numPr>
              <w:spacing w:after="120"/>
              <w:contextualSpacing w:val="0"/>
              <w:rPr>
                <w:b w:val="0"/>
              </w:rPr>
            </w:pPr>
            <w:r w:rsidRPr="00DD6B0E">
              <w:rPr>
                <w:b w:val="0"/>
              </w:rPr>
              <w:t>Inform clients about their risk for HIV and other STIs and how to protect themselves and others</w:t>
            </w:r>
          </w:p>
          <w:p w14:paraId="776571CC" w14:textId="77777777" w:rsidR="005077DD" w:rsidRPr="00DD6B0E" w:rsidRDefault="005077DD" w:rsidP="006245AC">
            <w:pPr>
              <w:pStyle w:val="ListParagraph"/>
              <w:keepNext/>
              <w:numPr>
                <w:ilvl w:val="0"/>
                <w:numId w:val="2"/>
              </w:numPr>
              <w:spacing w:after="120"/>
              <w:contextualSpacing w:val="0"/>
              <w:rPr>
                <w:b w:val="0"/>
              </w:rPr>
            </w:pPr>
            <w:r w:rsidRPr="00DD6B0E">
              <w:rPr>
                <w:b w:val="0"/>
              </w:rPr>
              <w:t>Inform clients of behaviours and situations that could increase risk</w:t>
            </w:r>
          </w:p>
          <w:p w14:paraId="09CB9BDE" w14:textId="77777777" w:rsidR="005077DD" w:rsidRPr="00DD6B0E" w:rsidRDefault="005077DD" w:rsidP="006245AC">
            <w:pPr>
              <w:pStyle w:val="ListParagraph"/>
              <w:keepNext/>
              <w:numPr>
                <w:ilvl w:val="0"/>
                <w:numId w:val="2"/>
              </w:numPr>
              <w:spacing w:after="120"/>
              <w:contextualSpacing w:val="0"/>
              <w:rPr>
                <w:b w:val="0"/>
              </w:rPr>
            </w:pPr>
            <w:r w:rsidRPr="00DD6B0E">
              <w:rPr>
                <w:b w:val="0"/>
              </w:rPr>
              <w:t>Offer HTS to all clients</w:t>
            </w:r>
          </w:p>
          <w:p w14:paraId="632757C2" w14:textId="77777777" w:rsidR="005077DD" w:rsidRPr="00DD6B0E" w:rsidRDefault="005077DD" w:rsidP="006245AC">
            <w:pPr>
              <w:pStyle w:val="ListParagraph"/>
              <w:keepNext/>
              <w:numPr>
                <w:ilvl w:val="0"/>
                <w:numId w:val="2"/>
              </w:numPr>
              <w:spacing w:after="120"/>
              <w:contextualSpacing w:val="0"/>
              <w:rPr>
                <w:rFonts w:ascii="Arial" w:hAnsi="Arial" w:cs="Arial"/>
                <w:b w:val="0"/>
                <w:color w:val="70AD47" w:themeColor="accent6"/>
              </w:rPr>
            </w:pPr>
            <w:r w:rsidRPr="00DD6B0E">
              <w:rPr>
                <w:b w:val="0"/>
              </w:rPr>
              <w:t>Offer treatment to all clients who test positive for HIV and other STIs</w:t>
            </w:r>
          </w:p>
        </w:tc>
      </w:tr>
      <w:tr w:rsidR="005077DD" w:rsidRPr="00DD6B0E" w14:paraId="1480E39D" w14:textId="77777777" w:rsidTr="007446AB">
        <w:tc>
          <w:tcPr>
            <w:cnfStyle w:val="001000000000" w:firstRow="0" w:lastRow="0" w:firstColumn="1" w:lastColumn="0" w:oddVBand="0" w:evenVBand="0" w:oddHBand="0" w:evenHBand="0" w:firstRowFirstColumn="0" w:firstRowLastColumn="0" w:lastRowFirstColumn="0" w:lastRowLastColumn="0"/>
            <w:tcW w:w="817" w:type="dxa"/>
            <w:shd w:val="clear" w:color="auto" w:fill="DEEAF6" w:themeFill="accent5" w:themeFillTint="33"/>
          </w:tcPr>
          <w:p w14:paraId="011DD8BB" w14:textId="77777777" w:rsidR="005077DD" w:rsidRPr="00DD6B0E" w:rsidRDefault="005077DD" w:rsidP="007446AB">
            <w:pPr>
              <w:spacing w:after="120"/>
              <w:rPr>
                <w:b w:val="0"/>
              </w:rPr>
            </w:pPr>
            <w:r w:rsidRPr="00DD6B0E">
              <w:rPr>
                <w:b w:val="0"/>
              </w:rPr>
              <w:t>O2.4.2</w:t>
            </w:r>
          </w:p>
        </w:tc>
        <w:tc>
          <w:tcPr>
            <w:tcW w:w="8533" w:type="dxa"/>
            <w:shd w:val="clear" w:color="auto" w:fill="DEEAF6" w:themeFill="accent5" w:themeFillTint="33"/>
          </w:tcPr>
          <w:p w14:paraId="71102C50" w14:textId="77777777" w:rsidR="005077DD" w:rsidRPr="00DD6B0E" w:rsidRDefault="005077DD" w:rsidP="007446AB">
            <w:pPr>
              <w:spacing w:after="120"/>
              <w:cnfStyle w:val="000000000000" w:firstRow="0" w:lastRow="0" w:firstColumn="0" w:lastColumn="0" w:oddVBand="0" w:evenVBand="0" w:oddHBand="0" w:evenHBand="0" w:firstRowFirstColumn="0" w:firstRowLastColumn="0" w:lastRowFirstColumn="0" w:lastRowLastColumn="0"/>
            </w:pPr>
            <w:r w:rsidRPr="00DD6B0E">
              <w:t>Contraceptives for clients living with HIV and other STIs</w:t>
            </w:r>
          </w:p>
        </w:tc>
      </w:tr>
      <w:tr w:rsidR="005077DD" w:rsidRPr="00DD6B0E" w14:paraId="791898F2" w14:textId="77777777" w:rsidTr="0074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2FA8C84A" w14:textId="77777777" w:rsidR="005077DD" w:rsidRPr="00DD6B0E" w:rsidRDefault="005077DD" w:rsidP="007446AB">
            <w:pPr>
              <w:pStyle w:val="ListParagraph"/>
              <w:numPr>
                <w:ilvl w:val="0"/>
                <w:numId w:val="2"/>
              </w:numPr>
              <w:spacing w:after="120"/>
              <w:contextualSpacing w:val="0"/>
              <w:rPr>
                <w:b w:val="0"/>
              </w:rPr>
            </w:pPr>
            <w:r w:rsidRPr="00DD6B0E">
              <w:rPr>
                <w:b w:val="0"/>
              </w:rPr>
              <w:t xml:space="preserve">People with HIV and other STIs can start and continue to use most contraceptive methods safely. </w:t>
            </w:r>
          </w:p>
        </w:tc>
      </w:tr>
      <w:tr w:rsidR="005077DD" w:rsidRPr="00DD6B0E" w14:paraId="015B8FB2" w14:textId="77777777" w:rsidTr="007446AB">
        <w:tc>
          <w:tcPr>
            <w:cnfStyle w:val="001000000000" w:firstRow="0" w:lastRow="0" w:firstColumn="1" w:lastColumn="0" w:oddVBand="0" w:evenVBand="0" w:oddHBand="0" w:evenHBand="0" w:firstRowFirstColumn="0" w:firstRowLastColumn="0" w:lastRowFirstColumn="0" w:lastRowLastColumn="0"/>
            <w:tcW w:w="817" w:type="dxa"/>
            <w:shd w:val="clear" w:color="auto" w:fill="DEEAF6" w:themeFill="accent5" w:themeFillTint="33"/>
          </w:tcPr>
          <w:p w14:paraId="3FB0627E" w14:textId="77777777" w:rsidR="005077DD" w:rsidRPr="00DD6B0E" w:rsidRDefault="005077DD" w:rsidP="007446AB">
            <w:pPr>
              <w:spacing w:after="120"/>
              <w:rPr>
                <w:b w:val="0"/>
              </w:rPr>
            </w:pPr>
            <w:r w:rsidRPr="00DD6B0E">
              <w:rPr>
                <w:b w:val="0"/>
              </w:rPr>
              <w:t>O2.4.3</w:t>
            </w:r>
          </w:p>
        </w:tc>
        <w:tc>
          <w:tcPr>
            <w:tcW w:w="8533" w:type="dxa"/>
            <w:shd w:val="clear" w:color="auto" w:fill="DEEAF6" w:themeFill="accent5" w:themeFillTint="33"/>
          </w:tcPr>
          <w:p w14:paraId="6CBF48DF" w14:textId="77777777" w:rsidR="005077DD" w:rsidRPr="00DD6B0E" w:rsidRDefault="005077DD" w:rsidP="007446AB">
            <w:pPr>
              <w:spacing w:after="120"/>
              <w:cnfStyle w:val="000000000000" w:firstRow="0" w:lastRow="0" w:firstColumn="0" w:lastColumn="0" w:oddVBand="0" w:evenVBand="0" w:oddHBand="0" w:evenHBand="0" w:firstRowFirstColumn="0" w:firstRowLastColumn="0" w:lastRowFirstColumn="0" w:lastRowLastColumn="0"/>
            </w:pPr>
            <w:r w:rsidRPr="00DD6B0E">
              <w:t>PMTCT for pregnant HIV positive clients</w:t>
            </w:r>
          </w:p>
        </w:tc>
      </w:tr>
      <w:tr w:rsidR="005077DD" w:rsidRPr="00DD6B0E" w14:paraId="3A13D880" w14:textId="77777777" w:rsidTr="0074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30A45CBB" w14:textId="77777777" w:rsidR="005077DD" w:rsidRPr="00DD6B0E" w:rsidRDefault="005077DD" w:rsidP="007446AB">
            <w:pPr>
              <w:pStyle w:val="ListParagraph"/>
              <w:numPr>
                <w:ilvl w:val="0"/>
                <w:numId w:val="2"/>
              </w:numPr>
              <w:spacing w:after="120"/>
              <w:contextualSpacing w:val="0"/>
              <w:rPr>
                <w:b w:val="0"/>
              </w:rPr>
            </w:pPr>
            <w:r w:rsidRPr="00DD6B0E">
              <w:rPr>
                <w:b w:val="0"/>
              </w:rPr>
              <w:t xml:space="preserve">PMTCT has been accelerated in South Africa through various elimination strategies. This policy emphasises the need to offer HTS to all pregnant clients reporting for ANC, where those who are infected with HIV need to be started on treatment; and continued HIV prevention services for those who are not infected </w:t>
            </w:r>
          </w:p>
          <w:p w14:paraId="2C864D33" w14:textId="77777777" w:rsidR="005077DD" w:rsidRPr="00DD6B0E" w:rsidRDefault="005077DD" w:rsidP="007446AB">
            <w:pPr>
              <w:pStyle w:val="ListParagraph"/>
              <w:numPr>
                <w:ilvl w:val="0"/>
                <w:numId w:val="2"/>
              </w:numPr>
              <w:spacing w:after="120"/>
              <w:contextualSpacing w:val="0"/>
              <w:rPr>
                <w:b w:val="0"/>
              </w:rPr>
            </w:pPr>
            <w:r w:rsidRPr="00DD6B0E">
              <w:rPr>
                <w:b w:val="0"/>
              </w:rPr>
              <w:t>Offer and start clients on ART immediately after a positive HIV diagnosis to reduce the chances that she will become ill, or that baby will be infected with HIV in utero, during delivery, or postpartum and during breastfeeding</w:t>
            </w:r>
          </w:p>
          <w:p w14:paraId="374C65A6" w14:textId="77777777" w:rsidR="005077DD" w:rsidRPr="00DD6B0E" w:rsidRDefault="005077DD" w:rsidP="007446AB">
            <w:pPr>
              <w:pStyle w:val="ListParagraph"/>
              <w:numPr>
                <w:ilvl w:val="0"/>
                <w:numId w:val="2"/>
              </w:numPr>
              <w:spacing w:after="120"/>
              <w:contextualSpacing w:val="0"/>
              <w:rPr>
                <w:b w:val="0"/>
              </w:rPr>
            </w:pPr>
            <w:r w:rsidRPr="00DD6B0E">
              <w:rPr>
                <w:b w:val="0"/>
              </w:rPr>
              <w:t xml:space="preserve">Offer and start clients at high risk if HIV infection on oral </w:t>
            </w:r>
            <w:r w:rsidR="005F7E76" w:rsidRPr="00DD6B0E">
              <w:rPr>
                <w:b w:val="0"/>
              </w:rPr>
              <w:t>pre-exposure prophylaxis (</w:t>
            </w:r>
            <w:r w:rsidRPr="00DD6B0E">
              <w:rPr>
                <w:b w:val="0"/>
              </w:rPr>
              <w:t>PrEP</w:t>
            </w:r>
            <w:r w:rsidR="005F7E76" w:rsidRPr="00DD6B0E">
              <w:rPr>
                <w:b w:val="0"/>
              </w:rPr>
              <w:t>)</w:t>
            </w:r>
            <w:r w:rsidRPr="00DD6B0E">
              <w:rPr>
                <w:b w:val="0"/>
              </w:rPr>
              <w:t xml:space="preserve"> containing </w:t>
            </w:r>
            <w:r w:rsidR="005F7E76" w:rsidRPr="00DD6B0E">
              <w:rPr>
                <w:b w:val="0"/>
              </w:rPr>
              <w:t>tenofovir (</w:t>
            </w:r>
            <w:r w:rsidRPr="00DD6B0E">
              <w:rPr>
                <w:b w:val="0"/>
              </w:rPr>
              <w:t>TDF</w:t>
            </w:r>
            <w:r w:rsidR="005F7E76" w:rsidRPr="00DD6B0E">
              <w:rPr>
                <w:b w:val="0"/>
              </w:rPr>
              <w:t>)</w:t>
            </w:r>
            <w:r w:rsidRPr="00DD6B0E">
              <w:rPr>
                <w:b w:val="0"/>
              </w:rPr>
              <w:t xml:space="preserve"> immediately after a negative HIV diagnosis </w:t>
            </w:r>
          </w:p>
          <w:p w14:paraId="08E45169" w14:textId="77777777" w:rsidR="005077DD" w:rsidRPr="00DD6B0E" w:rsidRDefault="005077DD" w:rsidP="007446AB">
            <w:pPr>
              <w:pStyle w:val="ListParagraph"/>
              <w:numPr>
                <w:ilvl w:val="0"/>
                <w:numId w:val="2"/>
              </w:numPr>
              <w:spacing w:after="120"/>
              <w:contextualSpacing w:val="0"/>
              <w:rPr>
                <w:b w:val="0"/>
              </w:rPr>
            </w:pPr>
            <w:r w:rsidRPr="00DD6B0E">
              <w:rPr>
                <w:b w:val="0"/>
              </w:rPr>
              <w:t xml:space="preserve">New-borns of mothers living with HIV should receive new-born PEP to further reduce the chances of HIV transmission in the period around birth in accordance with PMTCT clinical guidance </w:t>
            </w:r>
            <w:r w:rsidRPr="00DD6B0E">
              <w:rPr>
                <w:b w:val="0"/>
                <w:vertAlign w:val="superscript"/>
              </w:rPr>
              <w:t>28</w:t>
            </w:r>
          </w:p>
        </w:tc>
      </w:tr>
    </w:tbl>
    <w:p w14:paraId="2665788C" w14:textId="77777777" w:rsidR="00725D5F" w:rsidRPr="00DD6B0E" w:rsidRDefault="00725D5F" w:rsidP="00A47EB5"/>
    <w:p w14:paraId="1DCE68BB" w14:textId="77777777" w:rsidR="00FB6F14" w:rsidRPr="00DD6B0E" w:rsidRDefault="00FB6F14" w:rsidP="00A47EB5"/>
    <w:p w14:paraId="1294878E" w14:textId="77777777" w:rsidR="006245AC" w:rsidRPr="00DD6B0E" w:rsidRDefault="006245AC">
      <w:r w:rsidRPr="00DD6B0E">
        <w:rPr>
          <w:b/>
          <w:bCs/>
        </w:rPr>
        <w:br w:type="page"/>
      </w:r>
    </w:p>
    <w:tbl>
      <w:tblPr>
        <w:tblStyle w:val="GridTable4-Accent4"/>
        <w:tblW w:w="0" w:type="auto"/>
        <w:tblLook w:val="04A0" w:firstRow="1" w:lastRow="0" w:firstColumn="1" w:lastColumn="0" w:noHBand="0" w:noVBand="1"/>
      </w:tblPr>
      <w:tblGrid>
        <w:gridCol w:w="817"/>
        <w:gridCol w:w="8533"/>
      </w:tblGrid>
      <w:tr w:rsidR="00FB6F14" w:rsidRPr="00DD6B0E" w14:paraId="5C2A7B47" w14:textId="77777777" w:rsidTr="006245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BF8F00" w:themeFill="accent4" w:themeFillShade="BF"/>
          </w:tcPr>
          <w:p w14:paraId="67212036" w14:textId="77777777" w:rsidR="00091EC4" w:rsidRPr="00DD6B0E" w:rsidRDefault="00FB6F14" w:rsidP="006245AC">
            <w:pPr>
              <w:keepNext/>
              <w:keepLines/>
              <w:widowControl w:val="0"/>
              <w:spacing w:after="120"/>
              <w:rPr>
                <w:b w:val="0"/>
              </w:rPr>
            </w:pPr>
            <w:r w:rsidRPr="00DD6B0E">
              <w:rPr>
                <w:szCs w:val="20"/>
                <w:lang w:eastAsia="en-GB"/>
              </w:rPr>
              <w:lastRenderedPageBreak/>
              <w:t>Policy statement:</w:t>
            </w:r>
            <w:r w:rsidRPr="00DD6B0E">
              <w:rPr>
                <w:b w:val="0"/>
                <w:szCs w:val="20"/>
                <w:lang w:eastAsia="en-GB"/>
              </w:rPr>
              <w:t xml:space="preserve"> </w:t>
            </w:r>
            <w:r w:rsidR="00091EC4" w:rsidRPr="00DD6B0E">
              <w:rPr>
                <w:b w:val="0"/>
              </w:rPr>
              <w:t>The HPV vaccine must be offered to all girls aged nine to 12 years, as primary prevention of cervical cancer</w:t>
            </w:r>
            <w:r w:rsidR="004E6019" w:rsidRPr="00DD6B0E">
              <w:rPr>
                <w:b w:val="0"/>
              </w:rPr>
              <w:t>.</w:t>
            </w:r>
            <w:r w:rsidR="00091EC4" w:rsidRPr="00DD6B0E">
              <w:rPr>
                <w:b w:val="0"/>
              </w:rPr>
              <w:t xml:space="preserve">  </w:t>
            </w:r>
          </w:p>
          <w:p w14:paraId="7CDD9859" w14:textId="77777777" w:rsidR="00FB6F14" w:rsidRPr="00DD6B0E" w:rsidRDefault="00FB6F14" w:rsidP="006245AC">
            <w:pPr>
              <w:keepNext/>
              <w:keepLines/>
              <w:widowControl w:val="0"/>
              <w:spacing w:after="120"/>
              <w:rPr>
                <w:b w:val="0"/>
                <w:szCs w:val="20"/>
              </w:rPr>
            </w:pPr>
            <w:r w:rsidRPr="00DD6B0E">
              <w:rPr>
                <w:szCs w:val="20"/>
                <w:lang w:eastAsia="en-GB"/>
              </w:rPr>
              <w:t>Policy statement:</w:t>
            </w:r>
            <w:r w:rsidRPr="00DD6B0E">
              <w:rPr>
                <w:b w:val="0"/>
                <w:szCs w:val="20"/>
                <w:lang w:eastAsia="en-GB"/>
              </w:rPr>
              <w:t xml:space="preserve"> </w:t>
            </w:r>
            <w:r w:rsidR="00091EC4" w:rsidRPr="00DD6B0E">
              <w:rPr>
                <w:b w:val="0"/>
              </w:rPr>
              <w:t>Secondary cervical cancer prevention, screening</w:t>
            </w:r>
            <w:r w:rsidR="004E6019" w:rsidRPr="00DD6B0E">
              <w:rPr>
                <w:b w:val="0"/>
              </w:rPr>
              <w:t>,</w:t>
            </w:r>
            <w:r w:rsidR="00091EC4" w:rsidRPr="00DD6B0E">
              <w:rPr>
                <w:b w:val="0"/>
              </w:rPr>
              <w:t xml:space="preserve"> and treatment of cervical lesions, is a national priority and must be offered by the public healthcare system free of charge to all eligible clients</w:t>
            </w:r>
            <w:r w:rsidR="004E6019" w:rsidRPr="00DD6B0E">
              <w:rPr>
                <w:b w:val="0"/>
              </w:rPr>
              <w:t>.</w:t>
            </w:r>
          </w:p>
        </w:tc>
      </w:tr>
      <w:tr w:rsidR="00FB6F14" w:rsidRPr="00DD6B0E" w14:paraId="56385BF2" w14:textId="77777777" w:rsidTr="00624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FFE599" w:themeFill="accent4" w:themeFillTint="66"/>
          </w:tcPr>
          <w:p w14:paraId="64C830D3" w14:textId="77777777" w:rsidR="00FB6F14" w:rsidRPr="00DD6B0E" w:rsidRDefault="00FB6F14" w:rsidP="00905B98">
            <w:pPr>
              <w:rPr>
                <w:b w:val="0"/>
              </w:rPr>
            </w:pPr>
            <w:r w:rsidRPr="00DD6B0E">
              <w:rPr>
                <w:b w:val="0"/>
              </w:rPr>
              <w:t>O2.</w:t>
            </w:r>
            <w:r w:rsidR="00780DF0" w:rsidRPr="00DD6B0E">
              <w:rPr>
                <w:b w:val="0"/>
              </w:rPr>
              <w:t>5</w:t>
            </w:r>
          </w:p>
        </w:tc>
        <w:tc>
          <w:tcPr>
            <w:tcW w:w="8533" w:type="dxa"/>
            <w:shd w:val="clear" w:color="auto" w:fill="FFE599" w:themeFill="accent4" w:themeFillTint="66"/>
          </w:tcPr>
          <w:p w14:paraId="6F060D47" w14:textId="77777777" w:rsidR="00FB6F14" w:rsidRPr="00DD6B0E" w:rsidRDefault="00780DF0" w:rsidP="006245AC">
            <w:pPr>
              <w:keepNext/>
              <w:keepLines/>
              <w:widowControl w:val="0"/>
              <w:spacing w:after="120"/>
              <w:cnfStyle w:val="000000100000" w:firstRow="0" w:lastRow="0" w:firstColumn="0" w:lastColumn="0" w:oddVBand="0" w:evenVBand="0" w:oddHBand="1" w:evenHBand="0" w:firstRowFirstColumn="0" w:firstRowLastColumn="0" w:lastRowFirstColumn="0" w:lastRowLastColumn="0"/>
            </w:pPr>
            <w:r w:rsidRPr="00DD6B0E">
              <w:t>Provide programmes for the prevention and management of cervical cancer and breast cancer</w:t>
            </w:r>
          </w:p>
        </w:tc>
      </w:tr>
      <w:tr w:rsidR="00FB6F14" w:rsidRPr="00DD6B0E" w14:paraId="68354BA1" w14:textId="77777777" w:rsidTr="006245AC">
        <w:tc>
          <w:tcPr>
            <w:cnfStyle w:val="001000000000" w:firstRow="0" w:lastRow="0" w:firstColumn="1" w:lastColumn="0" w:oddVBand="0" w:evenVBand="0" w:oddHBand="0" w:evenHBand="0" w:firstRowFirstColumn="0" w:firstRowLastColumn="0" w:lastRowFirstColumn="0" w:lastRowLastColumn="0"/>
            <w:tcW w:w="817" w:type="dxa"/>
            <w:shd w:val="clear" w:color="auto" w:fill="FFF2CC" w:themeFill="accent4" w:themeFillTint="33"/>
          </w:tcPr>
          <w:p w14:paraId="4B2C3632" w14:textId="77777777" w:rsidR="00FB6F14" w:rsidRPr="00DD6B0E" w:rsidRDefault="00FB6F14" w:rsidP="00905B98">
            <w:pPr>
              <w:rPr>
                <w:b w:val="0"/>
              </w:rPr>
            </w:pPr>
            <w:r w:rsidRPr="00DD6B0E">
              <w:rPr>
                <w:b w:val="0"/>
              </w:rPr>
              <w:t>O2.</w:t>
            </w:r>
            <w:r w:rsidR="00780DF0" w:rsidRPr="00DD6B0E">
              <w:rPr>
                <w:b w:val="0"/>
              </w:rPr>
              <w:t>5</w:t>
            </w:r>
            <w:r w:rsidRPr="00DD6B0E">
              <w:rPr>
                <w:b w:val="0"/>
              </w:rPr>
              <w:t>.1</w:t>
            </w:r>
          </w:p>
        </w:tc>
        <w:tc>
          <w:tcPr>
            <w:tcW w:w="8533" w:type="dxa"/>
            <w:shd w:val="clear" w:color="auto" w:fill="FFF2CC" w:themeFill="accent4" w:themeFillTint="33"/>
          </w:tcPr>
          <w:p w14:paraId="7A27E97D" w14:textId="77777777" w:rsidR="00FB6F14" w:rsidRPr="00DD6B0E" w:rsidRDefault="00780DF0" w:rsidP="006245AC">
            <w:pPr>
              <w:keepNext/>
              <w:keepLines/>
              <w:widowControl w:val="0"/>
              <w:spacing w:after="120"/>
              <w:cnfStyle w:val="000000000000" w:firstRow="0" w:lastRow="0" w:firstColumn="0" w:lastColumn="0" w:oddVBand="0" w:evenVBand="0" w:oddHBand="0" w:evenHBand="0" w:firstRowFirstColumn="0" w:firstRowLastColumn="0" w:lastRowFirstColumn="0" w:lastRowLastColumn="0"/>
              <w:rPr>
                <w:rFonts w:cstheme="majorBidi"/>
                <w:color w:val="009051"/>
              </w:rPr>
            </w:pPr>
            <w:r w:rsidRPr="00DD6B0E">
              <w:t>Cervical cancer</w:t>
            </w:r>
          </w:p>
        </w:tc>
      </w:tr>
      <w:tr w:rsidR="00FB6F14" w:rsidRPr="00DD6B0E" w14:paraId="7F5A0936" w14:textId="77777777" w:rsidTr="00624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5FA35CFE" w14:textId="77777777" w:rsidR="00780DF0" w:rsidRPr="00DD6B0E" w:rsidRDefault="00780DF0" w:rsidP="006245AC">
            <w:pPr>
              <w:pStyle w:val="ListParagraph"/>
              <w:keepNext/>
              <w:numPr>
                <w:ilvl w:val="0"/>
                <w:numId w:val="29"/>
              </w:numPr>
              <w:spacing w:after="120"/>
              <w:rPr>
                <w:b w:val="0"/>
              </w:rPr>
            </w:pPr>
            <w:r w:rsidRPr="00DD6B0E">
              <w:rPr>
                <w:b w:val="0"/>
              </w:rPr>
              <w:t>Comprehensive cervical cancer prevention and control requires equitable and affordable access to care</w:t>
            </w:r>
          </w:p>
          <w:p w14:paraId="19335FA2" w14:textId="77777777" w:rsidR="00780DF0" w:rsidRPr="00DD6B0E" w:rsidRDefault="00780DF0" w:rsidP="006245AC">
            <w:pPr>
              <w:pStyle w:val="ListParagraph"/>
              <w:keepNext/>
              <w:numPr>
                <w:ilvl w:val="0"/>
                <w:numId w:val="29"/>
              </w:numPr>
              <w:spacing w:after="120"/>
              <w:rPr>
                <w:b w:val="0"/>
              </w:rPr>
            </w:pPr>
            <w:r w:rsidRPr="00DD6B0E">
              <w:rPr>
                <w:b w:val="0"/>
              </w:rPr>
              <w:t xml:space="preserve">Provide access to 4 key interventions, along with </w:t>
            </w:r>
            <w:r w:rsidR="004E6019" w:rsidRPr="00DD6B0E">
              <w:rPr>
                <w:b w:val="0"/>
              </w:rPr>
              <w:t>IEC</w:t>
            </w:r>
            <w:r w:rsidRPr="00DD6B0E">
              <w:rPr>
                <w:b w:val="0"/>
              </w:rPr>
              <w:t xml:space="preserve">: </w:t>
            </w:r>
          </w:p>
          <w:p w14:paraId="62E877C8" w14:textId="77777777" w:rsidR="00780DF0" w:rsidRPr="00DD6B0E" w:rsidRDefault="00780DF0" w:rsidP="006245AC">
            <w:pPr>
              <w:pStyle w:val="ListParagraph"/>
              <w:keepNext/>
              <w:numPr>
                <w:ilvl w:val="1"/>
                <w:numId w:val="29"/>
              </w:numPr>
              <w:spacing w:after="120"/>
              <w:rPr>
                <w:b w:val="0"/>
              </w:rPr>
            </w:pPr>
            <w:r w:rsidRPr="00DD6B0E">
              <w:rPr>
                <w:b w:val="0"/>
              </w:rPr>
              <w:t xml:space="preserve">Primary prevention with HPV vaccination for girls aged 9–13 years </w:t>
            </w:r>
          </w:p>
          <w:p w14:paraId="0B481AC3" w14:textId="77777777" w:rsidR="00780DF0" w:rsidRPr="00DD6B0E" w:rsidRDefault="00780DF0" w:rsidP="006245AC">
            <w:pPr>
              <w:pStyle w:val="ListParagraph"/>
              <w:keepNext/>
              <w:numPr>
                <w:ilvl w:val="1"/>
                <w:numId w:val="29"/>
              </w:numPr>
              <w:spacing w:after="120"/>
              <w:rPr>
                <w:b w:val="0"/>
              </w:rPr>
            </w:pPr>
            <w:r w:rsidRPr="00DD6B0E">
              <w:rPr>
                <w:b w:val="0"/>
              </w:rPr>
              <w:t>Secondary prevention with cervical screening, diagnosis, and treatment of precancerous lesions</w:t>
            </w:r>
          </w:p>
          <w:p w14:paraId="68375BEA" w14:textId="77777777" w:rsidR="00780DF0" w:rsidRPr="00DD6B0E" w:rsidRDefault="00780DF0" w:rsidP="006245AC">
            <w:pPr>
              <w:pStyle w:val="ListParagraph"/>
              <w:keepNext/>
              <w:numPr>
                <w:ilvl w:val="1"/>
                <w:numId w:val="29"/>
              </w:numPr>
              <w:spacing w:after="120"/>
              <w:rPr>
                <w:b w:val="0"/>
              </w:rPr>
            </w:pPr>
            <w:r w:rsidRPr="00DD6B0E">
              <w:rPr>
                <w:b w:val="0"/>
              </w:rPr>
              <w:t>Treatment for invasive cervical cancer</w:t>
            </w:r>
          </w:p>
          <w:p w14:paraId="2ECE1F3D" w14:textId="77777777" w:rsidR="00780DF0" w:rsidRPr="00DD6B0E" w:rsidRDefault="00780DF0" w:rsidP="006245AC">
            <w:pPr>
              <w:pStyle w:val="ListParagraph"/>
              <w:keepNext/>
              <w:numPr>
                <w:ilvl w:val="1"/>
                <w:numId w:val="29"/>
              </w:numPr>
              <w:spacing w:after="120"/>
              <w:rPr>
                <w:b w:val="0"/>
              </w:rPr>
            </w:pPr>
            <w:r w:rsidRPr="00DD6B0E">
              <w:rPr>
                <w:b w:val="0"/>
              </w:rPr>
              <w:t>Palliative care</w:t>
            </w:r>
            <w:r w:rsidR="004E6019" w:rsidRPr="00DD6B0E">
              <w:rPr>
                <w:b w:val="0"/>
              </w:rPr>
              <w:t xml:space="preserve"> </w:t>
            </w:r>
            <w:r w:rsidR="004E6019" w:rsidRPr="00DD6B0E">
              <w:fldChar w:fldCharType="begin"/>
            </w:r>
            <w:r w:rsidR="00FB0C84" w:rsidRPr="00DD6B0E">
              <w:rPr>
                <w:b w:val="0"/>
              </w:rPr>
              <w:instrText xml:space="preserve"> ADDIN EN.CITE &lt;EndNote&gt;&lt;Cite&gt;&lt;Author&gt;World Health Organization&lt;/Author&gt;&lt;Year&gt;2014&lt;/Year&gt;&lt;RecNum&gt;232&lt;/RecNum&gt;&lt;DisplayText&gt;&lt;style face="superscript"&gt;49&lt;/style&gt;&lt;/DisplayText&gt;&lt;record&gt;&lt;rec-number&gt;232&lt;/rec-number&gt;&lt;foreign-keys&gt;&lt;key app="EN" db-id="eare2taxlax2sqezt0kv0afm2vr2vt95dwsz" timestamp="1542608642"&gt;232&lt;/key&gt;&lt;/foreign-keys&gt;&lt;ref-type name="Generic"&gt;13&lt;/ref-type&gt;&lt;contributors&gt;&lt;authors&gt;&lt;author&gt;World Health Organization,&lt;/author&gt;&lt;/authors&gt;&lt;/contributors&gt;&lt;titles&gt;&lt;title&gt;Comprehensive Cervical Cancer Control&lt;/title&gt;&lt;/titles&gt;&lt;dates&gt;&lt;year&gt;2014&lt;/year&gt;&lt;/dates&gt;&lt;pub-location&gt;Geneva&lt;/pub-location&gt;&lt;urls&gt;&lt;related-urls&gt;&lt;url&gt;http://apps.who.int/iris/bitstream/handle/10665/144785/9789241548953_eng.pdf;jsessionid=541140FA4221BA0B4D343F78B617A2F0?sequence=1&lt;/url&gt;&lt;/related-urls&gt;&lt;/urls&gt;&lt;/record&gt;&lt;/Cite&gt;&lt;/EndNote&gt;</w:instrText>
            </w:r>
            <w:r w:rsidR="004E6019" w:rsidRPr="00DD6B0E">
              <w:fldChar w:fldCharType="separate"/>
            </w:r>
            <w:r w:rsidR="00FB0C84" w:rsidRPr="00DD6B0E">
              <w:rPr>
                <w:b w:val="0"/>
                <w:noProof/>
                <w:vertAlign w:val="superscript"/>
              </w:rPr>
              <w:t>49</w:t>
            </w:r>
            <w:r w:rsidR="004E6019" w:rsidRPr="00DD6B0E">
              <w:fldChar w:fldCharType="end"/>
            </w:r>
          </w:p>
          <w:p w14:paraId="34912AF9" w14:textId="77777777" w:rsidR="00780DF0" w:rsidRPr="00DD6B0E" w:rsidRDefault="00780DF0" w:rsidP="006245AC">
            <w:pPr>
              <w:pStyle w:val="ListParagraph"/>
              <w:keepNext/>
              <w:numPr>
                <w:ilvl w:val="0"/>
                <w:numId w:val="29"/>
              </w:numPr>
              <w:spacing w:after="120"/>
              <w:rPr>
                <w:b w:val="0"/>
              </w:rPr>
            </w:pPr>
            <w:r w:rsidRPr="00DD6B0E">
              <w:rPr>
                <w:b w:val="0"/>
              </w:rPr>
              <w:t>Screen all clients 30-50 years for cervical cancer once every three years, as prescribed in the Cervical Cancer Prevention and Control Policy</w:t>
            </w:r>
          </w:p>
          <w:p w14:paraId="402A54B2" w14:textId="77777777" w:rsidR="00780DF0" w:rsidRPr="00DD6B0E" w:rsidRDefault="00780DF0" w:rsidP="006245AC">
            <w:pPr>
              <w:pStyle w:val="ListParagraph"/>
              <w:keepNext/>
              <w:numPr>
                <w:ilvl w:val="0"/>
                <w:numId w:val="29"/>
              </w:numPr>
              <w:spacing w:after="120"/>
              <w:rPr>
                <w:b w:val="0"/>
              </w:rPr>
            </w:pPr>
            <w:r w:rsidRPr="00DD6B0E">
              <w:rPr>
                <w:b w:val="0"/>
              </w:rPr>
              <w:t>Screen all clients with HIV at time of diagnosis and repeat as per HIV treatment guidelines</w:t>
            </w:r>
          </w:p>
          <w:p w14:paraId="32FFFA05" w14:textId="77777777" w:rsidR="00780DF0" w:rsidRPr="00DD6B0E" w:rsidRDefault="00780DF0" w:rsidP="006245AC">
            <w:pPr>
              <w:pStyle w:val="ListParagraph"/>
              <w:keepNext/>
              <w:numPr>
                <w:ilvl w:val="0"/>
                <w:numId w:val="29"/>
              </w:numPr>
              <w:spacing w:after="120"/>
              <w:rPr>
                <w:b w:val="0"/>
              </w:rPr>
            </w:pPr>
            <w:r w:rsidRPr="00DD6B0E">
              <w:rPr>
                <w:b w:val="0"/>
              </w:rPr>
              <w:t xml:space="preserve">Offer all clients found with HG-SIL or CIN 2/3 appropriate pre-cancer treatment using ablative or excisional methods </w:t>
            </w:r>
          </w:p>
          <w:p w14:paraId="212764FD" w14:textId="77777777" w:rsidR="00FB6F14" w:rsidRPr="00DD6B0E" w:rsidRDefault="00780DF0" w:rsidP="006245AC">
            <w:pPr>
              <w:pStyle w:val="ListParagraph"/>
              <w:keepNext/>
              <w:numPr>
                <w:ilvl w:val="0"/>
                <w:numId w:val="29"/>
              </w:numPr>
              <w:spacing w:after="120"/>
              <w:rPr>
                <w:b w:val="0"/>
              </w:rPr>
            </w:pPr>
            <w:r w:rsidRPr="00DD6B0E">
              <w:rPr>
                <w:b w:val="0"/>
              </w:rPr>
              <w:t>All clients with histologically diagnosed cervical cancer must undergo staging before any treatment is initiated</w:t>
            </w:r>
          </w:p>
        </w:tc>
      </w:tr>
      <w:tr w:rsidR="006245AC" w:rsidRPr="00DD6B0E" w14:paraId="3DFDB3D6" w14:textId="77777777" w:rsidTr="006245AC">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BF8F00" w:themeFill="accent4" w:themeFillShade="BF"/>
          </w:tcPr>
          <w:p w14:paraId="3C204B83" w14:textId="77777777" w:rsidR="00780DF0" w:rsidRPr="00DD6B0E" w:rsidRDefault="00780DF0" w:rsidP="006245AC">
            <w:pPr>
              <w:spacing w:after="120"/>
              <w:rPr>
                <w:b w:val="0"/>
                <w:color w:val="FFFFFF" w:themeColor="background1"/>
                <w:szCs w:val="20"/>
              </w:rPr>
            </w:pPr>
            <w:r w:rsidRPr="00DD6B0E">
              <w:rPr>
                <w:color w:val="FFFFFF" w:themeColor="background1"/>
                <w:szCs w:val="20"/>
                <w:lang w:eastAsia="en-GB"/>
              </w:rPr>
              <w:t>Policy statement:</w:t>
            </w:r>
            <w:r w:rsidRPr="00DD6B0E">
              <w:rPr>
                <w:b w:val="0"/>
                <w:color w:val="FFFFFF" w:themeColor="background1"/>
                <w:szCs w:val="20"/>
                <w:lang w:eastAsia="en-GB"/>
              </w:rPr>
              <w:t xml:space="preserve"> </w:t>
            </w:r>
            <w:r w:rsidRPr="00DD6B0E">
              <w:rPr>
                <w:b w:val="0"/>
                <w:color w:val="FFFFFF" w:themeColor="background1"/>
              </w:rPr>
              <w:t xml:space="preserve">All clients attending </w:t>
            </w:r>
            <w:r w:rsidR="006C5AFA" w:rsidRPr="00DD6B0E">
              <w:rPr>
                <w:b w:val="0"/>
                <w:color w:val="FFFFFF" w:themeColor="background1"/>
              </w:rPr>
              <w:t>primary health care (</w:t>
            </w:r>
            <w:r w:rsidRPr="00DD6B0E">
              <w:rPr>
                <w:b w:val="0"/>
                <w:color w:val="FFFFFF" w:themeColor="background1"/>
              </w:rPr>
              <w:t>PHC</w:t>
            </w:r>
            <w:r w:rsidR="006C5AFA" w:rsidRPr="00DD6B0E">
              <w:rPr>
                <w:b w:val="0"/>
                <w:color w:val="FFFFFF" w:themeColor="background1"/>
              </w:rPr>
              <w:t>)</w:t>
            </w:r>
            <w:r w:rsidRPr="00DD6B0E">
              <w:rPr>
                <w:b w:val="0"/>
                <w:color w:val="FFFFFF" w:themeColor="background1"/>
              </w:rPr>
              <w:t xml:space="preserve"> clinics will be taught breast self-examination and given printed educational material, while female clients over 40 years attending a PHC clinic will have clinical breast examination as well</w:t>
            </w:r>
            <w:r w:rsidR="00DE25C2" w:rsidRPr="00DD6B0E">
              <w:rPr>
                <w:b w:val="0"/>
                <w:color w:val="FFFFFF" w:themeColor="background1"/>
              </w:rPr>
              <w:t>.</w:t>
            </w:r>
          </w:p>
        </w:tc>
      </w:tr>
      <w:tr w:rsidR="00FB6F14" w:rsidRPr="00DD6B0E" w14:paraId="74363DE7" w14:textId="77777777" w:rsidTr="006245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8E8EB03" w14:textId="77777777" w:rsidR="00FB6F14" w:rsidRPr="00DD6B0E" w:rsidRDefault="00FB6F14" w:rsidP="006245AC">
            <w:pPr>
              <w:spacing w:after="120"/>
              <w:rPr>
                <w:b w:val="0"/>
              </w:rPr>
            </w:pPr>
            <w:r w:rsidRPr="00DD6B0E">
              <w:rPr>
                <w:b w:val="0"/>
              </w:rPr>
              <w:t>O2.</w:t>
            </w:r>
            <w:r w:rsidR="00690219" w:rsidRPr="00DD6B0E">
              <w:rPr>
                <w:b w:val="0"/>
              </w:rPr>
              <w:t>5</w:t>
            </w:r>
            <w:r w:rsidRPr="00DD6B0E">
              <w:rPr>
                <w:b w:val="0"/>
              </w:rPr>
              <w:t>.2</w:t>
            </w:r>
          </w:p>
        </w:tc>
        <w:tc>
          <w:tcPr>
            <w:tcW w:w="8533" w:type="dxa"/>
          </w:tcPr>
          <w:p w14:paraId="2A8CBCDD" w14:textId="77777777" w:rsidR="00FB6F14" w:rsidRPr="00DD6B0E" w:rsidRDefault="00780DF0" w:rsidP="006245AC">
            <w:pPr>
              <w:spacing w:after="120"/>
              <w:cnfStyle w:val="000000100000" w:firstRow="0" w:lastRow="0" w:firstColumn="0" w:lastColumn="0" w:oddVBand="0" w:evenVBand="0" w:oddHBand="1" w:evenHBand="0" w:firstRowFirstColumn="0" w:firstRowLastColumn="0" w:lastRowFirstColumn="0" w:lastRowLastColumn="0"/>
            </w:pPr>
            <w:r w:rsidRPr="00DD6B0E">
              <w:t>Breast cancer</w:t>
            </w:r>
          </w:p>
        </w:tc>
      </w:tr>
      <w:tr w:rsidR="00FB6F14" w:rsidRPr="00DD6B0E" w14:paraId="43BAD652" w14:textId="77777777" w:rsidTr="006245AC">
        <w:tc>
          <w:tcPr>
            <w:cnfStyle w:val="001000000000" w:firstRow="0" w:lastRow="0" w:firstColumn="1" w:lastColumn="0" w:oddVBand="0" w:evenVBand="0" w:oddHBand="0" w:evenHBand="0" w:firstRowFirstColumn="0" w:firstRowLastColumn="0" w:lastRowFirstColumn="0" w:lastRowLastColumn="0"/>
            <w:tcW w:w="9350" w:type="dxa"/>
            <w:gridSpan w:val="2"/>
          </w:tcPr>
          <w:p w14:paraId="5FF1BC07" w14:textId="77777777" w:rsidR="00780DF0" w:rsidRPr="00DD6B0E" w:rsidRDefault="00780DF0" w:rsidP="006245AC">
            <w:pPr>
              <w:spacing w:after="120"/>
              <w:rPr>
                <w:b w:val="0"/>
              </w:rPr>
            </w:pPr>
            <w:r w:rsidRPr="00DD6B0E">
              <w:rPr>
                <w:b w:val="0"/>
              </w:rPr>
              <w:t>It is critical to improve survival of clients by decreasing time to presentation, so that cancers are identified at earlier stages</w:t>
            </w:r>
            <w:r w:rsidR="009574EA" w:rsidRPr="00DD6B0E">
              <w:rPr>
                <w:b w:val="0"/>
              </w:rPr>
              <w:t xml:space="preserve"> </w:t>
            </w:r>
            <w:r w:rsidRPr="00DD6B0E">
              <w:rPr>
                <w:b w:val="0"/>
              </w:rPr>
              <w:t>and time to treatment</w:t>
            </w:r>
            <w:r w:rsidR="009574EA" w:rsidRPr="00DD6B0E">
              <w:rPr>
                <w:b w:val="0"/>
              </w:rPr>
              <w:t xml:space="preserve"> is decreased</w:t>
            </w:r>
            <w:r w:rsidRPr="00DD6B0E">
              <w:rPr>
                <w:b w:val="0"/>
              </w:rPr>
              <w:t>:</w:t>
            </w:r>
          </w:p>
          <w:p w14:paraId="57C75526" w14:textId="77777777" w:rsidR="00780DF0" w:rsidRPr="00DD6B0E" w:rsidRDefault="00780DF0" w:rsidP="006245AC">
            <w:pPr>
              <w:pStyle w:val="ListParagraph"/>
              <w:numPr>
                <w:ilvl w:val="0"/>
                <w:numId w:val="2"/>
              </w:numPr>
              <w:spacing w:after="120"/>
              <w:rPr>
                <w:b w:val="0"/>
              </w:rPr>
            </w:pPr>
            <w:r w:rsidRPr="00DD6B0E">
              <w:rPr>
                <w:b w:val="0"/>
              </w:rPr>
              <w:t>Perform a clinical breast examination on all clients with breast symptoms, and refer immediately to a designated specialised breast unit as per protocol</w:t>
            </w:r>
          </w:p>
          <w:p w14:paraId="151A6F45" w14:textId="77777777" w:rsidR="00780DF0" w:rsidRPr="00DD6B0E" w:rsidRDefault="00780DF0" w:rsidP="006245AC">
            <w:pPr>
              <w:pStyle w:val="ListParagraph"/>
              <w:numPr>
                <w:ilvl w:val="0"/>
                <w:numId w:val="2"/>
              </w:numPr>
              <w:spacing w:after="120"/>
              <w:rPr>
                <w:b w:val="0"/>
              </w:rPr>
            </w:pPr>
            <w:r w:rsidRPr="00DD6B0E">
              <w:rPr>
                <w:b w:val="0"/>
              </w:rPr>
              <w:t>Diagnose all eligible patients using triple assessment (clinical examination, imaging</w:t>
            </w:r>
            <w:r w:rsidR="009574EA" w:rsidRPr="00DD6B0E">
              <w:rPr>
                <w:b w:val="0"/>
              </w:rPr>
              <w:t>,</w:t>
            </w:r>
            <w:r w:rsidRPr="00DD6B0E">
              <w:rPr>
                <w:b w:val="0"/>
              </w:rPr>
              <w:t xml:space="preserve"> and histological confirmation), followed by staging and referral to appropriate services</w:t>
            </w:r>
          </w:p>
          <w:p w14:paraId="322B6317" w14:textId="77777777" w:rsidR="00780DF0" w:rsidRPr="00DD6B0E" w:rsidRDefault="00780DF0" w:rsidP="006245AC">
            <w:pPr>
              <w:pStyle w:val="ListParagraph"/>
              <w:numPr>
                <w:ilvl w:val="0"/>
                <w:numId w:val="2"/>
              </w:numPr>
              <w:spacing w:after="120"/>
              <w:rPr>
                <w:b w:val="0"/>
              </w:rPr>
            </w:pPr>
            <w:r w:rsidRPr="00DD6B0E">
              <w:rPr>
                <w:b w:val="0"/>
              </w:rPr>
              <w:t>All clients with early breast cancer should undergo breast cancer surgery, mastectomy (with or without reconstruction), or treatment to obtain cancer clearance at an appropriate facility including access to life saving treatment such as Herceptin for those who qualify for such treatment</w:t>
            </w:r>
          </w:p>
          <w:p w14:paraId="45852599" w14:textId="77777777" w:rsidR="00780DF0" w:rsidRPr="00DD6B0E" w:rsidRDefault="00780DF0" w:rsidP="006245AC">
            <w:pPr>
              <w:pStyle w:val="ListParagraph"/>
              <w:numPr>
                <w:ilvl w:val="0"/>
                <w:numId w:val="2"/>
              </w:numPr>
              <w:spacing w:after="120"/>
              <w:rPr>
                <w:b w:val="0"/>
              </w:rPr>
            </w:pPr>
            <w:r w:rsidRPr="00DD6B0E">
              <w:rPr>
                <w:b w:val="0"/>
              </w:rPr>
              <w:t xml:space="preserve">Palliative care services should be available to every eligible patient (Stage 4 disease) </w:t>
            </w:r>
          </w:p>
          <w:p w14:paraId="200039EC" w14:textId="77777777" w:rsidR="00FB6F14" w:rsidRPr="00DD6B0E" w:rsidRDefault="00780DF0" w:rsidP="006245AC">
            <w:pPr>
              <w:pStyle w:val="ListParagraph"/>
              <w:numPr>
                <w:ilvl w:val="0"/>
                <w:numId w:val="2"/>
              </w:numPr>
              <w:spacing w:after="120"/>
              <w:rPr>
                <w:b w:val="0"/>
              </w:rPr>
            </w:pPr>
            <w:r w:rsidRPr="00DD6B0E">
              <w:rPr>
                <w:b w:val="0"/>
              </w:rPr>
              <w:lastRenderedPageBreak/>
              <w:t>All clients should receive an appropriate cost-effective strategy for follow-up</w:t>
            </w:r>
          </w:p>
        </w:tc>
      </w:tr>
    </w:tbl>
    <w:p w14:paraId="71BCDB7B" w14:textId="77777777" w:rsidR="00FB6F14" w:rsidRPr="00DD6B0E" w:rsidRDefault="00FB6F14" w:rsidP="00A47EB5"/>
    <w:p w14:paraId="753CF9C3" w14:textId="77777777" w:rsidR="0062222F" w:rsidRPr="00DD6B0E" w:rsidRDefault="0062222F" w:rsidP="00A47EB5"/>
    <w:tbl>
      <w:tblPr>
        <w:tblStyle w:val="GridTable4-Accent6"/>
        <w:tblW w:w="0" w:type="auto"/>
        <w:tblLook w:val="04A0" w:firstRow="1" w:lastRow="0" w:firstColumn="1" w:lastColumn="0" w:noHBand="0" w:noVBand="1"/>
      </w:tblPr>
      <w:tblGrid>
        <w:gridCol w:w="817"/>
        <w:gridCol w:w="8533"/>
      </w:tblGrid>
      <w:tr w:rsidR="00091EC4" w:rsidRPr="00DD6B0E" w14:paraId="1464BB32" w14:textId="77777777" w:rsidTr="00DE2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538135" w:themeFill="accent6" w:themeFillShade="BF"/>
          </w:tcPr>
          <w:p w14:paraId="3F46A640" w14:textId="77777777" w:rsidR="00091EC4" w:rsidRPr="00DD6B0E" w:rsidRDefault="00091EC4" w:rsidP="00DE25C2">
            <w:pPr>
              <w:spacing w:after="120"/>
              <w:rPr>
                <w:b w:val="0"/>
                <w:szCs w:val="20"/>
              </w:rPr>
            </w:pPr>
            <w:r w:rsidRPr="00DD6B0E">
              <w:rPr>
                <w:szCs w:val="20"/>
                <w:lang w:eastAsia="en-GB"/>
              </w:rPr>
              <w:t>Policy statement:</w:t>
            </w:r>
            <w:r w:rsidRPr="00DD6B0E">
              <w:rPr>
                <w:b w:val="0"/>
                <w:szCs w:val="20"/>
                <w:lang w:eastAsia="en-GB"/>
              </w:rPr>
              <w:t xml:space="preserve"> </w:t>
            </w:r>
            <w:r w:rsidRPr="00DD6B0E">
              <w:rPr>
                <w:b w:val="0"/>
              </w:rPr>
              <w:t>The menopausal transition must be utilised as a window of opportunity to assess and manage specific SRH</w:t>
            </w:r>
            <w:r w:rsidR="006C5AFA" w:rsidRPr="00DD6B0E">
              <w:rPr>
                <w:b w:val="0"/>
              </w:rPr>
              <w:t>R</w:t>
            </w:r>
            <w:r w:rsidRPr="00DD6B0E">
              <w:rPr>
                <w:b w:val="0"/>
              </w:rPr>
              <w:t xml:space="preserve"> and general health matters</w:t>
            </w:r>
          </w:p>
        </w:tc>
      </w:tr>
      <w:tr w:rsidR="00091EC4" w:rsidRPr="00DD6B0E" w14:paraId="0D2DB229" w14:textId="77777777" w:rsidTr="00DE2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776E2DC0" w14:textId="77777777" w:rsidR="00091EC4" w:rsidRPr="00DD6B0E" w:rsidRDefault="00091EC4" w:rsidP="00DE25C2">
            <w:pPr>
              <w:spacing w:after="120"/>
              <w:rPr>
                <w:b w:val="0"/>
              </w:rPr>
            </w:pPr>
            <w:r w:rsidRPr="00DD6B0E">
              <w:rPr>
                <w:b w:val="0"/>
              </w:rPr>
              <w:t>O2.6</w:t>
            </w:r>
          </w:p>
        </w:tc>
        <w:tc>
          <w:tcPr>
            <w:tcW w:w="8533" w:type="dxa"/>
            <w:shd w:val="clear" w:color="auto" w:fill="C5E0B3" w:themeFill="accent6" w:themeFillTint="66"/>
          </w:tcPr>
          <w:p w14:paraId="58DE0E9E" w14:textId="77777777" w:rsidR="00091EC4" w:rsidRPr="00DD6B0E" w:rsidRDefault="00091EC4" w:rsidP="00DE25C2">
            <w:pPr>
              <w:spacing w:after="120"/>
              <w:cnfStyle w:val="000000100000" w:firstRow="0" w:lastRow="0" w:firstColumn="0" w:lastColumn="0" w:oddVBand="0" w:evenVBand="0" w:oddHBand="1" w:evenHBand="0" w:firstRowFirstColumn="0" w:firstRowLastColumn="0" w:lastRowFirstColumn="0" w:lastRowLastColumn="0"/>
            </w:pPr>
            <w:r w:rsidRPr="00DD6B0E">
              <w:t>Ensure SRH</w:t>
            </w:r>
            <w:r w:rsidR="006C5AFA" w:rsidRPr="00DD6B0E">
              <w:t>R</w:t>
            </w:r>
            <w:r w:rsidRPr="00DD6B0E">
              <w:t xml:space="preserve"> well-being of clients after child-bearing age, during</w:t>
            </w:r>
            <w:r w:rsidR="00643698" w:rsidRPr="00DD6B0E">
              <w:t>,</w:t>
            </w:r>
            <w:r w:rsidRPr="00DD6B0E">
              <w:t xml:space="preserve"> and after menopause</w:t>
            </w:r>
          </w:p>
          <w:p w14:paraId="59E3A494" w14:textId="77777777" w:rsidR="008C5BA3" w:rsidRPr="00DD6B0E" w:rsidRDefault="008C5BA3" w:rsidP="00DE25C2">
            <w:pPr>
              <w:spacing w:after="120"/>
              <w:cnfStyle w:val="000000100000" w:firstRow="0" w:lastRow="0" w:firstColumn="0" w:lastColumn="0" w:oddVBand="0" w:evenVBand="0" w:oddHBand="1" w:evenHBand="0" w:firstRowFirstColumn="0" w:firstRowLastColumn="0" w:lastRowFirstColumn="0" w:lastRowLastColumn="0"/>
            </w:pPr>
            <w:r w:rsidRPr="00DD6B0E">
              <w:rPr>
                <w:rStyle w:val="SubtleEmphasis"/>
                <w:color w:val="auto"/>
                <w:sz w:val="18"/>
              </w:rPr>
              <w:t xml:space="preserve">This section references the Primary Care 101: Symptom-based integrated approach to the adult in primary </w:t>
            </w:r>
            <w:r w:rsidRPr="00DD6B0E">
              <w:rPr>
                <w:rStyle w:val="SubtleEmphasis"/>
                <w:color w:val="auto"/>
                <w:sz w:val="18"/>
                <w:szCs w:val="18"/>
              </w:rPr>
              <w:t>ca</w:t>
            </w:r>
            <w:r w:rsidR="00181D26" w:rsidRPr="00DD6B0E">
              <w:rPr>
                <w:i/>
                <w:sz w:val="18"/>
                <w:szCs w:val="18"/>
              </w:rPr>
              <w:t>re</w:t>
            </w:r>
            <w:r w:rsidR="00181D26" w:rsidRPr="00DD6B0E">
              <w:t xml:space="preserve"> </w:t>
            </w:r>
            <w:r w:rsidR="00181D26" w:rsidRPr="00DD6B0E">
              <w:rPr>
                <w:sz w:val="18"/>
              </w:rPr>
              <w:fldChar w:fldCharType="begin"/>
            </w:r>
            <w:r w:rsidR="00FB0C84" w:rsidRPr="00DD6B0E">
              <w:rPr>
                <w:sz w:val="18"/>
              </w:rPr>
              <w:instrText xml:space="preserve"> ADDIN EN.CITE &lt;EndNote&gt;&lt;Cite&gt;&lt;Author&gt;National Department of Health&lt;/Author&gt;&lt;Year&gt;2014&lt;/Year&gt;&lt;RecNum&gt;233&lt;/RecNum&gt;&lt;DisplayText&gt;&lt;style face="superscript"&gt;50&lt;/style&gt;&lt;/DisplayText&gt;&lt;record&gt;&lt;rec-number&gt;233&lt;/rec-number&gt;&lt;foreign-keys&gt;&lt;key app="EN" db-id="eare2taxlax2sqezt0kv0afm2vr2vt95dwsz" timestamp="1542609089"&gt;233&lt;/key&gt;&lt;/foreign-keys&gt;&lt;ref-type name="Generic"&gt;13&lt;/ref-type&gt;&lt;contributors&gt;&lt;authors&gt;&lt;author&gt;National Department of Health,&lt;/author&gt;&lt;/authors&gt;&lt;/contributors&gt;&lt;titles&gt;&lt;title&gt;Primary Care 101: Symptom-based integrated approach to the adult in primary care&lt;/title&gt;&lt;/titles&gt;&lt;dates&gt;&lt;year&gt;2014&lt;/year&gt;&lt;/dates&gt;&lt;pub-location&gt;Pretoria&lt;/pub-location&gt;&lt;urls&gt;&lt;related-urls&gt;&lt;url&gt;https://www.health-e.org.za/2015/05/07/guidelines-primary-care-101/&lt;/url&gt;&lt;/related-urls&gt;&lt;/urls&gt;&lt;/record&gt;&lt;/Cite&gt;&lt;/EndNote&gt;</w:instrText>
            </w:r>
            <w:r w:rsidR="00181D26" w:rsidRPr="00DD6B0E">
              <w:rPr>
                <w:sz w:val="18"/>
              </w:rPr>
              <w:fldChar w:fldCharType="separate"/>
            </w:r>
            <w:r w:rsidR="00FB0C84" w:rsidRPr="00DD6B0E">
              <w:rPr>
                <w:noProof/>
                <w:sz w:val="18"/>
                <w:vertAlign w:val="superscript"/>
              </w:rPr>
              <w:t>50</w:t>
            </w:r>
            <w:r w:rsidR="00181D26" w:rsidRPr="00DD6B0E">
              <w:rPr>
                <w:sz w:val="18"/>
              </w:rPr>
              <w:fldChar w:fldCharType="end"/>
            </w:r>
          </w:p>
        </w:tc>
      </w:tr>
      <w:tr w:rsidR="00091EC4" w:rsidRPr="00DD6B0E" w14:paraId="421FC275" w14:textId="77777777" w:rsidTr="00DE25C2">
        <w:tc>
          <w:tcPr>
            <w:cnfStyle w:val="001000000000" w:firstRow="0" w:lastRow="0" w:firstColumn="1" w:lastColumn="0" w:oddVBand="0" w:evenVBand="0" w:oddHBand="0" w:evenHBand="0" w:firstRowFirstColumn="0" w:firstRowLastColumn="0" w:lastRowFirstColumn="0" w:lastRowLastColumn="0"/>
            <w:tcW w:w="9350" w:type="dxa"/>
            <w:gridSpan w:val="2"/>
          </w:tcPr>
          <w:p w14:paraId="2D18940E" w14:textId="77777777" w:rsidR="008C5BA3" w:rsidRPr="00DD6B0E" w:rsidRDefault="008C5BA3" w:rsidP="00DE25C2">
            <w:pPr>
              <w:spacing w:after="120"/>
              <w:rPr>
                <w:b w:val="0"/>
                <w:i/>
              </w:rPr>
            </w:pPr>
            <w:r w:rsidRPr="00DD6B0E">
              <w:rPr>
                <w:b w:val="0"/>
                <w:i/>
              </w:rPr>
              <w:t>For clients older than 35 years:</w:t>
            </w:r>
          </w:p>
          <w:p w14:paraId="22F4A9AA" w14:textId="77777777" w:rsidR="008C5BA3" w:rsidRPr="00DD6B0E" w:rsidRDefault="008C5BA3" w:rsidP="00DE25C2">
            <w:pPr>
              <w:pStyle w:val="ListParagraph"/>
              <w:numPr>
                <w:ilvl w:val="0"/>
                <w:numId w:val="29"/>
              </w:numPr>
              <w:spacing w:after="120"/>
              <w:contextualSpacing w:val="0"/>
              <w:rPr>
                <w:b w:val="0"/>
              </w:rPr>
            </w:pPr>
            <w:r w:rsidRPr="00DD6B0E">
              <w:rPr>
                <w:b w:val="0"/>
              </w:rPr>
              <w:t>If younger than 50 years continue contraception for 2 years after last period</w:t>
            </w:r>
          </w:p>
          <w:p w14:paraId="1F1DAAAA" w14:textId="77777777" w:rsidR="008C5BA3" w:rsidRPr="00DD6B0E" w:rsidRDefault="008C5BA3" w:rsidP="00DE25C2">
            <w:pPr>
              <w:pStyle w:val="ListParagraph"/>
              <w:numPr>
                <w:ilvl w:val="0"/>
                <w:numId w:val="29"/>
              </w:numPr>
              <w:spacing w:after="120"/>
              <w:contextualSpacing w:val="0"/>
              <w:rPr>
                <w:b w:val="0"/>
              </w:rPr>
            </w:pPr>
            <w:r w:rsidRPr="00DD6B0E">
              <w:rPr>
                <w:b w:val="0"/>
              </w:rPr>
              <w:t>Take a medical history at every visit and perform general breast and gynaecological examinations at first visit and when due according to guidelines</w:t>
            </w:r>
          </w:p>
          <w:p w14:paraId="5028EF4F" w14:textId="77777777" w:rsidR="008C5BA3" w:rsidRPr="00DD6B0E" w:rsidRDefault="008C5BA3" w:rsidP="00DE25C2">
            <w:pPr>
              <w:pStyle w:val="ListParagraph"/>
              <w:numPr>
                <w:ilvl w:val="0"/>
                <w:numId w:val="29"/>
              </w:numPr>
              <w:spacing w:after="120"/>
              <w:contextualSpacing w:val="0"/>
              <w:rPr>
                <w:b w:val="0"/>
              </w:rPr>
            </w:pPr>
            <w:r w:rsidRPr="00DD6B0E">
              <w:rPr>
                <w:b w:val="0"/>
              </w:rPr>
              <w:t xml:space="preserve">Order special investigations, if indicated, for example </w:t>
            </w:r>
            <w:r w:rsidR="00643698" w:rsidRPr="00DD6B0E">
              <w:rPr>
                <w:b w:val="0"/>
              </w:rPr>
              <w:t xml:space="preserve">- </w:t>
            </w:r>
            <w:r w:rsidRPr="00DD6B0E">
              <w:rPr>
                <w:b w:val="0"/>
              </w:rPr>
              <w:t xml:space="preserve">bleeding between periods or after sex </w:t>
            </w:r>
          </w:p>
          <w:p w14:paraId="4D718257" w14:textId="77777777" w:rsidR="008C5BA3" w:rsidRPr="00DD6B0E" w:rsidRDefault="008C5BA3" w:rsidP="00DE25C2">
            <w:pPr>
              <w:pStyle w:val="ListParagraph"/>
              <w:numPr>
                <w:ilvl w:val="0"/>
                <w:numId w:val="29"/>
              </w:numPr>
              <w:spacing w:after="120"/>
              <w:contextualSpacing w:val="0"/>
              <w:rPr>
                <w:b w:val="0"/>
              </w:rPr>
            </w:pPr>
            <w:r w:rsidRPr="00DD6B0E">
              <w:rPr>
                <w:b w:val="0"/>
              </w:rPr>
              <w:t xml:space="preserve">Initiate hormone replacement therapy (HRT) for proven indications, provided there are no contraindications, and individualise according to each client’s needs </w:t>
            </w:r>
          </w:p>
          <w:p w14:paraId="16A218E0" w14:textId="77777777" w:rsidR="008C5BA3" w:rsidRPr="00DD6B0E" w:rsidRDefault="008C5BA3" w:rsidP="00DE25C2">
            <w:pPr>
              <w:pStyle w:val="ListParagraph"/>
              <w:numPr>
                <w:ilvl w:val="0"/>
                <w:numId w:val="29"/>
              </w:numPr>
              <w:spacing w:after="120"/>
              <w:contextualSpacing w:val="0"/>
              <w:rPr>
                <w:b w:val="0"/>
              </w:rPr>
            </w:pPr>
            <w:r w:rsidRPr="00DD6B0E">
              <w:rPr>
                <w:b w:val="0"/>
              </w:rPr>
              <w:t>Inform clients of all risks and benefits regarding HRT</w:t>
            </w:r>
            <w:r w:rsidR="000E558E" w:rsidRPr="00DD6B0E">
              <w:rPr>
                <w:b w:val="0"/>
              </w:rPr>
              <w:t xml:space="preserve"> </w:t>
            </w:r>
            <w:r w:rsidR="000E558E" w:rsidRPr="00DD6B0E">
              <w:fldChar w:fldCharType="begin"/>
            </w:r>
            <w:r w:rsidR="00FB0C84" w:rsidRPr="00DD6B0E">
              <w:rPr>
                <w:b w:val="0"/>
              </w:rPr>
              <w:instrText xml:space="preserve"> ADDIN EN.CITE &lt;EndNote&gt;&lt;Cite&gt;&lt;Author&gt;Guidozzi&lt;/Author&gt;&lt;Year&gt;2014&lt;/Year&gt;&lt;RecNum&gt;234&lt;/RecNum&gt;&lt;DisplayText&gt;&lt;style face="superscript"&gt;51&lt;/style&gt;&lt;/DisplayText&gt;&lt;record&gt;&lt;rec-number&gt;234&lt;/rec-number&gt;&lt;foreign-keys&gt;&lt;key app="EN" db-id="eare2taxlax2sqezt0kv0afm2vr2vt95dwsz" timestamp="1542609266"&gt;234&lt;/key&gt;&lt;/foreign-keys&gt;&lt;ref-type name="Journal Article"&gt;17&lt;/ref-type&gt;&lt;contributors&gt;&lt;authors&gt;&lt;author&gt;Guidozzi, F&lt;/author&gt;&lt;author&gt;Alperstein, A&lt;/author&gt;&lt;author&gt;Bagratee, J S&lt;/author&gt;&lt;author&gt;Dalmeyer, P&lt;/author&gt;&lt;author&gt;Davey, VM&lt;/author&gt;&lt;author&gt;de Villiers, T J&lt;/author&gt;&lt;author&gt;Hirschowitz, S&lt;/author&gt;&lt;author&gt;Kopenhager, T&lt;/author&gt;&lt;author&gt;Moodley, S P&lt;/author&gt;&lt;author&gt;Roos, P&lt;/author&gt;&lt;author&gt;Shaw, A&lt;/author&gt;&lt;author&gt;Shimange, O&lt;/author&gt;&lt;author&gt;Smith, T&lt;/author&gt;&lt;author&gt;Thomas, C&lt;/author&gt;&lt;author&gt;Titus, J&lt;/author&gt;&lt;author&gt;van der Spuy, Z&lt;/author&gt;&lt;author&gt;van Waart, J&lt;/author&gt;&lt;/authors&gt;&lt;/contributors&gt;&lt;titles&gt;&lt;title&gt;South African Menopause Society revised consensus position statement on menopausal hormone therapy, 2014&lt;/title&gt;&lt;secondary-title&gt;SAMJ: South African Medical Journal&lt;/secondary-title&gt;&lt;/titles&gt;&lt;periodical&gt;&lt;full-title&gt;SAMJ: South African Medical Journal&lt;/full-title&gt;&lt;/periodical&gt;&lt;pages&gt;537-543&lt;/pages&gt;&lt;volume&gt;104&lt;/volume&gt;&lt;dates&gt;&lt;year&gt;2014&lt;/year&gt;&lt;/dates&gt;&lt;isbn&gt;0256-9574&lt;/isbn&gt;&lt;urls&gt;&lt;related-urls&gt;&lt;url&gt;http://www.scielo.org.za/scielo.php?script=sci_arttext&amp;amp;pid=S0256-95742014000800016&amp;amp;nrm=iso&lt;/url&gt;&lt;/related-urls&gt;&lt;/urls&gt;&lt;/record&gt;&lt;/Cite&gt;&lt;/EndNote&gt;</w:instrText>
            </w:r>
            <w:r w:rsidR="000E558E" w:rsidRPr="00DD6B0E">
              <w:fldChar w:fldCharType="separate"/>
            </w:r>
            <w:r w:rsidR="00FB0C84" w:rsidRPr="00DD6B0E">
              <w:rPr>
                <w:b w:val="0"/>
                <w:noProof/>
                <w:vertAlign w:val="superscript"/>
              </w:rPr>
              <w:t>51</w:t>
            </w:r>
            <w:r w:rsidR="000E558E" w:rsidRPr="00DD6B0E">
              <w:fldChar w:fldCharType="end"/>
            </w:r>
          </w:p>
          <w:p w14:paraId="63A117F9" w14:textId="77777777" w:rsidR="008C5BA3" w:rsidRPr="00DD6B0E" w:rsidRDefault="008C5BA3" w:rsidP="00DE25C2">
            <w:pPr>
              <w:pStyle w:val="ListParagraph"/>
              <w:numPr>
                <w:ilvl w:val="0"/>
                <w:numId w:val="29"/>
              </w:numPr>
              <w:spacing w:after="120"/>
              <w:contextualSpacing w:val="0"/>
              <w:rPr>
                <w:b w:val="0"/>
              </w:rPr>
            </w:pPr>
            <w:r w:rsidRPr="00DD6B0E">
              <w:rPr>
                <w:b w:val="0"/>
              </w:rPr>
              <w:t>Advise on lifestyle modifications such as cessation of smoking, adjustment of diet, maintenance of a healthy weight, adequate exercise</w:t>
            </w:r>
            <w:r w:rsidR="0063271B" w:rsidRPr="00DD6B0E">
              <w:rPr>
                <w:b w:val="0"/>
              </w:rPr>
              <w:t>,</w:t>
            </w:r>
            <w:r w:rsidRPr="00DD6B0E">
              <w:rPr>
                <w:b w:val="0"/>
              </w:rPr>
              <w:t xml:space="preserve"> and stress control </w:t>
            </w:r>
          </w:p>
          <w:p w14:paraId="36219A0D" w14:textId="77777777" w:rsidR="00091EC4" w:rsidRPr="00DD6B0E" w:rsidRDefault="008C5BA3" w:rsidP="00DE25C2">
            <w:pPr>
              <w:pStyle w:val="ListParagraph"/>
              <w:numPr>
                <w:ilvl w:val="0"/>
                <w:numId w:val="29"/>
              </w:numPr>
              <w:spacing w:after="120"/>
              <w:contextualSpacing w:val="0"/>
              <w:rPr>
                <w:b w:val="0"/>
              </w:rPr>
            </w:pPr>
            <w:r w:rsidRPr="00DD6B0E">
              <w:rPr>
                <w:b w:val="0"/>
              </w:rPr>
              <w:t xml:space="preserve">Provide psychosocial support if necessary </w:t>
            </w:r>
          </w:p>
        </w:tc>
      </w:tr>
    </w:tbl>
    <w:p w14:paraId="5773E542" w14:textId="77777777" w:rsidR="008639BC" w:rsidRPr="00DD6B0E" w:rsidRDefault="008639BC" w:rsidP="00A47EB5"/>
    <w:p w14:paraId="142EFE41" w14:textId="77777777" w:rsidR="00AF5B63" w:rsidRPr="00DD6B0E" w:rsidRDefault="00AF5B63" w:rsidP="00A47EB5"/>
    <w:tbl>
      <w:tblPr>
        <w:tblStyle w:val="GridTable4-Accent1"/>
        <w:tblW w:w="0" w:type="auto"/>
        <w:tblLook w:val="04A0" w:firstRow="1" w:lastRow="0" w:firstColumn="1" w:lastColumn="0" w:noHBand="0" w:noVBand="1"/>
      </w:tblPr>
      <w:tblGrid>
        <w:gridCol w:w="817"/>
        <w:gridCol w:w="8533"/>
      </w:tblGrid>
      <w:tr w:rsidR="00AF5B63" w:rsidRPr="00DD6B0E" w14:paraId="54969172" w14:textId="77777777" w:rsidTr="00DE2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2F5496" w:themeFill="accent1" w:themeFillShade="BF"/>
          </w:tcPr>
          <w:p w14:paraId="69DCBEF4" w14:textId="77777777" w:rsidR="00AF5B63" w:rsidRPr="00DD6B0E" w:rsidRDefault="00AF5B63" w:rsidP="00DE25C2">
            <w:pPr>
              <w:spacing w:after="120"/>
              <w:rPr>
                <w:b w:val="0"/>
                <w:szCs w:val="20"/>
              </w:rPr>
            </w:pPr>
            <w:r w:rsidRPr="00DD6B0E">
              <w:rPr>
                <w:szCs w:val="20"/>
                <w:lang w:eastAsia="en-GB"/>
              </w:rPr>
              <w:t>Policy statement:</w:t>
            </w:r>
            <w:r w:rsidRPr="00DD6B0E">
              <w:rPr>
                <w:b w:val="0"/>
                <w:szCs w:val="20"/>
                <w:lang w:eastAsia="en-GB"/>
              </w:rPr>
              <w:t xml:space="preserve"> </w:t>
            </w:r>
            <w:r w:rsidRPr="00DD6B0E">
              <w:rPr>
                <w:b w:val="0"/>
              </w:rPr>
              <w:t xml:space="preserve">The comprehensive </w:t>
            </w:r>
            <w:r w:rsidR="00F2202B" w:rsidRPr="00DD6B0E">
              <w:rPr>
                <w:b w:val="0"/>
              </w:rPr>
              <w:t>PEP</w:t>
            </w:r>
            <w:r w:rsidRPr="00DD6B0E">
              <w:rPr>
                <w:b w:val="0"/>
              </w:rPr>
              <w:t xml:space="preserve"> for HIV, PEP, and package should be available at all levels of care</w:t>
            </w:r>
          </w:p>
        </w:tc>
      </w:tr>
      <w:tr w:rsidR="00AF5B63" w:rsidRPr="00DD6B0E" w14:paraId="29885F39" w14:textId="77777777" w:rsidTr="00DE2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4C6E7" w:themeFill="accent1" w:themeFillTint="66"/>
          </w:tcPr>
          <w:p w14:paraId="2F56B774" w14:textId="77777777" w:rsidR="00AF5B63" w:rsidRPr="00DD6B0E" w:rsidRDefault="00AF5B63" w:rsidP="00DE25C2">
            <w:pPr>
              <w:spacing w:after="120"/>
              <w:rPr>
                <w:b w:val="0"/>
              </w:rPr>
            </w:pPr>
            <w:r w:rsidRPr="00DD6B0E">
              <w:rPr>
                <w:b w:val="0"/>
              </w:rPr>
              <w:t>O2.7</w:t>
            </w:r>
          </w:p>
        </w:tc>
        <w:tc>
          <w:tcPr>
            <w:tcW w:w="8533" w:type="dxa"/>
            <w:shd w:val="clear" w:color="auto" w:fill="B4C6E7" w:themeFill="accent1" w:themeFillTint="66"/>
          </w:tcPr>
          <w:p w14:paraId="2CC8AC57" w14:textId="77777777" w:rsidR="00AF5B63" w:rsidRPr="00DD6B0E" w:rsidRDefault="009F14CB" w:rsidP="00DE25C2">
            <w:pPr>
              <w:spacing w:after="120"/>
              <w:cnfStyle w:val="000000100000" w:firstRow="0" w:lastRow="0" w:firstColumn="0" w:lastColumn="0" w:oddVBand="0" w:evenVBand="0" w:oddHBand="1" w:evenHBand="0" w:firstRowFirstColumn="0" w:firstRowLastColumn="0" w:lastRowFirstColumn="0" w:lastRowLastColumn="0"/>
            </w:pPr>
            <w:r w:rsidRPr="00DD6B0E">
              <w:t xml:space="preserve">Provide occupational and non-occupational PEP to clients at risk of HIV, STIs, pregnancy, Hepatitis B and C, and </w:t>
            </w:r>
            <w:r w:rsidR="00312253" w:rsidRPr="00DD6B0E">
              <w:t>t</w:t>
            </w:r>
            <w:r w:rsidRPr="00DD6B0E">
              <w:t>etanus</w:t>
            </w:r>
          </w:p>
        </w:tc>
      </w:tr>
      <w:tr w:rsidR="00AF5B63" w:rsidRPr="00DD6B0E" w14:paraId="0A5CBA60" w14:textId="77777777" w:rsidTr="00DE25C2">
        <w:tc>
          <w:tcPr>
            <w:cnfStyle w:val="001000000000" w:firstRow="0" w:lastRow="0" w:firstColumn="1" w:lastColumn="0" w:oddVBand="0" w:evenVBand="0" w:oddHBand="0" w:evenHBand="0" w:firstRowFirstColumn="0" w:firstRowLastColumn="0" w:lastRowFirstColumn="0" w:lastRowLastColumn="0"/>
            <w:tcW w:w="9350" w:type="dxa"/>
            <w:gridSpan w:val="2"/>
          </w:tcPr>
          <w:p w14:paraId="6FB9CA79" w14:textId="77777777" w:rsidR="00AF5B63" w:rsidRPr="00DD6B0E" w:rsidRDefault="00AF5B63" w:rsidP="00DE25C2">
            <w:pPr>
              <w:spacing w:after="120"/>
              <w:rPr>
                <w:b w:val="0"/>
              </w:rPr>
            </w:pPr>
            <w:r w:rsidRPr="00DD6B0E">
              <w:rPr>
                <w:b w:val="0"/>
              </w:rPr>
              <w:t>Provide a comprehensive PEP package to all exposed clients in occupational and non-occupational settings:</w:t>
            </w:r>
          </w:p>
          <w:p w14:paraId="459969B6" w14:textId="77777777" w:rsidR="00AF5B63" w:rsidRPr="00DD6B0E" w:rsidRDefault="00AF5B63" w:rsidP="00DE25C2">
            <w:pPr>
              <w:pStyle w:val="ListParagraph"/>
              <w:numPr>
                <w:ilvl w:val="0"/>
                <w:numId w:val="29"/>
              </w:numPr>
              <w:spacing w:after="120"/>
              <w:contextualSpacing w:val="0"/>
              <w:rPr>
                <w:b w:val="0"/>
              </w:rPr>
            </w:pPr>
            <w:r w:rsidRPr="00DD6B0E">
              <w:rPr>
                <w:b w:val="0"/>
              </w:rPr>
              <w:t xml:space="preserve">Provide information, advocacy, and social mobilisation on PEP </w:t>
            </w:r>
          </w:p>
          <w:p w14:paraId="2979385F" w14:textId="77777777" w:rsidR="00AF5B63" w:rsidRPr="00DD6B0E" w:rsidRDefault="00AF5B63" w:rsidP="00DE25C2">
            <w:pPr>
              <w:pStyle w:val="ListParagraph"/>
              <w:numPr>
                <w:ilvl w:val="0"/>
                <w:numId w:val="29"/>
              </w:numPr>
              <w:spacing w:after="120"/>
              <w:contextualSpacing w:val="0"/>
              <w:rPr>
                <w:b w:val="0"/>
              </w:rPr>
            </w:pPr>
            <w:r w:rsidRPr="00DD6B0E">
              <w:rPr>
                <w:b w:val="0"/>
              </w:rPr>
              <w:t>Provide appropriate counselling and psychosocial support</w:t>
            </w:r>
          </w:p>
          <w:p w14:paraId="2A745267" w14:textId="77777777" w:rsidR="00AF5B63" w:rsidRPr="00DD6B0E" w:rsidRDefault="00AF5B63" w:rsidP="00DE25C2">
            <w:pPr>
              <w:pStyle w:val="ListParagraph"/>
              <w:numPr>
                <w:ilvl w:val="0"/>
                <w:numId w:val="29"/>
              </w:numPr>
              <w:spacing w:after="120"/>
              <w:contextualSpacing w:val="0"/>
              <w:rPr>
                <w:b w:val="0"/>
              </w:rPr>
            </w:pPr>
            <w:r w:rsidRPr="00DD6B0E">
              <w:rPr>
                <w:b w:val="0"/>
              </w:rPr>
              <w:t xml:space="preserve">Supply comprehensive PEP services including referral at all health facilities </w:t>
            </w:r>
          </w:p>
          <w:p w14:paraId="4B8A149B" w14:textId="77777777" w:rsidR="00AF5B63" w:rsidRPr="00DD6B0E" w:rsidRDefault="00AF5B63" w:rsidP="00DE25C2">
            <w:pPr>
              <w:pStyle w:val="ListParagraph"/>
              <w:numPr>
                <w:ilvl w:val="0"/>
                <w:numId w:val="29"/>
              </w:numPr>
              <w:spacing w:after="120"/>
              <w:contextualSpacing w:val="0"/>
              <w:rPr>
                <w:b w:val="0"/>
              </w:rPr>
            </w:pPr>
            <w:r w:rsidRPr="00DD6B0E">
              <w:rPr>
                <w:b w:val="0"/>
              </w:rPr>
              <w:t>Recognise the additional needs of children and people with disabilities</w:t>
            </w:r>
          </w:p>
          <w:p w14:paraId="0B455A53" w14:textId="77777777" w:rsidR="00AF5B63" w:rsidRPr="00DD6B0E" w:rsidRDefault="00AF5B63" w:rsidP="00DE25C2">
            <w:pPr>
              <w:pStyle w:val="ListParagraph"/>
              <w:numPr>
                <w:ilvl w:val="0"/>
                <w:numId w:val="29"/>
              </w:numPr>
              <w:spacing w:after="120"/>
              <w:contextualSpacing w:val="0"/>
              <w:rPr>
                <w:b w:val="0"/>
              </w:rPr>
            </w:pPr>
            <w:r w:rsidRPr="00DD6B0E">
              <w:rPr>
                <w:b w:val="0"/>
              </w:rPr>
              <w:t xml:space="preserve">Identify possible abuse and protection from ongoing abuse </w:t>
            </w:r>
          </w:p>
          <w:p w14:paraId="7EA6D7B9" w14:textId="77777777" w:rsidR="00AF5B63" w:rsidRPr="00DD6B0E" w:rsidRDefault="00AF5B63" w:rsidP="00DE25C2">
            <w:pPr>
              <w:pStyle w:val="ListParagraph"/>
              <w:numPr>
                <w:ilvl w:val="0"/>
                <w:numId w:val="29"/>
              </w:numPr>
              <w:spacing w:after="120"/>
              <w:contextualSpacing w:val="0"/>
              <w:rPr>
                <w:b w:val="0"/>
              </w:rPr>
            </w:pPr>
            <w:r w:rsidRPr="00DD6B0E">
              <w:rPr>
                <w:b w:val="0"/>
              </w:rPr>
              <w:t>Adhere to medico-legal responsibilities, if indicated</w:t>
            </w:r>
          </w:p>
          <w:p w14:paraId="61AECF8A" w14:textId="77777777" w:rsidR="00AF5B63" w:rsidRPr="00DD6B0E" w:rsidRDefault="00AF5B63" w:rsidP="00DE25C2">
            <w:pPr>
              <w:pStyle w:val="ListParagraph"/>
              <w:numPr>
                <w:ilvl w:val="0"/>
                <w:numId w:val="29"/>
              </w:numPr>
              <w:spacing w:after="120"/>
              <w:contextualSpacing w:val="0"/>
              <w:rPr>
                <w:b w:val="0"/>
              </w:rPr>
            </w:pPr>
            <w:r w:rsidRPr="00DD6B0E">
              <w:rPr>
                <w:b w:val="0"/>
              </w:rPr>
              <w:lastRenderedPageBreak/>
              <w:t xml:space="preserve">Record, monitor, and evaluate all incidents of potential exposure </w:t>
            </w:r>
          </w:p>
        </w:tc>
      </w:tr>
      <w:tr w:rsidR="00AF5B63" w:rsidRPr="00DD6B0E" w14:paraId="28E7E8D8" w14:textId="77777777" w:rsidTr="00DE2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266B52A" w14:textId="77777777" w:rsidR="00AF5B63" w:rsidRPr="00DD6B0E" w:rsidRDefault="00AF5B63" w:rsidP="00DE25C2">
            <w:pPr>
              <w:spacing w:after="120"/>
              <w:rPr>
                <w:b w:val="0"/>
              </w:rPr>
            </w:pPr>
            <w:r w:rsidRPr="00DD6B0E">
              <w:rPr>
                <w:b w:val="0"/>
              </w:rPr>
              <w:lastRenderedPageBreak/>
              <w:t>O2.7.1</w:t>
            </w:r>
          </w:p>
        </w:tc>
        <w:tc>
          <w:tcPr>
            <w:tcW w:w="8533" w:type="dxa"/>
          </w:tcPr>
          <w:p w14:paraId="5940E040" w14:textId="77777777" w:rsidR="00AF5B63" w:rsidRPr="00DD6B0E" w:rsidRDefault="00AF5B63" w:rsidP="00DE25C2">
            <w:pPr>
              <w:spacing w:after="120"/>
              <w:cnfStyle w:val="000000100000" w:firstRow="0" w:lastRow="0" w:firstColumn="0" w:lastColumn="0" w:oddVBand="0" w:evenVBand="0" w:oddHBand="1" w:evenHBand="0" w:firstRowFirstColumn="0" w:firstRowLastColumn="0" w:lastRowFirstColumn="0" w:lastRowLastColumn="0"/>
            </w:pPr>
            <w:r w:rsidRPr="00DD6B0E">
              <w:t>Occupational exposure</w:t>
            </w:r>
          </w:p>
        </w:tc>
      </w:tr>
      <w:tr w:rsidR="00AF5B63" w:rsidRPr="00DD6B0E" w14:paraId="3D829954" w14:textId="77777777" w:rsidTr="00DE25C2">
        <w:tc>
          <w:tcPr>
            <w:cnfStyle w:val="001000000000" w:firstRow="0" w:lastRow="0" w:firstColumn="1" w:lastColumn="0" w:oddVBand="0" w:evenVBand="0" w:oddHBand="0" w:evenHBand="0" w:firstRowFirstColumn="0" w:firstRowLastColumn="0" w:lastRowFirstColumn="0" w:lastRowLastColumn="0"/>
            <w:tcW w:w="9350" w:type="dxa"/>
            <w:gridSpan w:val="2"/>
          </w:tcPr>
          <w:p w14:paraId="63DC6807" w14:textId="77777777" w:rsidR="00AF5B63" w:rsidRPr="00DD6B0E" w:rsidRDefault="00AF5B63" w:rsidP="00DE25C2">
            <w:pPr>
              <w:pStyle w:val="ListParagraph"/>
              <w:numPr>
                <w:ilvl w:val="0"/>
                <w:numId w:val="2"/>
              </w:numPr>
              <w:spacing w:after="120"/>
              <w:contextualSpacing w:val="0"/>
              <w:rPr>
                <w:b w:val="0"/>
              </w:rPr>
            </w:pPr>
            <w:r w:rsidRPr="00DD6B0E">
              <w:rPr>
                <w:b w:val="0"/>
              </w:rPr>
              <w:t>Provide comprehensive PEP services to all healthcare providers exposed to body fluids, semen</w:t>
            </w:r>
            <w:r w:rsidR="00640A66" w:rsidRPr="00DD6B0E">
              <w:rPr>
                <w:b w:val="0"/>
              </w:rPr>
              <w:t>,</w:t>
            </w:r>
            <w:r w:rsidRPr="00DD6B0E">
              <w:rPr>
                <w:b w:val="0"/>
              </w:rPr>
              <w:t xml:space="preserve"> and vaginal secretions through percutaneous injury or contact of mucous membranes or non-intact skin</w:t>
            </w:r>
          </w:p>
          <w:p w14:paraId="198FD246" w14:textId="77777777" w:rsidR="00AF5B63" w:rsidRPr="00DD6B0E" w:rsidRDefault="00AF5B63" w:rsidP="00DE25C2">
            <w:pPr>
              <w:pStyle w:val="ListParagraph"/>
              <w:numPr>
                <w:ilvl w:val="0"/>
                <w:numId w:val="2"/>
              </w:numPr>
              <w:spacing w:after="120"/>
              <w:contextualSpacing w:val="0"/>
              <w:rPr>
                <w:b w:val="0"/>
              </w:rPr>
            </w:pPr>
            <w:r w:rsidRPr="00DD6B0E">
              <w:rPr>
                <w:b w:val="0"/>
              </w:rPr>
              <w:t xml:space="preserve">All employers to enforce and all employees to practice </w:t>
            </w:r>
            <w:r w:rsidR="00640A66" w:rsidRPr="00DD6B0E">
              <w:rPr>
                <w:b w:val="0"/>
              </w:rPr>
              <w:t>u</w:t>
            </w:r>
            <w:r w:rsidRPr="00DD6B0E">
              <w:rPr>
                <w:b w:val="0"/>
              </w:rPr>
              <w:t xml:space="preserve">niversal </w:t>
            </w:r>
            <w:r w:rsidR="00640A66" w:rsidRPr="00DD6B0E">
              <w:rPr>
                <w:b w:val="0"/>
              </w:rPr>
              <w:t>p</w:t>
            </w:r>
            <w:r w:rsidRPr="00DD6B0E">
              <w:rPr>
                <w:b w:val="0"/>
              </w:rPr>
              <w:t>recautions to prevent exposure</w:t>
            </w:r>
          </w:p>
        </w:tc>
      </w:tr>
      <w:tr w:rsidR="00AF5B63" w:rsidRPr="00DD6B0E" w14:paraId="61FE1474" w14:textId="77777777" w:rsidTr="00DE2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640F372" w14:textId="77777777" w:rsidR="00AF5B63" w:rsidRPr="00DD6B0E" w:rsidRDefault="00AF5B63" w:rsidP="00DE25C2">
            <w:pPr>
              <w:spacing w:after="120"/>
              <w:rPr>
                <w:b w:val="0"/>
              </w:rPr>
            </w:pPr>
            <w:r w:rsidRPr="00DD6B0E">
              <w:rPr>
                <w:b w:val="0"/>
              </w:rPr>
              <w:t>O2.7.1</w:t>
            </w:r>
          </w:p>
        </w:tc>
        <w:tc>
          <w:tcPr>
            <w:tcW w:w="8533" w:type="dxa"/>
          </w:tcPr>
          <w:p w14:paraId="14C844A4" w14:textId="77777777" w:rsidR="00AF5B63" w:rsidRPr="00DD6B0E" w:rsidRDefault="00AF5B63" w:rsidP="00DE25C2">
            <w:pPr>
              <w:spacing w:after="120"/>
              <w:cnfStyle w:val="000000100000" w:firstRow="0" w:lastRow="0" w:firstColumn="0" w:lastColumn="0" w:oddVBand="0" w:evenVBand="0" w:oddHBand="1" w:evenHBand="0" w:firstRowFirstColumn="0" w:firstRowLastColumn="0" w:lastRowFirstColumn="0" w:lastRowLastColumn="0"/>
            </w:pPr>
            <w:r w:rsidRPr="00DD6B0E">
              <w:t>Non-Occupational exposure</w:t>
            </w:r>
          </w:p>
        </w:tc>
      </w:tr>
      <w:tr w:rsidR="00AF5B63" w:rsidRPr="00DD6B0E" w14:paraId="654839CD" w14:textId="77777777" w:rsidTr="00DE25C2">
        <w:tc>
          <w:tcPr>
            <w:cnfStyle w:val="001000000000" w:firstRow="0" w:lastRow="0" w:firstColumn="1" w:lastColumn="0" w:oddVBand="0" w:evenVBand="0" w:oddHBand="0" w:evenHBand="0" w:firstRowFirstColumn="0" w:firstRowLastColumn="0" w:lastRowFirstColumn="0" w:lastRowLastColumn="0"/>
            <w:tcW w:w="9350" w:type="dxa"/>
            <w:gridSpan w:val="2"/>
          </w:tcPr>
          <w:p w14:paraId="6B638DEA" w14:textId="77777777" w:rsidR="00AF5B63" w:rsidRPr="00DD6B0E" w:rsidRDefault="00AF5B63" w:rsidP="00DE25C2">
            <w:pPr>
              <w:pStyle w:val="ListParagraph"/>
              <w:numPr>
                <w:ilvl w:val="0"/>
                <w:numId w:val="2"/>
              </w:numPr>
              <w:spacing w:after="120"/>
              <w:contextualSpacing w:val="0"/>
              <w:jc w:val="both"/>
              <w:rPr>
                <w:b w:val="0"/>
              </w:rPr>
            </w:pPr>
            <w:r w:rsidRPr="00DD6B0E">
              <w:rPr>
                <w:b w:val="0"/>
              </w:rPr>
              <w:t xml:space="preserve">Provide comprehensive PEP services to all individuals exposed to rape, sexual assault, condom burst during sexual activities, condomless sex, human bite, abandoned babies within 72 hours of birth, </w:t>
            </w:r>
            <w:r w:rsidR="00640A66" w:rsidRPr="00DD6B0E">
              <w:rPr>
                <w:b w:val="0"/>
              </w:rPr>
              <w:t xml:space="preserve">and any </w:t>
            </w:r>
            <w:r w:rsidRPr="00DD6B0E">
              <w:rPr>
                <w:b w:val="0"/>
              </w:rPr>
              <w:t>unintended exposure to blood or other body fluids</w:t>
            </w:r>
          </w:p>
        </w:tc>
      </w:tr>
    </w:tbl>
    <w:p w14:paraId="1EDE479D" w14:textId="77777777" w:rsidR="008639BC" w:rsidRPr="00DD6B0E" w:rsidRDefault="008639BC" w:rsidP="00A47EB5"/>
    <w:p w14:paraId="506E1937" w14:textId="77777777" w:rsidR="002B041F" w:rsidRPr="00DD6B0E" w:rsidRDefault="002B041F" w:rsidP="00A47EB5"/>
    <w:p w14:paraId="2ACA4240" w14:textId="77777777" w:rsidR="00C65514" w:rsidRPr="00DD6B0E" w:rsidRDefault="00C65514">
      <w:pPr>
        <w:spacing w:line="240" w:lineRule="auto"/>
        <w:rPr>
          <w:rFonts w:eastAsiaTheme="majorEastAsia" w:cstheme="minorHAnsi"/>
          <w:b/>
          <w:color w:val="009051"/>
          <w:sz w:val="24"/>
        </w:rPr>
      </w:pPr>
      <w:bookmarkStart w:id="168" w:name="_Toc529426625"/>
      <w:r w:rsidRPr="00DD6B0E">
        <w:br w:type="page"/>
      </w:r>
    </w:p>
    <w:p w14:paraId="2C5C60FA" w14:textId="77777777" w:rsidR="00206504" w:rsidRPr="00DD6B0E" w:rsidRDefault="00206504" w:rsidP="00206504">
      <w:pPr>
        <w:pStyle w:val="Heading2"/>
        <w:numPr>
          <w:ilvl w:val="0"/>
          <w:numId w:val="0"/>
        </w:numPr>
      </w:pPr>
      <w:bookmarkStart w:id="169" w:name="_Toc2870241"/>
      <w:r w:rsidRPr="00DD6B0E">
        <w:lastRenderedPageBreak/>
        <w:t>Objective 3: Ensure access to respectful and non-judgemental SRHR services for priority groups</w:t>
      </w:r>
      <w:bookmarkEnd w:id="168"/>
      <w:bookmarkEnd w:id="169"/>
    </w:p>
    <w:p w14:paraId="6F01147C" w14:textId="77777777" w:rsidR="00206504" w:rsidRPr="00DD6B0E" w:rsidRDefault="00206504" w:rsidP="00206504"/>
    <w:p w14:paraId="177BC5B2" w14:textId="77777777" w:rsidR="00206504" w:rsidRPr="00DD6B0E" w:rsidRDefault="00206504" w:rsidP="00206504">
      <w:r w:rsidRPr="00DD6B0E">
        <w:t xml:space="preserve">People who do not fit gender stereotypes, people living with HIV, adolescent girls, sex workers, and </w:t>
      </w:r>
      <w:r w:rsidRPr="006F4B5F">
        <w:t>LGBT</w:t>
      </w:r>
      <w:r w:rsidR="006F4B5F" w:rsidRPr="006F4B5F">
        <w:t>Q</w:t>
      </w:r>
      <w:r w:rsidRPr="006F4B5F">
        <w:t>I</w:t>
      </w:r>
      <w:r w:rsidRPr="00DD6B0E">
        <w:t xml:space="preserve"> people (priority groups) experience unique barriers to accessing services and may require additional services tailored to their needs</w:t>
      </w:r>
      <w:r w:rsidR="003F6A46" w:rsidRPr="00DD6B0E">
        <w:t>.</w:t>
      </w:r>
    </w:p>
    <w:p w14:paraId="025BFFD4" w14:textId="77777777" w:rsidR="00BB19E1" w:rsidRPr="00DD6B0E" w:rsidRDefault="00BB19E1" w:rsidP="00206504"/>
    <w:tbl>
      <w:tblPr>
        <w:tblStyle w:val="GridTable4-Accent6"/>
        <w:tblW w:w="0" w:type="auto"/>
        <w:tblLook w:val="04A0" w:firstRow="1" w:lastRow="0" w:firstColumn="1" w:lastColumn="0" w:noHBand="0" w:noVBand="1"/>
      </w:tblPr>
      <w:tblGrid>
        <w:gridCol w:w="817"/>
        <w:gridCol w:w="8533"/>
      </w:tblGrid>
      <w:tr w:rsidR="00206504" w:rsidRPr="00DD6B0E" w14:paraId="2D76900D" w14:textId="77777777" w:rsidTr="00F41B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538135" w:themeFill="accent6" w:themeFillShade="BF"/>
          </w:tcPr>
          <w:p w14:paraId="1E722A68" w14:textId="77777777" w:rsidR="00206504" w:rsidRPr="00DD6B0E" w:rsidRDefault="00206504" w:rsidP="00F41B60">
            <w:pPr>
              <w:spacing w:after="120"/>
              <w:rPr>
                <w:b w:val="0"/>
              </w:rPr>
            </w:pPr>
            <w:r w:rsidRPr="00DD6B0E">
              <w:rPr>
                <w:szCs w:val="20"/>
                <w:lang w:eastAsia="en-GB"/>
              </w:rPr>
              <w:t>Policy statement:</w:t>
            </w:r>
            <w:r w:rsidRPr="00DD6B0E">
              <w:rPr>
                <w:b w:val="0"/>
                <w:szCs w:val="20"/>
                <w:lang w:eastAsia="en-GB"/>
              </w:rPr>
              <w:t xml:space="preserve"> </w:t>
            </w:r>
            <w:r w:rsidR="003F6A46" w:rsidRPr="00DD6B0E">
              <w:rPr>
                <w:b w:val="0"/>
              </w:rPr>
              <w:t>All clients must be treated equally and in a prompt fashion regardless of age, ethnicity, socioeconomic, marital status, or similar characteristic.</w:t>
            </w:r>
          </w:p>
          <w:p w14:paraId="1CD188B7" w14:textId="77777777" w:rsidR="003F6A46" w:rsidRPr="00DD6B0E" w:rsidRDefault="003F6A46" w:rsidP="00F41B60">
            <w:pPr>
              <w:spacing w:after="120"/>
              <w:rPr>
                <w:b w:val="0"/>
              </w:rPr>
            </w:pPr>
            <w:r w:rsidRPr="00DD6B0E">
              <w:rPr>
                <w:szCs w:val="20"/>
                <w:lang w:eastAsia="en-GB"/>
              </w:rPr>
              <w:t>Policy statement:</w:t>
            </w:r>
            <w:r w:rsidRPr="00DD6B0E">
              <w:rPr>
                <w:b w:val="0"/>
                <w:szCs w:val="20"/>
                <w:lang w:eastAsia="en-GB"/>
              </w:rPr>
              <w:t xml:space="preserve"> </w:t>
            </w:r>
            <w:r w:rsidRPr="00DD6B0E">
              <w:rPr>
                <w:b w:val="0"/>
              </w:rPr>
              <w:t>Adolescents, including disabled, male, and rural clients should be provided with comprehensive sexuality education and SRHR services, including gender based and sexual violence prevention and treatment, in non-judgemental, accessible environments.</w:t>
            </w:r>
          </w:p>
        </w:tc>
      </w:tr>
      <w:tr w:rsidR="00206504" w:rsidRPr="00DD6B0E" w14:paraId="42D62149" w14:textId="77777777" w:rsidTr="00F41B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388105B6" w14:textId="77777777" w:rsidR="00206504" w:rsidRPr="00DD6B0E" w:rsidRDefault="00206504" w:rsidP="00905B98">
            <w:pPr>
              <w:rPr>
                <w:b w:val="0"/>
              </w:rPr>
            </w:pPr>
            <w:r w:rsidRPr="00DD6B0E">
              <w:rPr>
                <w:b w:val="0"/>
              </w:rPr>
              <w:t>O</w:t>
            </w:r>
            <w:r w:rsidR="003F6A46" w:rsidRPr="00DD6B0E">
              <w:rPr>
                <w:b w:val="0"/>
              </w:rPr>
              <w:t>3.1</w:t>
            </w:r>
          </w:p>
        </w:tc>
        <w:tc>
          <w:tcPr>
            <w:tcW w:w="8533" w:type="dxa"/>
            <w:shd w:val="clear" w:color="auto" w:fill="C5E0B3" w:themeFill="accent6" w:themeFillTint="66"/>
          </w:tcPr>
          <w:p w14:paraId="48C4D96E" w14:textId="77777777" w:rsidR="00206504" w:rsidRPr="00DD6B0E" w:rsidRDefault="003F6A46" w:rsidP="00F41B60">
            <w:pPr>
              <w:spacing w:after="120"/>
              <w:cnfStyle w:val="000000100000" w:firstRow="0" w:lastRow="0" w:firstColumn="0" w:lastColumn="0" w:oddVBand="0" w:evenVBand="0" w:oddHBand="1" w:evenHBand="0" w:firstRowFirstColumn="0" w:firstRowLastColumn="0" w:lastRowFirstColumn="0" w:lastRowLastColumn="0"/>
            </w:pPr>
            <w:r w:rsidRPr="00DD6B0E">
              <w:t>Adolescents and young people</w:t>
            </w:r>
          </w:p>
        </w:tc>
      </w:tr>
      <w:tr w:rsidR="00206504" w:rsidRPr="00DD6B0E" w14:paraId="459F8265" w14:textId="77777777" w:rsidTr="00F41B60">
        <w:tc>
          <w:tcPr>
            <w:cnfStyle w:val="001000000000" w:firstRow="0" w:lastRow="0" w:firstColumn="1" w:lastColumn="0" w:oddVBand="0" w:evenVBand="0" w:oddHBand="0" w:evenHBand="0" w:firstRowFirstColumn="0" w:firstRowLastColumn="0" w:lastRowFirstColumn="0" w:lastRowLastColumn="0"/>
            <w:tcW w:w="9350" w:type="dxa"/>
            <w:gridSpan w:val="2"/>
          </w:tcPr>
          <w:p w14:paraId="2BC7BC92" w14:textId="752A31D0" w:rsidR="003F6A46" w:rsidRPr="00DD6B0E" w:rsidRDefault="003F6A46" w:rsidP="00F41B60">
            <w:pPr>
              <w:spacing w:after="120"/>
              <w:rPr>
                <w:b w:val="0"/>
              </w:rPr>
            </w:pPr>
            <w:r w:rsidRPr="00DD6B0E">
              <w:rPr>
                <w:noProof/>
                <w:lang w:val="en-ZA" w:eastAsia="en-ZA"/>
              </w:rPr>
              <mc:AlternateContent>
                <mc:Choice Requires="wps">
                  <w:drawing>
                    <wp:anchor distT="0" distB="0" distL="114300" distR="114300" simplePos="0" relativeHeight="251661312" behindDoc="0" locked="0" layoutInCell="1" allowOverlap="1" wp14:anchorId="05313003" wp14:editId="4B0B9F1B">
                      <wp:simplePos x="0" y="0"/>
                      <wp:positionH relativeFrom="column">
                        <wp:posOffset>3089275</wp:posOffset>
                      </wp:positionH>
                      <wp:positionV relativeFrom="paragraph">
                        <wp:posOffset>69215</wp:posOffset>
                      </wp:positionV>
                      <wp:extent cx="2727960" cy="1546225"/>
                      <wp:effectExtent l="0" t="0" r="15240" b="15875"/>
                      <wp:wrapSquare wrapText="bothSides"/>
                      <wp:docPr id="61" name="Text Box 61"/>
                      <wp:cNvGraphicFramePr/>
                      <a:graphic xmlns:a="http://schemas.openxmlformats.org/drawingml/2006/main">
                        <a:graphicData uri="http://schemas.microsoft.com/office/word/2010/wordprocessingShape">
                          <wps:wsp>
                            <wps:cNvSpPr txBox="1"/>
                            <wps:spPr>
                              <a:xfrm>
                                <a:off x="0" y="0"/>
                                <a:ext cx="2727960" cy="1546225"/>
                              </a:xfrm>
                              <a:prstGeom prst="rect">
                                <a:avLst/>
                              </a:prstGeom>
                              <a:ln>
                                <a:solidFill>
                                  <a:schemeClr val="accent6">
                                    <a:lumMod val="20000"/>
                                    <a:lumOff val="80000"/>
                                  </a:schemeClr>
                                </a:solidFill>
                              </a:ln>
                            </wps:spPr>
                            <wps:style>
                              <a:lnRef idx="2">
                                <a:schemeClr val="accent3"/>
                              </a:lnRef>
                              <a:fillRef idx="1">
                                <a:schemeClr val="lt1"/>
                              </a:fillRef>
                              <a:effectRef idx="0">
                                <a:schemeClr val="accent3"/>
                              </a:effectRef>
                              <a:fontRef idx="minor">
                                <a:schemeClr val="dk1"/>
                              </a:fontRef>
                            </wps:style>
                            <wps:txbx>
                              <w:txbxContent>
                                <w:p w14:paraId="7BEF0E86" w14:textId="77777777" w:rsidR="00C525A1" w:rsidRPr="003F6A46" w:rsidRDefault="00C525A1" w:rsidP="003F6A46">
                                  <w:pPr>
                                    <w:rPr>
                                      <w:b/>
                                      <w:sz w:val="20"/>
                                      <w:szCs w:val="20"/>
                                    </w:rPr>
                                  </w:pPr>
                                  <w:r w:rsidRPr="003F6A46">
                                    <w:rPr>
                                      <w:b/>
                                      <w:sz w:val="20"/>
                                      <w:szCs w:val="20"/>
                                    </w:rPr>
                                    <w:t>Priority groups:</w:t>
                                  </w:r>
                                </w:p>
                                <w:p w14:paraId="1D0D2291" w14:textId="77777777" w:rsidR="00C525A1" w:rsidRPr="003F6A46" w:rsidRDefault="00C525A1" w:rsidP="00DA43C4">
                                  <w:pPr>
                                    <w:pStyle w:val="ListParagraph"/>
                                    <w:numPr>
                                      <w:ilvl w:val="0"/>
                                      <w:numId w:val="30"/>
                                    </w:numPr>
                                    <w:contextualSpacing w:val="0"/>
                                    <w:rPr>
                                      <w:b/>
                                      <w:sz w:val="20"/>
                                      <w:szCs w:val="20"/>
                                    </w:rPr>
                                  </w:pPr>
                                  <w:r w:rsidRPr="003F6A46">
                                    <w:rPr>
                                      <w:sz w:val="20"/>
                                      <w:szCs w:val="20"/>
                                    </w:rPr>
                                    <w:t xml:space="preserve">Adolescents and young people (10-24 years) </w:t>
                                  </w:r>
                                </w:p>
                                <w:p w14:paraId="1BF3E022" w14:textId="77777777" w:rsidR="00C525A1" w:rsidRPr="006F4B5F" w:rsidRDefault="00C525A1" w:rsidP="00DA43C4">
                                  <w:pPr>
                                    <w:pStyle w:val="NoSpacing"/>
                                    <w:numPr>
                                      <w:ilvl w:val="0"/>
                                      <w:numId w:val="30"/>
                                    </w:numPr>
                                    <w:rPr>
                                      <w:rFonts w:asciiTheme="minorHAnsi" w:hAnsiTheme="minorHAnsi"/>
                                    </w:rPr>
                                  </w:pPr>
                                  <w:r w:rsidRPr="006F4B5F">
                                    <w:rPr>
                                      <w:rFonts w:asciiTheme="minorHAnsi" w:hAnsiTheme="minorHAnsi"/>
                                    </w:rPr>
                                    <w:t>LGBTQI people</w:t>
                                  </w:r>
                                </w:p>
                                <w:p w14:paraId="75EA2874" w14:textId="77777777" w:rsidR="00C525A1" w:rsidRPr="003F6A46" w:rsidRDefault="00C525A1" w:rsidP="00DA43C4">
                                  <w:pPr>
                                    <w:pStyle w:val="NoSpacing"/>
                                    <w:numPr>
                                      <w:ilvl w:val="0"/>
                                      <w:numId w:val="30"/>
                                    </w:numPr>
                                    <w:rPr>
                                      <w:rFonts w:asciiTheme="minorHAnsi" w:hAnsiTheme="minorHAnsi"/>
                                    </w:rPr>
                                  </w:pPr>
                                  <w:r w:rsidRPr="003F6A46">
                                    <w:rPr>
                                      <w:rFonts w:asciiTheme="minorHAnsi" w:hAnsiTheme="minorHAnsi"/>
                                    </w:rPr>
                                    <w:t>Sex workers</w:t>
                                  </w:r>
                                </w:p>
                                <w:p w14:paraId="331EDB82" w14:textId="77777777" w:rsidR="00C525A1" w:rsidRPr="003F6A46" w:rsidRDefault="00C525A1" w:rsidP="00DA43C4">
                                  <w:pPr>
                                    <w:pStyle w:val="NoSpacing"/>
                                    <w:numPr>
                                      <w:ilvl w:val="0"/>
                                      <w:numId w:val="30"/>
                                    </w:numPr>
                                    <w:rPr>
                                      <w:rFonts w:asciiTheme="minorHAnsi" w:hAnsiTheme="minorHAnsi"/>
                                    </w:rPr>
                                  </w:pPr>
                                  <w:r w:rsidRPr="003F6A46">
                                    <w:rPr>
                                      <w:rFonts w:asciiTheme="minorHAnsi" w:hAnsiTheme="minorHAnsi"/>
                                    </w:rPr>
                                    <w:t>People with disabilities</w:t>
                                  </w:r>
                                </w:p>
                                <w:p w14:paraId="41D7DD52" w14:textId="77777777" w:rsidR="00C525A1" w:rsidRPr="003F6A46" w:rsidRDefault="00C525A1" w:rsidP="00DA43C4">
                                  <w:pPr>
                                    <w:pStyle w:val="NoSpacing"/>
                                    <w:numPr>
                                      <w:ilvl w:val="0"/>
                                      <w:numId w:val="30"/>
                                    </w:numPr>
                                    <w:rPr>
                                      <w:rFonts w:asciiTheme="minorHAnsi" w:hAnsiTheme="minorHAnsi"/>
                                    </w:rPr>
                                  </w:pPr>
                                  <w:r w:rsidRPr="003F6A46">
                                    <w:rPr>
                                      <w:rFonts w:asciiTheme="minorHAnsi" w:hAnsiTheme="minorHAnsi"/>
                                    </w:rPr>
                                    <w:t xml:space="preserve">Migrants </w:t>
                                  </w:r>
                                </w:p>
                                <w:p w14:paraId="11527D7D" w14:textId="77777777" w:rsidR="00C525A1" w:rsidRPr="003F6A46" w:rsidRDefault="00C525A1" w:rsidP="00DA43C4">
                                  <w:pPr>
                                    <w:pStyle w:val="NoSpacing"/>
                                    <w:numPr>
                                      <w:ilvl w:val="0"/>
                                      <w:numId w:val="30"/>
                                    </w:numPr>
                                    <w:rPr>
                                      <w:rFonts w:asciiTheme="minorHAnsi" w:hAnsiTheme="minorHAnsi"/>
                                    </w:rPr>
                                  </w:pPr>
                                  <w:r w:rsidRPr="003F6A46">
                                    <w:rPr>
                                      <w:rFonts w:asciiTheme="minorHAnsi" w:hAnsiTheme="minorHAnsi"/>
                                    </w:rPr>
                                    <w:t>Male partners of wom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13003" id="Text Box 61" o:spid="_x0000_s1028" type="#_x0000_t202" style="position:absolute;margin-left:243.25pt;margin-top:5.45pt;width:214.8pt;height:1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" fillcolor="white [3201]" strokecolor="#e2efd9 [665]" strokeweight="1pt">
                      <v:textbox inset=",0,,0">
                        <w:txbxContent>
                          <w:p w14:paraId="7BEF0E86" w14:textId="77777777" w:rsidR="00C525A1" w:rsidRPr="003F6A46" w:rsidRDefault="00C525A1" w:rsidP="003F6A46">
                            <w:pPr>
                              <w:rPr>
                                <w:b/>
                                <w:sz w:val="20"/>
                                <w:szCs w:val="20"/>
                              </w:rPr>
                            </w:pPr>
                            <w:r w:rsidRPr="003F6A46">
                              <w:rPr>
                                <w:b/>
                                <w:sz w:val="20"/>
                                <w:szCs w:val="20"/>
                              </w:rPr>
                              <w:t>Priority groups:</w:t>
                            </w:r>
                          </w:p>
                          <w:p w14:paraId="1D0D2291" w14:textId="77777777" w:rsidR="00C525A1" w:rsidRPr="003F6A46" w:rsidRDefault="00C525A1" w:rsidP="00DA43C4">
                            <w:pPr>
                              <w:pStyle w:val="ListParagraph"/>
                              <w:numPr>
                                <w:ilvl w:val="0"/>
                                <w:numId w:val="30"/>
                              </w:numPr>
                              <w:contextualSpacing w:val="0"/>
                              <w:rPr>
                                <w:b/>
                                <w:sz w:val="20"/>
                                <w:szCs w:val="20"/>
                              </w:rPr>
                            </w:pPr>
                            <w:r w:rsidRPr="003F6A46">
                              <w:rPr>
                                <w:sz w:val="20"/>
                                <w:szCs w:val="20"/>
                              </w:rPr>
                              <w:t xml:space="preserve">Adolescents and young people (10-24 years) </w:t>
                            </w:r>
                          </w:p>
                          <w:p w14:paraId="1BF3E022" w14:textId="77777777" w:rsidR="00C525A1" w:rsidRPr="006F4B5F" w:rsidRDefault="00C525A1" w:rsidP="00DA43C4">
                            <w:pPr>
                              <w:pStyle w:val="NoSpacing"/>
                              <w:numPr>
                                <w:ilvl w:val="0"/>
                                <w:numId w:val="30"/>
                              </w:numPr>
                              <w:rPr>
                                <w:rFonts w:asciiTheme="minorHAnsi" w:hAnsiTheme="minorHAnsi"/>
                              </w:rPr>
                            </w:pPr>
                            <w:r w:rsidRPr="006F4B5F">
                              <w:rPr>
                                <w:rFonts w:asciiTheme="minorHAnsi" w:hAnsiTheme="minorHAnsi"/>
                              </w:rPr>
                              <w:t>LGBTQI people</w:t>
                            </w:r>
                          </w:p>
                          <w:p w14:paraId="75EA2874" w14:textId="77777777" w:rsidR="00C525A1" w:rsidRPr="003F6A46" w:rsidRDefault="00C525A1" w:rsidP="00DA43C4">
                            <w:pPr>
                              <w:pStyle w:val="NoSpacing"/>
                              <w:numPr>
                                <w:ilvl w:val="0"/>
                                <w:numId w:val="30"/>
                              </w:numPr>
                              <w:rPr>
                                <w:rFonts w:asciiTheme="minorHAnsi" w:hAnsiTheme="minorHAnsi"/>
                              </w:rPr>
                            </w:pPr>
                            <w:r w:rsidRPr="003F6A46">
                              <w:rPr>
                                <w:rFonts w:asciiTheme="minorHAnsi" w:hAnsiTheme="minorHAnsi"/>
                              </w:rPr>
                              <w:t>Sex workers</w:t>
                            </w:r>
                          </w:p>
                          <w:p w14:paraId="331EDB82" w14:textId="77777777" w:rsidR="00C525A1" w:rsidRPr="003F6A46" w:rsidRDefault="00C525A1" w:rsidP="00DA43C4">
                            <w:pPr>
                              <w:pStyle w:val="NoSpacing"/>
                              <w:numPr>
                                <w:ilvl w:val="0"/>
                                <w:numId w:val="30"/>
                              </w:numPr>
                              <w:rPr>
                                <w:rFonts w:asciiTheme="minorHAnsi" w:hAnsiTheme="minorHAnsi"/>
                              </w:rPr>
                            </w:pPr>
                            <w:r w:rsidRPr="003F6A46">
                              <w:rPr>
                                <w:rFonts w:asciiTheme="minorHAnsi" w:hAnsiTheme="minorHAnsi"/>
                              </w:rPr>
                              <w:t>People with disabilities</w:t>
                            </w:r>
                          </w:p>
                          <w:p w14:paraId="41D7DD52" w14:textId="77777777" w:rsidR="00C525A1" w:rsidRPr="003F6A46" w:rsidRDefault="00C525A1" w:rsidP="00DA43C4">
                            <w:pPr>
                              <w:pStyle w:val="NoSpacing"/>
                              <w:numPr>
                                <w:ilvl w:val="0"/>
                                <w:numId w:val="30"/>
                              </w:numPr>
                              <w:rPr>
                                <w:rFonts w:asciiTheme="minorHAnsi" w:hAnsiTheme="minorHAnsi"/>
                              </w:rPr>
                            </w:pPr>
                            <w:r w:rsidRPr="003F6A46">
                              <w:rPr>
                                <w:rFonts w:asciiTheme="minorHAnsi" w:hAnsiTheme="minorHAnsi"/>
                              </w:rPr>
                              <w:t xml:space="preserve">Migrants </w:t>
                            </w:r>
                          </w:p>
                          <w:p w14:paraId="11527D7D" w14:textId="77777777" w:rsidR="00C525A1" w:rsidRPr="003F6A46" w:rsidRDefault="00C525A1" w:rsidP="00DA43C4">
                            <w:pPr>
                              <w:pStyle w:val="NoSpacing"/>
                              <w:numPr>
                                <w:ilvl w:val="0"/>
                                <w:numId w:val="30"/>
                              </w:numPr>
                              <w:rPr>
                                <w:rFonts w:asciiTheme="minorHAnsi" w:hAnsiTheme="minorHAnsi"/>
                              </w:rPr>
                            </w:pPr>
                            <w:r w:rsidRPr="003F6A46">
                              <w:rPr>
                                <w:rFonts w:asciiTheme="minorHAnsi" w:hAnsiTheme="minorHAnsi"/>
                              </w:rPr>
                              <w:t>Male partners of women</w:t>
                            </w:r>
                          </w:p>
                        </w:txbxContent>
                      </v:textbox>
                      <w10:wrap type="square"/>
                    </v:shape>
                  </w:pict>
                </mc:Fallback>
              </mc:AlternateContent>
            </w:r>
            <w:r w:rsidRPr="00DD6B0E">
              <w:rPr>
                <w:b w:val="0"/>
              </w:rPr>
              <w:t>Adolescents, especially girls, are a key population for nearly all SRH</w:t>
            </w:r>
            <w:r w:rsidR="006C5AFA" w:rsidRPr="00DD6B0E">
              <w:rPr>
                <w:b w:val="0"/>
              </w:rPr>
              <w:t>R</w:t>
            </w:r>
            <w:r w:rsidRPr="00DD6B0E">
              <w:rPr>
                <w:b w:val="0"/>
              </w:rPr>
              <w:t xml:space="preserve"> services, including prevention, detection, and treatment of HIV and other STIs. Adolescents and young people must have access to youth-friendly services and school-based services, including comprehensive sexuality education, the prevention of unwanted pregnancies and risks associated with teen pregnancy, prevention of HIV and other STIs, and access to safe </w:t>
            </w:r>
            <w:r w:rsidR="00C907B1">
              <w:rPr>
                <w:b w:val="0"/>
              </w:rPr>
              <w:t>CTOP</w:t>
            </w:r>
            <w:r w:rsidRPr="00DD6B0E">
              <w:rPr>
                <w:b w:val="0"/>
              </w:rPr>
              <w:t xml:space="preserve">. </w:t>
            </w:r>
          </w:p>
          <w:p w14:paraId="2899F8B8" w14:textId="77777777" w:rsidR="003F6A46" w:rsidRPr="00DD6B0E" w:rsidRDefault="003F6A46" w:rsidP="00F41B60">
            <w:pPr>
              <w:spacing w:after="120"/>
              <w:rPr>
                <w:b w:val="0"/>
              </w:rPr>
            </w:pPr>
          </w:p>
          <w:p w14:paraId="35E76FDB" w14:textId="77777777" w:rsidR="003F6A46" w:rsidRPr="00DD6B0E" w:rsidRDefault="003F6A46" w:rsidP="00F41B60">
            <w:pPr>
              <w:spacing w:after="120"/>
              <w:rPr>
                <w:b w:val="0"/>
              </w:rPr>
            </w:pPr>
            <w:r w:rsidRPr="00DD6B0E">
              <w:rPr>
                <w:b w:val="0"/>
              </w:rPr>
              <w:t>Facilities should remove barriers to accessing SRH</w:t>
            </w:r>
            <w:r w:rsidR="006C5AFA" w:rsidRPr="00DD6B0E">
              <w:rPr>
                <w:b w:val="0"/>
              </w:rPr>
              <w:t>R</w:t>
            </w:r>
            <w:r w:rsidRPr="00DD6B0E">
              <w:rPr>
                <w:b w:val="0"/>
              </w:rPr>
              <w:t xml:space="preserve"> services by:</w:t>
            </w:r>
          </w:p>
          <w:p w14:paraId="0ABAE334" w14:textId="77777777" w:rsidR="003F6A46" w:rsidRPr="00DD6B0E" w:rsidRDefault="003F6A46" w:rsidP="00F41B60">
            <w:pPr>
              <w:pStyle w:val="ListParagraph"/>
              <w:numPr>
                <w:ilvl w:val="0"/>
                <w:numId w:val="2"/>
              </w:numPr>
              <w:spacing w:after="120"/>
              <w:rPr>
                <w:b w:val="0"/>
              </w:rPr>
            </w:pPr>
            <w:r w:rsidRPr="00DD6B0E">
              <w:rPr>
                <w:b w:val="0"/>
              </w:rPr>
              <w:t xml:space="preserve">Refraining from moral judgement and discrimination by health workers </w:t>
            </w:r>
          </w:p>
          <w:p w14:paraId="3EAAEFAC" w14:textId="77777777" w:rsidR="003F6A46" w:rsidRPr="00DD6B0E" w:rsidRDefault="003F6A46" w:rsidP="00F41B60">
            <w:pPr>
              <w:pStyle w:val="ListParagraph"/>
              <w:numPr>
                <w:ilvl w:val="0"/>
                <w:numId w:val="2"/>
              </w:numPr>
              <w:spacing w:after="120"/>
              <w:rPr>
                <w:b w:val="0"/>
              </w:rPr>
            </w:pPr>
            <w:r w:rsidRPr="00DD6B0E">
              <w:rPr>
                <w:b w:val="0"/>
              </w:rPr>
              <w:t xml:space="preserve">Welcoming adolescents to access SRHR services and information </w:t>
            </w:r>
          </w:p>
          <w:p w14:paraId="3EB972A6" w14:textId="77777777" w:rsidR="003F6A46" w:rsidRPr="00DD6B0E" w:rsidRDefault="003F6A46" w:rsidP="00F41B60">
            <w:pPr>
              <w:pStyle w:val="ListParagraph"/>
              <w:numPr>
                <w:ilvl w:val="0"/>
                <w:numId w:val="2"/>
              </w:numPr>
              <w:spacing w:after="120"/>
              <w:rPr>
                <w:b w:val="0"/>
              </w:rPr>
            </w:pPr>
            <w:r w:rsidRPr="00DD6B0E">
              <w:rPr>
                <w:b w:val="0"/>
              </w:rPr>
              <w:t>Promoting personal choice in decisions guided by friendly, non-judgemental</w:t>
            </w:r>
            <w:r w:rsidR="005C2F26" w:rsidRPr="00DD6B0E">
              <w:rPr>
                <w:b w:val="0"/>
              </w:rPr>
              <w:t>,</w:t>
            </w:r>
            <w:r w:rsidRPr="00DD6B0E">
              <w:rPr>
                <w:b w:val="0"/>
              </w:rPr>
              <w:t xml:space="preserve"> and empathetic health-, social-</w:t>
            </w:r>
            <w:r w:rsidR="005C2F26" w:rsidRPr="00DD6B0E">
              <w:rPr>
                <w:b w:val="0"/>
              </w:rPr>
              <w:t>,</w:t>
            </w:r>
            <w:r w:rsidRPr="00DD6B0E">
              <w:rPr>
                <w:b w:val="0"/>
              </w:rPr>
              <w:t xml:space="preserve"> and community workers with the support of family</w:t>
            </w:r>
          </w:p>
          <w:p w14:paraId="6B7029FC" w14:textId="77777777" w:rsidR="003F6A46" w:rsidRPr="00DD6B0E" w:rsidRDefault="003F6A46" w:rsidP="00F41B60">
            <w:pPr>
              <w:pStyle w:val="ListParagraph"/>
              <w:numPr>
                <w:ilvl w:val="0"/>
                <w:numId w:val="2"/>
              </w:numPr>
              <w:spacing w:after="120"/>
              <w:rPr>
                <w:b w:val="0"/>
              </w:rPr>
            </w:pPr>
            <w:r w:rsidRPr="00DD6B0E">
              <w:rPr>
                <w:b w:val="0"/>
              </w:rPr>
              <w:t>Challenging taboos, myths, misperceptions, stereotyping</w:t>
            </w:r>
            <w:r w:rsidR="005C2F26" w:rsidRPr="00DD6B0E">
              <w:rPr>
                <w:b w:val="0"/>
              </w:rPr>
              <w:t>,</w:t>
            </w:r>
            <w:r w:rsidRPr="00DD6B0E">
              <w:rPr>
                <w:b w:val="0"/>
              </w:rPr>
              <w:t xml:space="preserve"> and discrimination on sexuality, cultural</w:t>
            </w:r>
            <w:r w:rsidR="005C2F26" w:rsidRPr="00DD6B0E">
              <w:rPr>
                <w:b w:val="0"/>
              </w:rPr>
              <w:t>,</w:t>
            </w:r>
            <w:r w:rsidRPr="00DD6B0E">
              <w:rPr>
                <w:b w:val="0"/>
              </w:rPr>
              <w:t xml:space="preserve"> and traditional practices</w:t>
            </w:r>
            <w:r w:rsidR="005C2F26" w:rsidRPr="00DD6B0E">
              <w:rPr>
                <w:b w:val="0"/>
              </w:rPr>
              <w:t>,</w:t>
            </w:r>
            <w:r w:rsidRPr="00DD6B0E">
              <w:rPr>
                <w:b w:val="0"/>
              </w:rPr>
              <w:t xml:space="preserve"> as well as against certain groupings in a positive manner and with fact</w:t>
            </w:r>
            <w:r w:rsidR="005C2F26" w:rsidRPr="00DD6B0E">
              <w:rPr>
                <w:b w:val="0"/>
              </w:rPr>
              <w:t>s</w:t>
            </w:r>
            <w:r w:rsidRPr="00DD6B0E">
              <w:rPr>
                <w:b w:val="0"/>
              </w:rPr>
              <w:t xml:space="preserve"> and openness</w:t>
            </w:r>
          </w:p>
          <w:p w14:paraId="4907A707" w14:textId="77777777" w:rsidR="00206504" w:rsidRPr="00DD6B0E" w:rsidRDefault="003F6A46" w:rsidP="00F41B60">
            <w:pPr>
              <w:pStyle w:val="ListParagraph"/>
              <w:numPr>
                <w:ilvl w:val="0"/>
                <w:numId w:val="2"/>
              </w:numPr>
              <w:spacing w:after="120"/>
              <w:rPr>
                <w:b w:val="0"/>
              </w:rPr>
            </w:pPr>
            <w:r w:rsidRPr="00DD6B0E">
              <w:rPr>
                <w:b w:val="0"/>
              </w:rPr>
              <w:t xml:space="preserve">Informing adolescents </w:t>
            </w:r>
            <w:r w:rsidR="005C2F26" w:rsidRPr="00DD6B0E">
              <w:rPr>
                <w:b w:val="0"/>
              </w:rPr>
              <w:t>of</w:t>
            </w:r>
            <w:r w:rsidRPr="00DD6B0E">
              <w:rPr>
                <w:b w:val="0"/>
              </w:rPr>
              <w:t xml:space="preserve"> risky sexual behaviours, such as early sexual debut, intergenerational sex and multiple concurrent partners, often driven by patriarchal gender norms and poverty</w:t>
            </w:r>
          </w:p>
        </w:tc>
      </w:tr>
    </w:tbl>
    <w:p w14:paraId="135A4824" w14:textId="77777777" w:rsidR="004A4083" w:rsidRPr="00DD6B0E" w:rsidRDefault="004A4083"/>
    <w:p w14:paraId="098E52B1" w14:textId="77777777" w:rsidR="004A4083" w:rsidRPr="00DD6B0E" w:rsidRDefault="004A4083"/>
    <w:tbl>
      <w:tblPr>
        <w:tblStyle w:val="GridTable4-Accent1"/>
        <w:tblW w:w="0" w:type="auto"/>
        <w:tblLook w:val="04A0" w:firstRow="1" w:lastRow="0" w:firstColumn="1" w:lastColumn="0" w:noHBand="0" w:noVBand="1"/>
      </w:tblPr>
      <w:tblGrid>
        <w:gridCol w:w="817"/>
        <w:gridCol w:w="8533"/>
      </w:tblGrid>
      <w:tr w:rsidR="00F41B60" w:rsidRPr="00DD6B0E" w14:paraId="0AB02BE9" w14:textId="77777777" w:rsidTr="004A40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2F5496" w:themeFill="accent1" w:themeFillShade="BF"/>
          </w:tcPr>
          <w:p w14:paraId="3406F9F6" w14:textId="77777777" w:rsidR="005C2F26" w:rsidRPr="00DD6B0E" w:rsidRDefault="005C2F26" w:rsidP="00BB0B1F">
            <w:pPr>
              <w:keepNext/>
              <w:spacing w:after="120"/>
              <w:rPr>
                <w:b w:val="0"/>
              </w:rPr>
            </w:pPr>
            <w:r w:rsidRPr="00DD6B0E">
              <w:rPr>
                <w:szCs w:val="20"/>
                <w:lang w:eastAsia="en-GB"/>
              </w:rPr>
              <w:lastRenderedPageBreak/>
              <w:t>Policy statement:</w:t>
            </w:r>
            <w:r w:rsidRPr="00DD6B0E">
              <w:rPr>
                <w:b w:val="0"/>
                <w:szCs w:val="20"/>
                <w:lang w:eastAsia="en-GB"/>
              </w:rPr>
              <w:t xml:space="preserve"> </w:t>
            </w:r>
            <w:r w:rsidRPr="00DD6B0E">
              <w:rPr>
                <w:b w:val="0"/>
              </w:rPr>
              <w:t>Five interlinked peer-led service packages shall be implemented to serve the needs of LGBTI groups in the areas of health, empowerment, psychosocial services, human rights, and strategic information as outlined in the National LGBTI HIV Plan.</w:t>
            </w:r>
          </w:p>
        </w:tc>
      </w:tr>
      <w:tr w:rsidR="00206504" w:rsidRPr="00DD6B0E" w14:paraId="0CA53FD4" w14:textId="77777777" w:rsidTr="004A4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4C6E7" w:themeFill="accent1" w:themeFillTint="66"/>
          </w:tcPr>
          <w:p w14:paraId="23913F72" w14:textId="77777777" w:rsidR="00206504" w:rsidRPr="00DD6B0E" w:rsidRDefault="00206504" w:rsidP="00BB0B1F">
            <w:pPr>
              <w:keepNext/>
              <w:spacing w:after="120"/>
              <w:rPr>
                <w:b w:val="0"/>
              </w:rPr>
            </w:pPr>
            <w:r w:rsidRPr="00DD6B0E">
              <w:rPr>
                <w:b w:val="0"/>
              </w:rPr>
              <w:t>O</w:t>
            </w:r>
            <w:r w:rsidR="005C2F26" w:rsidRPr="00DD6B0E">
              <w:rPr>
                <w:b w:val="0"/>
              </w:rPr>
              <w:t>3.2</w:t>
            </w:r>
          </w:p>
        </w:tc>
        <w:tc>
          <w:tcPr>
            <w:tcW w:w="8533" w:type="dxa"/>
            <w:shd w:val="clear" w:color="auto" w:fill="B4C6E7" w:themeFill="accent1" w:themeFillTint="66"/>
          </w:tcPr>
          <w:p w14:paraId="163BBBED" w14:textId="77777777" w:rsidR="00206504" w:rsidRPr="00DD6B0E" w:rsidRDefault="005C2F26" w:rsidP="00BB0B1F">
            <w:pPr>
              <w:keepNext/>
              <w:spacing w:after="120"/>
              <w:cnfStyle w:val="000000100000" w:firstRow="0" w:lastRow="0" w:firstColumn="0" w:lastColumn="0" w:oddVBand="0" w:evenVBand="0" w:oddHBand="1" w:evenHBand="0" w:firstRowFirstColumn="0" w:firstRowLastColumn="0" w:lastRowFirstColumn="0" w:lastRowLastColumn="0"/>
            </w:pPr>
            <w:r w:rsidRPr="00DD6B0E">
              <w:t>LGBTI+ people</w:t>
            </w:r>
          </w:p>
        </w:tc>
      </w:tr>
      <w:tr w:rsidR="00206504" w:rsidRPr="00DD6B0E" w14:paraId="4F6DA8F4" w14:textId="77777777" w:rsidTr="004A4083">
        <w:tc>
          <w:tcPr>
            <w:cnfStyle w:val="001000000000" w:firstRow="0" w:lastRow="0" w:firstColumn="1" w:lastColumn="0" w:oddVBand="0" w:evenVBand="0" w:oddHBand="0" w:evenHBand="0" w:firstRowFirstColumn="0" w:firstRowLastColumn="0" w:lastRowFirstColumn="0" w:lastRowLastColumn="0"/>
            <w:tcW w:w="9350" w:type="dxa"/>
            <w:gridSpan w:val="2"/>
          </w:tcPr>
          <w:p w14:paraId="3A8E5B7E" w14:textId="77777777" w:rsidR="005C2F26" w:rsidRPr="00DD6B0E" w:rsidRDefault="005C2F26" w:rsidP="00BB0B1F">
            <w:pPr>
              <w:keepNext/>
              <w:spacing w:after="120"/>
              <w:rPr>
                <w:b w:val="0"/>
              </w:rPr>
            </w:pPr>
            <w:r w:rsidRPr="00DD6B0E">
              <w:rPr>
                <w:b w:val="0"/>
              </w:rPr>
              <w:t>Although there are many differences between the groups, and further variation within subgroups, LGBTI+ persons share common challenges. Facilities should remove barriers to accessing SRH</w:t>
            </w:r>
            <w:r w:rsidR="006C5AFA" w:rsidRPr="00DD6B0E">
              <w:rPr>
                <w:b w:val="0"/>
              </w:rPr>
              <w:t>R</w:t>
            </w:r>
            <w:r w:rsidRPr="00DD6B0E">
              <w:rPr>
                <w:b w:val="0"/>
              </w:rPr>
              <w:t xml:space="preserve"> services by:</w:t>
            </w:r>
          </w:p>
          <w:p w14:paraId="0258C273" w14:textId="77777777" w:rsidR="005C2F26" w:rsidRPr="00DD6B0E" w:rsidRDefault="005C2F26" w:rsidP="00BB0B1F">
            <w:pPr>
              <w:pStyle w:val="ListParagraph"/>
              <w:keepNext/>
              <w:numPr>
                <w:ilvl w:val="0"/>
                <w:numId w:val="31"/>
              </w:numPr>
              <w:spacing w:after="120"/>
              <w:rPr>
                <w:b w:val="0"/>
              </w:rPr>
            </w:pPr>
            <w:r w:rsidRPr="00DD6B0E">
              <w:rPr>
                <w:b w:val="0"/>
              </w:rPr>
              <w:t>Addressing negative staff attitudes</w:t>
            </w:r>
          </w:p>
          <w:p w14:paraId="222868CE" w14:textId="77777777" w:rsidR="005C2F26" w:rsidRPr="00DD6B0E" w:rsidRDefault="005C2F26" w:rsidP="00BB0B1F">
            <w:pPr>
              <w:pStyle w:val="ListParagraph"/>
              <w:keepNext/>
              <w:numPr>
                <w:ilvl w:val="0"/>
                <w:numId w:val="31"/>
              </w:numPr>
              <w:spacing w:after="120"/>
              <w:rPr>
                <w:b w:val="0"/>
              </w:rPr>
            </w:pPr>
            <w:r w:rsidRPr="00DD6B0E">
              <w:rPr>
                <w:b w:val="0"/>
              </w:rPr>
              <w:t>Sensitising staff on stereotypical assumptions about the needs of LGBTI persons</w:t>
            </w:r>
          </w:p>
          <w:p w14:paraId="03497511" w14:textId="77777777" w:rsidR="005C2F26" w:rsidRPr="00DD6B0E" w:rsidRDefault="005C2F26" w:rsidP="00BB0B1F">
            <w:pPr>
              <w:pStyle w:val="ListParagraph"/>
              <w:keepNext/>
              <w:numPr>
                <w:ilvl w:val="0"/>
                <w:numId w:val="31"/>
              </w:numPr>
              <w:spacing w:after="120"/>
              <w:rPr>
                <w:b w:val="0"/>
              </w:rPr>
            </w:pPr>
            <w:r w:rsidRPr="00DD6B0E">
              <w:rPr>
                <w:b w:val="0"/>
              </w:rPr>
              <w:t>Training staff on required knowledge and skills to provide quality SRHR care appropriate to the needs of respective groups</w:t>
            </w:r>
          </w:p>
          <w:p w14:paraId="341CC992" w14:textId="77777777" w:rsidR="00206504" w:rsidRPr="00DD6B0E" w:rsidRDefault="005C2F26" w:rsidP="00BB0B1F">
            <w:pPr>
              <w:pStyle w:val="ListParagraph"/>
              <w:keepNext/>
              <w:numPr>
                <w:ilvl w:val="0"/>
                <w:numId w:val="31"/>
              </w:numPr>
              <w:spacing w:after="120"/>
              <w:rPr>
                <w:b w:val="0"/>
              </w:rPr>
            </w:pPr>
            <w:r w:rsidRPr="00DD6B0E">
              <w:rPr>
                <w:b w:val="0"/>
              </w:rPr>
              <w:t xml:space="preserve">Providing psychosocial support for mental health problems, alcohol, and substance abuse </w:t>
            </w:r>
          </w:p>
        </w:tc>
      </w:tr>
    </w:tbl>
    <w:p w14:paraId="3CF76AFD" w14:textId="77777777" w:rsidR="004A4083" w:rsidRPr="00DD6B0E" w:rsidRDefault="004A4083"/>
    <w:tbl>
      <w:tblPr>
        <w:tblStyle w:val="GridTable4-Accent2"/>
        <w:tblW w:w="0" w:type="auto"/>
        <w:tblLook w:val="04A0" w:firstRow="1" w:lastRow="0" w:firstColumn="1" w:lastColumn="0" w:noHBand="0" w:noVBand="1"/>
      </w:tblPr>
      <w:tblGrid>
        <w:gridCol w:w="817"/>
        <w:gridCol w:w="8533"/>
      </w:tblGrid>
      <w:tr w:rsidR="00B40C5B" w:rsidRPr="00DD6B0E" w14:paraId="20E5E162" w14:textId="77777777" w:rsidTr="004A40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C45911" w:themeFill="accent2" w:themeFillShade="BF"/>
          </w:tcPr>
          <w:p w14:paraId="7AD03749" w14:textId="77777777" w:rsidR="00A35D06" w:rsidRPr="00DD6B0E" w:rsidRDefault="00A35D06" w:rsidP="00F41B60">
            <w:pPr>
              <w:spacing w:after="120"/>
              <w:rPr>
                <w:b w:val="0"/>
              </w:rPr>
            </w:pPr>
            <w:r w:rsidRPr="00DD6B0E">
              <w:rPr>
                <w:szCs w:val="20"/>
                <w:lang w:eastAsia="en-GB"/>
              </w:rPr>
              <w:t>Policy statement:</w:t>
            </w:r>
            <w:r w:rsidRPr="00DD6B0E">
              <w:rPr>
                <w:b w:val="0"/>
                <w:szCs w:val="20"/>
                <w:lang w:eastAsia="en-GB"/>
              </w:rPr>
              <w:t xml:space="preserve"> </w:t>
            </w:r>
            <w:r w:rsidRPr="00DD6B0E">
              <w:rPr>
                <w:b w:val="0"/>
              </w:rPr>
              <w:t>Six interlinked peer-led packages related to health, social, legal, human rights, social capital, and economic empowerment services addressing the needs of sex workers, shall be implemented as outlined in The National Sex Worker HIV Plan.</w:t>
            </w:r>
          </w:p>
        </w:tc>
      </w:tr>
      <w:tr w:rsidR="00A35D06" w:rsidRPr="00DD6B0E" w14:paraId="37718C20" w14:textId="77777777" w:rsidTr="004A4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F7CAAC" w:themeFill="accent2" w:themeFillTint="66"/>
          </w:tcPr>
          <w:p w14:paraId="2E043BCD" w14:textId="77777777" w:rsidR="00A35D06" w:rsidRPr="00DD6B0E" w:rsidRDefault="00A35D06" w:rsidP="00F41B60">
            <w:pPr>
              <w:spacing w:after="120"/>
              <w:rPr>
                <w:b w:val="0"/>
              </w:rPr>
            </w:pPr>
            <w:r w:rsidRPr="00DD6B0E">
              <w:rPr>
                <w:b w:val="0"/>
              </w:rPr>
              <w:t>O3.</w:t>
            </w:r>
            <w:r w:rsidR="00842DC1" w:rsidRPr="00DD6B0E">
              <w:rPr>
                <w:b w:val="0"/>
              </w:rPr>
              <w:t>3</w:t>
            </w:r>
          </w:p>
        </w:tc>
        <w:tc>
          <w:tcPr>
            <w:tcW w:w="8533" w:type="dxa"/>
            <w:shd w:val="clear" w:color="auto" w:fill="F7CAAC" w:themeFill="accent2" w:themeFillTint="66"/>
          </w:tcPr>
          <w:p w14:paraId="73770116" w14:textId="77777777" w:rsidR="00A35D06" w:rsidRPr="00DD6B0E" w:rsidRDefault="00A35D06" w:rsidP="00F41B60">
            <w:pPr>
              <w:spacing w:after="120"/>
              <w:cnfStyle w:val="000000100000" w:firstRow="0" w:lastRow="0" w:firstColumn="0" w:lastColumn="0" w:oddVBand="0" w:evenVBand="0" w:oddHBand="1" w:evenHBand="0" w:firstRowFirstColumn="0" w:firstRowLastColumn="0" w:lastRowFirstColumn="0" w:lastRowLastColumn="0"/>
            </w:pPr>
            <w:r w:rsidRPr="00DD6B0E">
              <w:t>Female sex workers</w:t>
            </w:r>
          </w:p>
        </w:tc>
      </w:tr>
      <w:tr w:rsidR="00206504" w:rsidRPr="00DD6B0E" w14:paraId="71EDC04F" w14:textId="77777777" w:rsidTr="004A4083">
        <w:tc>
          <w:tcPr>
            <w:cnfStyle w:val="001000000000" w:firstRow="0" w:lastRow="0" w:firstColumn="1" w:lastColumn="0" w:oddVBand="0" w:evenVBand="0" w:oddHBand="0" w:evenHBand="0" w:firstRowFirstColumn="0" w:firstRowLastColumn="0" w:lastRowFirstColumn="0" w:lastRowLastColumn="0"/>
            <w:tcW w:w="9350" w:type="dxa"/>
            <w:gridSpan w:val="2"/>
          </w:tcPr>
          <w:p w14:paraId="1A196718" w14:textId="77777777" w:rsidR="00A35D06" w:rsidRPr="00DD6B0E" w:rsidRDefault="00A35D06" w:rsidP="00F41B60">
            <w:pPr>
              <w:spacing w:after="120"/>
              <w:rPr>
                <w:b w:val="0"/>
                <w:vertAlign w:val="superscript"/>
              </w:rPr>
            </w:pPr>
            <w:r w:rsidRPr="00DD6B0E">
              <w:rPr>
                <w:b w:val="0"/>
              </w:rPr>
              <w:t>Female sex workers are particularly vulnerable to HIV and other STIs. They are exposed to many human rights violations that limit their access to good SRHR interventions.</w:t>
            </w:r>
          </w:p>
          <w:p w14:paraId="5B94B16C" w14:textId="77777777" w:rsidR="00A35D06" w:rsidRPr="00DD6B0E" w:rsidRDefault="00A35D06" w:rsidP="00F41B60">
            <w:pPr>
              <w:spacing w:after="120"/>
              <w:rPr>
                <w:b w:val="0"/>
              </w:rPr>
            </w:pPr>
            <w:r w:rsidRPr="00DD6B0E">
              <w:rPr>
                <w:b w:val="0"/>
              </w:rPr>
              <w:t>Facilities should remove barriers to accessing SRH</w:t>
            </w:r>
            <w:r w:rsidR="006C5AFA" w:rsidRPr="00DD6B0E">
              <w:rPr>
                <w:b w:val="0"/>
              </w:rPr>
              <w:t>R</w:t>
            </w:r>
            <w:r w:rsidRPr="00DD6B0E">
              <w:rPr>
                <w:b w:val="0"/>
              </w:rPr>
              <w:t xml:space="preserve"> services by:</w:t>
            </w:r>
          </w:p>
          <w:p w14:paraId="726774CB" w14:textId="77777777" w:rsidR="00A35D06" w:rsidRPr="00DD6B0E" w:rsidRDefault="00A35D06" w:rsidP="00F41B60">
            <w:pPr>
              <w:pStyle w:val="ListParagraph"/>
              <w:numPr>
                <w:ilvl w:val="0"/>
                <w:numId w:val="32"/>
              </w:numPr>
              <w:spacing w:after="120"/>
              <w:rPr>
                <w:b w:val="0"/>
              </w:rPr>
            </w:pPr>
            <w:r w:rsidRPr="00DD6B0E">
              <w:rPr>
                <w:b w:val="0"/>
              </w:rPr>
              <w:t xml:space="preserve">Ensuring access and referral to support services for mental health problems, social grants, substance and alcohol use, and legal support </w:t>
            </w:r>
          </w:p>
          <w:p w14:paraId="05F8738E" w14:textId="77777777" w:rsidR="00A35D06" w:rsidRPr="00DD6B0E" w:rsidRDefault="00A35D06" w:rsidP="00F41B60">
            <w:pPr>
              <w:pStyle w:val="ListParagraph"/>
              <w:numPr>
                <w:ilvl w:val="0"/>
                <w:numId w:val="32"/>
              </w:numPr>
              <w:spacing w:after="120"/>
              <w:rPr>
                <w:b w:val="0"/>
              </w:rPr>
            </w:pPr>
            <w:r w:rsidRPr="00DD6B0E">
              <w:rPr>
                <w:b w:val="0"/>
              </w:rPr>
              <w:t>Providing support for sexual-, verbal-, and gender-based violence</w:t>
            </w:r>
          </w:p>
          <w:p w14:paraId="2775BFF7" w14:textId="77777777" w:rsidR="00A35D06" w:rsidRPr="00DD6B0E" w:rsidRDefault="00A35D06" w:rsidP="00F41B60">
            <w:pPr>
              <w:pStyle w:val="ListParagraph"/>
              <w:numPr>
                <w:ilvl w:val="0"/>
                <w:numId w:val="32"/>
              </w:numPr>
              <w:spacing w:after="120"/>
              <w:rPr>
                <w:b w:val="0"/>
              </w:rPr>
            </w:pPr>
            <w:r w:rsidRPr="00DD6B0E">
              <w:rPr>
                <w:b w:val="0"/>
              </w:rPr>
              <w:t>Adapting facility opening hours and modes of delivery to suit sex workers</w:t>
            </w:r>
          </w:p>
          <w:p w14:paraId="6B52351A" w14:textId="77777777" w:rsidR="00A35D06" w:rsidRPr="00DD6B0E" w:rsidRDefault="00A35D06" w:rsidP="00F41B60">
            <w:pPr>
              <w:pStyle w:val="ListParagraph"/>
              <w:numPr>
                <w:ilvl w:val="0"/>
                <w:numId w:val="32"/>
              </w:numPr>
              <w:spacing w:after="120"/>
              <w:rPr>
                <w:b w:val="0"/>
              </w:rPr>
            </w:pPr>
            <w:r w:rsidRPr="00DD6B0E">
              <w:rPr>
                <w:b w:val="0"/>
              </w:rPr>
              <w:t>Sensitising staff to the needs of sex workers</w:t>
            </w:r>
          </w:p>
          <w:p w14:paraId="4BCC267F" w14:textId="77777777" w:rsidR="00206504" w:rsidRPr="00DD6B0E" w:rsidRDefault="00A35D06" w:rsidP="00F41B60">
            <w:pPr>
              <w:pStyle w:val="ListParagraph"/>
              <w:numPr>
                <w:ilvl w:val="0"/>
                <w:numId w:val="32"/>
              </w:numPr>
              <w:spacing w:after="120"/>
              <w:rPr>
                <w:b w:val="0"/>
              </w:rPr>
            </w:pPr>
            <w:r w:rsidRPr="00DD6B0E">
              <w:rPr>
                <w:b w:val="0"/>
              </w:rPr>
              <w:t>Providing the comprehensive package of services described in South African national sex worker HIV plan</w:t>
            </w:r>
          </w:p>
        </w:tc>
      </w:tr>
    </w:tbl>
    <w:p w14:paraId="48F77F4D" w14:textId="77777777" w:rsidR="004A4083" w:rsidRPr="00DD6B0E" w:rsidRDefault="004A4083"/>
    <w:tbl>
      <w:tblPr>
        <w:tblStyle w:val="GridTable4-Accent5"/>
        <w:tblW w:w="0" w:type="auto"/>
        <w:tblLook w:val="04A0" w:firstRow="1" w:lastRow="0" w:firstColumn="1" w:lastColumn="0" w:noHBand="0" w:noVBand="1"/>
      </w:tblPr>
      <w:tblGrid>
        <w:gridCol w:w="817"/>
        <w:gridCol w:w="8533"/>
      </w:tblGrid>
      <w:tr w:rsidR="00546E57" w:rsidRPr="00DD6B0E" w14:paraId="535747AF" w14:textId="77777777" w:rsidTr="004A40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2E74B5" w:themeFill="accent5" w:themeFillShade="BF"/>
          </w:tcPr>
          <w:p w14:paraId="59DB7654" w14:textId="77777777" w:rsidR="00AC1615" w:rsidRPr="00DD6B0E" w:rsidRDefault="00AC1615" w:rsidP="00B40C5B">
            <w:pPr>
              <w:spacing w:after="120"/>
              <w:rPr>
                <w:b w:val="0"/>
              </w:rPr>
            </w:pPr>
            <w:r w:rsidRPr="00DD6B0E">
              <w:rPr>
                <w:szCs w:val="20"/>
                <w:lang w:eastAsia="en-GB"/>
              </w:rPr>
              <w:t>Policy statement:</w:t>
            </w:r>
            <w:r w:rsidRPr="00DD6B0E">
              <w:rPr>
                <w:b w:val="0"/>
                <w:szCs w:val="20"/>
                <w:lang w:eastAsia="en-GB"/>
              </w:rPr>
              <w:t xml:space="preserve"> </w:t>
            </w:r>
            <w:r w:rsidRPr="00DD6B0E">
              <w:rPr>
                <w:b w:val="0"/>
              </w:rPr>
              <w:t xml:space="preserve">People with disabilities to be afforded an opportunity to gain agency, choice, and control over their sexuality and relationships. Emphasis to be placed in reducing vulnerability to sexual and </w:t>
            </w:r>
            <w:proofErr w:type="gramStart"/>
            <w:r w:rsidRPr="00DD6B0E">
              <w:rPr>
                <w:b w:val="0"/>
              </w:rPr>
              <w:t>gender based</w:t>
            </w:r>
            <w:proofErr w:type="gramEnd"/>
            <w:r w:rsidRPr="00DD6B0E">
              <w:rPr>
                <w:b w:val="0"/>
              </w:rPr>
              <w:t xml:space="preserve"> violence and HIV.</w:t>
            </w:r>
          </w:p>
        </w:tc>
      </w:tr>
      <w:tr w:rsidR="00AC1615" w:rsidRPr="00DD6B0E" w14:paraId="5F91F954" w14:textId="77777777" w:rsidTr="004A4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DD6EE" w:themeFill="accent5" w:themeFillTint="66"/>
          </w:tcPr>
          <w:p w14:paraId="5665F63D" w14:textId="77777777" w:rsidR="00AC1615" w:rsidRPr="00DD6B0E" w:rsidRDefault="00AC1615" w:rsidP="00B40C5B">
            <w:pPr>
              <w:spacing w:after="120"/>
              <w:rPr>
                <w:b w:val="0"/>
              </w:rPr>
            </w:pPr>
            <w:r w:rsidRPr="00DD6B0E">
              <w:rPr>
                <w:b w:val="0"/>
              </w:rPr>
              <w:t>O3.</w:t>
            </w:r>
            <w:r w:rsidR="00842DC1" w:rsidRPr="00DD6B0E">
              <w:rPr>
                <w:b w:val="0"/>
              </w:rPr>
              <w:t>4</w:t>
            </w:r>
          </w:p>
        </w:tc>
        <w:tc>
          <w:tcPr>
            <w:tcW w:w="8533" w:type="dxa"/>
            <w:shd w:val="clear" w:color="auto" w:fill="BDD6EE" w:themeFill="accent5" w:themeFillTint="66"/>
          </w:tcPr>
          <w:p w14:paraId="20A4710E" w14:textId="77777777" w:rsidR="00AC1615" w:rsidRPr="00DD6B0E" w:rsidRDefault="00AC1615" w:rsidP="00B40C5B">
            <w:pPr>
              <w:spacing w:after="120"/>
              <w:cnfStyle w:val="000000100000" w:firstRow="0" w:lastRow="0" w:firstColumn="0" w:lastColumn="0" w:oddVBand="0" w:evenVBand="0" w:oddHBand="1" w:evenHBand="0" w:firstRowFirstColumn="0" w:firstRowLastColumn="0" w:lastRowFirstColumn="0" w:lastRowLastColumn="0"/>
            </w:pPr>
            <w:r w:rsidRPr="00DD6B0E">
              <w:t>Persons with disabilities</w:t>
            </w:r>
          </w:p>
        </w:tc>
      </w:tr>
      <w:tr w:rsidR="00AC1615" w:rsidRPr="00DD6B0E" w14:paraId="4DA8F52C" w14:textId="77777777" w:rsidTr="004A4083">
        <w:tc>
          <w:tcPr>
            <w:cnfStyle w:val="001000000000" w:firstRow="0" w:lastRow="0" w:firstColumn="1" w:lastColumn="0" w:oddVBand="0" w:evenVBand="0" w:oddHBand="0" w:evenHBand="0" w:firstRowFirstColumn="0" w:firstRowLastColumn="0" w:lastRowFirstColumn="0" w:lastRowLastColumn="0"/>
            <w:tcW w:w="9350" w:type="dxa"/>
            <w:gridSpan w:val="2"/>
          </w:tcPr>
          <w:p w14:paraId="7E170426" w14:textId="77777777" w:rsidR="00AC1615" w:rsidRPr="00DD6B0E" w:rsidRDefault="00AC1615" w:rsidP="00B40C5B">
            <w:pPr>
              <w:spacing w:after="120"/>
              <w:rPr>
                <w:b w:val="0"/>
              </w:rPr>
            </w:pPr>
            <w:r w:rsidRPr="00DD6B0E">
              <w:rPr>
                <w:b w:val="0"/>
              </w:rPr>
              <w:t>People living with disabilities are an underserved population subjected to harmful stereotypes and myths. They have similar SRH</w:t>
            </w:r>
            <w:r w:rsidR="006C5AFA" w:rsidRPr="00DD6B0E">
              <w:rPr>
                <w:b w:val="0"/>
              </w:rPr>
              <w:t>R</w:t>
            </w:r>
            <w:r w:rsidRPr="00DD6B0E">
              <w:rPr>
                <w:b w:val="0"/>
              </w:rPr>
              <w:t xml:space="preserve"> needs as able-bodied people; however, they are much more likely to be victims of physical and sexual abuse and rape, even by their caretakers in some situations. They </w:t>
            </w:r>
            <w:r w:rsidRPr="00DD6B0E">
              <w:rPr>
                <w:b w:val="0"/>
              </w:rPr>
              <w:lastRenderedPageBreak/>
              <w:t>are also more likely to be subjected to forced or coerced procedures, such as sterilisation, abortion, and contraception.</w:t>
            </w:r>
            <w:r w:rsidRPr="00DD6B0E">
              <w:fldChar w:fldCharType="begin"/>
            </w:r>
            <w:r w:rsidR="00FB0C84" w:rsidRPr="00DD6B0E">
              <w:rPr>
                <w:b w:val="0"/>
              </w:rPr>
              <w:instrText xml:space="preserve"> ADDIN EN.CITE &lt;EndNote&gt;&lt;Cite&gt;&lt;Author&gt;Women Enabled International&lt;/Author&gt;&lt;Year&gt;2016&lt;/Year&gt;&lt;RecNum&gt;235&lt;/RecNum&gt;&lt;DisplayText&gt;&lt;style face="superscript"&gt;52&lt;/style&gt;&lt;/DisplayText&gt;&lt;record&gt;&lt;rec-number&gt;235&lt;/rec-number&gt;&lt;foreign-keys&gt;&lt;key app="EN" db-id="eare2taxlax2sqezt0kv0afm2vr2vt95dwsz" timestamp="1542613883"&gt;235&lt;/key&gt;&lt;/foreign-keys&gt;&lt;ref-type name="Generic"&gt;13&lt;/ref-type&gt;&lt;contributors&gt;&lt;authors&gt;&lt;author&gt;Women Enabled International,&lt;/author&gt;&lt;/authors&gt;&lt;/contributors&gt;&lt;titles&gt;&lt;title&gt;Submission to OHCHR Report on Mental Health and Human Rights&lt;/title&gt;&lt;/titles&gt;&lt;dates&gt;&lt;year&gt;2016&lt;/year&gt;&lt;/dates&gt;&lt;pub-location&gt;Washington DC&lt;/pub-location&gt;&lt;urls&gt;&lt;related-urls&gt;&lt;url&gt;https://www.womenenabled.org/pdfs/WEI%20OHCHR%20Mental%20Health%20and%20Human%20Rights%20October%2031,%202016%20FINAL.pdf&lt;/url&gt;&lt;/related-urls&gt;&lt;/urls&gt;&lt;/record&gt;&lt;/Cite&gt;&lt;/EndNote&gt;</w:instrText>
            </w:r>
            <w:r w:rsidRPr="00DD6B0E">
              <w:fldChar w:fldCharType="separate"/>
            </w:r>
            <w:r w:rsidR="00FB0C84" w:rsidRPr="00DD6B0E">
              <w:rPr>
                <w:b w:val="0"/>
                <w:noProof/>
                <w:vertAlign w:val="superscript"/>
              </w:rPr>
              <w:t>52</w:t>
            </w:r>
            <w:r w:rsidRPr="00DD6B0E">
              <w:fldChar w:fldCharType="end"/>
            </w:r>
            <w:r w:rsidR="00AB1DD2" w:rsidRPr="00DD6B0E">
              <w:rPr>
                <w:b w:val="0"/>
              </w:rPr>
              <w:t xml:space="preserve"> </w:t>
            </w:r>
            <w:r w:rsidRPr="00DD6B0E">
              <w:rPr>
                <w:b w:val="0"/>
              </w:rPr>
              <w:t>Facilities should remove barriers to accessing SRH</w:t>
            </w:r>
            <w:r w:rsidR="006C5AFA" w:rsidRPr="00DD6B0E">
              <w:rPr>
                <w:b w:val="0"/>
              </w:rPr>
              <w:t>R</w:t>
            </w:r>
            <w:r w:rsidRPr="00DD6B0E">
              <w:rPr>
                <w:b w:val="0"/>
              </w:rPr>
              <w:t xml:space="preserve"> services by</w:t>
            </w:r>
            <w:r w:rsidR="0078220B" w:rsidRPr="00DD6B0E">
              <w:rPr>
                <w:b w:val="0"/>
              </w:rPr>
              <w:t xml:space="preserve"> </w:t>
            </w:r>
            <w:r w:rsidR="0078220B" w:rsidRPr="00DD6B0E">
              <w:fldChar w:fldCharType="begin"/>
            </w:r>
            <w:r w:rsidR="006E60C8" w:rsidRPr="00DD6B0E">
              <w:rPr>
                <w:b w:val="0"/>
              </w:rPr>
              <w:instrText xml:space="preserve"> ADDIN EN.CITE &lt;EndNote&gt;&lt;Cite&gt;&lt;Author&gt;Schneider&lt;/Author&gt;&lt;Year&gt;2010&lt;/Year&gt;&lt;RecNum&gt;236&lt;/RecNum&gt;&lt;DisplayText&gt;&lt;style face="superscript"&gt;53&lt;/style&gt;&lt;/DisplayText&gt;&lt;record&gt;&lt;rec-number&gt;236&lt;/rec-number&gt;&lt;foreign-keys&gt;&lt;key app="EN" db-id="eare2taxlax2sqezt0kv0afm2vr2vt95dwsz" timestamp="1542614012"&gt;236&lt;/key&gt;&lt;/foreign-keys&gt;&lt;ref-type name="Report"&gt;27&lt;/ref-type&gt;&lt;contributors&gt;&lt;authors&gt;&lt;author&gt;Schneider, M., &lt;/author&gt;&lt;author&gt;Couper, J., &lt;/author&gt;&lt;author&gt;Swartz, L.,&lt;/author&gt;&lt;/authors&gt;&lt;/contributors&gt;&lt;titles&gt;&lt;title&gt;Assessment of accessibility of health facilities to persons with disabilities Report submitted to Directorate: Chronic Diseases, Disabilities and Geriatrics&lt;/title&gt;&lt;/titles&gt;&lt;pages&gt;1-63&lt;/pages&gt;&lt;dates&gt;&lt;year&gt;2010&lt;/year&gt;&lt;/dates&gt;&lt;pub-location&gt;Cape Town&lt;/pub-location&gt;&lt;urls&gt;&lt;/urls&gt;&lt;/record&gt;&lt;/Cite&gt;&lt;/EndNote&gt;</w:instrText>
            </w:r>
            <w:r w:rsidR="0078220B" w:rsidRPr="00DD6B0E">
              <w:fldChar w:fldCharType="separate"/>
            </w:r>
            <w:r w:rsidR="00FB0C84" w:rsidRPr="00DD6B0E">
              <w:rPr>
                <w:b w:val="0"/>
                <w:noProof/>
                <w:vertAlign w:val="superscript"/>
              </w:rPr>
              <w:t>53</w:t>
            </w:r>
            <w:r w:rsidR="0078220B" w:rsidRPr="00DD6B0E">
              <w:fldChar w:fldCharType="end"/>
            </w:r>
            <w:r w:rsidR="0078220B" w:rsidRPr="00DD6B0E">
              <w:rPr>
                <w:b w:val="0"/>
              </w:rPr>
              <w:t>:</w:t>
            </w:r>
          </w:p>
          <w:p w14:paraId="54071094" w14:textId="77777777" w:rsidR="00AC1615" w:rsidRPr="00DD6B0E" w:rsidRDefault="00AC1615" w:rsidP="00B40C5B">
            <w:pPr>
              <w:pStyle w:val="ListParagraph"/>
              <w:numPr>
                <w:ilvl w:val="0"/>
                <w:numId w:val="33"/>
              </w:numPr>
              <w:spacing w:after="120"/>
              <w:rPr>
                <w:b w:val="0"/>
              </w:rPr>
            </w:pPr>
            <w:r w:rsidRPr="00DD6B0E">
              <w:rPr>
                <w:b w:val="0"/>
              </w:rPr>
              <w:t>Informational access, for example the availability of information in a range of formats</w:t>
            </w:r>
            <w:r w:rsidR="005453B8" w:rsidRPr="00DD6B0E">
              <w:rPr>
                <w:b w:val="0"/>
              </w:rPr>
              <w:t>,</w:t>
            </w:r>
            <w:r w:rsidRPr="00DD6B0E">
              <w:rPr>
                <w:b w:val="0"/>
              </w:rPr>
              <w:t xml:space="preserve"> including sign language and braille</w:t>
            </w:r>
          </w:p>
          <w:p w14:paraId="2E13D176" w14:textId="77777777" w:rsidR="00AC1615" w:rsidRPr="00DD6B0E" w:rsidRDefault="00AC1615" w:rsidP="00B40C5B">
            <w:pPr>
              <w:pStyle w:val="ListParagraph"/>
              <w:numPr>
                <w:ilvl w:val="0"/>
                <w:numId w:val="33"/>
              </w:numPr>
              <w:spacing w:after="120"/>
              <w:rPr>
                <w:b w:val="0"/>
              </w:rPr>
            </w:pPr>
            <w:r w:rsidRPr="00DD6B0E">
              <w:rPr>
                <w:b w:val="0"/>
              </w:rPr>
              <w:t xml:space="preserve">Physical access comprising the distance between the facility and users’ homes, transport, the structure of entrances/exits, passages, and structures within the facility buildings </w:t>
            </w:r>
          </w:p>
          <w:p w14:paraId="49577196" w14:textId="77777777" w:rsidR="00AC1615" w:rsidRPr="00DD6B0E" w:rsidRDefault="00AC1615" w:rsidP="00B40C5B">
            <w:pPr>
              <w:pStyle w:val="ListParagraph"/>
              <w:numPr>
                <w:ilvl w:val="0"/>
                <w:numId w:val="33"/>
              </w:numPr>
              <w:spacing w:after="120"/>
              <w:rPr>
                <w:b w:val="0"/>
              </w:rPr>
            </w:pPr>
            <w:r w:rsidRPr="00DD6B0E">
              <w:rPr>
                <w:b w:val="0"/>
              </w:rPr>
              <w:t xml:space="preserve">Financial access comprising the cost of the health service to an individual, including the hidden cost of transportation and loss of income when going to the health facility </w:t>
            </w:r>
          </w:p>
          <w:p w14:paraId="3AAD598A" w14:textId="77777777" w:rsidR="00AC1615" w:rsidRPr="00DD6B0E" w:rsidRDefault="00AC1615" w:rsidP="00B40C5B">
            <w:pPr>
              <w:pStyle w:val="ListParagraph"/>
              <w:numPr>
                <w:ilvl w:val="0"/>
                <w:numId w:val="33"/>
              </w:numPr>
              <w:spacing w:after="120"/>
              <w:rPr>
                <w:b w:val="0"/>
              </w:rPr>
            </w:pPr>
            <w:r w:rsidRPr="00DD6B0E">
              <w:rPr>
                <w:b w:val="0"/>
              </w:rPr>
              <w:t>To ensure people living with disabilities have access to comprehensive SRHR, all facilities</w:t>
            </w:r>
            <w:r w:rsidR="005453B8" w:rsidRPr="00DD6B0E">
              <w:rPr>
                <w:b w:val="0"/>
              </w:rPr>
              <w:t xml:space="preserve"> a</w:t>
            </w:r>
            <w:r w:rsidRPr="00DD6B0E">
              <w:rPr>
                <w:b w:val="0"/>
              </w:rPr>
              <w:t>re accessible for people in wheelchairs</w:t>
            </w:r>
          </w:p>
          <w:p w14:paraId="2750D901" w14:textId="77777777" w:rsidR="00AC1615" w:rsidRPr="00DD6B0E" w:rsidRDefault="00AC1615" w:rsidP="00B40C5B">
            <w:pPr>
              <w:pStyle w:val="ListParagraph"/>
              <w:numPr>
                <w:ilvl w:val="0"/>
                <w:numId w:val="33"/>
              </w:numPr>
              <w:spacing w:after="120"/>
              <w:rPr>
                <w:b w:val="0"/>
              </w:rPr>
            </w:pPr>
            <w:r w:rsidRPr="00DD6B0E">
              <w:rPr>
                <w:b w:val="0"/>
              </w:rPr>
              <w:t>Provide a toilet with wheelchair access indicated by a pictogram</w:t>
            </w:r>
          </w:p>
          <w:p w14:paraId="63A1B4FB" w14:textId="77777777" w:rsidR="00AC1615" w:rsidRPr="00DD6B0E" w:rsidRDefault="00AC1615" w:rsidP="00B40C5B">
            <w:pPr>
              <w:pStyle w:val="ListParagraph"/>
              <w:numPr>
                <w:ilvl w:val="0"/>
                <w:numId w:val="33"/>
              </w:numPr>
              <w:spacing w:after="120"/>
              <w:rPr>
                <w:b w:val="0"/>
              </w:rPr>
            </w:pPr>
            <w:r w:rsidRPr="00DD6B0E">
              <w:rPr>
                <w:b w:val="0"/>
              </w:rPr>
              <w:t>Fast track people living with disabilities</w:t>
            </w:r>
          </w:p>
        </w:tc>
      </w:tr>
    </w:tbl>
    <w:p w14:paraId="65D279B7" w14:textId="77777777" w:rsidR="004A4083" w:rsidRPr="00DD6B0E" w:rsidRDefault="004A4083"/>
    <w:tbl>
      <w:tblPr>
        <w:tblStyle w:val="GridTable4-Accent4"/>
        <w:tblW w:w="0" w:type="auto"/>
        <w:tblLook w:val="04A0" w:firstRow="1" w:lastRow="0" w:firstColumn="1" w:lastColumn="0" w:noHBand="0" w:noVBand="1"/>
      </w:tblPr>
      <w:tblGrid>
        <w:gridCol w:w="817"/>
        <w:gridCol w:w="8533"/>
      </w:tblGrid>
      <w:tr w:rsidR="00B40C5B" w:rsidRPr="00DD6B0E" w14:paraId="7454245F" w14:textId="77777777" w:rsidTr="004A40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BF8F00" w:themeFill="accent4" w:themeFillShade="BF"/>
          </w:tcPr>
          <w:p w14:paraId="56944E6D" w14:textId="77777777" w:rsidR="006C5908" w:rsidRPr="00DD6B0E" w:rsidRDefault="006C5908" w:rsidP="00B40C5B">
            <w:pPr>
              <w:spacing w:after="120"/>
              <w:rPr>
                <w:b w:val="0"/>
              </w:rPr>
            </w:pPr>
            <w:r w:rsidRPr="00DD6B0E">
              <w:rPr>
                <w:szCs w:val="20"/>
                <w:lang w:eastAsia="en-GB"/>
              </w:rPr>
              <w:t>Policy statement:</w:t>
            </w:r>
            <w:r w:rsidRPr="00DD6B0E">
              <w:rPr>
                <w:b w:val="0"/>
                <w:szCs w:val="20"/>
                <w:lang w:eastAsia="en-GB"/>
              </w:rPr>
              <w:t xml:space="preserve"> </w:t>
            </w:r>
            <w:r w:rsidRPr="00DD6B0E">
              <w:rPr>
                <w:b w:val="0"/>
              </w:rPr>
              <w:t>Offer a basic package of SRH</w:t>
            </w:r>
            <w:r w:rsidR="006C5AFA" w:rsidRPr="00DD6B0E">
              <w:rPr>
                <w:b w:val="0"/>
              </w:rPr>
              <w:t>R</w:t>
            </w:r>
            <w:r w:rsidRPr="00DD6B0E">
              <w:rPr>
                <w:b w:val="0"/>
              </w:rPr>
              <w:t xml:space="preserve"> care in emergency situations. </w:t>
            </w:r>
          </w:p>
          <w:p w14:paraId="1291897C" w14:textId="77777777" w:rsidR="006C5908" w:rsidRPr="00DD6B0E" w:rsidRDefault="006C5908" w:rsidP="00B40C5B">
            <w:pPr>
              <w:spacing w:after="120"/>
              <w:rPr>
                <w:b w:val="0"/>
              </w:rPr>
            </w:pPr>
            <w:r w:rsidRPr="00DD6B0E">
              <w:rPr>
                <w:szCs w:val="20"/>
                <w:lang w:eastAsia="en-GB"/>
              </w:rPr>
              <w:t>Policy statement:</w:t>
            </w:r>
            <w:r w:rsidRPr="00DD6B0E">
              <w:rPr>
                <w:b w:val="0"/>
                <w:szCs w:val="20"/>
                <w:lang w:eastAsia="en-GB"/>
              </w:rPr>
              <w:t xml:space="preserve"> </w:t>
            </w:r>
            <w:r w:rsidRPr="00DD6B0E">
              <w:rPr>
                <w:b w:val="0"/>
              </w:rPr>
              <w:t>Build and enhance the capacities of health care providers to render culturally competent, gender-sensitive, age-responsive, and migrant-friendly reproductive health services.</w:t>
            </w:r>
          </w:p>
        </w:tc>
      </w:tr>
      <w:tr w:rsidR="006C5908" w:rsidRPr="00DD6B0E" w14:paraId="21C29CEF" w14:textId="77777777" w:rsidTr="004A4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FFE599" w:themeFill="accent4" w:themeFillTint="66"/>
          </w:tcPr>
          <w:p w14:paraId="5B0457E8" w14:textId="77777777" w:rsidR="006C5908" w:rsidRPr="00DD6B0E" w:rsidRDefault="006C5908" w:rsidP="00905B98">
            <w:pPr>
              <w:rPr>
                <w:b w:val="0"/>
              </w:rPr>
            </w:pPr>
            <w:r w:rsidRPr="00DD6B0E">
              <w:rPr>
                <w:b w:val="0"/>
              </w:rPr>
              <w:t>O3.</w:t>
            </w:r>
            <w:r w:rsidR="00842DC1" w:rsidRPr="00DD6B0E">
              <w:rPr>
                <w:b w:val="0"/>
              </w:rPr>
              <w:t>5</w:t>
            </w:r>
          </w:p>
        </w:tc>
        <w:tc>
          <w:tcPr>
            <w:tcW w:w="8533" w:type="dxa"/>
            <w:shd w:val="clear" w:color="auto" w:fill="FFE599" w:themeFill="accent4" w:themeFillTint="66"/>
          </w:tcPr>
          <w:p w14:paraId="50AD41D0" w14:textId="77777777" w:rsidR="006C5908" w:rsidRPr="00DD6B0E" w:rsidRDefault="006C5908" w:rsidP="00B40C5B">
            <w:pPr>
              <w:spacing w:after="120"/>
              <w:cnfStyle w:val="000000100000" w:firstRow="0" w:lastRow="0" w:firstColumn="0" w:lastColumn="0" w:oddVBand="0" w:evenVBand="0" w:oddHBand="1" w:evenHBand="0" w:firstRowFirstColumn="0" w:firstRowLastColumn="0" w:lastRowFirstColumn="0" w:lastRowLastColumn="0"/>
            </w:pPr>
            <w:r w:rsidRPr="00DD6B0E">
              <w:t>Migrants and asylum seekers</w:t>
            </w:r>
          </w:p>
        </w:tc>
      </w:tr>
      <w:tr w:rsidR="00AC1615" w:rsidRPr="00DD6B0E" w14:paraId="5ECB4809" w14:textId="77777777" w:rsidTr="004A4083">
        <w:tc>
          <w:tcPr>
            <w:cnfStyle w:val="001000000000" w:firstRow="0" w:lastRow="0" w:firstColumn="1" w:lastColumn="0" w:oddVBand="0" w:evenVBand="0" w:oddHBand="0" w:evenHBand="0" w:firstRowFirstColumn="0" w:firstRowLastColumn="0" w:lastRowFirstColumn="0" w:lastRowLastColumn="0"/>
            <w:tcW w:w="9350" w:type="dxa"/>
            <w:gridSpan w:val="2"/>
          </w:tcPr>
          <w:p w14:paraId="420B4488" w14:textId="77777777" w:rsidR="006C5908" w:rsidRPr="00DD6B0E" w:rsidRDefault="006C5908" w:rsidP="00B40C5B">
            <w:pPr>
              <w:spacing w:after="120"/>
              <w:rPr>
                <w:b w:val="0"/>
              </w:rPr>
            </w:pPr>
            <w:r w:rsidRPr="00DD6B0E">
              <w:rPr>
                <w:b w:val="0"/>
              </w:rPr>
              <w:t>SRHR needs are heightened for displaced people and refugees. All migrants and asylum seekers should receive SRH</w:t>
            </w:r>
            <w:r w:rsidR="006C5AFA" w:rsidRPr="00DD6B0E">
              <w:rPr>
                <w:b w:val="0"/>
              </w:rPr>
              <w:t>R</w:t>
            </w:r>
            <w:r w:rsidRPr="00DD6B0E">
              <w:rPr>
                <w:b w:val="0"/>
              </w:rPr>
              <w:t xml:space="preserve"> services, with full respect for the client rights:</w:t>
            </w:r>
          </w:p>
          <w:p w14:paraId="4550E8BA" w14:textId="77777777" w:rsidR="006C5908" w:rsidRPr="00DD6B0E" w:rsidRDefault="006C5908" w:rsidP="00B40C5B">
            <w:pPr>
              <w:pStyle w:val="ListParagraph"/>
              <w:numPr>
                <w:ilvl w:val="0"/>
                <w:numId w:val="34"/>
              </w:numPr>
              <w:spacing w:after="120"/>
              <w:rPr>
                <w:b w:val="0"/>
              </w:rPr>
            </w:pPr>
            <w:r w:rsidRPr="00DD6B0E">
              <w:rPr>
                <w:b w:val="0"/>
              </w:rPr>
              <w:t xml:space="preserve">Provide information on contraceptive options, HIV and STI prevention, detection and treatment, abortion, emergency contraception, PMTCT, and antenatal and postnatal services in South Africa. Information is available in a range of languages, </w:t>
            </w:r>
            <w:r w:rsidR="00C907B1">
              <w:rPr>
                <w:b w:val="0"/>
              </w:rPr>
              <w:t>especially</w:t>
            </w:r>
            <w:r w:rsidR="00C907B1" w:rsidRPr="00DD6B0E">
              <w:rPr>
                <w:b w:val="0"/>
              </w:rPr>
              <w:t xml:space="preserve"> </w:t>
            </w:r>
            <w:r w:rsidRPr="00DD6B0E">
              <w:rPr>
                <w:b w:val="0"/>
              </w:rPr>
              <w:t xml:space="preserve">South African languages. Where necessary a translator (trained in correct translation and in confidentiality) is engaged for non-English speakers. In the context of SRHR, translators should preferably be the same gender as the client. </w:t>
            </w:r>
          </w:p>
          <w:p w14:paraId="4BFD00CF" w14:textId="77777777" w:rsidR="006C5908" w:rsidRPr="00DD6B0E" w:rsidRDefault="006C5908" w:rsidP="00B40C5B">
            <w:pPr>
              <w:pStyle w:val="ListParagraph"/>
              <w:numPr>
                <w:ilvl w:val="0"/>
                <w:numId w:val="34"/>
              </w:numPr>
              <w:spacing w:after="120"/>
              <w:rPr>
                <w:b w:val="0"/>
              </w:rPr>
            </w:pPr>
            <w:r w:rsidRPr="00DD6B0E">
              <w:rPr>
                <w:b w:val="0"/>
              </w:rPr>
              <w:t xml:space="preserve">Provide specialist referral services where clinic staff do not have the required skills (for example to provide services for women who have a subdermal implant from their home country). Implement a referral system and training programme for staff. </w:t>
            </w:r>
          </w:p>
          <w:p w14:paraId="4414EBDA" w14:textId="77777777" w:rsidR="006C5908" w:rsidRPr="00DD6B0E" w:rsidRDefault="006C5908" w:rsidP="00B40C5B">
            <w:pPr>
              <w:pStyle w:val="ListParagraph"/>
              <w:numPr>
                <w:ilvl w:val="0"/>
                <w:numId w:val="34"/>
              </w:numPr>
              <w:spacing w:after="120"/>
              <w:rPr>
                <w:b w:val="0"/>
              </w:rPr>
            </w:pPr>
            <w:r w:rsidRPr="00DD6B0E">
              <w:rPr>
                <w:b w:val="0"/>
              </w:rPr>
              <w:t xml:space="preserve">Provide all HIV services, including HTS, initiation onto ART, PMTCT, and PEP, where indicated. For some cross-border migrants this may require the switching of ART regimens. In such cases, national ART guidelines should be followed. Pregnant women on PMTCT should be encouraged to delay moving away from the area so they can complete PMTCT treatment with continuity of care and in the </w:t>
            </w:r>
            <w:proofErr w:type="gramStart"/>
            <w:r w:rsidRPr="00DD6B0E">
              <w:rPr>
                <w:b w:val="0"/>
              </w:rPr>
              <w:t>case</w:t>
            </w:r>
            <w:proofErr w:type="gramEnd"/>
            <w:r w:rsidRPr="00DD6B0E">
              <w:rPr>
                <w:b w:val="0"/>
              </w:rPr>
              <w:t xml:space="preserve"> there is no PMTCT programme where they plan to move. Thereafter, clear referral direction, documentation, and letters should be provided.</w:t>
            </w:r>
          </w:p>
          <w:p w14:paraId="71A8DE30" w14:textId="77777777" w:rsidR="006C5908" w:rsidRPr="00DD6B0E" w:rsidRDefault="006C5908" w:rsidP="00B40C5B">
            <w:pPr>
              <w:pStyle w:val="ListParagraph"/>
              <w:numPr>
                <w:ilvl w:val="0"/>
                <w:numId w:val="34"/>
              </w:numPr>
              <w:spacing w:after="120"/>
              <w:rPr>
                <w:b w:val="0"/>
              </w:rPr>
            </w:pPr>
            <w:r w:rsidRPr="00DD6B0E">
              <w:rPr>
                <w:b w:val="0"/>
              </w:rPr>
              <w:t>Issue clients with ‘health passports’ where information about all contraceptive methods being used, treatment</w:t>
            </w:r>
            <w:r w:rsidR="00B37CA7" w:rsidRPr="00DD6B0E">
              <w:rPr>
                <w:b w:val="0"/>
              </w:rPr>
              <w:t>,</w:t>
            </w:r>
            <w:r w:rsidRPr="00DD6B0E">
              <w:rPr>
                <w:b w:val="0"/>
              </w:rPr>
              <w:t xml:space="preserve"> and testing are recorded. Encourage clients to keep these health passports with them and to make a note and memorise all contraceptive methods, medication</w:t>
            </w:r>
            <w:r w:rsidR="00B37CA7" w:rsidRPr="00DD6B0E">
              <w:rPr>
                <w:b w:val="0"/>
              </w:rPr>
              <w:t>,</w:t>
            </w:r>
            <w:r w:rsidRPr="00DD6B0E">
              <w:rPr>
                <w:b w:val="0"/>
              </w:rPr>
              <w:t xml:space="preserve"> and the doses thereof, in case they need to move to another location and/or lose their health passport (or other </w:t>
            </w:r>
            <w:r w:rsidRPr="00DD6B0E">
              <w:rPr>
                <w:b w:val="0"/>
              </w:rPr>
              <w:lastRenderedPageBreak/>
              <w:t>records). Encourage clients to come to the clinic before they relocate and provide sufficient treatment and a referral letter for their next health facility.</w:t>
            </w:r>
          </w:p>
          <w:p w14:paraId="7660C907" w14:textId="77777777" w:rsidR="006C5908" w:rsidRPr="00DD6B0E" w:rsidRDefault="006C5908" w:rsidP="00B40C5B">
            <w:pPr>
              <w:pStyle w:val="ListParagraph"/>
              <w:numPr>
                <w:ilvl w:val="0"/>
                <w:numId w:val="34"/>
              </w:numPr>
              <w:spacing w:after="120"/>
              <w:rPr>
                <w:b w:val="0"/>
              </w:rPr>
            </w:pPr>
            <w:r w:rsidRPr="00DD6B0E">
              <w:rPr>
                <w:b w:val="0"/>
              </w:rPr>
              <w:t xml:space="preserve">Encourage informed decision-making and provide choice in contraception methods. Methods provided should take into account the client’s risk, mobility, and fertility plans for the future. </w:t>
            </w:r>
          </w:p>
          <w:p w14:paraId="7A0CF977" w14:textId="77777777" w:rsidR="00AC1615" w:rsidRPr="00DD6B0E" w:rsidRDefault="006C5908" w:rsidP="00B40C5B">
            <w:pPr>
              <w:pStyle w:val="ListParagraph"/>
              <w:numPr>
                <w:ilvl w:val="0"/>
                <w:numId w:val="34"/>
              </w:numPr>
              <w:spacing w:after="120"/>
              <w:rPr>
                <w:b w:val="0"/>
              </w:rPr>
            </w:pPr>
            <w:r w:rsidRPr="00DD6B0E">
              <w:rPr>
                <w:b w:val="0"/>
              </w:rPr>
              <w:t>Some migrant groups are more vulnerable to violence, sexual assault</w:t>
            </w:r>
            <w:r w:rsidR="00B37CA7" w:rsidRPr="00DD6B0E">
              <w:rPr>
                <w:b w:val="0"/>
              </w:rPr>
              <w:t>,</w:t>
            </w:r>
            <w:r w:rsidRPr="00DD6B0E">
              <w:rPr>
                <w:b w:val="0"/>
              </w:rPr>
              <w:t xml:space="preserve"> and exploitation. The provision of additional counselling may be necessary, given the trauma experienced by some migrants. Such trauma may relate to circumstances and experiences in their home country and during their journey to South Africa, as well as the particular vulnerabilities to which they may be exposed, such as rape, bribes, sexual exploitation and abuse. As with all clients, post-rape management should include PEP, STI management</w:t>
            </w:r>
            <w:r w:rsidR="00B37CA7" w:rsidRPr="00DD6B0E">
              <w:rPr>
                <w:b w:val="0"/>
              </w:rPr>
              <w:t>,</w:t>
            </w:r>
            <w:r w:rsidRPr="00DD6B0E">
              <w:rPr>
                <w:b w:val="0"/>
              </w:rPr>
              <w:t xml:space="preserve"> and emergency contraception. </w:t>
            </w:r>
          </w:p>
        </w:tc>
      </w:tr>
    </w:tbl>
    <w:p w14:paraId="37975A36" w14:textId="77777777" w:rsidR="004A4083" w:rsidRPr="00DD6B0E" w:rsidRDefault="004A4083"/>
    <w:tbl>
      <w:tblPr>
        <w:tblStyle w:val="GridTable4-Accent6"/>
        <w:tblW w:w="0" w:type="auto"/>
        <w:tblLook w:val="04A0" w:firstRow="1" w:lastRow="0" w:firstColumn="1" w:lastColumn="0" w:noHBand="0" w:noVBand="1"/>
      </w:tblPr>
      <w:tblGrid>
        <w:gridCol w:w="817"/>
        <w:gridCol w:w="8533"/>
      </w:tblGrid>
      <w:tr w:rsidR="00546E57" w:rsidRPr="00DD6B0E" w14:paraId="6BD020B6" w14:textId="77777777" w:rsidTr="004A40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538135" w:themeFill="accent6" w:themeFillShade="BF"/>
          </w:tcPr>
          <w:p w14:paraId="446C9465" w14:textId="77777777" w:rsidR="00B33C82" w:rsidRPr="00DD6B0E" w:rsidRDefault="00B33C82" w:rsidP="00546E57">
            <w:pPr>
              <w:spacing w:after="120"/>
              <w:rPr>
                <w:b w:val="0"/>
              </w:rPr>
            </w:pPr>
            <w:r w:rsidRPr="00DD6B0E">
              <w:rPr>
                <w:szCs w:val="20"/>
                <w:lang w:eastAsia="en-GB"/>
              </w:rPr>
              <w:t>Policy statement:</w:t>
            </w:r>
            <w:r w:rsidRPr="00DD6B0E">
              <w:rPr>
                <w:b w:val="0"/>
                <w:szCs w:val="20"/>
                <w:lang w:eastAsia="en-GB"/>
              </w:rPr>
              <w:t xml:space="preserve"> </w:t>
            </w:r>
            <w:r w:rsidRPr="00DD6B0E">
              <w:rPr>
                <w:b w:val="0"/>
              </w:rPr>
              <w:t>In implementing partner involvement, a client centred approach must be adopted that does not limit engagement to legally defined groups such husband and wife.</w:t>
            </w:r>
          </w:p>
          <w:p w14:paraId="1485CB2C" w14:textId="77777777" w:rsidR="00B33C82" w:rsidRPr="00DD6B0E" w:rsidRDefault="00B33C82" w:rsidP="00546E57">
            <w:pPr>
              <w:spacing w:after="120"/>
              <w:rPr>
                <w:b w:val="0"/>
              </w:rPr>
            </w:pPr>
            <w:r w:rsidRPr="00DD6B0E">
              <w:rPr>
                <w:szCs w:val="20"/>
                <w:lang w:eastAsia="en-GB"/>
              </w:rPr>
              <w:t>Policy statement:</w:t>
            </w:r>
            <w:r w:rsidRPr="00DD6B0E">
              <w:rPr>
                <w:b w:val="0"/>
                <w:szCs w:val="20"/>
                <w:lang w:eastAsia="en-GB"/>
              </w:rPr>
              <w:t xml:space="preserve"> </w:t>
            </w:r>
            <w:r w:rsidRPr="00DD6B0E">
              <w:rPr>
                <w:b w:val="0"/>
              </w:rPr>
              <w:t>Individuals and couples should be empowered to decide freely and responsibly the number, spacing, and timing of children and be provided the means to do so without coercion.</w:t>
            </w:r>
          </w:p>
        </w:tc>
      </w:tr>
      <w:tr w:rsidR="00B33C82" w:rsidRPr="00DD6B0E" w14:paraId="74378BFF" w14:textId="77777777" w:rsidTr="004A40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2A83DC22" w14:textId="77777777" w:rsidR="00B33C82" w:rsidRPr="00DD6B0E" w:rsidRDefault="00B33C82" w:rsidP="00546E57">
            <w:pPr>
              <w:spacing w:after="120"/>
              <w:rPr>
                <w:b w:val="0"/>
              </w:rPr>
            </w:pPr>
            <w:r w:rsidRPr="00DD6B0E">
              <w:rPr>
                <w:b w:val="0"/>
              </w:rPr>
              <w:t>O3.</w:t>
            </w:r>
            <w:r w:rsidR="00842DC1" w:rsidRPr="00DD6B0E">
              <w:rPr>
                <w:b w:val="0"/>
              </w:rPr>
              <w:t>6</w:t>
            </w:r>
          </w:p>
        </w:tc>
        <w:tc>
          <w:tcPr>
            <w:tcW w:w="8533" w:type="dxa"/>
            <w:shd w:val="clear" w:color="auto" w:fill="C5E0B3" w:themeFill="accent6" w:themeFillTint="66"/>
          </w:tcPr>
          <w:p w14:paraId="1FA0BB20" w14:textId="77777777" w:rsidR="00B33C82" w:rsidRPr="00DD6B0E" w:rsidRDefault="00B33C82" w:rsidP="00546E57">
            <w:pPr>
              <w:spacing w:after="120"/>
              <w:cnfStyle w:val="000000100000" w:firstRow="0" w:lastRow="0" w:firstColumn="0" w:lastColumn="0" w:oddVBand="0" w:evenVBand="0" w:oddHBand="1" w:evenHBand="0" w:firstRowFirstColumn="0" w:firstRowLastColumn="0" w:lastRowFirstColumn="0" w:lastRowLastColumn="0"/>
            </w:pPr>
            <w:r w:rsidRPr="00DD6B0E">
              <w:t xml:space="preserve">Promoting SRHR services to males and male partners  </w:t>
            </w:r>
          </w:p>
        </w:tc>
      </w:tr>
      <w:tr w:rsidR="00AC1615" w:rsidRPr="00DD6B0E" w14:paraId="0BEFAA6A" w14:textId="77777777" w:rsidTr="004A4083">
        <w:tc>
          <w:tcPr>
            <w:cnfStyle w:val="001000000000" w:firstRow="0" w:lastRow="0" w:firstColumn="1" w:lastColumn="0" w:oddVBand="0" w:evenVBand="0" w:oddHBand="0" w:evenHBand="0" w:firstRowFirstColumn="0" w:firstRowLastColumn="0" w:lastRowFirstColumn="0" w:lastRowLastColumn="0"/>
            <w:tcW w:w="9350" w:type="dxa"/>
            <w:gridSpan w:val="2"/>
          </w:tcPr>
          <w:p w14:paraId="12029985" w14:textId="77777777" w:rsidR="00EC3780" w:rsidRPr="00DD6B0E" w:rsidRDefault="00C907B1" w:rsidP="00546E57">
            <w:pPr>
              <w:spacing w:after="120"/>
              <w:rPr>
                <w:b w:val="0"/>
              </w:rPr>
            </w:pPr>
            <w:r>
              <w:rPr>
                <w:b w:val="0"/>
              </w:rPr>
              <w:t>M</w:t>
            </w:r>
            <w:r w:rsidR="00EC3780" w:rsidRPr="00DD6B0E">
              <w:rPr>
                <w:b w:val="0"/>
              </w:rPr>
              <w:t>en account for half of the reproductive-age population but are often reluctant to seek care at health facilities that cater primarily to pregnant clients and their infants, leaving them underserved and inhibiting them from playing a greater role in supporting sexual and reproductive health. Men play a key role in bringing about gender equality since, in most societies, men exercise greater power in nearly every sphere of life, ranging from personal decisions regarding the size of families to the policy and programme decisions taken at all levels of government. Yet, most awareness and implementation efforts related to SRHR and HIV prevention disregard the cultural and gender norms that may affect a client’s decision-making regarding SRHR issues. Partners often lack information to support their spouses’ SRHR decisions and the roles they might play in promoting overall family health. Increased knowledge will also increase partner access to and utilisation of HIV and other SRHR services. Male and male partner involvement provides an opportunity to offer SRHR services to men.</w:t>
            </w:r>
            <w:r w:rsidR="00EC3780" w:rsidRPr="00DD6B0E">
              <w:rPr>
                <w:b w:val="0"/>
                <w:vertAlign w:val="superscript"/>
              </w:rPr>
              <w:t xml:space="preserve"> </w:t>
            </w:r>
            <w:r w:rsidR="00EC3780" w:rsidRPr="00DD6B0E">
              <w:rPr>
                <w:b w:val="0"/>
              </w:rPr>
              <w:t>Facilities must promote partner and male involvement by:</w:t>
            </w:r>
          </w:p>
          <w:p w14:paraId="08C83BBE" w14:textId="77777777" w:rsidR="00EC3780" w:rsidRPr="00DD6B0E" w:rsidRDefault="00EC3780" w:rsidP="00546E57">
            <w:pPr>
              <w:pStyle w:val="ListParagraph"/>
              <w:numPr>
                <w:ilvl w:val="0"/>
                <w:numId w:val="35"/>
              </w:numPr>
              <w:spacing w:after="120"/>
              <w:rPr>
                <w:b w:val="0"/>
              </w:rPr>
            </w:pPr>
            <w:r w:rsidRPr="00DD6B0E">
              <w:rPr>
                <w:b w:val="0"/>
              </w:rPr>
              <w:t>Emphasising shared responsibility, gender equality, and active involvement in parenthood and sexual and reproductive behaviour in the delivery of SRHR services</w:t>
            </w:r>
          </w:p>
          <w:p w14:paraId="04A892E3" w14:textId="77777777" w:rsidR="00EC3780" w:rsidRPr="00DD6B0E" w:rsidRDefault="00EC3780" w:rsidP="00546E57">
            <w:pPr>
              <w:pStyle w:val="ListParagraph"/>
              <w:numPr>
                <w:ilvl w:val="0"/>
                <w:numId w:val="35"/>
              </w:numPr>
              <w:spacing w:after="120"/>
              <w:rPr>
                <w:b w:val="0"/>
              </w:rPr>
            </w:pPr>
            <w:r w:rsidRPr="00DD6B0E">
              <w:rPr>
                <w:b w:val="0"/>
              </w:rPr>
              <w:t>Offering services that cater for the needs of men. It is critical that services are welcoming to all clientele and that staff are competent to meet everybody’s needs</w:t>
            </w:r>
          </w:p>
          <w:p w14:paraId="5217BE0B" w14:textId="77777777" w:rsidR="00EC3780" w:rsidRPr="00DD6B0E" w:rsidRDefault="00EC3780" w:rsidP="00546E57">
            <w:pPr>
              <w:pStyle w:val="ListParagraph"/>
              <w:numPr>
                <w:ilvl w:val="0"/>
                <w:numId w:val="35"/>
              </w:numPr>
              <w:spacing w:after="120"/>
              <w:rPr>
                <w:b w:val="0"/>
              </w:rPr>
            </w:pPr>
            <w:r w:rsidRPr="00DD6B0E">
              <w:rPr>
                <w:b w:val="0"/>
              </w:rPr>
              <w:t>Competent male and priority population-friendly staff are essential to make male clients more comfortable to talk about sensitive subjects</w:t>
            </w:r>
          </w:p>
          <w:p w14:paraId="73E292F2" w14:textId="77777777" w:rsidR="00EC3780" w:rsidRPr="00DD6B0E" w:rsidRDefault="00EC3780" w:rsidP="00546E57">
            <w:pPr>
              <w:pStyle w:val="ListParagraph"/>
              <w:numPr>
                <w:ilvl w:val="0"/>
                <w:numId w:val="35"/>
              </w:numPr>
              <w:spacing w:after="120"/>
              <w:rPr>
                <w:b w:val="0"/>
              </w:rPr>
            </w:pPr>
            <w:r w:rsidRPr="00DD6B0E">
              <w:rPr>
                <w:b w:val="0"/>
              </w:rPr>
              <w:t>Confronting gender inequality and violence in counselling sessions</w:t>
            </w:r>
          </w:p>
          <w:p w14:paraId="562C3DC8" w14:textId="77777777" w:rsidR="00EC3780" w:rsidRPr="00DD6B0E" w:rsidRDefault="00EC3780" w:rsidP="00546E57">
            <w:pPr>
              <w:pStyle w:val="ListParagraph"/>
              <w:numPr>
                <w:ilvl w:val="0"/>
                <w:numId w:val="35"/>
              </w:numPr>
              <w:spacing w:after="120"/>
              <w:rPr>
                <w:b w:val="0"/>
              </w:rPr>
            </w:pPr>
            <w:r w:rsidRPr="00DD6B0E">
              <w:rPr>
                <w:b w:val="0"/>
              </w:rPr>
              <w:t>Encouraging clients to bring their partners with them to the clinic for joint consultation and testing, to get mutual commitment to both HIV, STI, and pregnancy prevention and management</w:t>
            </w:r>
          </w:p>
          <w:p w14:paraId="7A4B02D6" w14:textId="77777777" w:rsidR="00EC3780" w:rsidRPr="00DD6B0E" w:rsidRDefault="00EC3780" w:rsidP="00546E57">
            <w:pPr>
              <w:pStyle w:val="ListParagraph"/>
              <w:numPr>
                <w:ilvl w:val="0"/>
                <w:numId w:val="35"/>
              </w:numPr>
              <w:spacing w:after="120"/>
              <w:rPr>
                <w:b w:val="0"/>
              </w:rPr>
            </w:pPr>
            <w:r w:rsidRPr="00DD6B0E">
              <w:rPr>
                <w:b w:val="0"/>
              </w:rPr>
              <w:lastRenderedPageBreak/>
              <w:t>Offering alternative HIV testing methods such as HIV self-screening, mobile clinics, workplace testing, and door-to-door testing, which have been shown to increase uptake of services and reduce stigma</w:t>
            </w:r>
          </w:p>
          <w:p w14:paraId="2AB8BC23" w14:textId="77777777" w:rsidR="00EC3780" w:rsidRPr="00DD6B0E" w:rsidRDefault="00EC3780" w:rsidP="00546E57">
            <w:pPr>
              <w:pStyle w:val="ListParagraph"/>
              <w:numPr>
                <w:ilvl w:val="0"/>
                <w:numId w:val="35"/>
              </w:numPr>
              <w:spacing w:after="120"/>
              <w:rPr>
                <w:b w:val="0"/>
              </w:rPr>
            </w:pPr>
            <w:r w:rsidRPr="00DD6B0E">
              <w:rPr>
                <w:b w:val="0"/>
              </w:rPr>
              <w:t>Promoting the role of partners as supportive spouses and parents</w:t>
            </w:r>
          </w:p>
          <w:p w14:paraId="0C164FE1" w14:textId="77777777" w:rsidR="00EC3780" w:rsidRPr="00DD6B0E" w:rsidRDefault="00EC3780" w:rsidP="00546E57">
            <w:pPr>
              <w:pStyle w:val="ListParagraph"/>
              <w:numPr>
                <w:ilvl w:val="0"/>
                <w:numId w:val="35"/>
              </w:numPr>
              <w:spacing w:after="120"/>
              <w:rPr>
                <w:b w:val="0"/>
              </w:rPr>
            </w:pPr>
            <w:r w:rsidRPr="00DD6B0E">
              <w:rPr>
                <w:b w:val="0"/>
              </w:rPr>
              <w:t xml:space="preserve">Developing outreach strategies including community events to engage partners </w:t>
            </w:r>
          </w:p>
          <w:p w14:paraId="4F0310F3" w14:textId="77777777" w:rsidR="00EC3780" w:rsidRPr="00DD6B0E" w:rsidRDefault="00EC3780" w:rsidP="00546E57">
            <w:pPr>
              <w:pStyle w:val="ListParagraph"/>
              <w:numPr>
                <w:ilvl w:val="0"/>
                <w:numId w:val="35"/>
              </w:numPr>
              <w:spacing w:after="120"/>
              <w:rPr>
                <w:b w:val="0"/>
              </w:rPr>
            </w:pPr>
            <w:r w:rsidRPr="00DD6B0E">
              <w:rPr>
                <w:b w:val="0"/>
              </w:rPr>
              <w:t xml:space="preserve">Actively promoting SRHR services for male partners, which can include provision or referral for the following: condoms, male sterilisation, and counselling about other contraceptive methods; counselling and help for sexual problems; TB prevention and treatment; HIV counselling, prevention, testing and treatment; infertility counselling; screening for penile, testicular and prostate cancer; and VMMC </w:t>
            </w:r>
          </w:p>
          <w:p w14:paraId="43AE2C8B" w14:textId="77777777" w:rsidR="00AC1615" w:rsidRPr="00DD6B0E" w:rsidRDefault="00EC3780" w:rsidP="00546E57">
            <w:pPr>
              <w:pStyle w:val="ListParagraph"/>
              <w:numPr>
                <w:ilvl w:val="0"/>
                <w:numId w:val="35"/>
              </w:numPr>
              <w:spacing w:after="120"/>
              <w:rPr>
                <w:b w:val="0"/>
              </w:rPr>
            </w:pPr>
            <w:r w:rsidRPr="00DD6B0E">
              <w:rPr>
                <w:b w:val="0"/>
              </w:rPr>
              <w:t>Appropriate integration: using opportunities such as medical and traditional male circumcision and STI services to promote uptake of SRHR services</w:t>
            </w:r>
          </w:p>
        </w:tc>
      </w:tr>
    </w:tbl>
    <w:p w14:paraId="046956CA" w14:textId="77777777" w:rsidR="00DE31D4" w:rsidRPr="00DD6B0E" w:rsidRDefault="00DE31D4">
      <w:pPr>
        <w:spacing w:line="240" w:lineRule="auto"/>
        <w:rPr>
          <w:rFonts w:eastAsiaTheme="majorEastAsia" w:cstheme="minorHAnsi"/>
          <w:b/>
          <w:color w:val="009051"/>
          <w:sz w:val="24"/>
        </w:rPr>
      </w:pPr>
      <w:bookmarkStart w:id="170" w:name="_Toc529426632"/>
      <w:r w:rsidRPr="00DD6B0E">
        <w:lastRenderedPageBreak/>
        <w:br w:type="page"/>
      </w:r>
    </w:p>
    <w:p w14:paraId="58333249" w14:textId="77777777" w:rsidR="0029650E" w:rsidRPr="00DD6B0E" w:rsidRDefault="0029650E" w:rsidP="0029650E">
      <w:pPr>
        <w:pStyle w:val="Heading2"/>
        <w:numPr>
          <w:ilvl w:val="0"/>
          <w:numId w:val="0"/>
        </w:numPr>
      </w:pPr>
      <w:bookmarkStart w:id="171" w:name="_Toc2870242"/>
      <w:r w:rsidRPr="00DD6B0E">
        <w:lastRenderedPageBreak/>
        <w:t>Objective 4: Strengthen the health system to deliver integrated SRHR services at the lowest feasible level in the health care system</w:t>
      </w:r>
      <w:bookmarkEnd w:id="170"/>
      <w:bookmarkEnd w:id="171"/>
    </w:p>
    <w:p w14:paraId="3F1D0F7C" w14:textId="77777777" w:rsidR="0029650E" w:rsidRPr="00DD6B0E" w:rsidRDefault="0029650E" w:rsidP="0029650E"/>
    <w:p w14:paraId="58E7D047" w14:textId="77777777" w:rsidR="0029650E" w:rsidRPr="00DD6B0E" w:rsidRDefault="0029650E" w:rsidP="0029650E">
      <w:pPr>
        <w:rPr>
          <w:rStyle w:val="SubtleEmphasis"/>
          <w:color w:val="auto"/>
          <w:vertAlign w:val="superscript"/>
        </w:rPr>
      </w:pPr>
      <w:r w:rsidRPr="00DD6B0E">
        <w:rPr>
          <w:rStyle w:val="SubtleEmphasis"/>
          <w:color w:val="auto"/>
        </w:rPr>
        <w:t>This section should be read with the Ideal Clinic Manual</w:t>
      </w:r>
      <w:r w:rsidR="00084101" w:rsidRPr="00DD6B0E">
        <w:rPr>
          <w:rStyle w:val="SubtleEmphasis"/>
          <w:color w:val="auto"/>
        </w:rPr>
        <w:t xml:space="preserve"> </w:t>
      </w:r>
      <w:r w:rsidR="00084101" w:rsidRPr="00DD6B0E">
        <w:rPr>
          <w:rStyle w:val="SubtleEmphasis"/>
          <w:color w:val="auto"/>
        </w:rPr>
        <w:fldChar w:fldCharType="begin"/>
      </w:r>
      <w:r w:rsidR="00FB0C84" w:rsidRPr="00DD6B0E">
        <w:rPr>
          <w:rStyle w:val="SubtleEmphasis"/>
          <w:color w:val="auto"/>
        </w:rPr>
        <w:instrText xml:space="preserve"> ADDIN EN.CITE &lt;EndNote&gt;&lt;Cite&gt;&lt;Author&gt;National Department of Health&lt;/Author&gt;&lt;Year&gt;2018&lt;/Year&gt;&lt;RecNum&gt;239&lt;/RecNum&gt;&lt;DisplayText&gt;&lt;style face="superscript"&gt;54&lt;/style&gt;&lt;/DisplayText&gt;&lt;record&gt;&lt;rec-number&gt;239&lt;/rec-number&gt;&lt;foreign-keys&gt;&lt;key app="EN" db-id="eare2taxlax2sqezt0kv0afm2vr2vt95dwsz" timestamp="1542617654"&gt;239&lt;/key&gt;&lt;/foreign-keys&gt;&lt;ref-type name="Generic"&gt;13&lt;/ref-type&gt;&lt;contributors&gt;&lt;authors&gt;&lt;author&gt;National Department of Health,&lt;/author&gt;&lt;/authors&gt;&lt;/contributors&gt;&lt;titles&gt;&lt;title&gt;Ideal Clinic Manual v18&lt;/title&gt;&lt;/titles&gt;&lt;dates&gt;&lt;year&gt;2018&lt;/year&gt;&lt;/dates&gt;&lt;pub-location&gt;Pretoria&lt;/pub-location&gt;&lt;urls&gt;&lt;related-urls&gt;&lt;url&gt;https://www.idealhealthfacility.org.za/docs/v18/Final%20Ideal%20Clinic%20Manual%20-%20version%2018%20(26%20July%202018).pdf&lt;/url&gt;&lt;/related-urls&gt;&lt;/urls&gt;&lt;/record&gt;&lt;/Cite&gt;&lt;/EndNote&gt;</w:instrText>
      </w:r>
      <w:r w:rsidR="00084101" w:rsidRPr="00DD6B0E">
        <w:rPr>
          <w:rStyle w:val="SubtleEmphasis"/>
          <w:color w:val="auto"/>
        </w:rPr>
        <w:fldChar w:fldCharType="separate"/>
      </w:r>
      <w:r w:rsidR="00FB0C84" w:rsidRPr="00DD6B0E">
        <w:rPr>
          <w:rStyle w:val="SubtleEmphasis"/>
          <w:noProof/>
          <w:color w:val="auto"/>
          <w:vertAlign w:val="superscript"/>
        </w:rPr>
        <w:t>54</w:t>
      </w:r>
      <w:r w:rsidR="00084101" w:rsidRPr="00DD6B0E">
        <w:rPr>
          <w:rStyle w:val="SubtleEmphasis"/>
          <w:color w:val="auto"/>
        </w:rPr>
        <w:fldChar w:fldCharType="end"/>
      </w:r>
      <w:r w:rsidRPr="00DD6B0E">
        <w:rPr>
          <w:rStyle w:val="SubtleEmphasis"/>
          <w:color w:val="auto"/>
        </w:rPr>
        <w:t>, the Integrated Clinical Services Management Manual</w:t>
      </w:r>
      <w:r w:rsidR="00084101" w:rsidRPr="00DD6B0E">
        <w:rPr>
          <w:rStyle w:val="SubtleEmphasis"/>
          <w:color w:val="auto"/>
        </w:rPr>
        <w:t xml:space="preserve"> </w:t>
      </w:r>
      <w:r w:rsidR="00084101" w:rsidRPr="00DD6B0E">
        <w:rPr>
          <w:rStyle w:val="SubtleEmphasis"/>
          <w:color w:val="auto"/>
        </w:rPr>
        <w:fldChar w:fldCharType="begin"/>
      </w:r>
      <w:r w:rsidR="00FB0C84" w:rsidRPr="00DD6B0E">
        <w:rPr>
          <w:rStyle w:val="SubtleEmphasis"/>
          <w:color w:val="auto"/>
        </w:rPr>
        <w:instrText xml:space="preserve"> ADDIN EN.CITE &lt;EndNote&gt;&lt;Cite&gt;&lt;Author&gt;National Department of Health&lt;/Author&gt;&lt;Year&gt;2018&lt;/Year&gt;&lt;RecNum&gt;240&lt;/RecNum&gt;&lt;DisplayText&gt;&lt;style face="superscript"&gt;55&lt;/style&gt;&lt;/DisplayText&gt;&lt;record&gt;&lt;rec-number&gt;240&lt;/rec-number&gt;&lt;foreign-keys&gt;&lt;key app="EN" db-id="eare2taxlax2sqezt0kv0afm2vr2vt95dwsz" timestamp="1542617765"&gt;240&lt;/key&gt;&lt;/foreign-keys&gt;&lt;ref-type name="Generic"&gt;13&lt;/ref-type&gt;&lt;contributors&gt;&lt;authors&gt;&lt;author&gt;National Department of Health,&lt;/author&gt;&lt;/authors&gt;&lt;/contributors&gt;&lt;titles&gt;&lt;title&gt;Integrated Clinical Services Management Manual &lt;/title&gt;&lt;/titles&gt;&lt;dates&gt;&lt;year&gt;2018&lt;/year&gt;&lt;/dates&gt;&lt;pub-location&gt;Pretoria&lt;/pub-location&gt;&lt;urls&gt;&lt;related-urls&gt;&lt;url&gt;https://www.idealhealthfacility.org.za/docs/Integrated%20Clinical%20Services%20Management%20%20Manual%205th%20June%20FINAL.pdf&lt;/url&gt;&lt;/related-urls&gt;&lt;/urls&gt;&lt;/record&gt;&lt;/Cite&gt;&lt;/EndNote&gt;</w:instrText>
      </w:r>
      <w:r w:rsidR="00084101" w:rsidRPr="00DD6B0E">
        <w:rPr>
          <w:rStyle w:val="SubtleEmphasis"/>
          <w:color w:val="auto"/>
        </w:rPr>
        <w:fldChar w:fldCharType="separate"/>
      </w:r>
      <w:r w:rsidR="00FB0C84" w:rsidRPr="00DD6B0E">
        <w:rPr>
          <w:rStyle w:val="SubtleEmphasis"/>
          <w:noProof/>
          <w:color w:val="auto"/>
          <w:vertAlign w:val="superscript"/>
        </w:rPr>
        <w:t>55</w:t>
      </w:r>
      <w:r w:rsidR="00084101" w:rsidRPr="00DD6B0E">
        <w:rPr>
          <w:rStyle w:val="SubtleEmphasis"/>
          <w:color w:val="auto"/>
        </w:rPr>
        <w:fldChar w:fldCharType="end"/>
      </w:r>
      <w:r w:rsidRPr="00DD6B0E">
        <w:rPr>
          <w:rStyle w:val="SubtleEmphasis"/>
          <w:color w:val="auto"/>
        </w:rPr>
        <w:t>, and the Primary Healthcare Laboratory Handboo</w:t>
      </w:r>
      <w:r w:rsidR="0028239D" w:rsidRPr="00DD6B0E">
        <w:rPr>
          <w:rStyle w:val="SubtleEmphasis"/>
          <w:color w:val="auto"/>
        </w:rPr>
        <w:t xml:space="preserve">k </w:t>
      </w:r>
      <w:r w:rsidR="0028239D" w:rsidRPr="00DD6B0E">
        <w:rPr>
          <w:rStyle w:val="SubtleEmphasis"/>
          <w:color w:val="auto"/>
        </w:rPr>
        <w:fldChar w:fldCharType="begin"/>
      </w:r>
      <w:r w:rsidR="00FB0C84" w:rsidRPr="00DD6B0E">
        <w:rPr>
          <w:rStyle w:val="SubtleEmphasis"/>
          <w:color w:val="auto"/>
        </w:rPr>
        <w:instrText xml:space="preserve"> ADDIN EN.CITE &lt;EndNote&gt;&lt;Cite&gt;&lt;Author&gt;National Department of Health&lt;/Author&gt;&lt;Year&gt;2017&lt;/Year&gt;&lt;RecNum&gt;238&lt;/RecNum&gt;&lt;DisplayText&gt;&lt;style face="superscript"&gt;56&lt;/style&gt;&lt;/DisplayText&gt;&lt;record&gt;&lt;rec-number&gt;238&lt;/rec-number&gt;&lt;foreign-keys&gt;&lt;key app="EN" db-id="eare2taxlax2sqezt0kv0afm2vr2vt95dwsz" timestamp="1542617554"&gt;238&lt;/key&gt;&lt;/foreign-keys&gt;&lt;ref-type name="Generic"&gt;13&lt;/ref-type&gt;&lt;contributors&gt;&lt;authors&gt;&lt;author&gt;National Department of Health,&lt;/author&gt;&lt;/authors&gt;&lt;/contributors&gt;&lt;titles&gt;&lt;title&gt;Primary Healthcare Laboratory Handbook&lt;/title&gt;&lt;/titles&gt;&lt;dates&gt;&lt;year&gt;2017&lt;/year&gt;&lt;/dates&gt;&lt;pub-location&gt;Pretoria&lt;/pub-location&gt;&lt;urls&gt;&lt;related-urls&gt;&lt;url&gt;https://www.idealhealthfacility.org.za/docs/Tools/PHC%20Laboratory%20Handbook%2022%20May%202018%20Hi%20Res.pdf&lt;/url&gt;&lt;/related-urls&gt;&lt;/urls&gt;&lt;/record&gt;&lt;/Cite&gt;&lt;/EndNote&gt;</w:instrText>
      </w:r>
      <w:r w:rsidR="0028239D" w:rsidRPr="00DD6B0E">
        <w:rPr>
          <w:rStyle w:val="SubtleEmphasis"/>
          <w:color w:val="auto"/>
        </w:rPr>
        <w:fldChar w:fldCharType="separate"/>
      </w:r>
      <w:r w:rsidR="00FB0C84" w:rsidRPr="00DD6B0E">
        <w:rPr>
          <w:rStyle w:val="SubtleEmphasis"/>
          <w:noProof/>
          <w:color w:val="auto"/>
          <w:vertAlign w:val="superscript"/>
        </w:rPr>
        <w:t>56</w:t>
      </w:r>
      <w:r w:rsidR="0028239D" w:rsidRPr="00DD6B0E">
        <w:rPr>
          <w:rStyle w:val="SubtleEmphasis"/>
          <w:color w:val="auto"/>
        </w:rPr>
        <w:fldChar w:fldCharType="end"/>
      </w:r>
    </w:p>
    <w:p w14:paraId="502E1187" w14:textId="77777777" w:rsidR="006454AB" w:rsidRPr="00DD6B0E" w:rsidRDefault="006454AB" w:rsidP="0029650E">
      <w:bookmarkStart w:id="172" w:name="_Toc514869153"/>
    </w:p>
    <w:p w14:paraId="12634ACD" w14:textId="77777777" w:rsidR="00842DC1" w:rsidRPr="00DD6B0E" w:rsidRDefault="0029650E" w:rsidP="0029650E">
      <w:r w:rsidRPr="00DD6B0E">
        <w:t>The success of South Africa’s health system will depend on a well-functioning primary health care system. Community based services must be complimented by primary health care facilities that provide equitable access to South Africans, prioritising health services to those most in need. To achieve optimal primary healthcare delivery, the Ideal Clinic Programme provides a framework for implementation, which outlines systematic preparation of optimal conditions to provide quality, integrated services</w:t>
      </w:r>
      <w:r w:rsidR="00842DC1" w:rsidRPr="00DD6B0E">
        <w:t>.</w:t>
      </w:r>
    </w:p>
    <w:p w14:paraId="06395D63" w14:textId="77777777" w:rsidR="00BB5E36" w:rsidRPr="00DD6B0E" w:rsidRDefault="0029650E" w:rsidP="00206504">
      <w:r w:rsidRPr="00DD6B0E">
        <w:t xml:space="preserve"> </w:t>
      </w:r>
      <w:bookmarkEnd w:id="172"/>
    </w:p>
    <w:tbl>
      <w:tblPr>
        <w:tblStyle w:val="GridTable4-Accent6"/>
        <w:tblW w:w="0" w:type="auto"/>
        <w:tblLook w:val="04A0" w:firstRow="1" w:lastRow="0" w:firstColumn="1" w:lastColumn="0" w:noHBand="0" w:noVBand="1"/>
      </w:tblPr>
      <w:tblGrid>
        <w:gridCol w:w="817"/>
        <w:gridCol w:w="8533"/>
      </w:tblGrid>
      <w:tr w:rsidR="00842DC1" w:rsidRPr="00DD6B0E" w14:paraId="04E3231F" w14:textId="77777777" w:rsidTr="007A74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538135" w:themeFill="accent6" w:themeFillShade="BF"/>
          </w:tcPr>
          <w:p w14:paraId="61C05A4E" w14:textId="77777777" w:rsidR="009F14CB" w:rsidRPr="00DD6B0E" w:rsidRDefault="00842DC1" w:rsidP="007A74F2">
            <w:pPr>
              <w:spacing w:after="120"/>
              <w:rPr>
                <w:b w:val="0"/>
              </w:rPr>
            </w:pPr>
            <w:r w:rsidRPr="00DD6B0E">
              <w:rPr>
                <w:szCs w:val="20"/>
                <w:lang w:eastAsia="en-GB"/>
              </w:rPr>
              <w:t>Policy statement:</w:t>
            </w:r>
            <w:r w:rsidRPr="00DD6B0E">
              <w:rPr>
                <w:b w:val="0"/>
                <w:szCs w:val="20"/>
                <w:lang w:eastAsia="en-GB"/>
              </w:rPr>
              <w:t xml:space="preserve"> </w:t>
            </w:r>
            <w:r w:rsidR="009F14CB" w:rsidRPr="00DD6B0E">
              <w:rPr>
                <w:b w:val="0"/>
              </w:rPr>
              <w:t>Ensure all clients, including priority populations, receive integrated services tailored to their needs, and that all clients who need additional support are referred and followed up</w:t>
            </w:r>
            <w:r w:rsidR="007975AB" w:rsidRPr="00DD6B0E">
              <w:rPr>
                <w:b w:val="0"/>
              </w:rPr>
              <w:t>.</w:t>
            </w:r>
            <w:r w:rsidR="009F14CB" w:rsidRPr="00DD6B0E">
              <w:rPr>
                <w:b w:val="0"/>
              </w:rPr>
              <w:t xml:space="preserve"> </w:t>
            </w:r>
          </w:p>
          <w:p w14:paraId="2B555D25" w14:textId="77777777" w:rsidR="00842DC1" w:rsidRPr="00DD6B0E" w:rsidRDefault="009F14CB" w:rsidP="007A74F2">
            <w:pPr>
              <w:spacing w:after="120"/>
              <w:rPr>
                <w:b w:val="0"/>
                <w:szCs w:val="20"/>
              </w:rPr>
            </w:pPr>
            <w:r w:rsidRPr="00DD6B0E">
              <w:t>Policy statement:</w:t>
            </w:r>
            <w:r w:rsidRPr="00DD6B0E">
              <w:rPr>
                <w:b w:val="0"/>
              </w:rPr>
              <w:t xml:space="preserve"> All facilities must adhere to Ideal Clinic standards to ensure all SRHR services are offered, effective referral networks and practices are in place, adequate transport between levels of care are available, and co-ordination between the units within hospitals and other larger referral facilities are functional</w:t>
            </w:r>
            <w:r w:rsidR="007975AB" w:rsidRPr="00DD6B0E">
              <w:rPr>
                <w:b w:val="0"/>
              </w:rPr>
              <w:t>.</w:t>
            </w:r>
          </w:p>
        </w:tc>
      </w:tr>
      <w:tr w:rsidR="00842DC1" w:rsidRPr="00DD6B0E" w14:paraId="04B2B4CC"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18C7051A" w14:textId="77777777" w:rsidR="00842DC1" w:rsidRPr="00DD6B0E" w:rsidRDefault="007975AB" w:rsidP="008C2F02">
            <w:pPr>
              <w:rPr>
                <w:b w:val="0"/>
              </w:rPr>
            </w:pPr>
            <w:r w:rsidRPr="00DD6B0E">
              <w:rPr>
                <w:b w:val="0"/>
              </w:rPr>
              <w:t>O</w:t>
            </w:r>
            <w:r w:rsidR="00804EED" w:rsidRPr="00DD6B0E">
              <w:rPr>
                <w:b w:val="0"/>
              </w:rPr>
              <w:t>4</w:t>
            </w:r>
            <w:r w:rsidRPr="00DD6B0E">
              <w:rPr>
                <w:b w:val="0"/>
              </w:rPr>
              <w:t>.1</w:t>
            </w:r>
          </w:p>
        </w:tc>
        <w:tc>
          <w:tcPr>
            <w:tcW w:w="8533" w:type="dxa"/>
            <w:shd w:val="clear" w:color="auto" w:fill="C5E0B3" w:themeFill="accent6" w:themeFillTint="66"/>
          </w:tcPr>
          <w:p w14:paraId="261B69B3" w14:textId="77777777" w:rsidR="00842DC1" w:rsidRPr="00DD6B0E" w:rsidRDefault="007975AB" w:rsidP="007A74F2">
            <w:pPr>
              <w:spacing w:after="120"/>
              <w:cnfStyle w:val="000000100000" w:firstRow="0" w:lastRow="0" w:firstColumn="0" w:lastColumn="0" w:oddVBand="0" w:evenVBand="0" w:oddHBand="1" w:evenHBand="0" w:firstRowFirstColumn="0" w:firstRowLastColumn="0" w:lastRowFirstColumn="0" w:lastRowLastColumn="0"/>
            </w:pPr>
            <w:r w:rsidRPr="00DD6B0E">
              <w:t>Service integration</w:t>
            </w:r>
          </w:p>
        </w:tc>
      </w:tr>
      <w:tr w:rsidR="007975AB" w:rsidRPr="00DD6B0E" w14:paraId="03F13644" w14:textId="77777777" w:rsidTr="007A74F2">
        <w:tc>
          <w:tcPr>
            <w:cnfStyle w:val="001000000000" w:firstRow="0" w:lastRow="0" w:firstColumn="1" w:lastColumn="0" w:oddVBand="0" w:evenVBand="0" w:oddHBand="0" w:evenHBand="0" w:firstRowFirstColumn="0" w:firstRowLastColumn="0" w:lastRowFirstColumn="0" w:lastRowLastColumn="0"/>
            <w:tcW w:w="817" w:type="dxa"/>
            <w:shd w:val="clear" w:color="auto" w:fill="E2EFD9" w:themeFill="accent6" w:themeFillTint="33"/>
          </w:tcPr>
          <w:p w14:paraId="56CEB57F" w14:textId="77777777" w:rsidR="007975AB" w:rsidRPr="00DD6B0E" w:rsidRDefault="007975AB" w:rsidP="008C2F02">
            <w:pPr>
              <w:rPr>
                <w:b w:val="0"/>
              </w:rPr>
            </w:pPr>
            <w:r w:rsidRPr="00DD6B0E">
              <w:rPr>
                <w:b w:val="0"/>
              </w:rPr>
              <w:t>O</w:t>
            </w:r>
            <w:r w:rsidR="00804EED" w:rsidRPr="00DD6B0E">
              <w:rPr>
                <w:b w:val="0"/>
              </w:rPr>
              <w:t>4</w:t>
            </w:r>
            <w:r w:rsidRPr="00DD6B0E">
              <w:rPr>
                <w:b w:val="0"/>
              </w:rPr>
              <w:t>.1.1</w:t>
            </w:r>
          </w:p>
        </w:tc>
        <w:tc>
          <w:tcPr>
            <w:tcW w:w="8533" w:type="dxa"/>
            <w:shd w:val="clear" w:color="auto" w:fill="E2EFD9" w:themeFill="accent6" w:themeFillTint="33"/>
          </w:tcPr>
          <w:p w14:paraId="5315BC9A" w14:textId="77777777" w:rsidR="007975AB" w:rsidRPr="00DD6B0E" w:rsidRDefault="007975AB" w:rsidP="007A74F2">
            <w:pPr>
              <w:spacing w:after="120"/>
              <w:cnfStyle w:val="000000000000" w:firstRow="0" w:lastRow="0" w:firstColumn="0" w:lastColumn="0" w:oddVBand="0" w:evenVBand="0" w:oddHBand="0" w:evenHBand="0" w:firstRowFirstColumn="0" w:firstRowLastColumn="0" w:lastRowFirstColumn="0" w:lastRowLastColumn="0"/>
            </w:pPr>
            <w:r w:rsidRPr="00DD6B0E">
              <w:t>Integrated service delivery: Provide quality integrated SRHR services at PHC level, or lowest level possible</w:t>
            </w:r>
          </w:p>
        </w:tc>
      </w:tr>
      <w:tr w:rsidR="00842DC1" w:rsidRPr="00DD6B0E" w14:paraId="50B0AAFF"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7BB8BC5" w14:textId="77777777" w:rsidR="00842DC1" w:rsidRPr="00DD6B0E" w:rsidRDefault="00C154F6" w:rsidP="008C2F02">
            <w:pPr>
              <w:rPr>
                <w:b w:val="0"/>
              </w:rPr>
            </w:pPr>
            <w:r w:rsidRPr="00DD6B0E">
              <w:rPr>
                <w:b w:val="0"/>
              </w:rPr>
              <w:t>O</w:t>
            </w:r>
            <w:r w:rsidR="00804EED" w:rsidRPr="00DD6B0E">
              <w:rPr>
                <w:b w:val="0"/>
              </w:rPr>
              <w:t>4</w:t>
            </w:r>
            <w:r w:rsidRPr="00DD6B0E">
              <w:rPr>
                <w:b w:val="0"/>
              </w:rPr>
              <w:t>.1.2</w:t>
            </w:r>
          </w:p>
        </w:tc>
        <w:tc>
          <w:tcPr>
            <w:tcW w:w="8533" w:type="dxa"/>
          </w:tcPr>
          <w:p w14:paraId="50EDDFD4" w14:textId="77777777" w:rsidR="00842DC1" w:rsidRPr="00DD6B0E" w:rsidRDefault="00C154F6" w:rsidP="007A74F2">
            <w:pPr>
              <w:spacing w:after="120"/>
              <w:cnfStyle w:val="000000100000" w:firstRow="0" w:lastRow="0" w:firstColumn="0" w:lastColumn="0" w:oddVBand="0" w:evenVBand="0" w:oddHBand="1" w:evenHBand="0" w:firstRowFirstColumn="0" w:firstRowLastColumn="0" w:lastRowFirstColumn="0" w:lastRowLastColumn="0"/>
            </w:pPr>
            <w:r w:rsidRPr="00DD6B0E">
              <w:t>Deliver integrated services within the district health system:</w:t>
            </w:r>
          </w:p>
        </w:tc>
      </w:tr>
      <w:tr w:rsidR="00842DC1" w:rsidRPr="00DD6B0E" w14:paraId="6B2E3282" w14:textId="77777777" w:rsidTr="007A74F2">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249CD074" w14:textId="77777777" w:rsidR="00C154F6" w:rsidRPr="00DD6B0E" w:rsidRDefault="00C154F6" w:rsidP="007A74F2">
            <w:pPr>
              <w:pStyle w:val="ListParagraph"/>
              <w:numPr>
                <w:ilvl w:val="0"/>
                <w:numId w:val="37"/>
              </w:numPr>
              <w:spacing w:after="120"/>
              <w:rPr>
                <w:b w:val="0"/>
              </w:rPr>
            </w:pPr>
            <w:r w:rsidRPr="00DD6B0E">
              <w:rPr>
                <w:b w:val="0"/>
              </w:rPr>
              <w:t xml:space="preserve">Provide SRH services at the appropriate level of care in accordance with the service delivery guidelines </w:t>
            </w:r>
          </w:p>
          <w:p w14:paraId="2EF5C77C" w14:textId="77777777" w:rsidR="00C154F6" w:rsidRPr="00DD6B0E" w:rsidRDefault="00C154F6" w:rsidP="007A74F2">
            <w:pPr>
              <w:pStyle w:val="ListParagraph"/>
              <w:numPr>
                <w:ilvl w:val="0"/>
                <w:numId w:val="37"/>
              </w:numPr>
              <w:spacing w:after="120"/>
              <w:rPr>
                <w:b w:val="0"/>
              </w:rPr>
            </w:pPr>
            <w:r w:rsidRPr="00DD6B0E">
              <w:rPr>
                <w:b w:val="0"/>
              </w:rPr>
              <w:t xml:space="preserve">Integrate SRH services with HIV services and other streams of primary care </w:t>
            </w:r>
          </w:p>
          <w:p w14:paraId="25F2B59E" w14:textId="77777777" w:rsidR="00842DC1" w:rsidRPr="00DD6B0E" w:rsidRDefault="00C154F6" w:rsidP="007A74F2">
            <w:pPr>
              <w:pStyle w:val="ListParagraph"/>
              <w:numPr>
                <w:ilvl w:val="0"/>
                <w:numId w:val="37"/>
              </w:numPr>
              <w:spacing w:after="120"/>
              <w:rPr>
                <w:b w:val="0"/>
              </w:rPr>
            </w:pPr>
            <w:r w:rsidRPr="00DD6B0E">
              <w:rPr>
                <w:b w:val="0"/>
              </w:rPr>
              <w:t>Establish linkages to ensure complicated cases and emergencies can be accommodated within the district health system</w:t>
            </w:r>
          </w:p>
        </w:tc>
      </w:tr>
      <w:tr w:rsidR="00842DC1" w:rsidRPr="00DD6B0E" w14:paraId="405871FD"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66548356" w14:textId="77777777" w:rsidR="00842DC1" w:rsidRPr="00DD6B0E" w:rsidRDefault="00C154F6" w:rsidP="008C2F02">
            <w:pPr>
              <w:rPr>
                <w:b w:val="0"/>
              </w:rPr>
            </w:pPr>
            <w:r w:rsidRPr="00DD6B0E">
              <w:rPr>
                <w:b w:val="0"/>
              </w:rPr>
              <w:t>O</w:t>
            </w:r>
            <w:r w:rsidR="00804EED" w:rsidRPr="00DD6B0E">
              <w:rPr>
                <w:b w:val="0"/>
              </w:rPr>
              <w:t>4</w:t>
            </w:r>
            <w:r w:rsidRPr="00DD6B0E">
              <w:rPr>
                <w:b w:val="0"/>
              </w:rPr>
              <w:t>.1.3</w:t>
            </w:r>
          </w:p>
        </w:tc>
        <w:tc>
          <w:tcPr>
            <w:tcW w:w="8533" w:type="dxa"/>
          </w:tcPr>
          <w:p w14:paraId="533F597A" w14:textId="77777777" w:rsidR="00842DC1" w:rsidRPr="00DD6B0E" w:rsidRDefault="00C154F6" w:rsidP="007A74F2">
            <w:pPr>
              <w:spacing w:after="120"/>
              <w:cnfStyle w:val="000000100000" w:firstRow="0" w:lastRow="0" w:firstColumn="0" w:lastColumn="0" w:oddVBand="0" w:evenVBand="0" w:oddHBand="1" w:evenHBand="0" w:firstRowFirstColumn="0" w:firstRowLastColumn="0" w:lastRowFirstColumn="0" w:lastRowLastColumn="0"/>
            </w:pPr>
            <w:r w:rsidRPr="00DD6B0E">
              <w:t>Provide integrated SRH services within a single facility:</w:t>
            </w:r>
          </w:p>
        </w:tc>
      </w:tr>
      <w:tr w:rsidR="00842DC1" w:rsidRPr="00DD6B0E" w14:paraId="34CAD2DB" w14:textId="77777777" w:rsidTr="007A74F2">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1C19DA7E" w14:textId="77777777" w:rsidR="00C154F6" w:rsidRPr="00DD6B0E" w:rsidRDefault="00C154F6" w:rsidP="007A74F2">
            <w:pPr>
              <w:spacing w:after="120"/>
              <w:jc w:val="both"/>
              <w:rPr>
                <w:b w:val="0"/>
              </w:rPr>
            </w:pPr>
            <w:r w:rsidRPr="00DD6B0E">
              <w:rPr>
                <w:b w:val="0"/>
              </w:rPr>
              <w:t>Integration within a facility requires that all units be well co-coordinated to ensure clients receive appropriate care:</w:t>
            </w:r>
          </w:p>
          <w:p w14:paraId="26DFD69D" w14:textId="77777777" w:rsidR="00C154F6" w:rsidRPr="00DD6B0E" w:rsidRDefault="00C154F6" w:rsidP="007A74F2">
            <w:pPr>
              <w:numPr>
                <w:ilvl w:val="0"/>
                <w:numId w:val="2"/>
              </w:numPr>
              <w:spacing w:after="120"/>
              <w:jc w:val="both"/>
              <w:rPr>
                <w:rFonts w:ascii="Calibri" w:eastAsia="Calibri" w:hAnsi="Calibri" w:cs="Times New Roman"/>
                <w:b w:val="0"/>
              </w:rPr>
            </w:pPr>
            <w:r w:rsidRPr="00DD6B0E">
              <w:rPr>
                <w:rFonts w:ascii="Calibri" w:eastAsia="Calibri" w:hAnsi="Calibri" w:cs="Times New Roman"/>
                <w:b w:val="0"/>
              </w:rPr>
              <w:t>Organise all planned streams of care efficiently</w:t>
            </w:r>
          </w:p>
          <w:p w14:paraId="7438F968" w14:textId="77777777" w:rsidR="00C154F6" w:rsidRPr="00DD6B0E" w:rsidRDefault="00C154F6" w:rsidP="007A74F2">
            <w:pPr>
              <w:numPr>
                <w:ilvl w:val="0"/>
                <w:numId w:val="2"/>
              </w:numPr>
              <w:spacing w:after="120"/>
              <w:jc w:val="both"/>
              <w:rPr>
                <w:rFonts w:ascii="Calibri" w:eastAsia="Calibri" w:hAnsi="Calibri" w:cs="Times New Roman"/>
                <w:b w:val="0"/>
              </w:rPr>
            </w:pPr>
            <w:r w:rsidRPr="00DD6B0E">
              <w:rPr>
                <w:rFonts w:ascii="Calibri" w:eastAsia="Calibri" w:hAnsi="Calibri" w:cs="Times New Roman"/>
                <w:b w:val="0"/>
              </w:rPr>
              <w:t xml:space="preserve">Use a functional patient appointment system </w:t>
            </w:r>
          </w:p>
          <w:p w14:paraId="48C509B6" w14:textId="77777777" w:rsidR="00C154F6" w:rsidRPr="00DD6B0E" w:rsidRDefault="00C154F6" w:rsidP="007A74F2">
            <w:pPr>
              <w:numPr>
                <w:ilvl w:val="0"/>
                <w:numId w:val="2"/>
              </w:numPr>
              <w:spacing w:after="120"/>
              <w:jc w:val="both"/>
              <w:rPr>
                <w:rFonts w:ascii="Calibri" w:eastAsia="Calibri" w:hAnsi="Calibri" w:cs="Times New Roman"/>
                <w:b w:val="0"/>
              </w:rPr>
            </w:pPr>
            <w:r w:rsidRPr="00DD6B0E">
              <w:rPr>
                <w:rFonts w:ascii="Calibri" w:eastAsia="Calibri" w:hAnsi="Calibri" w:cs="Times New Roman"/>
                <w:b w:val="0"/>
              </w:rPr>
              <w:t xml:space="preserve">Ensure each client has only 1 file across their lifespan </w:t>
            </w:r>
          </w:p>
          <w:p w14:paraId="4A125991" w14:textId="77777777" w:rsidR="00C154F6" w:rsidRPr="00DD6B0E" w:rsidRDefault="00C154F6" w:rsidP="007A74F2">
            <w:pPr>
              <w:numPr>
                <w:ilvl w:val="0"/>
                <w:numId w:val="2"/>
              </w:numPr>
              <w:spacing w:after="120"/>
              <w:jc w:val="both"/>
              <w:rPr>
                <w:rFonts w:ascii="Calibri" w:eastAsia="Calibri" w:hAnsi="Calibri" w:cs="Times New Roman"/>
                <w:b w:val="0"/>
              </w:rPr>
            </w:pPr>
            <w:r w:rsidRPr="00DD6B0E">
              <w:rPr>
                <w:rFonts w:ascii="Calibri" w:eastAsia="Calibri" w:hAnsi="Calibri" w:cs="Times New Roman"/>
                <w:b w:val="0"/>
              </w:rPr>
              <w:t>Ensure that linkages between facilities provide all elements of the SRH</w:t>
            </w:r>
            <w:r w:rsidR="006C5AFA" w:rsidRPr="00DD6B0E">
              <w:rPr>
                <w:rFonts w:ascii="Calibri" w:eastAsia="Calibri" w:hAnsi="Calibri" w:cs="Times New Roman"/>
                <w:b w:val="0"/>
              </w:rPr>
              <w:t>R</w:t>
            </w:r>
            <w:r w:rsidRPr="00DD6B0E">
              <w:rPr>
                <w:rFonts w:ascii="Calibri" w:eastAsia="Calibri" w:hAnsi="Calibri" w:cs="Times New Roman"/>
                <w:b w:val="0"/>
              </w:rPr>
              <w:t xml:space="preserve"> service package </w:t>
            </w:r>
          </w:p>
          <w:p w14:paraId="3D02F055" w14:textId="77777777" w:rsidR="00842DC1" w:rsidRPr="00DD6B0E" w:rsidRDefault="00C154F6" w:rsidP="007A74F2">
            <w:pPr>
              <w:pStyle w:val="ListParagraph"/>
              <w:numPr>
                <w:ilvl w:val="0"/>
                <w:numId w:val="2"/>
              </w:numPr>
              <w:spacing w:after="120"/>
              <w:contextualSpacing w:val="0"/>
              <w:jc w:val="both"/>
              <w:rPr>
                <w:b w:val="0"/>
              </w:rPr>
            </w:pPr>
            <w:r w:rsidRPr="00DD6B0E">
              <w:rPr>
                <w:rFonts w:ascii="Calibri" w:eastAsia="Calibri" w:hAnsi="Calibri" w:cs="Times New Roman"/>
                <w:b w:val="0"/>
              </w:rPr>
              <w:t>Establish referral paths for services not available</w:t>
            </w:r>
          </w:p>
        </w:tc>
      </w:tr>
      <w:tr w:rsidR="00F36246" w:rsidRPr="00DD6B0E" w14:paraId="49559E0B"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6407FD90" w14:textId="77777777" w:rsidR="00F36246" w:rsidRPr="00DD6B0E" w:rsidRDefault="00F36246" w:rsidP="007A74F2">
            <w:pPr>
              <w:spacing w:after="120"/>
              <w:rPr>
                <w:b w:val="0"/>
              </w:rPr>
            </w:pPr>
            <w:r w:rsidRPr="00DD6B0E">
              <w:rPr>
                <w:b w:val="0"/>
                <w:szCs w:val="20"/>
                <w:lang w:eastAsia="en-GB"/>
              </w:rPr>
              <w:lastRenderedPageBreak/>
              <w:t xml:space="preserve">Policy statement: </w:t>
            </w:r>
            <w:r w:rsidRPr="00DD6B0E">
              <w:rPr>
                <w:b w:val="0"/>
              </w:rPr>
              <w:t>Every facility providing SRHR services should adhere to quality standards prescribed in the ideal clinic manual.</w:t>
            </w:r>
          </w:p>
          <w:p w14:paraId="21976DA2" w14:textId="77777777" w:rsidR="00F36246" w:rsidRPr="00DD6B0E" w:rsidRDefault="00F36246" w:rsidP="007A74F2">
            <w:pPr>
              <w:spacing w:after="120"/>
              <w:rPr>
                <w:b w:val="0"/>
                <w:szCs w:val="20"/>
              </w:rPr>
            </w:pPr>
            <w:r w:rsidRPr="00DD6B0E">
              <w:rPr>
                <w:b w:val="0"/>
                <w:szCs w:val="20"/>
                <w:lang w:eastAsia="en-GB"/>
              </w:rPr>
              <w:t xml:space="preserve">Policy statement: </w:t>
            </w:r>
            <w:r w:rsidRPr="00DD6B0E">
              <w:rPr>
                <w:b w:val="0"/>
              </w:rPr>
              <w:t>Every effort shall be made to implement effective infection control systems throughout facilities.</w:t>
            </w:r>
          </w:p>
        </w:tc>
      </w:tr>
      <w:tr w:rsidR="00F36246" w:rsidRPr="00DD6B0E" w14:paraId="55CF893C" w14:textId="77777777" w:rsidTr="007A74F2">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749CDCB1" w14:textId="77777777" w:rsidR="00F36246" w:rsidRPr="00DD6B0E" w:rsidRDefault="00F36246" w:rsidP="007A74F2">
            <w:pPr>
              <w:spacing w:after="120"/>
              <w:rPr>
                <w:b w:val="0"/>
              </w:rPr>
            </w:pPr>
            <w:r w:rsidRPr="00DD6B0E">
              <w:rPr>
                <w:b w:val="0"/>
              </w:rPr>
              <w:t>O</w:t>
            </w:r>
            <w:r w:rsidR="00804EED" w:rsidRPr="00DD6B0E">
              <w:rPr>
                <w:b w:val="0"/>
              </w:rPr>
              <w:t>4</w:t>
            </w:r>
            <w:r w:rsidRPr="00DD6B0E">
              <w:rPr>
                <w:b w:val="0"/>
              </w:rPr>
              <w:t>.2</w:t>
            </w:r>
          </w:p>
        </w:tc>
        <w:tc>
          <w:tcPr>
            <w:tcW w:w="8533" w:type="dxa"/>
            <w:shd w:val="clear" w:color="auto" w:fill="C5E0B3" w:themeFill="accent6" w:themeFillTint="66"/>
          </w:tcPr>
          <w:p w14:paraId="40CB6431" w14:textId="77777777" w:rsidR="00F36246" w:rsidRPr="00DD6B0E" w:rsidRDefault="00F36246" w:rsidP="007A74F2">
            <w:pPr>
              <w:spacing w:after="120"/>
              <w:cnfStyle w:val="000000000000" w:firstRow="0" w:lastRow="0" w:firstColumn="0" w:lastColumn="0" w:oddVBand="0" w:evenVBand="0" w:oddHBand="0" w:evenHBand="0" w:firstRowFirstColumn="0" w:firstRowLastColumn="0" w:lastRowFirstColumn="0" w:lastRowLastColumn="0"/>
            </w:pPr>
            <w:r w:rsidRPr="00DD6B0E">
              <w:t>Quality of care</w:t>
            </w:r>
          </w:p>
        </w:tc>
      </w:tr>
      <w:tr w:rsidR="00F36246" w:rsidRPr="00DD6B0E" w14:paraId="5595289A"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15D0B00C" w14:textId="77777777" w:rsidR="00F36246" w:rsidRPr="00DD6B0E" w:rsidRDefault="00F36246" w:rsidP="007A74F2">
            <w:pPr>
              <w:spacing w:after="120"/>
              <w:rPr>
                <w:b w:val="0"/>
              </w:rPr>
            </w:pPr>
            <w:r w:rsidRPr="00DD6B0E">
              <w:rPr>
                <w:b w:val="0"/>
              </w:rPr>
              <w:t xml:space="preserve">Ensure </w:t>
            </w:r>
            <w:r w:rsidR="006C5AFA" w:rsidRPr="00DD6B0E">
              <w:rPr>
                <w:b w:val="0"/>
              </w:rPr>
              <w:t>q</w:t>
            </w:r>
            <w:r w:rsidRPr="00DD6B0E">
              <w:rPr>
                <w:b w:val="0"/>
              </w:rPr>
              <w:t>uality of care in delivering SRH</w:t>
            </w:r>
            <w:r w:rsidR="006C5AFA" w:rsidRPr="00DD6B0E">
              <w:rPr>
                <w:b w:val="0"/>
              </w:rPr>
              <w:t>R</w:t>
            </w:r>
            <w:r w:rsidRPr="00DD6B0E">
              <w:rPr>
                <w:b w:val="0"/>
              </w:rPr>
              <w:t xml:space="preserve"> services:</w:t>
            </w:r>
          </w:p>
          <w:p w14:paraId="01FE6965" w14:textId="77777777" w:rsidR="00F36246" w:rsidRPr="00DD6B0E" w:rsidRDefault="00F36246" w:rsidP="007A74F2">
            <w:pPr>
              <w:pStyle w:val="ListParagraph"/>
              <w:numPr>
                <w:ilvl w:val="0"/>
                <w:numId w:val="38"/>
              </w:numPr>
              <w:spacing w:after="120"/>
              <w:rPr>
                <w:b w:val="0"/>
              </w:rPr>
            </w:pPr>
            <w:r w:rsidRPr="00DD6B0E">
              <w:rPr>
                <w:b w:val="0"/>
              </w:rPr>
              <w:t>Regular clinical audits are conducted (</w:t>
            </w:r>
            <w:r w:rsidR="005673C2" w:rsidRPr="00DD6B0E">
              <w:rPr>
                <w:b w:val="0"/>
              </w:rPr>
              <w:t>s</w:t>
            </w:r>
            <w:r w:rsidRPr="00DD6B0E">
              <w:rPr>
                <w:b w:val="0"/>
              </w:rPr>
              <w:t>ee Clinical Audit Guideline</w:t>
            </w:r>
            <w:r w:rsidR="005673C2" w:rsidRPr="00DD6B0E">
              <w:rPr>
                <w:b w:val="0"/>
              </w:rPr>
              <w:t>s</w:t>
            </w:r>
            <w:r w:rsidRPr="00DD6B0E">
              <w:rPr>
                <w:b w:val="0"/>
              </w:rPr>
              <w:t>)</w:t>
            </w:r>
          </w:p>
          <w:p w14:paraId="181E018A" w14:textId="77777777" w:rsidR="00F36246" w:rsidRPr="00DD6B0E" w:rsidRDefault="00F36246" w:rsidP="007A74F2">
            <w:pPr>
              <w:pStyle w:val="ListParagraph"/>
              <w:numPr>
                <w:ilvl w:val="0"/>
                <w:numId w:val="38"/>
              </w:numPr>
              <w:spacing w:after="120"/>
              <w:rPr>
                <w:b w:val="0"/>
              </w:rPr>
            </w:pPr>
            <w:r w:rsidRPr="00DD6B0E">
              <w:rPr>
                <w:b w:val="0"/>
              </w:rPr>
              <w:t>Respectful treatment by technically competent providers</w:t>
            </w:r>
          </w:p>
          <w:p w14:paraId="522DC74D" w14:textId="77777777" w:rsidR="00F36246" w:rsidRPr="00DD6B0E" w:rsidRDefault="00F36246" w:rsidP="007A74F2">
            <w:pPr>
              <w:pStyle w:val="ListParagraph"/>
              <w:numPr>
                <w:ilvl w:val="0"/>
                <w:numId w:val="38"/>
              </w:numPr>
              <w:spacing w:after="120"/>
              <w:rPr>
                <w:b w:val="0"/>
              </w:rPr>
            </w:pPr>
            <w:r w:rsidRPr="00DD6B0E">
              <w:rPr>
                <w:b w:val="0"/>
              </w:rPr>
              <w:t>Improved informed choice and empowered individuals and couples make choices in line with their SRH</w:t>
            </w:r>
            <w:r w:rsidR="006C5AFA" w:rsidRPr="00DD6B0E">
              <w:rPr>
                <w:b w:val="0"/>
              </w:rPr>
              <w:t>R</w:t>
            </w:r>
            <w:r w:rsidRPr="00DD6B0E">
              <w:rPr>
                <w:b w:val="0"/>
              </w:rPr>
              <w:t xml:space="preserve"> needs</w:t>
            </w:r>
          </w:p>
          <w:p w14:paraId="4143C058" w14:textId="77777777" w:rsidR="00F36246" w:rsidRPr="00DD6B0E" w:rsidRDefault="00F36246" w:rsidP="007A74F2">
            <w:pPr>
              <w:pStyle w:val="ListParagraph"/>
              <w:numPr>
                <w:ilvl w:val="0"/>
                <w:numId w:val="38"/>
              </w:numPr>
              <w:spacing w:after="120"/>
              <w:rPr>
                <w:b w:val="0"/>
              </w:rPr>
            </w:pPr>
            <w:r w:rsidRPr="00DD6B0E">
              <w:rPr>
                <w:b w:val="0"/>
              </w:rPr>
              <w:t xml:space="preserve">Client are satisfied with SRHR services </w:t>
            </w:r>
          </w:p>
          <w:p w14:paraId="5F36D4F8" w14:textId="77777777" w:rsidR="00F36246" w:rsidRPr="00DD6B0E" w:rsidRDefault="00F36246" w:rsidP="007A74F2">
            <w:pPr>
              <w:pStyle w:val="ListParagraph"/>
              <w:numPr>
                <w:ilvl w:val="0"/>
                <w:numId w:val="38"/>
              </w:numPr>
              <w:spacing w:after="120"/>
              <w:rPr>
                <w:b w:val="0"/>
              </w:rPr>
            </w:pPr>
            <w:r w:rsidRPr="00DD6B0E">
              <w:rPr>
                <w:b w:val="0"/>
              </w:rPr>
              <w:t>Clients can complain about the services they receive, to have complaints investigated and receive a full response on investigations</w:t>
            </w:r>
          </w:p>
        </w:tc>
      </w:tr>
    </w:tbl>
    <w:p w14:paraId="5643751C" w14:textId="77777777" w:rsidR="007A74F2" w:rsidRPr="00DD6B0E" w:rsidRDefault="007A74F2"/>
    <w:tbl>
      <w:tblPr>
        <w:tblStyle w:val="GridTable4-Accent1"/>
        <w:tblW w:w="0" w:type="auto"/>
        <w:tblLook w:val="04A0" w:firstRow="1" w:lastRow="0" w:firstColumn="1" w:lastColumn="0" w:noHBand="0" w:noVBand="1"/>
      </w:tblPr>
      <w:tblGrid>
        <w:gridCol w:w="817"/>
        <w:gridCol w:w="8533"/>
      </w:tblGrid>
      <w:tr w:rsidR="00193D96" w:rsidRPr="00DD6B0E" w14:paraId="4C3EB3AD" w14:textId="77777777" w:rsidTr="007A74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2F5496" w:themeFill="accent1" w:themeFillShade="BF"/>
          </w:tcPr>
          <w:p w14:paraId="74F092DA" w14:textId="77777777" w:rsidR="00193D96" w:rsidRPr="00DD6B0E" w:rsidRDefault="00193D96" w:rsidP="007A74F2">
            <w:pPr>
              <w:spacing w:after="120"/>
              <w:rPr>
                <w:b w:val="0"/>
                <w:szCs w:val="20"/>
              </w:rPr>
            </w:pPr>
            <w:r w:rsidRPr="00DD6B0E">
              <w:rPr>
                <w:szCs w:val="20"/>
                <w:lang w:eastAsia="en-GB"/>
              </w:rPr>
              <w:t>Policy statement:</w:t>
            </w:r>
            <w:r w:rsidRPr="00DD6B0E">
              <w:rPr>
                <w:b w:val="0"/>
                <w:szCs w:val="20"/>
                <w:lang w:eastAsia="en-GB"/>
              </w:rPr>
              <w:t xml:space="preserve"> </w:t>
            </w:r>
            <w:r w:rsidRPr="00DD6B0E">
              <w:rPr>
                <w:b w:val="0"/>
              </w:rPr>
              <w:t>The facility manager and /or person in charge of ordering drugs, supplies and other commodities must deal with the logistics of obtaining necessary equipment and supplies, and supervise its maintenance.</w:t>
            </w:r>
          </w:p>
        </w:tc>
      </w:tr>
      <w:tr w:rsidR="00193D96" w:rsidRPr="00DD6B0E" w14:paraId="505541EE"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4C6E7" w:themeFill="accent1" w:themeFillTint="66"/>
          </w:tcPr>
          <w:p w14:paraId="1C7FBEB4" w14:textId="77777777" w:rsidR="00193D96" w:rsidRPr="00DD6B0E" w:rsidRDefault="00193D96" w:rsidP="008C2F02">
            <w:pPr>
              <w:rPr>
                <w:b w:val="0"/>
              </w:rPr>
            </w:pPr>
            <w:r w:rsidRPr="00DD6B0E">
              <w:rPr>
                <w:b w:val="0"/>
              </w:rPr>
              <w:t>O</w:t>
            </w:r>
            <w:r w:rsidR="00804EED" w:rsidRPr="00DD6B0E">
              <w:rPr>
                <w:b w:val="0"/>
              </w:rPr>
              <w:t>4</w:t>
            </w:r>
            <w:r w:rsidRPr="00DD6B0E">
              <w:rPr>
                <w:b w:val="0"/>
              </w:rPr>
              <w:t>.3</w:t>
            </w:r>
          </w:p>
        </w:tc>
        <w:tc>
          <w:tcPr>
            <w:tcW w:w="8533" w:type="dxa"/>
            <w:shd w:val="clear" w:color="auto" w:fill="B4C6E7" w:themeFill="accent1" w:themeFillTint="66"/>
          </w:tcPr>
          <w:p w14:paraId="6BC3C479" w14:textId="77777777" w:rsidR="00193D96" w:rsidRPr="00DD6B0E" w:rsidRDefault="00193D96" w:rsidP="007A74F2">
            <w:pPr>
              <w:spacing w:after="120"/>
              <w:cnfStyle w:val="000000100000" w:firstRow="0" w:lastRow="0" w:firstColumn="0" w:lastColumn="0" w:oddVBand="0" w:evenVBand="0" w:oddHBand="1" w:evenHBand="0" w:firstRowFirstColumn="0" w:firstRowLastColumn="0" w:lastRowFirstColumn="0" w:lastRowLastColumn="0"/>
            </w:pPr>
            <w:r w:rsidRPr="00DD6B0E">
              <w:t>Ensure uninterrupted supply of SRH commodities and drugs</w:t>
            </w:r>
          </w:p>
        </w:tc>
      </w:tr>
      <w:tr w:rsidR="00F36246" w:rsidRPr="00DD6B0E" w14:paraId="5A41AADE" w14:textId="77777777" w:rsidTr="007A74F2">
        <w:tc>
          <w:tcPr>
            <w:cnfStyle w:val="001000000000" w:firstRow="0" w:lastRow="0" w:firstColumn="1" w:lastColumn="0" w:oddVBand="0" w:evenVBand="0" w:oddHBand="0" w:evenHBand="0" w:firstRowFirstColumn="0" w:firstRowLastColumn="0" w:lastRowFirstColumn="0" w:lastRowLastColumn="0"/>
            <w:tcW w:w="9350" w:type="dxa"/>
            <w:gridSpan w:val="2"/>
          </w:tcPr>
          <w:p w14:paraId="71CF178E" w14:textId="77777777" w:rsidR="0006583D" w:rsidRPr="00DD6B0E" w:rsidRDefault="00193D96" w:rsidP="007A74F2">
            <w:pPr>
              <w:spacing w:after="120"/>
              <w:rPr>
                <w:b w:val="0"/>
                <w:i/>
              </w:rPr>
            </w:pPr>
            <w:r w:rsidRPr="00DD6B0E">
              <w:rPr>
                <w:b w:val="0"/>
                <w:i/>
              </w:rPr>
              <w:t>“A well-functioning health system ensures equitable access to essential medical products, vaccines, and technologies of assured quality, safety, efficacy, and cost-effectiveness, and their scientifically sound and cost-effective use.</w:t>
            </w:r>
            <w:r w:rsidR="0006583D" w:rsidRPr="00DD6B0E">
              <w:rPr>
                <w:b w:val="0"/>
                <w:i/>
              </w:rPr>
              <w:t>”</w:t>
            </w:r>
          </w:p>
          <w:p w14:paraId="30C7A975" w14:textId="77777777" w:rsidR="00193D96" w:rsidRPr="00DD6B0E" w:rsidRDefault="00193D96" w:rsidP="007A74F2">
            <w:pPr>
              <w:spacing w:after="120"/>
              <w:rPr>
                <w:b w:val="0"/>
              </w:rPr>
            </w:pPr>
            <w:r w:rsidRPr="00DD6B0E">
              <w:rPr>
                <w:b w:val="0"/>
              </w:rPr>
              <w:t>Looking at the value chain for commodities, this objective would be fulfilled through a clear coordination framework between the suppliers, the regulatory pathways within</w:t>
            </w:r>
            <w:r w:rsidR="0006583D" w:rsidRPr="00DD6B0E">
              <w:rPr>
                <w:b w:val="0"/>
              </w:rPr>
              <w:t xml:space="preserve"> the South African Health Products Regulatory Authority</w:t>
            </w:r>
            <w:r w:rsidRPr="00DD6B0E">
              <w:rPr>
                <w:b w:val="0"/>
              </w:rPr>
              <w:t xml:space="preserve"> </w:t>
            </w:r>
            <w:r w:rsidR="0006583D" w:rsidRPr="00DD6B0E">
              <w:rPr>
                <w:b w:val="0"/>
              </w:rPr>
              <w:t>(</w:t>
            </w:r>
            <w:r w:rsidRPr="00DD6B0E">
              <w:rPr>
                <w:b w:val="0"/>
              </w:rPr>
              <w:t>SAHPRA</w:t>
            </w:r>
            <w:r w:rsidR="0006583D" w:rsidRPr="00DD6B0E">
              <w:rPr>
                <w:b w:val="0"/>
              </w:rPr>
              <w:t>)</w:t>
            </w:r>
            <w:r w:rsidRPr="00DD6B0E">
              <w:rPr>
                <w:b w:val="0"/>
              </w:rPr>
              <w:t>, and the distribution systems to a facility, and eventually to a client level. Building upon existing systems such as the</w:t>
            </w:r>
            <w:r w:rsidR="003406EE">
              <w:t xml:space="preserve"> </w:t>
            </w:r>
            <w:r w:rsidR="003406EE" w:rsidRPr="003406EE">
              <w:rPr>
                <w:b w:val="0"/>
              </w:rPr>
              <w:t>Centralised Chronic Medicines Dispensing and Distribution</w:t>
            </w:r>
            <w:r w:rsidRPr="00DD6B0E">
              <w:rPr>
                <w:b w:val="0"/>
              </w:rPr>
              <w:t xml:space="preserve"> </w:t>
            </w:r>
            <w:r w:rsidR="003406EE">
              <w:rPr>
                <w:b w:val="0"/>
              </w:rPr>
              <w:t>(</w:t>
            </w:r>
            <w:r w:rsidRPr="006F4B5F">
              <w:rPr>
                <w:b w:val="0"/>
              </w:rPr>
              <w:t>CMMDD</w:t>
            </w:r>
            <w:r w:rsidR="003406EE">
              <w:rPr>
                <w:b w:val="0"/>
              </w:rPr>
              <w:t>)</w:t>
            </w:r>
            <w:r w:rsidRPr="00DD6B0E">
              <w:rPr>
                <w:b w:val="0"/>
              </w:rPr>
              <w:t xml:space="preserve"> program, commodities could equally be distributed through the same mechanism. The following activities need to be accelerated:</w:t>
            </w:r>
          </w:p>
          <w:p w14:paraId="76BCC58B" w14:textId="77777777" w:rsidR="00193D96" w:rsidRPr="00DD6B0E" w:rsidRDefault="00193D96" w:rsidP="007A74F2">
            <w:pPr>
              <w:pStyle w:val="ListParagraph"/>
              <w:numPr>
                <w:ilvl w:val="0"/>
                <w:numId w:val="39"/>
              </w:numPr>
              <w:spacing w:after="120"/>
              <w:rPr>
                <w:b w:val="0"/>
              </w:rPr>
            </w:pPr>
            <w:r w:rsidRPr="00DD6B0E">
              <w:rPr>
                <w:b w:val="0"/>
              </w:rPr>
              <w:t>Build capacity of responsible health workers to ensure efficient forecasting and procurement of essential SRH</w:t>
            </w:r>
            <w:r w:rsidR="00D47F4B" w:rsidRPr="00DD6B0E">
              <w:rPr>
                <w:b w:val="0"/>
              </w:rPr>
              <w:t>R</w:t>
            </w:r>
            <w:r w:rsidRPr="00DD6B0E">
              <w:rPr>
                <w:b w:val="0"/>
              </w:rPr>
              <w:t xml:space="preserve"> commodities</w:t>
            </w:r>
          </w:p>
          <w:p w14:paraId="42F34FBF" w14:textId="77777777" w:rsidR="00193D96" w:rsidRPr="00DD6B0E" w:rsidRDefault="00193D96" w:rsidP="007A74F2">
            <w:pPr>
              <w:pStyle w:val="ListParagraph"/>
              <w:numPr>
                <w:ilvl w:val="0"/>
                <w:numId w:val="39"/>
              </w:numPr>
              <w:spacing w:after="120"/>
              <w:rPr>
                <w:b w:val="0"/>
              </w:rPr>
            </w:pPr>
            <w:r w:rsidRPr="00DD6B0E">
              <w:rPr>
                <w:b w:val="0"/>
              </w:rPr>
              <w:t>Develop and implement systems to ensure joint planning, procurement and supply chains for essential SRH</w:t>
            </w:r>
            <w:r w:rsidR="00D47F4B" w:rsidRPr="00DD6B0E">
              <w:rPr>
                <w:b w:val="0"/>
              </w:rPr>
              <w:t>R</w:t>
            </w:r>
            <w:r w:rsidRPr="00DD6B0E">
              <w:rPr>
                <w:b w:val="0"/>
              </w:rPr>
              <w:t xml:space="preserve"> commodities</w:t>
            </w:r>
          </w:p>
          <w:p w14:paraId="0B471BBF" w14:textId="77777777" w:rsidR="00193D96" w:rsidRPr="00DD6B0E" w:rsidRDefault="00193D96" w:rsidP="007A74F2">
            <w:pPr>
              <w:pStyle w:val="ListParagraph"/>
              <w:numPr>
                <w:ilvl w:val="0"/>
                <w:numId w:val="39"/>
              </w:numPr>
              <w:spacing w:after="120"/>
              <w:rPr>
                <w:b w:val="0"/>
              </w:rPr>
            </w:pPr>
            <w:r w:rsidRPr="00DD6B0E">
              <w:rPr>
                <w:b w:val="0"/>
              </w:rPr>
              <w:t xml:space="preserve">Develop an efficient procurement, distribution and supply chain management system to enable consistent and regular provision of essential SRHR commodities </w:t>
            </w:r>
          </w:p>
          <w:p w14:paraId="42001B32" w14:textId="77777777" w:rsidR="00193D96" w:rsidRPr="00DD6B0E" w:rsidRDefault="00193D96" w:rsidP="007A74F2">
            <w:pPr>
              <w:pStyle w:val="ListParagraph"/>
              <w:numPr>
                <w:ilvl w:val="0"/>
                <w:numId w:val="39"/>
              </w:numPr>
              <w:spacing w:after="120"/>
              <w:rPr>
                <w:b w:val="0"/>
              </w:rPr>
            </w:pPr>
            <w:r w:rsidRPr="00DD6B0E">
              <w:rPr>
                <w:b w:val="0"/>
              </w:rPr>
              <w:t>Prevent stock outs and ensure that SRH</w:t>
            </w:r>
            <w:r w:rsidR="00D47F4B" w:rsidRPr="00DD6B0E">
              <w:rPr>
                <w:b w:val="0"/>
              </w:rPr>
              <w:t>R</w:t>
            </w:r>
            <w:r w:rsidRPr="00DD6B0E">
              <w:rPr>
                <w:b w:val="0"/>
              </w:rPr>
              <w:t xml:space="preserve"> drugs and commodities are always in stock </w:t>
            </w:r>
          </w:p>
          <w:p w14:paraId="19201878" w14:textId="77777777" w:rsidR="00193D96" w:rsidRPr="00DD6B0E" w:rsidRDefault="00193D96" w:rsidP="007A74F2">
            <w:pPr>
              <w:pStyle w:val="ListParagraph"/>
              <w:numPr>
                <w:ilvl w:val="0"/>
                <w:numId w:val="39"/>
              </w:numPr>
              <w:spacing w:after="120"/>
              <w:rPr>
                <w:b w:val="0"/>
              </w:rPr>
            </w:pPr>
            <w:r w:rsidRPr="00DD6B0E">
              <w:rPr>
                <w:b w:val="0"/>
              </w:rPr>
              <w:t xml:space="preserve">Pre-pack chronic prescriptions and keep buffer stock of medicines and supplies to pre-empt stock outs </w:t>
            </w:r>
          </w:p>
          <w:p w14:paraId="7F577C1F" w14:textId="77777777" w:rsidR="00F36246" w:rsidRPr="00DD6B0E" w:rsidRDefault="00193D96" w:rsidP="007A74F2">
            <w:pPr>
              <w:pStyle w:val="ListParagraph"/>
              <w:numPr>
                <w:ilvl w:val="0"/>
                <w:numId w:val="39"/>
              </w:numPr>
              <w:spacing w:after="120"/>
              <w:rPr>
                <w:b w:val="0"/>
              </w:rPr>
            </w:pPr>
            <w:r w:rsidRPr="00DD6B0E">
              <w:rPr>
                <w:b w:val="0"/>
              </w:rPr>
              <w:lastRenderedPageBreak/>
              <w:t>Include surgical equipment in SRH</w:t>
            </w:r>
            <w:r w:rsidR="00D47F4B" w:rsidRPr="00DD6B0E">
              <w:rPr>
                <w:b w:val="0"/>
              </w:rPr>
              <w:t>R</w:t>
            </w:r>
            <w:r w:rsidRPr="00DD6B0E">
              <w:rPr>
                <w:b w:val="0"/>
              </w:rPr>
              <w:t xml:space="preserve"> commodity supply chains to ensure that adequate equipment is available and that updated clinical techniques are used </w:t>
            </w:r>
          </w:p>
        </w:tc>
      </w:tr>
    </w:tbl>
    <w:p w14:paraId="2444FF5C" w14:textId="77777777" w:rsidR="007A74F2" w:rsidRPr="00DD6B0E" w:rsidRDefault="007A74F2"/>
    <w:tbl>
      <w:tblPr>
        <w:tblStyle w:val="GridTable4-Accent2"/>
        <w:tblW w:w="0" w:type="auto"/>
        <w:tblLook w:val="04A0" w:firstRow="1" w:lastRow="0" w:firstColumn="1" w:lastColumn="0" w:noHBand="0" w:noVBand="1"/>
      </w:tblPr>
      <w:tblGrid>
        <w:gridCol w:w="817"/>
        <w:gridCol w:w="8533"/>
      </w:tblGrid>
      <w:tr w:rsidR="004A5CBF" w:rsidRPr="00DD6B0E" w14:paraId="113A82FA" w14:textId="77777777" w:rsidTr="007A74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C45911" w:themeFill="accent2" w:themeFillShade="BF"/>
          </w:tcPr>
          <w:p w14:paraId="060537CE" w14:textId="77777777" w:rsidR="004A5CBF" w:rsidRPr="00DD6B0E" w:rsidRDefault="004A5CBF" w:rsidP="007A74F2">
            <w:pPr>
              <w:spacing w:after="120"/>
              <w:rPr>
                <w:b w:val="0"/>
                <w:szCs w:val="20"/>
              </w:rPr>
            </w:pPr>
            <w:r w:rsidRPr="00DD6B0E">
              <w:rPr>
                <w:szCs w:val="20"/>
                <w:lang w:eastAsia="en-GB"/>
              </w:rPr>
              <w:t>Policy statement:</w:t>
            </w:r>
            <w:r w:rsidRPr="00DD6B0E">
              <w:rPr>
                <w:b w:val="0"/>
                <w:szCs w:val="20"/>
                <w:lang w:eastAsia="en-GB"/>
              </w:rPr>
              <w:t xml:space="preserve"> </w:t>
            </w:r>
            <w:r w:rsidRPr="00DD6B0E">
              <w:rPr>
                <w:b w:val="0"/>
              </w:rPr>
              <w:t>Staff must receive adequate training in SRHR service delivery and linked to refresher training, debriefing and continuing professional development.</w:t>
            </w:r>
          </w:p>
        </w:tc>
      </w:tr>
      <w:tr w:rsidR="004A5CBF" w:rsidRPr="00DD6B0E" w14:paraId="5C85422E"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F7CAAC" w:themeFill="accent2" w:themeFillTint="66"/>
          </w:tcPr>
          <w:p w14:paraId="0CBF5996" w14:textId="77777777" w:rsidR="004A5CBF" w:rsidRPr="00DD6B0E" w:rsidRDefault="004A5CBF" w:rsidP="008C2F02">
            <w:pPr>
              <w:rPr>
                <w:b w:val="0"/>
              </w:rPr>
            </w:pPr>
            <w:r w:rsidRPr="00DD6B0E">
              <w:rPr>
                <w:b w:val="0"/>
              </w:rPr>
              <w:t>O</w:t>
            </w:r>
            <w:r w:rsidR="00804EED" w:rsidRPr="00DD6B0E">
              <w:rPr>
                <w:b w:val="0"/>
              </w:rPr>
              <w:t>4</w:t>
            </w:r>
            <w:r w:rsidRPr="00DD6B0E">
              <w:rPr>
                <w:b w:val="0"/>
              </w:rPr>
              <w:t>.4</w:t>
            </w:r>
          </w:p>
        </w:tc>
        <w:tc>
          <w:tcPr>
            <w:tcW w:w="8533" w:type="dxa"/>
            <w:shd w:val="clear" w:color="auto" w:fill="F7CAAC" w:themeFill="accent2" w:themeFillTint="66"/>
          </w:tcPr>
          <w:p w14:paraId="23DC7BC7" w14:textId="77777777" w:rsidR="004A5CBF" w:rsidRPr="00DD6B0E" w:rsidRDefault="004A5CBF" w:rsidP="007A74F2">
            <w:pPr>
              <w:spacing w:after="120"/>
              <w:cnfStyle w:val="000000100000" w:firstRow="0" w:lastRow="0" w:firstColumn="0" w:lastColumn="0" w:oddVBand="0" w:evenVBand="0" w:oddHBand="1" w:evenHBand="0" w:firstRowFirstColumn="0" w:firstRowLastColumn="0" w:lastRowFirstColumn="0" w:lastRowLastColumn="0"/>
            </w:pPr>
            <w:r w:rsidRPr="00DD6B0E">
              <w:t>Ensure healthcare providers have the skills and knowledge to deliver integrated SRHR services</w:t>
            </w:r>
          </w:p>
        </w:tc>
      </w:tr>
      <w:tr w:rsidR="00F36246" w:rsidRPr="00DD6B0E" w14:paraId="5141EA7A" w14:textId="77777777" w:rsidTr="007A74F2">
        <w:tc>
          <w:tcPr>
            <w:cnfStyle w:val="001000000000" w:firstRow="0" w:lastRow="0" w:firstColumn="1" w:lastColumn="0" w:oddVBand="0" w:evenVBand="0" w:oddHBand="0" w:evenHBand="0" w:firstRowFirstColumn="0" w:firstRowLastColumn="0" w:lastRowFirstColumn="0" w:lastRowLastColumn="0"/>
            <w:tcW w:w="9350" w:type="dxa"/>
            <w:gridSpan w:val="2"/>
          </w:tcPr>
          <w:p w14:paraId="7F48C416" w14:textId="77777777" w:rsidR="004A5CBF" w:rsidRPr="00DD6B0E" w:rsidRDefault="004A5CBF" w:rsidP="007A74F2">
            <w:pPr>
              <w:spacing w:after="120"/>
              <w:rPr>
                <w:b w:val="0"/>
              </w:rPr>
            </w:pPr>
            <w:r w:rsidRPr="00DD6B0E">
              <w:rPr>
                <w:noProof/>
                <w:lang w:val="en-ZA" w:eastAsia="en-ZA"/>
              </w:rPr>
              <mc:AlternateContent>
                <mc:Choice Requires="wps">
                  <w:drawing>
                    <wp:anchor distT="0" distB="0" distL="114300" distR="114300" simplePos="0" relativeHeight="251663360" behindDoc="0" locked="0" layoutInCell="1" allowOverlap="1" wp14:anchorId="17E3BB9B" wp14:editId="16A0F943">
                      <wp:simplePos x="0" y="0"/>
                      <wp:positionH relativeFrom="column">
                        <wp:posOffset>2242969</wp:posOffset>
                      </wp:positionH>
                      <wp:positionV relativeFrom="paragraph">
                        <wp:posOffset>106761</wp:posOffset>
                      </wp:positionV>
                      <wp:extent cx="3543300" cy="1059815"/>
                      <wp:effectExtent l="0" t="0" r="12700" b="6985"/>
                      <wp:wrapSquare wrapText="bothSides"/>
                      <wp:docPr id="5" name="Text Box 5"/>
                      <wp:cNvGraphicFramePr/>
                      <a:graphic xmlns:a="http://schemas.openxmlformats.org/drawingml/2006/main">
                        <a:graphicData uri="http://schemas.microsoft.com/office/word/2010/wordprocessingShape">
                          <wps:wsp>
                            <wps:cNvSpPr txBox="1"/>
                            <wps:spPr>
                              <a:xfrm>
                                <a:off x="0" y="0"/>
                                <a:ext cx="3543300" cy="1059815"/>
                              </a:xfrm>
                              <a:prstGeom prst="rect">
                                <a:avLst/>
                              </a:prstGeom>
                              <a:solidFill>
                                <a:schemeClr val="accent2">
                                  <a:lumMod val="20000"/>
                                  <a:lumOff val="80000"/>
                                </a:schemeClr>
                              </a:solidFill>
                              <a:ln>
                                <a:solidFill>
                                  <a:schemeClr val="accent6">
                                    <a:lumMod val="20000"/>
                                    <a:lumOff val="80000"/>
                                  </a:schemeClr>
                                </a:solidFill>
                              </a:ln>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3"/>
                              </a:lnRef>
                              <a:fillRef idx="1">
                                <a:schemeClr val="lt1"/>
                              </a:fillRef>
                              <a:effectRef idx="0">
                                <a:schemeClr val="accent3"/>
                              </a:effectRef>
                              <a:fontRef idx="minor">
                                <a:schemeClr val="dk1"/>
                              </a:fontRef>
                            </wps:style>
                            <wps:txbx>
                              <w:txbxContent>
                                <w:p w14:paraId="66C0C5AE" w14:textId="77777777" w:rsidR="00C525A1" w:rsidRPr="004A5CBF" w:rsidRDefault="00C525A1" w:rsidP="004A5CBF">
                                  <w:pPr>
                                    <w:rPr>
                                      <w:i/>
                                      <w:sz w:val="20"/>
                                    </w:rPr>
                                  </w:pPr>
                                  <w:r w:rsidRPr="004A5CBF">
                                    <w:rPr>
                                      <w:i/>
                                      <w:sz w:val="20"/>
                                    </w:rPr>
                                    <w:t>“A well-performing health workforce is one which works in ways that are responsive, fair and efficient to achieve the best health outcomes possible, given available resources and circumstances, i.e. there are sufficient numbers and mix of staff, fairly distributed; they are competent, responsive and productive.”</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7E3BB9B" id="Text Box 5" o:spid="_x0000_s1029" type="#_x0000_t202" style="position:absolute;margin-left:176.6pt;margin-top:8.4pt;width:279pt;height:83.4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" fillcolor="#fbe4d5 [661]" strokecolor="#e2efd9 [665]" strokeweight="1pt">
                      <v:textbox inset=",0,,0">
                        <w:txbxContent>
                          <w:p w14:paraId="66C0C5AE" w14:textId="77777777" w:rsidR="00C525A1" w:rsidRPr="004A5CBF" w:rsidRDefault="00C525A1" w:rsidP="004A5CBF">
                            <w:pPr>
                              <w:rPr>
                                <w:i/>
                                <w:sz w:val="20"/>
                              </w:rPr>
                            </w:pPr>
                            <w:r w:rsidRPr="004A5CBF">
                              <w:rPr>
                                <w:i/>
                                <w:sz w:val="20"/>
                              </w:rPr>
                              <w:t>“A well-performing health workforce is one which works in ways that are responsive, fair and efficient to achieve the best health outcomes possible, given available resources and circumstances, i.e. there are sufficient numbers and mix of staff, fairly distributed; they are competent, responsive and productive.”</w:t>
                            </w:r>
                          </w:p>
                        </w:txbxContent>
                      </v:textbox>
                      <w10:wrap type="square"/>
                    </v:shape>
                  </w:pict>
                </mc:Fallback>
              </mc:AlternateContent>
            </w:r>
            <w:r w:rsidRPr="00DD6B0E">
              <w:rPr>
                <w:b w:val="0"/>
              </w:rPr>
              <w:t xml:space="preserve">Health workers benefit from continuing education and competency improvement: training and capacity building to ensure adequate knowledge, attitude, and skills to provide holistic, quality SRHR services. </w:t>
            </w:r>
          </w:p>
          <w:p w14:paraId="259776FB" w14:textId="77777777" w:rsidR="004A5CBF" w:rsidRPr="00DD6B0E" w:rsidRDefault="004A5CBF" w:rsidP="007A74F2">
            <w:pPr>
              <w:spacing w:after="120"/>
              <w:rPr>
                <w:b w:val="0"/>
              </w:rPr>
            </w:pPr>
            <w:r w:rsidRPr="00DD6B0E">
              <w:rPr>
                <w:b w:val="0"/>
              </w:rPr>
              <w:t xml:space="preserve">The following must be offered according to the staff category’s scope of practice, current skills, and the level of care permitted at their home facility:   </w:t>
            </w:r>
          </w:p>
          <w:p w14:paraId="3EBC3FBE" w14:textId="6EC600A1" w:rsidR="004A5CBF" w:rsidRPr="00DD6B0E" w:rsidRDefault="004A5CBF" w:rsidP="007A74F2">
            <w:pPr>
              <w:pStyle w:val="ListParagraph"/>
              <w:numPr>
                <w:ilvl w:val="0"/>
                <w:numId w:val="40"/>
              </w:numPr>
              <w:spacing w:after="120"/>
              <w:rPr>
                <w:b w:val="0"/>
              </w:rPr>
            </w:pPr>
            <w:r w:rsidRPr="00DD6B0E">
              <w:rPr>
                <w:b w:val="0"/>
              </w:rPr>
              <w:t xml:space="preserve">Develop a national core curriculum, in line with the SRHR Policy, to provide the basis for all institutions providing training, including universities, further education and training institutions, nursing colleges, provincial training units, non-governmental organisations, and other organisations that provide SRHR training, including a specific focus on training on </w:t>
            </w:r>
            <w:r w:rsidR="007A177E">
              <w:rPr>
                <w:b w:val="0"/>
              </w:rPr>
              <w:t>CTOP</w:t>
            </w:r>
            <w:r w:rsidR="007A177E" w:rsidRPr="00DD6B0E">
              <w:rPr>
                <w:b w:val="0"/>
              </w:rPr>
              <w:t xml:space="preserve"> </w:t>
            </w:r>
            <w:r w:rsidRPr="00DD6B0E">
              <w:rPr>
                <w:b w:val="0"/>
              </w:rPr>
              <w:t>care and values clarification</w:t>
            </w:r>
          </w:p>
          <w:p w14:paraId="56E63D94" w14:textId="77777777" w:rsidR="004A5CBF" w:rsidRPr="00DD6B0E" w:rsidRDefault="004A5CBF" w:rsidP="007A74F2">
            <w:pPr>
              <w:pStyle w:val="ListParagraph"/>
              <w:numPr>
                <w:ilvl w:val="0"/>
                <w:numId w:val="40"/>
              </w:numPr>
              <w:spacing w:after="120"/>
              <w:rPr>
                <w:b w:val="0"/>
              </w:rPr>
            </w:pPr>
            <w:r w:rsidRPr="00DD6B0E">
              <w:rPr>
                <w:b w:val="0"/>
              </w:rPr>
              <w:t>Update the curriculum every five years and include new research findings as addendums to the curriculum in-between revisions</w:t>
            </w:r>
          </w:p>
          <w:p w14:paraId="59D543A3" w14:textId="77777777" w:rsidR="004A5CBF" w:rsidRPr="00DD6B0E" w:rsidRDefault="004A5CBF" w:rsidP="007A74F2">
            <w:pPr>
              <w:pStyle w:val="ListParagraph"/>
              <w:numPr>
                <w:ilvl w:val="0"/>
                <w:numId w:val="40"/>
              </w:numPr>
              <w:spacing w:after="120"/>
              <w:rPr>
                <w:b w:val="0"/>
              </w:rPr>
            </w:pPr>
            <w:r w:rsidRPr="00DD6B0E">
              <w:rPr>
                <w:b w:val="0"/>
              </w:rPr>
              <w:t xml:space="preserve">Develop a package of in-service and post-qualification/advanced training for the following categories of health professionals: doctors (including specialists with obstetrics/gynaecology training), medical officers, public health practitioners, midwives, nurses, and pharmacists </w:t>
            </w:r>
          </w:p>
          <w:p w14:paraId="65909B21" w14:textId="77777777" w:rsidR="004A5CBF" w:rsidRPr="00DD6B0E" w:rsidRDefault="004A5CBF" w:rsidP="007A74F2">
            <w:pPr>
              <w:pStyle w:val="ListParagraph"/>
              <w:numPr>
                <w:ilvl w:val="0"/>
                <w:numId w:val="40"/>
              </w:numPr>
              <w:spacing w:after="120"/>
              <w:rPr>
                <w:b w:val="0"/>
              </w:rPr>
            </w:pPr>
            <w:r w:rsidRPr="00DD6B0E">
              <w:rPr>
                <w:b w:val="0"/>
              </w:rPr>
              <w:t xml:space="preserve">Strengthen collaboration and liaison with regional training centres </w:t>
            </w:r>
          </w:p>
          <w:p w14:paraId="779C35CC" w14:textId="77777777" w:rsidR="004A5CBF" w:rsidRPr="00DD6B0E" w:rsidRDefault="004A5CBF" w:rsidP="007A74F2">
            <w:pPr>
              <w:pStyle w:val="ListParagraph"/>
              <w:numPr>
                <w:ilvl w:val="0"/>
                <w:numId w:val="40"/>
              </w:numPr>
              <w:spacing w:after="120"/>
              <w:rPr>
                <w:b w:val="0"/>
              </w:rPr>
            </w:pPr>
            <w:r w:rsidRPr="00DD6B0E">
              <w:rPr>
                <w:b w:val="0"/>
              </w:rPr>
              <w:t>Develop an agreed package of in-service training for the following non-medical staff: social workers, health promoters, HIV support personnel (such as HTS counsellors, ART adherence counsellors), community health and outreach workers</w:t>
            </w:r>
          </w:p>
          <w:p w14:paraId="3EC8DA21" w14:textId="77777777" w:rsidR="004A5CBF" w:rsidRPr="00DD6B0E" w:rsidRDefault="004A5CBF" w:rsidP="007A74F2">
            <w:pPr>
              <w:pStyle w:val="ListParagraph"/>
              <w:numPr>
                <w:ilvl w:val="0"/>
                <w:numId w:val="40"/>
              </w:numPr>
              <w:spacing w:after="120"/>
              <w:rPr>
                <w:b w:val="0"/>
              </w:rPr>
            </w:pPr>
            <w:r w:rsidRPr="00DD6B0E">
              <w:rPr>
                <w:b w:val="0"/>
              </w:rPr>
              <w:t>Develop provider or supervisor job aids and distribute at all points of care to standardise policy implementation</w:t>
            </w:r>
          </w:p>
          <w:p w14:paraId="3A650A1E" w14:textId="77777777" w:rsidR="00F36246" w:rsidRPr="00DD6B0E" w:rsidRDefault="004A5CBF" w:rsidP="007A74F2">
            <w:pPr>
              <w:pStyle w:val="ListParagraph"/>
              <w:numPr>
                <w:ilvl w:val="0"/>
                <w:numId w:val="40"/>
              </w:numPr>
              <w:spacing w:after="120"/>
              <w:rPr>
                <w:b w:val="0"/>
              </w:rPr>
            </w:pPr>
            <w:r w:rsidRPr="00DD6B0E">
              <w:rPr>
                <w:b w:val="0"/>
              </w:rPr>
              <w:t>Include a rights-based approach into curricula and training with emphasis on improved access and integrated care</w:t>
            </w:r>
          </w:p>
        </w:tc>
      </w:tr>
    </w:tbl>
    <w:p w14:paraId="68CD3265" w14:textId="77777777" w:rsidR="007A74F2" w:rsidRPr="00DD6B0E" w:rsidRDefault="007A74F2"/>
    <w:tbl>
      <w:tblPr>
        <w:tblStyle w:val="GridTable4-Accent5"/>
        <w:tblW w:w="0" w:type="auto"/>
        <w:tblLook w:val="04A0" w:firstRow="1" w:lastRow="0" w:firstColumn="1" w:lastColumn="0" w:noHBand="0" w:noVBand="1"/>
      </w:tblPr>
      <w:tblGrid>
        <w:gridCol w:w="817"/>
        <w:gridCol w:w="8533"/>
      </w:tblGrid>
      <w:tr w:rsidR="00932B81" w:rsidRPr="00DD6B0E" w14:paraId="52DD7EED" w14:textId="77777777" w:rsidTr="007A74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2E74B5" w:themeFill="accent5" w:themeFillShade="BF"/>
          </w:tcPr>
          <w:p w14:paraId="231331FF" w14:textId="77777777" w:rsidR="00932B81" w:rsidRPr="00DD6B0E" w:rsidRDefault="00932B81" w:rsidP="007A74F2">
            <w:pPr>
              <w:spacing w:after="120"/>
              <w:rPr>
                <w:b w:val="0"/>
              </w:rPr>
            </w:pPr>
            <w:r w:rsidRPr="00DD6B0E">
              <w:rPr>
                <w:szCs w:val="20"/>
                <w:lang w:eastAsia="en-GB"/>
              </w:rPr>
              <w:t>Policy statement:</w:t>
            </w:r>
            <w:r w:rsidRPr="00DD6B0E">
              <w:rPr>
                <w:b w:val="0"/>
                <w:szCs w:val="20"/>
                <w:lang w:eastAsia="en-GB"/>
              </w:rPr>
              <w:t xml:space="preserve"> </w:t>
            </w:r>
            <w:r w:rsidRPr="00DD6B0E">
              <w:rPr>
                <w:b w:val="0"/>
              </w:rPr>
              <w:t>Facilities must record and report accurate client data in the national health information system. All client data are treated as confidential.</w:t>
            </w:r>
          </w:p>
          <w:p w14:paraId="3271CD4B" w14:textId="77777777" w:rsidR="00932B81" w:rsidRPr="00DD6B0E" w:rsidRDefault="00932B81" w:rsidP="007A74F2">
            <w:pPr>
              <w:spacing w:after="120"/>
              <w:rPr>
                <w:b w:val="0"/>
              </w:rPr>
            </w:pPr>
            <w:r w:rsidRPr="00DD6B0E">
              <w:rPr>
                <w:szCs w:val="20"/>
                <w:lang w:eastAsia="en-GB"/>
              </w:rPr>
              <w:lastRenderedPageBreak/>
              <w:t>Policy statement:</w:t>
            </w:r>
            <w:r w:rsidRPr="00DD6B0E">
              <w:rPr>
                <w:b w:val="0"/>
                <w:szCs w:val="20"/>
                <w:lang w:eastAsia="en-GB"/>
              </w:rPr>
              <w:t xml:space="preserve"> </w:t>
            </w:r>
            <w:r w:rsidRPr="00DD6B0E">
              <w:rPr>
                <w:b w:val="0"/>
              </w:rPr>
              <w:t>The SRHR Policy is underpinned by research evidence to guide best practices, policies, and the legal framework for improving SRHR outcomes for all</w:t>
            </w:r>
            <w:r w:rsidR="00B64CEC" w:rsidRPr="00DD6B0E">
              <w:rPr>
                <w:b w:val="0"/>
              </w:rPr>
              <w:t>.</w:t>
            </w:r>
          </w:p>
        </w:tc>
      </w:tr>
      <w:tr w:rsidR="00932B81" w:rsidRPr="00DD6B0E" w14:paraId="63F07D98"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DD6EE" w:themeFill="accent5" w:themeFillTint="66"/>
          </w:tcPr>
          <w:p w14:paraId="165B2B48" w14:textId="77777777" w:rsidR="00932B81" w:rsidRPr="00DD6B0E" w:rsidRDefault="00932B81" w:rsidP="008C2F02">
            <w:pPr>
              <w:rPr>
                <w:b w:val="0"/>
              </w:rPr>
            </w:pPr>
            <w:r w:rsidRPr="00DD6B0E">
              <w:rPr>
                <w:b w:val="0"/>
              </w:rPr>
              <w:lastRenderedPageBreak/>
              <w:t>O</w:t>
            </w:r>
            <w:r w:rsidR="00804EED" w:rsidRPr="00DD6B0E">
              <w:rPr>
                <w:b w:val="0"/>
              </w:rPr>
              <w:t>4</w:t>
            </w:r>
            <w:r w:rsidRPr="00DD6B0E">
              <w:rPr>
                <w:b w:val="0"/>
              </w:rPr>
              <w:t>.5</w:t>
            </w:r>
          </w:p>
        </w:tc>
        <w:tc>
          <w:tcPr>
            <w:tcW w:w="8533" w:type="dxa"/>
            <w:shd w:val="clear" w:color="auto" w:fill="BDD6EE" w:themeFill="accent5" w:themeFillTint="66"/>
          </w:tcPr>
          <w:p w14:paraId="42983330" w14:textId="77777777" w:rsidR="00932B81" w:rsidRPr="00DD6B0E" w:rsidRDefault="00932B81" w:rsidP="007A74F2">
            <w:pPr>
              <w:spacing w:after="120"/>
              <w:cnfStyle w:val="000000100000" w:firstRow="0" w:lastRow="0" w:firstColumn="0" w:lastColumn="0" w:oddVBand="0" w:evenVBand="0" w:oddHBand="1" w:evenHBand="0" w:firstRowFirstColumn="0" w:firstRowLastColumn="0" w:lastRowFirstColumn="0" w:lastRowLastColumn="0"/>
            </w:pPr>
            <w:r w:rsidRPr="00DD6B0E">
              <w:t>Maximise the use of programmatic data and research to increase impact</w:t>
            </w:r>
          </w:p>
        </w:tc>
      </w:tr>
      <w:tr w:rsidR="00F36246" w:rsidRPr="00DD6B0E" w14:paraId="0BC4A7CD" w14:textId="77777777" w:rsidTr="007A74F2">
        <w:tc>
          <w:tcPr>
            <w:cnfStyle w:val="001000000000" w:firstRow="0" w:lastRow="0" w:firstColumn="1" w:lastColumn="0" w:oddVBand="0" w:evenVBand="0" w:oddHBand="0" w:evenHBand="0" w:firstRowFirstColumn="0" w:firstRowLastColumn="0" w:lastRowFirstColumn="0" w:lastRowLastColumn="0"/>
            <w:tcW w:w="9350" w:type="dxa"/>
            <w:gridSpan w:val="2"/>
          </w:tcPr>
          <w:p w14:paraId="1C0F2329" w14:textId="77777777" w:rsidR="00F36246" w:rsidRPr="00DD6B0E" w:rsidRDefault="00804EED" w:rsidP="007A74F2">
            <w:pPr>
              <w:spacing w:after="120"/>
              <w:rPr>
                <w:b w:val="0"/>
              </w:rPr>
            </w:pPr>
            <w:r w:rsidRPr="00DD6B0E">
              <w:rPr>
                <w:noProof/>
                <w:lang w:val="en-ZA" w:eastAsia="en-ZA"/>
              </w:rPr>
              <mc:AlternateContent>
                <mc:Choice Requires="wps">
                  <w:drawing>
                    <wp:anchor distT="0" distB="0" distL="114300" distR="114300" simplePos="0" relativeHeight="251665408" behindDoc="0" locked="0" layoutInCell="1" allowOverlap="1" wp14:anchorId="38872B8C" wp14:editId="349E7A25">
                      <wp:simplePos x="0" y="0"/>
                      <wp:positionH relativeFrom="column">
                        <wp:posOffset>1785620</wp:posOffset>
                      </wp:positionH>
                      <wp:positionV relativeFrom="paragraph">
                        <wp:posOffset>141605</wp:posOffset>
                      </wp:positionV>
                      <wp:extent cx="4000500" cy="768350"/>
                      <wp:effectExtent l="0" t="0" r="12700" b="19050"/>
                      <wp:wrapSquare wrapText="bothSides"/>
                      <wp:docPr id="15" name="Text Box 15"/>
                      <wp:cNvGraphicFramePr/>
                      <a:graphic xmlns:a="http://schemas.openxmlformats.org/drawingml/2006/main">
                        <a:graphicData uri="http://schemas.microsoft.com/office/word/2010/wordprocessingShape">
                          <wps:wsp>
                            <wps:cNvSpPr txBox="1"/>
                            <wps:spPr>
                              <a:xfrm>
                                <a:off x="0" y="0"/>
                                <a:ext cx="4000500" cy="768350"/>
                              </a:xfrm>
                              <a:prstGeom prst="rect">
                                <a:avLst/>
                              </a:prstGeom>
                              <a:solidFill>
                                <a:schemeClr val="accent5">
                                  <a:lumMod val="20000"/>
                                  <a:lumOff val="80000"/>
                                </a:schemeClr>
                              </a:solidFill>
                              <a:ln>
                                <a:solidFill>
                                  <a:schemeClr val="accent6">
                                    <a:lumMod val="20000"/>
                                    <a:lumOff val="80000"/>
                                  </a:schemeClr>
                                </a:solidFill>
                              </a:ln>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3"/>
                              </a:lnRef>
                              <a:fillRef idx="1">
                                <a:schemeClr val="lt1"/>
                              </a:fillRef>
                              <a:effectRef idx="0">
                                <a:schemeClr val="accent3"/>
                              </a:effectRef>
                              <a:fontRef idx="minor">
                                <a:schemeClr val="dk1"/>
                              </a:fontRef>
                            </wps:style>
                            <wps:txbx>
                              <w:txbxContent>
                                <w:p w14:paraId="3E510F2A" w14:textId="77777777" w:rsidR="00C525A1" w:rsidRPr="00745D30" w:rsidRDefault="00C525A1" w:rsidP="00E42769">
                                  <w:pPr>
                                    <w:rPr>
                                      <w:i/>
                                      <w:sz w:val="20"/>
                                      <w:szCs w:val="20"/>
                                      <w:vertAlign w:val="superscript"/>
                                    </w:rPr>
                                  </w:pPr>
                                  <w:r w:rsidRPr="00745D30">
                                    <w:rPr>
                                      <w:i/>
                                      <w:sz w:val="20"/>
                                      <w:szCs w:val="20"/>
                                    </w:rPr>
                                    <w:t>“A well-functioning health information system is one that ensures the production, analysis, dissemination and use of reliable and timely information on health determinants, health systems performance and health status.”</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8872B8C" id="Text Box 15" o:spid="_x0000_s1030" type="#_x0000_t202" style="position:absolute;margin-left:140.6pt;margin-top:11.15pt;width:315pt;height:6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" fillcolor="#deeaf6 [664]" strokecolor="#e2efd9 [665]" strokeweight="1pt">
                      <v:textbox inset=",0,,0">
                        <w:txbxContent>
                          <w:p w14:paraId="3E510F2A" w14:textId="77777777" w:rsidR="00C525A1" w:rsidRPr="00745D30" w:rsidRDefault="00C525A1" w:rsidP="00E42769">
                            <w:pPr>
                              <w:rPr>
                                <w:i/>
                                <w:sz w:val="20"/>
                                <w:szCs w:val="20"/>
                                <w:vertAlign w:val="superscript"/>
                              </w:rPr>
                            </w:pPr>
                            <w:r w:rsidRPr="00745D30">
                              <w:rPr>
                                <w:i/>
                                <w:sz w:val="20"/>
                                <w:szCs w:val="20"/>
                              </w:rPr>
                              <w:t>“A well-functioning health information system is one that ensures the production, analysis, dissemination and use of reliable and timely information on health determinants, health systems performance and health status.”</w:t>
                            </w:r>
                          </w:p>
                        </w:txbxContent>
                      </v:textbox>
                      <w10:wrap type="square"/>
                    </v:shape>
                  </w:pict>
                </mc:Fallback>
              </mc:AlternateContent>
            </w:r>
            <w:r w:rsidRPr="00DD6B0E">
              <w:rPr>
                <w:b w:val="0"/>
              </w:rPr>
              <w:t>South Africa has a range of information, review, and monitoring systems in place, including routinize public health monitoring and evaluation activities</w:t>
            </w:r>
            <w:r w:rsidR="00745D30" w:rsidRPr="00DD6B0E">
              <w:rPr>
                <w:b w:val="0"/>
              </w:rPr>
              <w:t xml:space="preserve">, </w:t>
            </w:r>
            <w:r w:rsidRPr="00DD6B0E">
              <w:rPr>
                <w:b w:val="0"/>
              </w:rPr>
              <w:t>a variety of robust surveillance activities</w:t>
            </w:r>
            <w:r w:rsidR="00745D30" w:rsidRPr="00DD6B0E">
              <w:rPr>
                <w:b w:val="0"/>
              </w:rPr>
              <w:t>,</w:t>
            </w:r>
            <w:r w:rsidRPr="00DD6B0E">
              <w:rPr>
                <w:b w:val="0"/>
              </w:rPr>
              <w:t xml:space="preserve"> and rigorous epidemiologic, laboratory</w:t>
            </w:r>
            <w:r w:rsidR="00745D30" w:rsidRPr="00DD6B0E">
              <w:rPr>
                <w:b w:val="0"/>
              </w:rPr>
              <w:t>,</w:t>
            </w:r>
            <w:r w:rsidRPr="00DD6B0E">
              <w:rPr>
                <w:b w:val="0"/>
              </w:rPr>
              <w:t xml:space="preserve"> and programmatic research</w:t>
            </w:r>
            <w:r w:rsidR="00745D30" w:rsidRPr="00DD6B0E">
              <w:rPr>
                <w:b w:val="0"/>
              </w:rPr>
              <w:t>.</w:t>
            </w:r>
            <w:r w:rsidRPr="00DD6B0E">
              <w:rPr>
                <w:b w:val="0"/>
              </w:rPr>
              <w:t xml:space="preserve"> To improve the ability to fully leverage this capability for progress against targets, improve programmes over time, maximise efficiencies, and close research gaps, the following are necessary:</w:t>
            </w:r>
          </w:p>
        </w:tc>
      </w:tr>
      <w:tr w:rsidR="008256AD" w:rsidRPr="00DD6B0E" w14:paraId="7381628E"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2661707" w14:textId="77777777" w:rsidR="008256AD" w:rsidRPr="00DD6B0E" w:rsidRDefault="008256AD" w:rsidP="008C2F02">
            <w:pPr>
              <w:rPr>
                <w:b w:val="0"/>
              </w:rPr>
            </w:pPr>
            <w:r w:rsidRPr="00DD6B0E">
              <w:rPr>
                <w:b w:val="0"/>
              </w:rPr>
              <w:t>O4.</w:t>
            </w:r>
            <w:r w:rsidR="00446E22" w:rsidRPr="00DD6B0E">
              <w:rPr>
                <w:b w:val="0"/>
              </w:rPr>
              <w:t>5</w:t>
            </w:r>
            <w:r w:rsidRPr="00DD6B0E">
              <w:rPr>
                <w:b w:val="0"/>
              </w:rPr>
              <w:t>.1</w:t>
            </w:r>
          </w:p>
        </w:tc>
        <w:tc>
          <w:tcPr>
            <w:tcW w:w="8533" w:type="dxa"/>
          </w:tcPr>
          <w:p w14:paraId="718E19D1" w14:textId="77777777" w:rsidR="008256AD" w:rsidRPr="00DD6B0E" w:rsidRDefault="008256AD" w:rsidP="007A74F2">
            <w:pPr>
              <w:spacing w:after="120"/>
              <w:cnfStyle w:val="000000100000" w:firstRow="0" w:lastRow="0" w:firstColumn="0" w:lastColumn="0" w:oddVBand="0" w:evenVBand="0" w:oddHBand="1" w:evenHBand="0" w:firstRowFirstColumn="0" w:firstRowLastColumn="0" w:lastRowFirstColumn="0" w:lastRowLastColumn="0"/>
            </w:pPr>
            <w:r w:rsidRPr="00DD6B0E">
              <w:t>Optimise routinely collected data to improve planning and management</w:t>
            </w:r>
          </w:p>
        </w:tc>
      </w:tr>
      <w:tr w:rsidR="00F36246" w:rsidRPr="00DD6B0E" w14:paraId="77B46104" w14:textId="77777777" w:rsidTr="007A74F2">
        <w:tc>
          <w:tcPr>
            <w:cnfStyle w:val="001000000000" w:firstRow="0" w:lastRow="0" w:firstColumn="1" w:lastColumn="0" w:oddVBand="0" w:evenVBand="0" w:oddHBand="0" w:evenHBand="0" w:firstRowFirstColumn="0" w:firstRowLastColumn="0" w:lastRowFirstColumn="0" w:lastRowLastColumn="0"/>
            <w:tcW w:w="9350" w:type="dxa"/>
            <w:gridSpan w:val="2"/>
          </w:tcPr>
          <w:p w14:paraId="45AED6B3" w14:textId="77777777" w:rsidR="008256AD" w:rsidRPr="00DD6B0E" w:rsidRDefault="008256AD" w:rsidP="007A74F2">
            <w:pPr>
              <w:spacing w:after="120"/>
              <w:rPr>
                <w:b w:val="0"/>
              </w:rPr>
            </w:pPr>
            <w:r w:rsidRPr="00DD6B0E">
              <w:rPr>
                <w:b w:val="0"/>
              </w:rPr>
              <w:t>Data collection needs to be accurate and centralised to guide decision-making:</w:t>
            </w:r>
          </w:p>
          <w:p w14:paraId="5F6F6745" w14:textId="77777777" w:rsidR="008256AD" w:rsidRPr="00DD6B0E" w:rsidRDefault="008256AD" w:rsidP="007A74F2">
            <w:pPr>
              <w:pStyle w:val="ListParagraph"/>
              <w:numPr>
                <w:ilvl w:val="0"/>
                <w:numId w:val="41"/>
              </w:numPr>
              <w:spacing w:after="120"/>
              <w:rPr>
                <w:b w:val="0"/>
              </w:rPr>
            </w:pPr>
            <w:r w:rsidRPr="00DD6B0E">
              <w:rPr>
                <w:b w:val="0"/>
              </w:rPr>
              <w:t>Review indicators and reporting tools to ensure the correct aspects of implementation are measured</w:t>
            </w:r>
          </w:p>
          <w:p w14:paraId="4FD99E87" w14:textId="77777777" w:rsidR="008256AD" w:rsidRPr="00DD6B0E" w:rsidRDefault="008256AD" w:rsidP="007A74F2">
            <w:pPr>
              <w:pStyle w:val="ListParagraph"/>
              <w:numPr>
                <w:ilvl w:val="0"/>
                <w:numId w:val="41"/>
              </w:numPr>
              <w:spacing w:after="120"/>
              <w:rPr>
                <w:b w:val="0"/>
              </w:rPr>
            </w:pPr>
            <w:r w:rsidRPr="00DD6B0E">
              <w:rPr>
                <w:b w:val="0"/>
              </w:rPr>
              <w:t>Disaggregate data collection by age, gender, and priority populations</w:t>
            </w:r>
          </w:p>
          <w:p w14:paraId="6AA3806D" w14:textId="77777777" w:rsidR="008256AD" w:rsidRPr="00DD6B0E" w:rsidRDefault="008256AD" w:rsidP="007A74F2">
            <w:pPr>
              <w:pStyle w:val="ListParagraph"/>
              <w:numPr>
                <w:ilvl w:val="0"/>
                <w:numId w:val="41"/>
              </w:numPr>
              <w:spacing w:after="120"/>
              <w:rPr>
                <w:b w:val="0"/>
              </w:rPr>
            </w:pPr>
            <w:r w:rsidRPr="00DD6B0E">
              <w:rPr>
                <w:b w:val="0"/>
              </w:rPr>
              <w:t>Identify service access gaps and outcomes and report on these indicators</w:t>
            </w:r>
          </w:p>
          <w:p w14:paraId="1D82B835" w14:textId="77777777" w:rsidR="008256AD" w:rsidRPr="00DD6B0E" w:rsidRDefault="008256AD" w:rsidP="007A74F2">
            <w:pPr>
              <w:pStyle w:val="ListParagraph"/>
              <w:numPr>
                <w:ilvl w:val="0"/>
                <w:numId w:val="41"/>
              </w:numPr>
              <w:spacing w:after="120"/>
              <w:rPr>
                <w:b w:val="0"/>
              </w:rPr>
            </w:pPr>
            <w:r w:rsidRPr="00DD6B0E">
              <w:rPr>
                <w:b w:val="0"/>
              </w:rPr>
              <w:t xml:space="preserve">Revise, adapt, or develop tools and standard operating procedures for quality assurance in the provision of comprehensive integrated SRHR services </w:t>
            </w:r>
          </w:p>
          <w:p w14:paraId="3AE17E3B" w14:textId="77777777" w:rsidR="00F36246" w:rsidRPr="00DD6B0E" w:rsidRDefault="008256AD" w:rsidP="007A74F2">
            <w:pPr>
              <w:pStyle w:val="ListParagraph"/>
              <w:numPr>
                <w:ilvl w:val="0"/>
                <w:numId w:val="41"/>
              </w:numPr>
              <w:spacing w:after="120"/>
              <w:rPr>
                <w:b w:val="0"/>
              </w:rPr>
            </w:pPr>
            <w:r w:rsidRPr="00DD6B0E">
              <w:rPr>
                <w:b w:val="0"/>
              </w:rPr>
              <w:t>Revise or develop single or linked registers and tools for integrated SRHR services to facilitate recording, monitoring, and reporting of integration indicators</w:t>
            </w:r>
          </w:p>
        </w:tc>
      </w:tr>
      <w:tr w:rsidR="008256AD" w:rsidRPr="00DD6B0E" w14:paraId="6D0E139D"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DFAD083" w14:textId="77777777" w:rsidR="008256AD" w:rsidRPr="00DD6B0E" w:rsidRDefault="008256AD" w:rsidP="007A74F2">
            <w:pPr>
              <w:spacing w:after="120"/>
              <w:rPr>
                <w:b w:val="0"/>
              </w:rPr>
            </w:pPr>
            <w:r w:rsidRPr="00DD6B0E">
              <w:rPr>
                <w:b w:val="0"/>
              </w:rPr>
              <w:t>O4.</w:t>
            </w:r>
            <w:r w:rsidR="00446E22" w:rsidRPr="00DD6B0E">
              <w:rPr>
                <w:b w:val="0"/>
              </w:rPr>
              <w:t>5.2</w:t>
            </w:r>
          </w:p>
        </w:tc>
        <w:tc>
          <w:tcPr>
            <w:tcW w:w="8533" w:type="dxa"/>
          </w:tcPr>
          <w:p w14:paraId="7A1E0761" w14:textId="77777777" w:rsidR="008256AD" w:rsidRPr="00DD6B0E" w:rsidRDefault="008256AD" w:rsidP="007A74F2">
            <w:pPr>
              <w:spacing w:after="120"/>
              <w:cnfStyle w:val="000000100000" w:firstRow="0" w:lastRow="0" w:firstColumn="0" w:lastColumn="0" w:oddVBand="0" w:evenVBand="0" w:oddHBand="1" w:evenHBand="0" w:firstRowFirstColumn="0" w:firstRowLastColumn="0" w:lastRowFirstColumn="0" w:lastRowLastColumn="0"/>
            </w:pPr>
            <w:r w:rsidRPr="00DD6B0E">
              <w:t>Monitor and evaluate implementation and outcomes of the SRHR Policy</w:t>
            </w:r>
          </w:p>
        </w:tc>
      </w:tr>
      <w:tr w:rsidR="00F36246" w:rsidRPr="00DD6B0E" w14:paraId="271D4DED" w14:textId="77777777" w:rsidTr="007A74F2">
        <w:tc>
          <w:tcPr>
            <w:cnfStyle w:val="001000000000" w:firstRow="0" w:lastRow="0" w:firstColumn="1" w:lastColumn="0" w:oddVBand="0" w:evenVBand="0" w:oddHBand="0" w:evenHBand="0" w:firstRowFirstColumn="0" w:firstRowLastColumn="0" w:lastRowFirstColumn="0" w:lastRowLastColumn="0"/>
            <w:tcW w:w="9350" w:type="dxa"/>
            <w:gridSpan w:val="2"/>
          </w:tcPr>
          <w:p w14:paraId="50136625" w14:textId="77777777" w:rsidR="008256AD" w:rsidRPr="00DD6B0E" w:rsidRDefault="008256AD" w:rsidP="007A74F2">
            <w:pPr>
              <w:spacing w:after="120"/>
              <w:rPr>
                <w:b w:val="0"/>
              </w:rPr>
            </w:pPr>
            <w:r w:rsidRPr="00DD6B0E">
              <w:rPr>
                <w:b w:val="0"/>
              </w:rPr>
              <w:t xml:space="preserve">It is essential that multi-sectoral data are collected at all levels and across all stakeholders to reflect on the progress of improving SRHR outcomes and integration of services. </w:t>
            </w:r>
          </w:p>
          <w:p w14:paraId="134279E1" w14:textId="77777777" w:rsidR="008256AD" w:rsidRPr="00DD6B0E" w:rsidRDefault="008256AD" w:rsidP="007A74F2">
            <w:pPr>
              <w:pStyle w:val="ListParagraph"/>
              <w:numPr>
                <w:ilvl w:val="0"/>
                <w:numId w:val="42"/>
              </w:numPr>
              <w:spacing w:after="120"/>
              <w:rPr>
                <w:b w:val="0"/>
              </w:rPr>
            </w:pPr>
            <w:r w:rsidRPr="00DD6B0E">
              <w:rPr>
                <w:b w:val="0"/>
              </w:rPr>
              <w:t>Develop an M&amp;E framework to track progress against targets</w:t>
            </w:r>
          </w:p>
          <w:p w14:paraId="784A5772" w14:textId="77777777" w:rsidR="008256AD" w:rsidRPr="00DD6B0E" w:rsidRDefault="008256AD" w:rsidP="007A74F2">
            <w:pPr>
              <w:pStyle w:val="ListParagraph"/>
              <w:numPr>
                <w:ilvl w:val="0"/>
                <w:numId w:val="42"/>
              </w:numPr>
              <w:spacing w:after="120"/>
              <w:rPr>
                <w:b w:val="0"/>
              </w:rPr>
            </w:pPr>
            <w:r w:rsidRPr="00DD6B0E">
              <w:rPr>
                <w:b w:val="0"/>
              </w:rPr>
              <w:t>Establish efficient mechanisms to collate, analyse, and use the routine data collected (through the District Health Information System) for responsive programming at the provincial, district, and sub-district level</w:t>
            </w:r>
          </w:p>
          <w:p w14:paraId="57099EC8" w14:textId="77777777" w:rsidR="00F36246" w:rsidRPr="00DD6B0E" w:rsidRDefault="008256AD" w:rsidP="007A74F2">
            <w:pPr>
              <w:pStyle w:val="ListParagraph"/>
              <w:numPr>
                <w:ilvl w:val="0"/>
                <w:numId w:val="42"/>
              </w:numPr>
              <w:spacing w:after="120"/>
              <w:rPr>
                <w:b w:val="0"/>
              </w:rPr>
            </w:pPr>
            <w:r w:rsidRPr="00DD6B0E">
              <w:rPr>
                <w:b w:val="0"/>
              </w:rPr>
              <w:t>Disseminate data to policy-makers and service providers</w:t>
            </w:r>
          </w:p>
        </w:tc>
      </w:tr>
      <w:tr w:rsidR="008256AD" w:rsidRPr="00DD6B0E" w14:paraId="21D12813" w14:textId="77777777" w:rsidTr="007A74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A434CD3" w14:textId="77777777" w:rsidR="008256AD" w:rsidRPr="00DD6B0E" w:rsidRDefault="008256AD" w:rsidP="007A74F2">
            <w:pPr>
              <w:spacing w:after="120"/>
              <w:rPr>
                <w:b w:val="0"/>
              </w:rPr>
            </w:pPr>
            <w:r w:rsidRPr="00DD6B0E">
              <w:rPr>
                <w:b w:val="0"/>
              </w:rPr>
              <w:t>O4.</w:t>
            </w:r>
            <w:r w:rsidR="00446E22" w:rsidRPr="00DD6B0E">
              <w:rPr>
                <w:b w:val="0"/>
              </w:rPr>
              <w:t>5.3</w:t>
            </w:r>
          </w:p>
        </w:tc>
        <w:tc>
          <w:tcPr>
            <w:tcW w:w="8533" w:type="dxa"/>
          </w:tcPr>
          <w:p w14:paraId="72E6F851" w14:textId="77777777" w:rsidR="008256AD" w:rsidRPr="00DD6B0E" w:rsidRDefault="008256AD" w:rsidP="007A74F2">
            <w:pPr>
              <w:spacing w:after="120"/>
              <w:cnfStyle w:val="000000100000" w:firstRow="0" w:lastRow="0" w:firstColumn="0" w:lastColumn="0" w:oddVBand="0" w:evenVBand="0" w:oddHBand="1" w:evenHBand="0" w:firstRowFirstColumn="0" w:firstRowLastColumn="0" w:lastRowFirstColumn="0" w:lastRowLastColumn="0"/>
            </w:pPr>
            <w:r w:rsidRPr="00DD6B0E">
              <w:t>Strengthen surveillance and research activities for improved efficiency and impact</w:t>
            </w:r>
          </w:p>
        </w:tc>
      </w:tr>
      <w:tr w:rsidR="00F36246" w:rsidRPr="00DD6B0E" w14:paraId="5B96E8DF" w14:textId="77777777" w:rsidTr="007A74F2">
        <w:tc>
          <w:tcPr>
            <w:cnfStyle w:val="001000000000" w:firstRow="0" w:lastRow="0" w:firstColumn="1" w:lastColumn="0" w:oddVBand="0" w:evenVBand="0" w:oddHBand="0" w:evenHBand="0" w:firstRowFirstColumn="0" w:firstRowLastColumn="0" w:lastRowFirstColumn="0" w:lastRowLastColumn="0"/>
            <w:tcW w:w="9350" w:type="dxa"/>
            <w:gridSpan w:val="2"/>
          </w:tcPr>
          <w:p w14:paraId="6FFB2310" w14:textId="77777777" w:rsidR="008256AD" w:rsidRPr="00DD6B0E" w:rsidRDefault="008256AD" w:rsidP="007A74F2">
            <w:pPr>
              <w:spacing w:after="120"/>
              <w:rPr>
                <w:b w:val="0"/>
              </w:rPr>
            </w:pPr>
            <w:r w:rsidRPr="00DD6B0E">
              <w:rPr>
                <w:b w:val="0"/>
              </w:rPr>
              <w:t>Research helps develop and eventually adopt new technologies and drugs, optimise the delivery of interventions and strategies, and answer key implementation questions not fully addressed through surveillance and surveys:</w:t>
            </w:r>
          </w:p>
          <w:p w14:paraId="107D0591" w14:textId="77777777" w:rsidR="008256AD" w:rsidRPr="00DD6B0E" w:rsidRDefault="008256AD" w:rsidP="007A74F2">
            <w:pPr>
              <w:pStyle w:val="ListParagraph"/>
              <w:numPr>
                <w:ilvl w:val="0"/>
                <w:numId w:val="43"/>
              </w:numPr>
              <w:spacing w:after="120"/>
              <w:rPr>
                <w:b w:val="0"/>
              </w:rPr>
            </w:pPr>
            <w:r w:rsidRPr="00DD6B0E">
              <w:rPr>
                <w:b w:val="0"/>
              </w:rPr>
              <w:t>Include SRHR Policy indicators in routine surveys</w:t>
            </w:r>
          </w:p>
          <w:p w14:paraId="274B3CC1" w14:textId="77777777" w:rsidR="008256AD" w:rsidRPr="00DD6B0E" w:rsidRDefault="008256AD" w:rsidP="007A74F2">
            <w:pPr>
              <w:pStyle w:val="ListParagraph"/>
              <w:numPr>
                <w:ilvl w:val="0"/>
                <w:numId w:val="43"/>
              </w:numPr>
              <w:spacing w:after="120"/>
              <w:rPr>
                <w:b w:val="0"/>
              </w:rPr>
            </w:pPr>
            <w:r w:rsidRPr="00DD6B0E">
              <w:rPr>
                <w:b w:val="0"/>
              </w:rPr>
              <w:t>Identify research questions aimed at improving SRHR outcomes</w:t>
            </w:r>
          </w:p>
          <w:p w14:paraId="0C6690FB" w14:textId="77777777" w:rsidR="008256AD" w:rsidRPr="00DD6B0E" w:rsidRDefault="008256AD" w:rsidP="007A74F2">
            <w:pPr>
              <w:pStyle w:val="ListParagraph"/>
              <w:numPr>
                <w:ilvl w:val="0"/>
                <w:numId w:val="43"/>
              </w:numPr>
              <w:spacing w:after="120"/>
              <w:rPr>
                <w:b w:val="0"/>
              </w:rPr>
            </w:pPr>
            <w:r w:rsidRPr="00DD6B0E">
              <w:rPr>
                <w:b w:val="0"/>
              </w:rPr>
              <w:lastRenderedPageBreak/>
              <w:t>Integrate SRHR research questions into the national research agenda</w:t>
            </w:r>
          </w:p>
          <w:p w14:paraId="55D4B0FE" w14:textId="77777777" w:rsidR="00F36246" w:rsidRPr="00DD6B0E" w:rsidRDefault="008256AD" w:rsidP="007A74F2">
            <w:pPr>
              <w:pStyle w:val="ListParagraph"/>
              <w:numPr>
                <w:ilvl w:val="0"/>
                <w:numId w:val="43"/>
              </w:numPr>
              <w:spacing w:after="120"/>
              <w:rPr>
                <w:b w:val="0"/>
              </w:rPr>
            </w:pPr>
            <w:r w:rsidRPr="00DD6B0E">
              <w:rPr>
                <w:b w:val="0"/>
              </w:rPr>
              <w:t>Develop systems for the documentation and sharing of best practices on SRH</w:t>
            </w:r>
            <w:r w:rsidR="006C5AFA" w:rsidRPr="00DD6B0E">
              <w:rPr>
                <w:b w:val="0"/>
              </w:rPr>
              <w:t>R</w:t>
            </w:r>
            <w:r w:rsidRPr="00DD6B0E">
              <w:rPr>
                <w:b w:val="0"/>
              </w:rPr>
              <w:t xml:space="preserve"> and HIV integration</w:t>
            </w:r>
          </w:p>
        </w:tc>
      </w:tr>
    </w:tbl>
    <w:p w14:paraId="4770A2BB" w14:textId="77777777" w:rsidR="00A35E54" w:rsidRPr="00DD6B0E" w:rsidRDefault="00A35E54"/>
    <w:tbl>
      <w:tblPr>
        <w:tblStyle w:val="GridTable4-Accent4"/>
        <w:tblW w:w="0" w:type="auto"/>
        <w:tblLook w:val="04A0" w:firstRow="1" w:lastRow="0" w:firstColumn="1" w:lastColumn="0" w:noHBand="0" w:noVBand="1"/>
      </w:tblPr>
      <w:tblGrid>
        <w:gridCol w:w="817"/>
        <w:gridCol w:w="8533"/>
      </w:tblGrid>
      <w:tr w:rsidR="00521E7D" w:rsidRPr="00DD6B0E" w14:paraId="2626DE1D" w14:textId="77777777" w:rsidTr="00A35E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BF8F00" w:themeFill="accent4" w:themeFillShade="BF"/>
          </w:tcPr>
          <w:p w14:paraId="471FB31B" w14:textId="77777777" w:rsidR="00521E7D" w:rsidRPr="00DD6B0E" w:rsidRDefault="00521E7D" w:rsidP="00A35E54">
            <w:pPr>
              <w:spacing w:after="120"/>
              <w:rPr>
                <w:b w:val="0"/>
              </w:rPr>
            </w:pPr>
            <w:r w:rsidRPr="00DD6B0E">
              <w:rPr>
                <w:szCs w:val="20"/>
                <w:lang w:eastAsia="en-GB"/>
              </w:rPr>
              <w:t>Policy statement:</w:t>
            </w:r>
            <w:r w:rsidRPr="00DD6B0E">
              <w:rPr>
                <w:b w:val="0"/>
                <w:szCs w:val="20"/>
                <w:lang w:eastAsia="en-GB"/>
              </w:rPr>
              <w:t xml:space="preserve"> </w:t>
            </w:r>
            <w:r w:rsidRPr="00DD6B0E">
              <w:rPr>
                <w:b w:val="0"/>
              </w:rPr>
              <w:t>Facility managers must plan for comprehensive SRHR services, including effective systems for managing the flow of clients through a facility despite fluctuations in caseload to ensure information flows to the district levels for budgeting purposes.</w:t>
            </w:r>
          </w:p>
        </w:tc>
      </w:tr>
      <w:tr w:rsidR="00521E7D" w:rsidRPr="00DD6B0E" w14:paraId="52CEC381" w14:textId="77777777" w:rsidTr="00A35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FFE599" w:themeFill="accent4" w:themeFillTint="66"/>
          </w:tcPr>
          <w:p w14:paraId="3C23C711" w14:textId="77777777" w:rsidR="00521E7D" w:rsidRPr="00DD6B0E" w:rsidRDefault="00521E7D" w:rsidP="008C2F02">
            <w:pPr>
              <w:rPr>
                <w:b w:val="0"/>
              </w:rPr>
            </w:pPr>
            <w:r w:rsidRPr="00DD6B0E">
              <w:rPr>
                <w:b w:val="0"/>
              </w:rPr>
              <w:t>O4.6</w:t>
            </w:r>
          </w:p>
        </w:tc>
        <w:tc>
          <w:tcPr>
            <w:tcW w:w="8533" w:type="dxa"/>
            <w:shd w:val="clear" w:color="auto" w:fill="FFE599" w:themeFill="accent4" w:themeFillTint="66"/>
          </w:tcPr>
          <w:p w14:paraId="4398AA6C" w14:textId="77777777" w:rsidR="00521E7D" w:rsidRPr="00DD6B0E" w:rsidRDefault="00521E7D" w:rsidP="00A35E54">
            <w:pPr>
              <w:spacing w:after="120"/>
              <w:cnfStyle w:val="000000100000" w:firstRow="0" w:lastRow="0" w:firstColumn="0" w:lastColumn="0" w:oddVBand="0" w:evenVBand="0" w:oddHBand="1" w:evenHBand="0" w:firstRowFirstColumn="0" w:firstRowLastColumn="0" w:lastRowFirstColumn="0" w:lastRowLastColumn="0"/>
            </w:pPr>
            <w:r w:rsidRPr="00DD6B0E">
              <w:t>Financing of SRHR services: mobilise resources and maximise efficiencies to support the achievement of the SRHR Policy Goal</w:t>
            </w:r>
          </w:p>
        </w:tc>
      </w:tr>
      <w:tr w:rsidR="00F36246" w:rsidRPr="00DD6B0E" w14:paraId="496F4D83" w14:textId="77777777" w:rsidTr="00A35E54">
        <w:tc>
          <w:tcPr>
            <w:cnfStyle w:val="001000000000" w:firstRow="0" w:lastRow="0" w:firstColumn="1" w:lastColumn="0" w:oddVBand="0" w:evenVBand="0" w:oddHBand="0" w:evenHBand="0" w:firstRowFirstColumn="0" w:firstRowLastColumn="0" w:lastRowFirstColumn="0" w:lastRowLastColumn="0"/>
            <w:tcW w:w="9350" w:type="dxa"/>
            <w:gridSpan w:val="2"/>
          </w:tcPr>
          <w:p w14:paraId="612F16A2" w14:textId="77777777" w:rsidR="00521E7D" w:rsidRPr="00DD6B0E" w:rsidRDefault="00521E7D" w:rsidP="00A35E54">
            <w:pPr>
              <w:spacing w:after="120"/>
              <w:rPr>
                <w:b w:val="0"/>
              </w:rPr>
            </w:pPr>
            <w:r w:rsidRPr="00DD6B0E">
              <w:rPr>
                <w:noProof/>
                <w:lang w:val="en-ZA" w:eastAsia="en-ZA"/>
              </w:rPr>
              <mc:AlternateContent>
                <mc:Choice Requires="wps">
                  <w:drawing>
                    <wp:anchor distT="0" distB="0" distL="114300" distR="114300" simplePos="0" relativeHeight="251667456" behindDoc="0" locked="0" layoutInCell="1" allowOverlap="1" wp14:anchorId="3EC0A094" wp14:editId="7EDD1E03">
                      <wp:simplePos x="0" y="0"/>
                      <wp:positionH relativeFrom="column">
                        <wp:posOffset>1783715</wp:posOffset>
                      </wp:positionH>
                      <wp:positionV relativeFrom="paragraph">
                        <wp:posOffset>140700</wp:posOffset>
                      </wp:positionV>
                      <wp:extent cx="4000500" cy="797560"/>
                      <wp:effectExtent l="0" t="0" r="12700" b="15240"/>
                      <wp:wrapSquare wrapText="bothSides"/>
                      <wp:docPr id="14" name="Text Box 14"/>
                      <wp:cNvGraphicFramePr/>
                      <a:graphic xmlns:a="http://schemas.openxmlformats.org/drawingml/2006/main">
                        <a:graphicData uri="http://schemas.microsoft.com/office/word/2010/wordprocessingShape">
                          <wps:wsp>
                            <wps:cNvSpPr txBox="1"/>
                            <wps:spPr>
                              <a:xfrm>
                                <a:off x="0" y="0"/>
                                <a:ext cx="4000500" cy="797560"/>
                              </a:xfrm>
                              <a:prstGeom prst="rect">
                                <a:avLst/>
                              </a:prstGeom>
                              <a:solidFill>
                                <a:schemeClr val="accent4">
                                  <a:lumMod val="20000"/>
                                  <a:lumOff val="80000"/>
                                </a:schemeClr>
                              </a:solidFill>
                              <a:ln>
                                <a:solidFill>
                                  <a:schemeClr val="accent6">
                                    <a:lumMod val="20000"/>
                                    <a:lumOff val="80000"/>
                                  </a:schemeClr>
                                </a:solidFill>
                              </a:ln>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3"/>
                              </a:lnRef>
                              <a:fillRef idx="1">
                                <a:schemeClr val="lt1"/>
                              </a:fillRef>
                              <a:effectRef idx="0">
                                <a:schemeClr val="accent3"/>
                              </a:effectRef>
                              <a:fontRef idx="minor">
                                <a:schemeClr val="dk1"/>
                              </a:fontRef>
                            </wps:style>
                            <wps:txbx>
                              <w:txbxContent>
                                <w:p w14:paraId="3E0456B9" w14:textId="77777777" w:rsidR="00C525A1" w:rsidRPr="00C02376" w:rsidRDefault="00C525A1" w:rsidP="00C02376">
                                  <w:pPr>
                                    <w:rPr>
                                      <w:i/>
                                      <w:sz w:val="20"/>
                                      <w:szCs w:val="20"/>
                                      <w:vertAlign w:val="superscript"/>
                                    </w:rPr>
                                  </w:pPr>
                                  <w:r w:rsidRPr="00C02376">
                                    <w:rPr>
                                      <w:i/>
                                      <w:sz w:val="20"/>
                                      <w:szCs w:val="20"/>
                                    </w:rPr>
                                    <w:t>“A good health financing system raises adequate funds for health, in ways that ensure people can use needed services, and are protected from financial catastrophe or impoverishment associated with having to pay for them.</w:t>
                                  </w:r>
                                  <w:r>
                                    <w:rPr>
                                      <w:i/>
                                      <w:sz w:val="20"/>
                                      <w:szCs w:val="20"/>
                                    </w:rPr>
                                    <w: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EC0A094" id="Text Box 14" o:spid="_x0000_s1031" type="#_x0000_t202" style="position:absolute;margin-left:140.45pt;margin-top:11.1pt;width:315pt;height:62.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" fillcolor="#fff2cc [663]" strokecolor="#e2efd9 [665]" strokeweight="1pt">
                      <v:textbox inset=",0,,0">
                        <w:txbxContent>
                          <w:p w14:paraId="3E0456B9" w14:textId="77777777" w:rsidR="00C525A1" w:rsidRPr="00C02376" w:rsidRDefault="00C525A1" w:rsidP="00C02376">
                            <w:pPr>
                              <w:rPr>
                                <w:i/>
                                <w:sz w:val="20"/>
                                <w:szCs w:val="20"/>
                                <w:vertAlign w:val="superscript"/>
                              </w:rPr>
                            </w:pPr>
                            <w:r w:rsidRPr="00C02376">
                              <w:rPr>
                                <w:i/>
                                <w:sz w:val="20"/>
                                <w:szCs w:val="20"/>
                              </w:rPr>
                              <w:t>“A good health financing system raises adequate funds for health, in ways that ensure people can use needed services, and are protected from financial catastrophe or impoverishment associated with having to pay for them.</w:t>
                            </w:r>
                            <w:r>
                              <w:rPr>
                                <w:i/>
                                <w:sz w:val="20"/>
                                <w:szCs w:val="20"/>
                              </w:rPr>
                              <w:t>”</w:t>
                            </w:r>
                          </w:p>
                        </w:txbxContent>
                      </v:textbox>
                      <w10:wrap type="square"/>
                    </v:shape>
                  </w:pict>
                </mc:Fallback>
              </mc:AlternateContent>
            </w:r>
            <w:r w:rsidRPr="00DD6B0E">
              <w:rPr>
                <w:b w:val="0"/>
              </w:rPr>
              <w:t xml:space="preserve">The National Health Insurance will be one of the key </w:t>
            </w:r>
            <w:proofErr w:type="gramStart"/>
            <w:r w:rsidRPr="00DD6B0E">
              <w:rPr>
                <w:b w:val="0"/>
              </w:rPr>
              <w:t>lever</w:t>
            </w:r>
            <w:proofErr w:type="gramEnd"/>
            <w:r w:rsidRPr="00DD6B0E">
              <w:rPr>
                <w:b w:val="0"/>
              </w:rPr>
              <w:t xml:space="preserve"> to improve access to SRH</w:t>
            </w:r>
            <w:r w:rsidR="00C02376" w:rsidRPr="00DD6B0E">
              <w:rPr>
                <w:b w:val="0"/>
              </w:rPr>
              <w:t>R</w:t>
            </w:r>
            <w:r w:rsidRPr="00DD6B0E">
              <w:rPr>
                <w:b w:val="0"/>
              </w:rPr>
              <w:t xml:space="preserve"> services without exposing clients to financial vulnerability. The implementation of the policy will further ensure more effective and efficient use of resources that are already allocated to SRHR-related services. Additionally, the Policy will serve as a platform for further resource mobilisation. To ensure adequate financing for the implementation of the SRHR Policy, all responsible implementers at all levels:   </w:t>
            </w:r>
          </w:p>
          <w:p w14:paraId="66843ED5" w14:textId="77777777" w:rsidR="00521E7D" w:rsidRPr="00DD6B0E" w:rsidRDefault="00521E7D" w:rsidP="00A35E54">
            <w:pPr>
              <w:pStyle w:val="ListParagraph"/>
              <w:numPr>
                <w:ilvl w:val="0"/>
                <w:numId w:val="44"/>
              </w:numPr>
              <w:spacing w:after="120"/>
              <w:rPr>
                <w:b w:val="0"/>
              </w:rPr>
            </w:pPr>
            <w:r w:rsidRPr="00DD6B0E">
              <w:rPr>
                <w:b w:val="0"/>
              </w:rPr>
              <w:t>Ensure buy-in from all stakeholders and departments for the purposes of aligning existing for resources for integrated service delivery</w:t>
            </w:r>
          </w:p>
          <w:p w14:paraId="7A6B667D" w14:textId="77777777" w:rsidR="00521E7D" w:rsidRPr="00DD6B0E" w:rsidRDefault="00521E7D" w:rsidP="00A35E54">
            <w:pPr>
              <w:pStyle w:val="ListParagraph"/>
              <w:numPr>
                <w:ilvl w:val="0"/>
                <w:numId w:val="44"/>
              </w:numPr>
              <w:spacing w:after="120"/>
              <w:rPr>
                <w:b w:val="0"/>
              </w:rPr>
            </w:pPr>
            <w:r w:rsidRPr="00DD6B0E">
              <w:rPr>
                <w:b w:val="0"/>
              </w:rPr>
              <w:t>Develop a resource mobilisation plan, including the reallocation of funds from vertical programmes</w:t>
            </w:r>
          </w:p>
          <w:p w14:paraId="0547C5F2" w14:textId="77777777" w:rsidR="00521E7D" w:rsidRPr="00DD6B0E" w:rsidRDefault="00521E7D" w:rsidP="00A35E54">
            <w:pPr>
              <w:pStyle w:val="ListParagraph"/>
              <w:numPr>
                <w:ilvl w:val="0"/>
                <w:numId w:val="44"/>
              </w:numPr>
              <w:spacing w:after="120"/>
              <w:rPr>
                <w:b w:val="0"/>
              </w:rPr>
            </w:pPr>
            <w:r w:rsidRPr="00DD6B0E">
              <w:rPr>
                <w:b w:val="0"/>
              </w:rPr>
              <w:t>Review and revise budget line items, nationally and provincially, in-line with projected needs for both method procurement, training, and communication strategies</w:t>
            </w:r>
          </w:p>
          <w:p w14:paraId="2D818432" w14:textId="77777777" w:rsidR="00521E7D" w:rsidRPr="00DD6B0E" w:rsidRDefault="00521E7D" w:rsidP="00A35E54">
            <w:pPr>
              <w:pStyle w:val="ListParagraph"/>
              <w:numPr>
                <w:ilvl w:val="0"/>
                <w:numId w:val="44"/>
              </w:numPr>
              <w:spacing w:after="120"/>
              <w:rPr>
                <w:b w:val="0"/>
              </w:rPr>
            </w:pPr>
            <w:r w:rsidRPr="00DD6B0E">
              <w:rPr>
                <w:b w:val="0"/>
              </w:rPr>
              <w:t>Develop costed implementation plans for integration in collaboration with other stakeholders, including civil society organisations, donors</w:t>
            </w:r>
            <w:r w:rsidR="00A31912" w:rsidRPr="00DD6B0E">
              <w:rPr>
                <w:b w:val="0"/>
              </w:rPr>
              <w:t>,</w:t>
            </w:r>
            <w:r w:rsidRPr="00DD6B0E">
              <w:rPr>
                <w:b w:val="0"/>
              </w:rPr>
              <w:t xml:space="preserve"> and development partners</w:t>
            </w:r>
          </w:p>
          <w:p w14:paraId="5CB93D3E" w14:textId="77777777" w:rsidR="00F36246" w:rsidRPr="00DD6B0E" w:rsidRDefault="00521E7D" w:rsidP="00A35E54">
            <w:pPr>
              <w:pStyle w:val="ListParagraph"/>
              <w:numPr>
                <w:ilvl w:val="0"/>
                <w:numId w:val="44"/>
              </w:numPr>
              <w:spacing w:after="120"/>
              <w:jc w:val="both"/>
              <w:rPr>
                <w:b w:val="0"/>
              </w:rPr>
            </w:pPr>
            <w:r w:rsidRPr="00DD6B0E">
              <w:rPr>
                <w:b w:val="0"/>
              </w:rPr>
              <w:t>Align donor funding with the costed plans for the provision of integrated SRHR services</w:t>
            </w:r>
          </w:p>
        </w:tc>
      </w:tr>
    </w:tbl>
    <w:p w14:paraId="4DFD7A33" w14:textId="77777777" w:rsidR="00A35E54" w:rsidRPr="00DD6B0E" w:rsidRDefault="00A35E54"/>
    <w:tbl>
      <w:tblPr>
        <w:tblStyle w:val="GridTable4-Accent6"/>
        <w:tblW w:w="0" w:type="auto"/>
        <w:tblLook w:val="04A0" w:firstRow="1" w:lastRow="0" w:firstColumn="1" w:lastColumn="0" w:noHBand="0" w:noVBand="1"/>
      </w:tblPr>
      <w:tblGrid>
        <w:gridCol w:w="817"/>
        <w:gridCol w:w="8533"/>
      </w:tblGrid>
      <w:tr w:rsidR="00A31912" w:rsidRPr="00DD6B0E" w14:paraId="600A06D2" w14:textId="77777777" w:rsidTr="00A35E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538135" w:themeFill="accent6" w:themeFillShade="BF"/>
          </w:tcPr>
          <w:p w14:paraId="1045C7AE" w14:textId="77777777" w:rsidR="00A31912" w:rsidRPr="00DD6B0E" w:rsidRDefault="00A31912" w:rsidP="00A35E54">
            <w:pPr>
              <w:spacing w:after="120"/>
              <w:rPr>
                <w:b w:val="0"/>
              </w:rPr>
            </w:pPr>
            <w:r w:rsidRPr="00DD6B0E">
              <w:rPr>
                <w:szCs w:val="20"/>
                <w:lang w:eastAsia="en-GB"/>
              </w:rPr>
              <w:t>Policy statement:</w:t>
            </w:r>
            <w:r w:rsidRPr="00DD6B0E">
              <w:rPr>
                <w:b w:val="0"/>
                <w:szCs w:val="20"/>
                <w:lang w:eastAsia="en-GB"/>
              </w:rPr>
              <w:t xml:space="preserve"> </w:t>
            </w:r>
            <w:r w:rsidRPr="00DD6B0E">
              <w:rPr>
                <w:b w:val="0"/>
              </w:rPr>
              <w:t>Provide oversight, platforms for collaboration and institute coordination frameworks that ensure program delivery transparency and accountability.</w:t>
            </w:r>
          </w:p>
        </w:tc>
      </w:tr>
      <w:tr w:rsidR="00A31912" w:rsidRPr="00DD6B0E" w14:paraId="0A07A6A4" w14:textId="77777777" w:rsidTr="00A35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7BB4915C" w14:textId="77777777" w:rsidR="00A31912" w:rsidRPr="00DD6B0E" w:rsidRDefault="00A31912" w:rsidP="008C2F02">
            <w:pPr>
              <w:rPr>
                <w:b w:val="0"/>
              </w:rPr>
            </w:pPr>
            <w:r w:rsidRPr="00DD6B0E">
              <w:rPr>
                <w:b w:val="0"/>
              </w:rPr>
              <w:t>O4.7</w:t>
            </w:r>
          </w:p>
        </w:tc>
        <w:tc>
          <w:tcPr>
            <w:tcW w:w="8533" w:type="dxa"/>
            <w:shd w:val="clear" w:color="auto" w:fill="C5E0B3" w:themeFill="accent6" w:themeFillTint="66"/>
          </w:tcPr>
          <w:p w14:paraId="593965EA" w14:textId="77777777" w:rsidR="00A31912" w:rsidRPr="00DD6B0E" w:rsidRDefault="00A31912" w:rsidP="00A35E54">
            <w:pPr>
              <w:spacing w:after="120"/>
              <w:cnfStyle w:val="000000100000" w:firstRow="0" w:lastRow="0" w:firstColumn="0" w:lastColumn="0" w:oddVBand="0" w:evenVBand="0" w:oddHBand="1" w:evenHBand="0" w:firstRowFirstColumn="0" w:firstRowLastColumn="0" w:lastRowFirstColumn="0" w:lastRowLastColumn="0"/>
            </w:pPr>
            <w:r w:rsidRPr="00DD6B0E">
              <w:t>Promote strong leadership and management to enforce and implement the SRHR Policy</w:t>
            </w:r>
          </w:p>
        </w:tc>
      </w:tr>
      <w:tr w:rsidR="00A31912" w:rsidRPr="00DD6B0E" w14:paraId="74DCEC09" w14:textId="77777777" w:rsidTr="00A35E54">
        <w:tc>
          <w:tcPr>
            <w:cnfStyle w:val="001000000000" w:firstRow="0" w:lastRow="0" w:firstColumn="1" w:lastColumn="0" w:oddVBand="0" w:evenVBand="0" w:oddHBand="0" w:evenHBand="0" w:firstRowFirstColumn="0" w:firstRowLastColumn="0" w:lastRowFirstColumn="0" w:lastRowLastColumn="0"/>
            <w:tcW w:w="817" w:type="dxa"/>
            <w:shd w:val="clear" w:color="auto" w:fill="E2EFD9" w:themeFill="accent6" w:themeFillTint="33"/>
          </w:tcPr>
          <w:p w14:paraId="629092E1" w14:textId="77777777" w:rsidR="00A31912" w:rsidRPr="00DD6B0E" w:rsidRDefault="00A31912" w:rsidP="008C2F02">
            <w:pPr>
              <w:rPr>
                <w:b w:val="0"/>
              </w:rPr>
            </w:pPr>
            <w:r w:rsidRPr="00DD6B0E">
              <w:rPr>
                <w:b w:val="0"/>
              </w:rPr>
              <w:t>O4.7.1</w:t>
            </w:r>
          </w:p>
        </w:tc>
        <w:tc>
          <w:tcPr>
            <w:tcW w:w="8533" w:type="dxa"/>
            <w:shd w:val="clear" w:color="auto" w:fill="E2EFD9" w:themeFill="accent6" w:themeFillTint="33"/>
          </w:tcPr>
          <w:p w14:paraId="5F5FAF82" w14:textId="77777777" w:rsidR="00A31912" w:rsidRPr="00DD6B0E" w:rsidRDefault="00A31912" w:rsidP="00A35E54">
            <w:pPr>
              <w:spacing w:after="120"/>
              <w:cnfStyle w:val="000000000000" w:firstRow="0" w:lastRow="0" w:firstColumn="0" w:lastColumn="0" w:oddVBand="0" w:evenVBand="0" w:oddHBand="0" w:evenHBand="0" w:firstRowFirstColumn="0" w:firstRowLastColumn="0" w:lastRowFirstColumn="0" w:lastRowLastColumn="0"/>
            </w:pPr>
            <w:r w:rsidRPr="00DD6B0E">
              <w:t>National and provincial levels</w:t>
            </w:r>
          </w:p>
        </w:tc>
      </w:tr>
      <w:tr w:rsidR="00F36246" w:rsidRPr="00DD6B0E" w14:paraId="7CDE3B80" w14:textId="77777777" w:rsidTr="00A35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auto"/>
          </w:tcPr>
          <w:p w14:paraId="5A57FEFE" w14:textId="77777777" w:rsidR="00F36246" w:rsidRPr="00DD6B0E" w:rsidRDefault="00A31912" w:rsidP="00656A8C">
            <w:pPr>
              <w:spacing w:after="120"/>
              <w:rPr>
                <w:b w:val="0"/>
              </w:rPr>
            </w:pPr>
            <w:r w:rsidRPr="00DD6B0E">
              <w:rPr>
                <w:noProof/>
                <w:lang w:val="en-ZA" w:eastAsia="en-ZA"/>
              </w:rPr>
              <mc:AlternateContent>
                <mc:Choice Requires="wps">
                  <w:drawing>
                    <wp:anchor distT="0" distB="0" distL="114300" distR="114300" simplePos="0" relativeHeight="251669504" behindDoc="0" locked="0" layoutInCell="1" allowOverlap="1" wp14:anchorId="03D5478A" wp14:editId="282622B8">
                      <wp:simplePos x="0" y="0"/>
                      <wp:positionH relativeFrom="margin">
                        <wp:posOffset>1786890</wp:posOffset>
                      </wp:positionH>
                      <wp:positionV relativeFrom="paragraph">
                        <wp:posOffset>149941</wp:posOffset>
                      </wp:positionV>
                      <wp:extent cx="4000500" cy="816610"/>
                      <wp:effectExtent l="0" t="0" r="12700" b="8890"/>
                      <wp:wrapSquare wrapText="bothSides"/>
                      <wp:docPr id="12" name="Text Box 12"/>
                      <wp:cNvGraphicFramePr/>
                      <a:graphic xmlns:a="http://schemas.openxmlformats.org/drawingml/2006/main">
                        <a:graphicData uri="http://schemas.microsoft.com/office/word/2010/wordprocessingShape">
                          <wps:wsp>
                            <wps:cNvSpPr txBox="1"/>
                            <wps:spPr>
                              <a:xfrm>
                                <a:off x="0" y="0"/>
                                <a:ext cx="4000500" cy="816610"/>
                              </a:xfrm>
                              <a:prstGeom prst="rect">
                                <a:avLst/>
                              </a:prstGeom>
                              <a:solidFill>
                                <a:schemeClr val="accent6">
                                  <a:lumMod val="20000"/>
                                  <a:lumOff val="80000"/>
                                </a:schemeClr>
                              </a:solidFill>
                              <a:ln>
                                <a:solidFill>
                                  <a:schemeClr val="accent6">
                                    <a:lumMod val="20000"/>
                                    <a:lumOff val="80000"/>
                                  </a:schemeClr>
                                </a:solidFill>
                              </a:ln>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3"/>
                              </a:lnRef>
                              <a:fillRef idx="1">
                                <a:schemeClr val="lt1"/>
                              </a:fillRef>
                              <a:effectRef idx="0">
                                <a:schemeClr val="accent3"/>
                              </a:effectRef>
                              <a:fontRef idx="minor">
                                <a:schemeClr val="dk1"/>
                              </a:fontRef>
                            </wps:style>
                            <wps:txbx>
                              <w:txbxContent>
                                <w:p w14:paraId="0B27E631" w14:textId="77777777" w:rsidR="00C525A1" w:rsidRPr="00A31912" w:rsidRDefault="00C525A1" w:rsidP="00A31912">
                                  <w:pPr>
                                    <w:rPr>
                                      <w:i/>
                                      <w:sz w:val="20"/>
                                      <w:vertAlign w:val="superscript"/>
                                    </w:rPr>
                                  </w:pPr>
                                  <w:r w:rsidRPr="00A31912">
                                    <w:rPr>
                                      <w:i/>
                                      <w:sz w:val="20"/>
                                    </w:rPr>
                                    <w:t>“Leadership and governance involves ensuring strategic policy frameworks exist and are combined with effective oversight, coalition-building, the provision of appropriate regulations and incentives, attention to system-design, and accountability.”</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3D5478A" id="Text Box 12" o:spid="_x0000_s1032" type="#_x0000_t202" style="position:absolute;margin-left:140.7pt;margin-top:11.8pt;width:315pt;height:64.3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" fillcolor="#e2efd9 [665]" strokecolor="#e2efd9 [665]" strokeweight="1pt">
                      <v:textbox inset=",0,,0">
                        <w:txbxContent>
                          <w:p w14:paraId="0B27E631" w14:textId="77777777" w:rsidR="00C525A1" w:rsidRPr="00A31912" w:rsidRDefault="00C525A1" w:rsidP="00A31912">
                            <w:pPr>
                              <w:rPr>
                                <w:i/>
                                <w:sz w:val="20"/>
                                <w:vertAlign w:val="superscript"/>
                              </w:rPr>
                            </w:pPr>
                            <w:r w:rsidRPr="00A31912">
                              <w:rPr>
                                <w:i/>
                                <w:sz w:val="20"/>
                              </w:rPr>
                              <w:t>“Leadership and governance involves ensuring strategic policy frameworks exist and are combined with effective oversight, coalition-building, the provision of appropriate regulations and incentives, attention to system-design, and accountability.”</w:t>
                            </w:r>
                          </w:p>
                        </w:txbxContent>
                      </v:textbox>
                      <w10:wrap type="square" anchorx="margin"/>
                    </v:shape>
                  </w:pict>
                </mc:Fallback>
              </mc:AlternateContent>
            </w:r>
            <w:r w:rsidRPr="00DD6B0E">
              <w:rPr>
                <w:b w:val="0"/>
              </w:rPr>
              <w:t xml:space="preserve">At a national and provincial level, implementation of integrated services is supported by an enabling environment, which includes strong political support as this policy espouses the principles of the National Development Plan. </w:t>
            </w:r>
            <w:r w:rsidRPr="00DD6B0E">
              <w:rPr>
                <w:b w:val="0"/>
              </w:rPr>
              <w:lastRenderedPageBreak/>
              <w:t>Leadership is needed to ensure scopes of practice are aligned with the goals of this policy, that the regulatory pathways that anchor a successful program</w:t>
            </w:r>
            <w:r w:rsidR="008B7DAF" w:rsidRPr="00DD6B0E">
              <w:rPr>
                <w:b w:val="0"/>
              </w:rPr>
              <w:t>me,</w:t>
            </w:r>
            <w:r w:rsidRPr="00DD6B0E">
              <w:rPr>
                <w:b w:val="0"/>
              </w:rPr>
              <w:t xml:space="preserve"> such as SAHPRA</w:t>
            </w:r>
            <w:r w:rsidR="008B7DAF" w:rsidRPr="00DD6B0E">
              <w:rPr>
                <w:b w:val="0"/>
              </w:rPr>
              <w:t>,</w:t>
            </w:r>
            <w:r w:rsidRPr="00DD6B0E">
              <w:rPr>
                <w:b w:val="0"/>
              </w:rPr>
              <w:t xml:space="preserve"> are efficient and that effective tendering, procurement</w:t>
            </w:r>
            <w:r w:rsidR="008B7DAF" w:rsidRPr="00DD6B0E">
              <w:rPr>
                <w:b w:val="0"/>
              </w:rPr>
              <w:t>,</w:t>
            </w:r>
            <w:r w:rsidRPr="00DD6B0E">
              <w:rPr>
                <w:b w:val="0"/>
              </w:rPr>
              <w:t xml:space="preserve"> and supply systems are established through </w:t>
            </w:r>
            <w:r w:rsidR="00656A8C">
              <w:rPr>
                <w:b w:val="0"/>
              </w:rPr>
              <w:t>strong</w:t>
            </w:r>
            <w:r w:rsidR="00656A8C" w:rsidRPr="00DD6B0E">
              <w:rPr>
                <w:b w:val="0"/>
              </w:rPr>
              <w:t xml:space="preserve"> </w:t>
            </w:r>
            <w:r w:rsidRPr="00DD6B0E">
              <w:rPr>
                <w:b w:val="0"/>
              </w:rPr>
              <w:t>leadership. Leadership is also necessary at various other levels</w:t>
            </w:r>
            <w:r w:rsidR="0006583D" w:rsidRPr="00DD6B0E">
              <w:rPr>
                <w:b w:val="0"/>
              </w:rPr>
              <w:t>.</w:t>
            </w:r>
          </w:p>
        </w:tc>
      </w:tr>
    </w:tbl>
    <w:p w14:paraId="749D868C" w14:textId="77777777" w:rsidR="00A35E54" w:rsidRPr="00DD6B0E" w:rsidRDefault="00A35E54"/>
    <w:tbl>
      <w:tblPr>
        <w:tblStyle w:val="GridTable4-Accent1"/>
        <w:tblW w:w="0" w:type="auto"/>
        <w:tblLook w:val="04A0" w:firstRow="1" w:lastRow="0" w:firstColumn="1" w:lastColumn="0" w:noHBand="0" w:noVBand="1"/>
      </w:tblPr>
      <w:tblGrid>
        <w:gridCol w:w="817"/>
        <w:gridCol w:w="8533"/>
      </w:tblGrid>
      <w:tr w:rsidR="00D14BD5" w:rsidRPr="00DD6B0E" w14:paraId="555732CD" w14:textId="77777777" w:rsidTr="00A35E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2F5496" w:themeFill="accent1" w:themeFillShade="BF"/>
          </w:tcPr>
          <w:p w14:paraId="5A3F9C2C" w14:textId="77777777" w:rsidR="00D14BD5" w:rsidRPr="00DD6B0E" w:rsidRDefault="00D14BD5" w:rsidP="00A35E54">
            <w:pPr>
              <w:spacing w:after="120"/>
              <w:rPr>
                <w:b w:val="0"/>
              </w:rPr>
            </w:pPr>
            <w:r w:rsidRPr="00DD6B0E">
              <w:rPr>
                <w:szCs w:val="20"/>
                <w:lang w:eastAsia="en-GB"/>
              </w:rPr>
              <w:t>Policy statement:</w:t>
            </w:r>
            <w:r w:rsidRPr="00DD6B0E">
              <w:rPr>
                <w:b w:val="0"/>
                <w:szCs w:val="20"/>
                <w:lang w:eastAsia="en-GB"/>
              </w:rPr>
              <w:t xml:space="preserve"> </w:t>
            </w:r>
            <w:r w:rsidRPr="00DD6B0E">
              <w:rPr>
                <w:b w:val="0"/>
              </w:rPr>
              <w:t>Facility managers must ensure that clients are provided the health services prescribed by South African laws and policies.</w:t>
            </w:r>
          </w:p>
        </w:tc>
      </w:tr>
      <w:tr w:rsidR="00D14BD5" w:rsidRPr="00DD6B0E" w14:paraId="248E617F" w14:textId="77777777" w:rsidTr="00A35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B4C6E7" w:themeFill="accent1" w:themeFillTint="66"/>
          </w:tcPr>
          <w:p w14:paraId="0D44D51E" w14:textId="77777777" w:rsidR="00D14BD5" w:rsidRPr="00DD6B0E" w:rsidRDefault="00D14BD5" w:rsidP="00A35E54">
            <w:pPr>
              <w:spacing w:after="120"/>
              <w:rPr>
                <w:b w:val="0"/>
              </w:rPr>
            </w:pPr>
            <w:r w:rsidRPr="00DD6B0E">
              <w:rPr>
                <w:b w:val="0"/>
              </w:rPr>
              <w:t>O4.7.1</w:t>
            </w:r>
          </w:p>
        </w:tc>
        <w:tc>
          <w:tcPr>
            <w:tcW w:w="8533" w:type="dxa"/>
            <w:shd w:val="clear" w:color="auto" w:fill="B4C6E7" w:themeFill="accent1" w:themeFillTint="66"/>
          </w:tcPr>
          <w:p w14:paraId="24B08FEE" w14:textId="77777777" w:rsidR="00D14BD5" w:rsidRPr="00DD6B0E" w:rsidRDefault="00D14BD5" w:rsidP="00A35E54">
            <w:pPr>
              <w:spacing w:after="120"/>
              <w:cnfStyle w:val="000000100000" w:firstRow="0" w:lastRow="0" w:firstColumn="0" w:lastColumn="0" w:oddVBand="0" w:evenVBand="0" w:oddHBand="1" w:evenHBand="0" w:firstRowFirstColumn="0" w:firstRowLastColumn="0" w:lastRowFirstColumn="0" w:lastRowLastColumn="0"/>
            </w:pPr>
            <w:r w:rsidRPr="00DD6B0E">
              <w:t>Facility levels</w:t>
            </w:r>
          </w:p>
        </w:tc>
      </w:tr>
      <w:tr w:rsidR="00A31912" w:rsidRPr="00DD6B0E" w14:paraId="76B8833F" w14:textId="77777777" w:rsidTr="00A35E54">
        <w:tc>
          <w:tcPr>
            <w:cnfStyle w:val="001000000000" w:firstRow="0" w:lastRow="0" w:firstColumn="1" w:lastColumn="0" w:oddVBand="0" w:evenVBand="0" w:oddHBand="0" w:evenHBand="0" w:firstRowFirstColumn="0" w:firstRowLastColumn="0" w:lastRowFirstColumn="0" w:lastRowLastColumn="0"/>
            <w:tcW w:w="9350" w:type="dxa"/>
            <w:gridSpan w:val="2"/>
          </w:tcPr>
          <w:p w14:paraId="053F1C48" w14:textId="77777777" w:rsidR="00D14BD5" w:rsidRPr="00DD6B0E" w:rsidRDefault="00D14BD5" w:rsidP="00A35E54">
            <w:pPr>
              <w:spacing w:after="120"/>
              <w:rPr>
                <w:b w:val="0"/>
              </w:rPr>
            </w:pPr>
            <w:r w:rsidRPr="00DD6B0E">
              <w:rPr>
                <w:b w:val="0"/>
              </w:rPr>
              <w:t xml:space="preserve">Implementation of the SRHR policy requires leadership, management, and accountability at all facilities </w:t>
            </w:r>
            <w:r w:rsidRPr="00DD6B0E">
              <w:fldChar w:fldCharType="begin"/>
            </w:r>
            <w:r w:rsidR="00FB0C84" w:rsidRPr="00DD6B0E">
              <w:rPr>
                <w:b w:val="0"/>
              </w:rPr>
              <w:instrText xml:space="preserve"> ADDIN EN.CITE &lt;EndNote&gt;&lt;Cite&gt;&lt;Author&gt;National Department of Health&lt;/Author&gt;&lt;Year&gt;2011&lt;/Year&gt;&lt;RecNum&gt;237&lt;/RecNum&gt;&lt;DisplayText&gt;&lt;style face="superscript"&gt;57&lt;/style&gt;&lt;/DisplayText&gt;&lt;record&gt;&lt;rec-number&gt;237&lt;/rec-number&gt;&lt;foreign-keys&gt;&lt;key app="EN" db-id="eare2taxlax2sqezt0kv0afm2vr2vt95dwsz" timestamp="1542616418"&gt;237&lt;/key&gt;&lt;/foreign-keys&gt;&lt;ref-type name="Generic"&gt;13&lt;/ref-type&gt;&lt;contributors&gt;&lt;authors&gt;&lt;author&gt;National Department of Health,&lt;/author&gt;&lt;/authors&gt;&lt;/contributors&gt;&lt;titles&gt;&lt;title&gt;Human Resources for Health, South Africa: HRH Strategy for the Health Sector: 2012/13 – 2016/17&lt;/title&gt;&lt;/titles&gt;&lt;dates&gt;&lt;year&gt;2011&lt;/year&gt;&lt;/dates&gt;&lt;pub-location&gt;Pretoria&lt;/pub-location&gt;&lt;urls&gt;&lt;related-urls&gt;&lt;url&gt;https://www.gov.za/sites/www.gov.za/files/hrh_strategy_0.pdf&lt;/url&gt;&lt;/related-urls&gt;&lt;/urls&gt;&lt;/record&gt;&lt;/Cite&gt;&lt;/EndNote&gt;</w:instrText>
            </w:r>
            <w:r w:rsidRPr="00DD6B0E">
              <w:fldChar w:fldCharType="separate"/>
            </w:r>
            <w:r w:rsidR="00FB0C84" w:rsidRPr="00DD6B0E">
              <w:rPr>
                <w:b w:val="0"/>
                <w:noProof/>
                <w:vertAlign w:val="superscript"/>
              </w:rPr>
              <w:t>57</w:t>
            </w:r>
            <w:r w:rsidRPr="00DD6B0E">
              <w:fldChar w:fldCharType="end"/>
            </w:r>
            <w:r w:rsidRPr="00DD6B0E">
              <w:rPr>
                <w:b w:val="0"/>
              </w:rPr>
              <w:t>, including:</w:t>
            </w:r>
          </w:p>
          <w:p w14:paraId="612CB325" w14:textId="77777777" w:rsidR="00D14BD5" w:rsidRPr="00DD6B0E" w:rsidRDefault="00D14BD5" w:rsidP="00A35E54">
            <w:pPr>
              <w:pStyle w:val="ListParagraph"/>
              <w:numPr>
                <w:ilvl w:val="0"/>
                <w:numId w:val="45"/>
              </w:numPr>
              <w:spacing w:after="120"/>
              <w:rPr>
                <w:b w:val="0"/>
              </w:rPr>
            </w:pPr>
            <w:r w:rsidRPr="00DD6B0E">
              <w:rPr>
                <w:b w:val="0"/>
              </w:rPr>
              <w:t>Facility managers monitor current caseload frequently and remain alert to developments that could affect waiting times</w:t>
            </w:r>
          </w:p>
          <w:p w14:paraId="0AE18D1A" w14:textId="77777777" w:rsidR="00D14BD5" w:rsidRPr="00DD6B0E" w:rsidRDefault="00D14BD5" w:rsidP="00A35E54">
            <w:pPr>
              <w:pStyle w:val="ListParagraph"/>
              <w:numPr>
                <w:ilvl w:val="0"/>
                <w:numId w:val="45"/>
              </w:numPr>
              <w:spacing w:after="120"/>
              <w:rPr>
                <w:b w:val="0"/>
              </w:rPr>
            </w:pPr>
            <w:r w:rsidRPr="00DD6B0E">
              <w:rPr>
                <w:b w:val="0"/>
              </w:rPr>
              <w:t xml:space="preserve">Clients presenting for emergency procedures receive care or are referred for services  </w:t>
            </w:r>
          </w:p>
          <w:p w14:paraId="09EEDF30" w14:textId="77777777" w:rsidR="00D14BD5" w:rsidRPr="00DD6B0E" w:rsidRDefault="00D14BD5" w:rsidP="00A35E54">
            <w:pPr>
              <w:pStyle w:val="ListParagraph"/>
              <w:numPr>
                <w:ilvl w:val="0"/>
                <w:numId w:val="45"/>
              </w:numPr>
              <w:spacing w:after="120"/>
              <w:rPr>
                <w:b w:val="0"/>
              </w:rPr>
            </w:pPr>
            <w:r w:rsidRPr="00DD6B0E">
              <w:rPr>
                <w:b w:val="0"/>
              </w:rPr>
              <w:t xml:space="preserve">Facility managers train staff members on clients’ rights to access to SRHR, ensuring availability of sufficient staff for rendering comprehensive SRHR services </w:t>
            </w:r>
          </w:p>
          <w:p w14:paraId="2BF4E584" w14:textId="77777777" w:rsidR="00D14BD5" w:rsidRPr="00DD6B0E" w:rsidRDefault="00D14BD5" w:rsidP="00A35E54">
            <w:pPr>
              <w:pStyle w:val="ListParagraph"/>
              <w:numPr>
                <w:ilvl w:val="0"/>
                <w:numId w:val="45"/>
              </w:numPr>
              <w:spacing w:after="120"/>
              <w:rPr>
                <w:b w:val="0"/>
              </w:rPr>
            </w:pPr>
            <w:r w:rsidRPr="00DD6B0E">
              <w:rPr>
                <w:b w:val="0"/>
              </w:rPr>
              <w:t>Facility managers match the skills and capacity of the team to implement comprehensive and integrated SRHR and primary healthcare services</w:t>
            </w:r>
          </w:p>
          <w:p w14:paraId="6D15D1D1" w14:textId="77777777" w:rsidR="00D14BD5" w:rsidRPr="00DD6B0E" w:rsidRDefault="00D14BD5" w:rsidP="00A35E54">
            <w:pPr>
              <w:pStyle w:val="ListParagraph"/>
              <w:numPr>
                <w:ilvl w:val="0"/>
                <w:numId w:val="45"/>
              </w:numPr>
              <w:spacing w:after="120"/>
              <w:rPr>
                <w:b w:val="0"/>
              </w:rPr>
            </w:pPr>
            <w:r w:rsidRPr="00DD6B0E">
              <w:rPr>
                <w:b w:val="0"/>
              </w:rPr>
              <w:t xml:space="preserve">Facility managers create an enabling environment for staff to perform their work responsibilities </w:t>
            </w:r>
          </w:p>
          <w:p w14:paraId="791F2919" w14:textId="77777777" w:rsidR="00D14BD5" w:rsidRPr="00DD6B0E" w:rsidRDefault="00D14BD5" w:rsidP="00A35E54">
            <w:pPr>
              <w:pStyle w:val="ListParagraph"/>
              <w:numPr>
                <w:ilvl w:val="0"/>
                <w:numId w:val="45"/>
              </w:numPr>
              <w:spacing w:after="120"/>
              <w:rPr>
                <w:b w:val="0"/>
              </w:rPr>
            </w:pPr>
            <w:r w:rsidRPr="00DD6B0E">
              <w:rPr>
                <w:b w:val="0"/>
              </w:rPr>
              <w:t>Staff have access to confidential counselling and debriefing, if needed</w:t>
            </w:r>
          </w:p>
          <w:p w14:paraId="3B788CC2" w14:textId="77777777" w:rsidR="00D14BD5" w:rsidRPr="00DD6B0E" w:rsidRDefault="00D14BD5" w:rsidP="00A35E54">
            <w:pPr>
              <w:pStyle w:val="ListParagraph"/>
              <w:numPr>
                <w:ilvl w:val="0"/>
                <w:numId w:val="45"/>
              </w:numPr>
              <w:spacing w:after="120"/>
              <w:rPr>
                <w:b w:val="0"/>
              </w:rPr>
            </w:pPr>
            <w:r w:rsidRPr="00DD6B0E">
              <w:rPr>
                <w:b w:val="0"/>
              </w:rPr>
              <w:t xml:space="preserve">Facilities implement the SRHR policy in the context of the health needs of the community and populations served </w:t>
            </w:r>
          </w:p>
          <w:p w14:paraId="1ABCBEE1" w14:textId="77777777" w:rsidR="00D14BD5" w:rsidRPr="00DD6B0E" w:rsidRDefault="00D14BD5" w:rsidP="00A35E54">
            <w:pPr>
              <w:pStyle w:val="ListParagraph"/>
              <w:numPr>
                <w:ilvl w:val="0"/>
                <w:numId w:val="45"/>
              </w:numPr>
              <w:spacing w:after="120"/>
              <w:rPr>
                <w:b w:val="0"/>
              </w:rPr>
            </w:pPr>
            <w:r w:rsidRPr="00DD6B0E">
              <w:rPr>
                <w:b w:val="0"/>
              </w:rPr>
              <w:t xml:space="preserve">Facilities cooperate with schools and school health teams to assist with the removal of </w:t>
            </w:r>
            <w:proofErr w:type="gramStart"/>
            <w:r w:rsidRPr="00DD6B0E">
              <w:rPr>
                <w:b w:val="0"/>
              </w:rPr>
              <w:t>health related</w:t>
            </w:r>
            <w:proofErr w:type="gramEnd"/>
            <w:r w:rsidRPr="00DD6B0E">
              <w:rPr>
                <w:b w:val="0"/>
              </w:rPr>
              <w:t xml:space="preserve"> barriers to learning</w:t>
            </w:r>
          </w:p>
          <w:p w14:paraId="55F36D64" w14:textId="77777777" w:rsidR="00A31912" w:rsidRPr="00DD6B0E" w:rsidRDefault="00D14BD5" w:rsidP="00A35E54">
            <w:pPr>
              <w:pStyle w:val="ListParagraph"/>
              <w:numPr>
                <w:ilvl w:val="0"/>
                <w:numId w:val="45"/>
              </w:numPr>
              <w:spacing w:after="120"/>
              <w:rPr>
                <w:b w:val="0"/>
              </w:rPr>
            </w:pPr>
            <w:r w:rsidRPr="00DD6B0E">
              <w:rPr>
                <w:b w:val="0"/>
              </w:rPr>
              <w:t xml:space="preserve">The facility maintains functional home- and community-based services where coordination takes place at district and provincial levels </w:t>
            </w:r>
          </w:p>
        </w:tc>
      </w:tr>
    </w:tbl>
    <w:p w14:paraId="1F8FF3A3" w14:textId="77777777" w:rsidR="004D3E7F" w:rsidRPr="00DD6B0E" w:rsidRDefault="004D3E7F" w:rsidP="00A47EB5"/>
    <w:p w14:paraId="70826F7B" w14:textId="77777777" w:rsidR="00C83B5B" w:rsidRPr="00DD6B0E" w:rsidRDefault="00C83B5B" w:rsidP="00A47EB5"/>
    <w:p w14:paraId="56FBB586" w14:textId="77777777" w:rsidR="002365ED" w:rsidRPr="00DD6B0E" w:rsidRDefault="002365ED">
      <w:pPr>
        <w:spacing w:line="240" w:lineRule="auto"/>
        <w:rPr>
          <w:rFonts w:eastAsiaTheme="majorEastAsia" w:cstheme="minorHAnsi"/>
          <w:b/>
          <w:color w:val="009051"/>
          <w:sz w:val="24"/>
        </w:rPr>
      </w:pPr>
      <w:bookmarkStart w:id="173" w:name="_Toc529426640"/>
      <w:r w:rsidRPr="00DD6B0E">
        <w:br w:type="page"/>
      </w:r>
    </w:p>
    <w:p w14:paraId="116FA8A1" w14:textId="77777777" w:rsidR="00C83B5B" w:rsidRPr="00DD6B0E" w:rsidRDefault="00C83B5B" w:rsidP="00C83B5B">
      <w:pPr>
        <w:pStyle w:val="Heading2"/>
        <w:numPr>
          <w:ilvl w:val="0"/>
          <w:numId w:val="0"/>
        </w:numPr>
      </w:pPr>
      <w:bookmarkStart w:id="174" w:name="_Toc2870243"/>
      <w:r w:rsidRPr="00DD6B0E">
        <w:lastRenderedPageBreak/>
        <w:t>Objective 5: Promote multi</w:t>
      </w:r>
      <w:r w:rsidR="00C907B1">
        <w:t>-</w:t>
      </w:r>
      <w:r w:rsidRPr="00DD6B0E">
        <w:t xml:space="preserve">sectoral engagement and shared accountability for a sustainable and </w:t>
      </w:r>
      <w:proofErr w:type="gramStart"/>
      <w:r w:rsidRPr="00DD6B0E">
        <w:t>rights based</w:t>
      </w:r>
      <w:proofErr w:type="gramEnd"/>
      <w:r w:rsidRPr="00DD6B0E">
        <w:t xml:space="preserve"> service delivery</w:t>
      </w:r>
      <w:bookmarkEnd w:id="173"/>
      <w:bookmarkEnd w:id="174"/>
    </w:p>
    <w:p w14:paraId="03A4DEE4" w14:textId="77777777" w:rsidR="00C83B5B" w:rsidRPr="00DD6B0E" w:rsidRDefault="00C83B5B" w:rsidP="00C83B5B"/>
    <w:p w14:paraId="67077F5B" w14:textId="77777777" w:rsidR="00C83B5B" w:rsidRPr="00DD6B0E" w:rsidRDefault="00C83B5B" w:rsidP="00C83B5B">
      <w:r w:rsidRPr="00DD6B0E">
        <w:t xml:space="preserve">The impact of the SRHR Policy will first and foremost be through improved coordination, synergy, and alignment with the programme of government, civil society, and development partners that already work in the area of SRHR. This includes both intragovernmental collaboration and shared accountability, and with other sectors such as the private sector and civil society. </w:t>
      </w:r>
    </w:p>
    <w:p w14:paraId="25ADBE8C" w14:textId="77777777" w:rsidR="005673C2" w:rsidRPr="00DD6B0E" w:rsidRDefault="005673C2" w:rsidP="00C83B5B"/>
    <w:tbl>
      <w:tblPr>
        <w:tblStyle w:val="GridTable4-Accent6"/>
        <w:tblW w:w="0" w:type="auto"/>
        <w:tblLook w:val="04A0" w:firstRow="1" w:lastRow="0" w:firstColumn="1" w:lastColumn="0" w:noHBand="0" w:noVBand="1"/>
      </w:tblPr>
      <w:tblGrid>
        <w:gridCol w:w="817"/>
        <w:gridCol w:w="8533"/>
      </w:tblGrid>
      <w:tr w:rsidR="009F14CB" w:rsidRPr="00DD6B0E" w14:paraId="134D13BE" w14:textId="77777777" w:rsidTr="004F2F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shd w:val="clear" w:color="auto" w:fill="538135" w:themeFill="accent6" w:themeFillShade="BF"/>
          </w:tcPr>
          <w:p w14:paraId="1573B756" w14:textId="77777777" w:rsidR="009F14CB" w:rsidRPr="00DD6B0E" w:rsidRDefault="009F14CB" w:rsidP="004F2F38">
            <w:pPr>
              <w:spacing w:after="120"/>
              <w:rPr>
                <w:b w:val="0"/>
                <w:szCs w:val="20"/>
              </w:rPr>
            </w:pPr>
            <w:r w:rsidRPr="00DD6B0E">
              <w:t>Policy statement:</w:t>
            </w:r>
            <w:r w:rsidRPr="00DD6B0E">
              <w:rPr>
                <w:b w:val="0"/>
              </w:rPr>
              <w:t xml:space="preserve"> The SRHR Policy implementation framework depends on intergovernmental collaboration, multi</w:t>
            </w:r>
            <w:r w:rsidR="00656A8C">
              <w:rPr>
                <w:b w:val="0"/>
              </w:rPr>
              <w:t>-</w:t>
            </w:r>
            <w:r w:rsidRPr="00DD6B0E">
              <w:rPr>
                <w:b w:val="0"/>
              </w:rPr>
              <w:t>stakeholder engagement, and partnerships that include government, industry, and private sector.</w:t>
            </w:r>
          </w:p>
        </w:tc>
      </w:tr>
      <w:tr w:rsidR="009F14CB" w:rsidRPr="00DD6B0E" w14:paraId="003AC9AC" w14:textId="77777777" w:rsidTr="004F2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0EFB2E07" w14:textId="77777777" w:rsidR="009F14CB" w:rsidRPr="00DD6B0E" w:rsidRDefault="009F14CB" w:rsidP="004F2F38">
            <w:pPr>
              <w:spacing w:after="120"/>
              <w:rPr>
                <w:b w:val="0"/>
              </w:rPr>
            </w:pPr>
            <w:r w:rsidRPr="00DD6B0E">
              <w:rPr>
                <w:b w:val="0"/>
              </w:rPr>
              <w:t>O5.1</w:t>
            </w:r>
          </w:p>
        </w:tc>
        <w:tc>
          <w:tcPr>
            <w:tcW w:w="8533" w:type="dxa"/>
            <w:shd w:val="clear" w:color="auto" w:fill="C5E0B3" w:themeFill="accent6" w:themeFillTint="66"/>
          </w:tcPr>
          <w:p w14:paraId="55217964" w14:textId="77777777" w:rsidR="009F14CB" w:rsidRPr="00DD6B0E" w:rsidRDefault="009F14CB" w:rsidP="004F2F38">
            <w:pPr>
              <w:spacing w:after="120"/>
              <w:cnfStyle w:val="000000100000" w:firstRow="0" w:lastRow="0" w:firstColumn="0" w:lastColumn="0" w:oddVBand="0" w:evenVBand="0" w:oddHBand="1" w:evenHBand="0" w:firstRowFirstColumn="0" w:firstRowLastColumn="0" w:lastRowFirstColumn="0" w:lastRowLastColumn="0"/>
            </w:pPr>
            <w:bookmarkStart w:id="175" w:name="_Toc513536110"/>
            <w:bookmarkStart w:id="176" w:name="_Toc513756145"/>
            <w:bookmarkStart w:id="177" w:name="_Toc514869167"/>
            <w:bookmarkStart w:id="178" w:name="_Toc529426641"/>
            <w:r w:rsidRPr="00DD6B0E">
              <w:t>Strengthen partnerships to enforce and implement the SRHR Policy</w:t>
            </w:r>
            <w:bookmarkEnd w:id="175"/>
            <w:bookmarkEnd w:id="176"/>
            <w:bookmarkEnd w:id="177"/>
            <w:bookmarkEnd w:id="178"/>
          </w:p>
        </w:tc>
      </w:tr>
      <w:tr w:rsidR="009F14CB" w:rsidRPr="00DD6B0E" w14:paraId="05A66B15" w14:textId="77777777" w:rsidTr="004F2F38">
        <w:tc>
          <w:tcPr>
            <w:cnfStyle w:val="001000000000" w:firstRow="0" w:lastRow="0" w:firstColumn="1" w:lastColumn="0" w:oddVBand="0" w:evenVBand="0" w:oddHBand="0" w:evenHBand="0" w:firstRowFirstColumn="0" w:firstRowLastColumn="0" w:lastRowFirstColumn="0" w:lastRowLastColumn="0"/>
            <w:tcW w:w="9350" w:type="dxa"/>
            <w:gridSpan w:val="2"/>
          </w:tcPr>
          <w:p w14:paraId="6A5784E1" w14:textId="77777777" w:rsidR="009F14CB" w:rsidRPr="00DD6B0E" w:rsidRDefault="009F14CB" w:rsidP="004F2F38">
            <w:pPr>
              <w:spacing w:after="120"/>
              <w:rPr>
                <w:b w:val="0"/>
              </w:rPr>
            </w:pPr>
            <w:r w:rsidRPr="00DD6B0E">
              <w:rPr>
                <w:b w:val="0"/>
              </w:rPr>
              <w:t>To increase access to SRHR services for all through channels other than public sector health facilities, form and strengthen partnerships with other government sectors, the private sector, development partners, non-governmental organisations, and communities. These may include, for example:</w:t>
            </w:r>
          </w:p>
          <w:p w14:paraId="3A918AD3" w14:textId="77777777" w:rsidR="009F14CB" w:rsidRPr="00DD6B0E" w:rsidRDefault="009F14CB" w:rsidP="004F2F38">
            <w:pPr>
              <w:pStyle w:val="ListParagraph"/>
              <w:numPr>
                <w:ilvl w:val="0"/>
                <w:numId w:val="47"/>
              </w:numPr>
              <w:spacing w:after="120"/>
              <w:rPr>
                <w:b w:val="0"/>
              </w:rPr>
            </w:pPr>
            <w:r w:rsidRPr="00DD6B0E">
              <w:rPr>
                <w:b w:val="0"/>
              </w:rPr>
              <w:t>Non-clinic-based delivery systems, such as social marketing and community-based programmes</w:t>
            </w:r>
          </w:p>
          <w:p w14:paraId="7C8795C4" w14:textId="77777777" w:rsidR="009F14CB" w:rsidRPr="00DD6B0E" w:rsidRDefault="009F14CB" w:rsidP="004F2F38">
            <w:pPr>
              <w:pStyle w:val="ListParagraph"/>
              <w:numPr>
                <w:ilvl w:val="0"/>
                <w:numId w:val="46"/>
              </w:numPr>
              <w:spacing w:after="120"/>
              <w:rPr>
                <w:b w:val="0"/>
              </w:rPr>
            </w:pPr>
            <w:r w:rsidRPr="00DD6B0E">
              <w:rPr>
                <w:b w:val="0"/>
              </w:rPr>
              <w:t>Community health workers</w:t>
            </w:r>
          </w:p>
          <w:p w14:paraId="78898D97" w14:textId="77777777" w:rsidR="009F14CB" w:rsidRPr="00DD6B0E" w:rsidRDefault="009F14CB" w:rsidP="004F2F38">
            <w:pPr>
              <w:pStyle w:val="ListParagraph"/>
              <w:numPr>
                <w:ilvl w:val="0"/>
                <w:numId w:val="46"/>
              </w:numPr>
              <w:spacing w:after="120"/>
              <w:rPr>
                <w:b w:val="0"/>
              </w:rPr>
            </w:pPr>
            <w:r w:rsidRPr="00DD6B0E">
              <w:rPr>
                <w:b w:val="0"/>
              </w:rPr>
              <w:t>School-based clinics</w:t>
            </w:r>
          </w:p>
          <w:p w14:paraId="5009D0C4" w14:textId="77777777" w:rsidR="009F14CB" w:rsidRPr="00DD6B0E" w:rsidRDefault="009F14CB" w:rsidP="004F2F38">
            <w:pPr>
              <w:pStyle w:val="ListParagraph"/>
              <w:numPr>
                <w:ilvl w:val="0"/>
                <w:numId w:val="46"/>
              </w:numPr>
              <w:spacing w:after="120"/>
              <w:rPr>
                <w:b w:val="0"/>
              </w:rPr>
            </w:pPr>
            <w:r w:rsidRPr="00DD6B0E">
              <w:rPr>
                <w:b w:val="0"/>
              </w:rPr>
              <w:t>Workplace-based clinics</w:t>
            </w:r>
          </w:p>
          <w:p w14:paraId="239AD33C" w14:textId="77777777" w:rsidR="009F14CB" w:rsidRPr="00DD6B0E" w:rsidRDefault="009F14CB" w:rsidP="004F2F38">
            <w:pPr>
              <w:pStyle w:val="ListParagraph"/>
              <w:numPr>
                <w:ilvl w:val="0"/>
                <w:numId w:val="46"/>
              </w:numPr>
              <w:spacing w:after="120"/>
              <w:rPr>
                <w:b w:val="0"/>
              </w:rPr>
            </w:pPr>
            <w:r w:rsidRPr="00DD6B0E">
              <w:rPr>
                <w:b w:val="0"/>
              </w:rPr>
              <w:t>Public–private partnerships, especially within the context of NHI</w:t>
            </w:r>
          </w:p>
        </w:tc>
      </w:tr>
      <w:tr w:rsidR="009F14CB" w:rsidRPr="00DD6B0E" w14:paraId="2CE847DD" w14:textId="77777777" w:rsidTr="004F2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5C66C6A4" w14:textId="77777777" w:rsidR="009F14CB" w:rsidRPr="00DD6B0E" w:rsidRDefault="009F14CB" w:rsidP="004F2F38">
            <w:pPr>
              <w:spacing w:after="120"/>
              <w:rPr>
                <w:b w:val="0"/>
              </w:rPr>
            </w:pPr>
            <w:r w:rsidRPr="00DD6B0E">
              <w:rPr>
                <w:b w:val="0"/>
              </w:rPr>
              <w:t>O5.2</w:t>
            </w:r>
          </w:p>
        </w:tc>
        <w:tc>
          <w:tcPr>
            <w:tcW w:w="8533" w:type="dxa"/>
            <w:shd w:val="clear" w:color="auto" w:fill="C5E0B3" w:themeFill="accent6" w:themeFillTint="66"/>
          </w:tcPr>
          <w:p w14:paraId="6DDF5C64" w14:textId="77777777" w:rsidR="009F14CB" w:rsidRPr="00DD6B0E" w:rsidRDefault="009F14CB" w:rsidP="004F2F38">
            <w:pPr>
              <w:spacing w:after="120"/>
              <w:cnfStyle w:val="000000100000" w:firstRow="0" w:lastRow="0" w:firstColumn="0" w:lastColumn="0" w:oddVBand="0" w:evenVBand="0" w:oddHBand="1" w:evenHBand="0" w:firstRowFirstColumn="0" w:firstRowLastColumn="0" w:lastRowFirstColumn="0" w:lastRowLastColumn="0"/>
            </w:pPr>
            <w:r w:rsidRPr="00DD6B0E">
              <w:t>Improve collaboration and co-operation between government, civil society, development partners, and the private sector</w:t>
            </w:r>
          </w:p>
        </w:tc>
      </w:tr>
      <w:tr w:rsidR="009F14CB" w:rsidRPr="00DD6B0E" w14:paraId="3E9D3563" w14:textId="77777777" w:rsidTr="004F2F38">
        <w:tc>
          <w:tcPr>
            <w:cnfStyle w:val="001000000000" w:firstRow="0" w:lastRow="0" w:firstColumn="1" w:lastColumn="0" w:oddVBand="0" w:evenVBand="0" w:oddHBand="0" w:evenHBand="0" w:firstRowFirstColumn="0" w:firstRowLastColumn="0" w:lastRowFirstColumn="0" w:lastRowLastColumn="0"/>
            <w:tcW w:w="9350" w:type="dxa"/>
            <w:gridSpan w:val="2"/>
          </w:tcPr>
          <w:p w14:paraId="6619B389" w14:textId="77777777" w:rsidR="009F14CB" w:rsidRPr="00DD6B0E" w:rsidRDefault="009F14CB" w:rsidP="004F2F38">
            <w:pPr>
              <w:pStyle w:val="ListParagraph"/>
              <w:numPr>
                <w:ilvl w:val="0"/>
                <w:numId w:val="38"/>
              </w:numPr>
              <w:spacing w:after="120"/>
              <w:contextualSpacing w:val="0"/>
              <w:rPr>
                <w:b w:val="0"/>
              </w:rPr>
            </w:pPr>
            <w:r w:rsidRPr="00DD6B0E">
              <w:rPr>
                <w:b w:val="0"/>
              </w:rPr>
              <w:t>Establish and strengthen multi-sectoral coordination mechanisms, such as SRH social pacts and structures at all levels, ensuring clear terms of reference</w:t>
            </w:r>
          </w:p>
          <w:p w14:paraId="03098F33" w14:textId="77777777" w:rsidR="009F14CB" w:rsidRPr="00DD6B0E" w:rsidRDefault="009F14CB" w:rsidP="004F2F38">
            <w:pPr>
              <w:pStyle w:val="ListParagraph"/>
              <w:numPr>
                <w:ilvl w:val="0"/>
                <w:numId w:val="38"/>
              </w:numPr>
              <w:spacing w:after="120"/>
              <w:contextualSpacing w:val="0"/>
              <w:rPr>
                <w:b w:val="0"/>
              </w:rPr>
            </w:pPr>
            <w:r w:rsidRPr="00DD6B0E">
              <w:rPr>
                <w:b w:val="0"/>
              </w:rPr>
              <w:t xml:space="preserve">Establish, strengthen, and coordinate effective and seamless referral systems between government facilities and non-governmental organisations </w:t>
            </w:r>
          </w:p>
          <w:p w14:paraId="20C757BE" w14:textId="77777777" w:rsidR="009F14CB" w:rsidRPr="00DD6B0E" w:rsidRDefault="009F14CB" w:rsidP="004F2F38">
            <w:pPr>
              <w:pStyle w:val="ListParagraph"/>
              <w:numPr>
                <w:ilvl w:val="0"/>
                <w:numId w:val="38"/>
              </w:numPr>
              <w:spacing w:after="120"/>
              <w:contextualSpacing w:val="0"/>
              <w:rPr>
                <w:b w:val="0"/>
              </w:rPr>
            </w:pPr>
            <w:r w:rsidRPr="00DD6B0E">
              <w:rPr>
                <w:b w:val="0"/>
              </w:rPr>
              <w:t>Engage the private sector in hybrid service delivery models, for example private general practitioners, clinics, retail, and courier pharmacies</w:t>
            </w:r>
          </w:p>
          <w:p w14:paraId="1A7DE10E" w14:textId="77777777" w:rsidR="009F14CB" w:rsidRPr="00DD6B0E" w:rsidRDefault="009F14CB" w:rsidP="004F2F38">
            <w:pPr>
              <w:pStyle w:val="ListParagraph"/>
              <w:numPr>
                <w:ilvl w:val="0"/>
                <w:numId w:val="38"/>
              </w:numPr>
              <w:spacing w:after="120"/>
              <w:contextualSpacing w:val="0"/>
              <w:rPr>
                <w:b w:val="0"/>
              </w:rPr>
            </w:pPr>
            <w:r w:rsidRPr="00DD6B0E">
              <w:rPr>
                <w:b w:val="0"/>
              </w:rPr>
              <w:t>Engage civil society groups and others committed to advancing SRHR to hold governments accountable to their commitments to improve health and to uphold human rights</w:t>
            </w:r>
          </w:p>
          <w:p w14:paraId="6A2F9613" w14:textId="77777777" w:rsidR="009F14CB" w:rsidRPr="00DD6B0E" w:rsidRDefault="009F14CB" w:rsidP="004F2F38">
            <w:pPr>
              <w:pStyle w:val="ListParagraph"/>
              <w:numPr>
                <w:ilvl w:val="0"/>
                <w:numId w:val="38"/>
              </w:numPr>
              <w:spacing w:after="120"/>
              <w:contextualSpacing w:val="0"/>
              <w:rPr>
                <w:b w:val="0"/>
              </w:rPr>
            </w:pPr>
            <w:r w:rsidRPr="00DD6B0E">
              <w:rPr>
                <w:b w:val="0"/>
              </w:rPr>
              <w:t>Develop strategies, including supportive supervision and mentorship, for health workers and other service providers, to ensure quality assurance in the provision of integrated services</w:t>
            </w:r>
          </w:p>
        </w:tc>
      </w:tr>
      <w:tr w:rsidR="009F14CB" w:rsidRPr="00DD6B0E" w14:paraId="3E690BE2" w14:textId="77777777" w:rsidTr="004F2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C5E0B3" w:themeFill="accent6" w:themeFillTint="66"/>
          </w:tcPr>
          <w:p w14:paraId="3015F2AE" w14:textId="77777777" w:rsidR="009F14CB" w:rsidRPr="00DD6B0E" w:rsidRDefault="009F14CB" w:rsidP="004F2F38">
            <w:pPr>
              <w:spacing w:after="120"/>
              <w:rPr>
                <w:b w:val="0"/>
              </w:rPr>
            </w:pPr>
            <w:r w:rsidRPr="00DD6B0E">
              <w:rPr>
                <w:b w:val="0"/>
              </w:rPr>
              <w:t>O5.3</w:t>
            </w:r>
          </w:p>
        </w:tc>
        <w:tc>
          <w:tcPr>
            <w:tcW w:w="8533" w:type="dxa"/>
            <w:shd w:val="clear" w:color="auto" w:fill="C5E0B3" w:themeFill="accent6" w:themeFillTint="66"/>
          </w:tcPr>
          <w:p w14:paraId="550BBD46" w14:textId="77777777" w:rsidR="009F14CB" w:rsidRPr="00DD6B0E" w:rsidRDefault="009F14CB" w:rsidP="004F2F38">
            <w:pPr>
              <w:spacing w:after="120"/>
              <w:cnfStyle w:val="000000100000" w:firstRow="0" w:lastRow="0" w:firstColumn="0" w:lastColumn="0" w:oddVBand="0" w:evenVBand="0" w:oddHBand="1" w:evenHBand="0" w:firstRowFirstColumn="0" w:firstRowLastColumn="0" w:lastRowFirstColumn="0" w:lastRowLastColumn="0"/>
            </w:pPr>
            <w:r w:rsidRPr="00DD6B0E">
              <w:t>Strengthen collaboration between and co-ordination of accountable government departments</w:t>
            </w:r>
          </w:p>
        </w:tc>
      </w:tr>
      <w:tr w:rsidR="009F14CB" w:rsidRPr="00DD6B0E" w14:paraId="4CA48C42" w14:textId="77777777" w:rsidTr="004F2F38">
        <w:tc>
          <w:tcPr>
            <w:cnfStyle w:val="001000000000" w:firstRow="0" w:lastRow="0" w:firstColumn="1" w:lastColumn="0" w:oddVBand="0" w:evenVBand="0" w:oddHBand="0" w:evenHBand="0" w:firstRowFirstColumn="0" w:firstRowLastColumn="0" w:lastRowFirstColumn="0" w:lastRowLastColumn="0"/>
            <w:tcW w:w="9350" w:type="dxa"/>
            <w:gridSpan w:val="2"/>
          </w:tcPr>
          <w:p w14:paraId="5EF9B4B1" w14:textId="77777777" w:rsidR="009F14CB" w:rsidRPr="00DD6B0E" w:rsidRDefault="009F14CB" w:rsidP="004F2F38">
            <w:pPr>
              <w:pStyle w:val="ListParagraph"/>
              <w:numPr>
                <w:ilvl w:val="0"/>
                <w:numId w:val="48"/>
              </w:numPr>
              <w:spacing w:after="120"/>
              <w:rPr>
                <w:b w:val="0"/>
              </w:rPr>
            </w:pPr>
            <w:r w:rsidRPr="00DD6B0E">
              <w:rPr>
                <w:b w:val="0"/>
              </w:rPr>
              <w:t>Collaborate with the Department of Basic Education for the provision of SRHR services in schools and provision of comprehensive sexuality education</w:t>
            </w:r>
          </w:p>
          <w:p w14:paraId="2C95D11B" w14:textId="77777777" w:rsidR="009F14CB" w:rsidRPr="00DD6B0E" w:rsidRDefault="009F14CB" w:rsidP="004F2F38">
            <w:pPr>
              <w:pStyle w:val="ListParagraph"/>
              <w:numPr>
                <w:ilvl w:val="0"/>
                <w:numId w:val="48"/>
              </w:numPr>
              <w:spacing w:after="120"/>
              <w:rPr>
                <w:b w:val="0"/>
              </w:rPr>
            </w:pPr>
            <w:r w:rsidRPr="00DD6B0E">
              <w:rPr>
                <w:b w:val="0"/>
              </w:rPr>
              <w:lastRenderedPageBreak/>
              <w:t xml:space="preserve">Collaborate with </w:t>
            </w:r>
            <w:r w:rsidR="006C5AFA" w:rsidRPr="00DD6B0E">
              <w:rPr>
                <w:b w:val="0"/>
              </w:rPr>
              <w:t>the South African social security agency (</w:t>
            </w:r>
            <w:r w:rsidRPr="00DD6B0E">
              <w:rPr>
                <w:b w:val="0"/>
              </w:rPr>
              <w:t>SASSA</w:t>
            </w:r>
            <w:r w:rsidR="006C5AFA" w:rsidRPr="00DD6B0E">
              <w:rPr>
                <w:b w:val="0"/>
              </w:rPr>
              <w:t>)</w:t>
            </w:r>
            <w:r w:rsidRPr="00DD6B0E">
              <w:rPr>
                <w:b w:val="0"/>
              </w:rPr>
              <w:t xml:space="preserve"> and Department of Housing to align policy implementation</w:t>
            </w:r>
          </w:p>
          <w:p w14:paraId="0A83B461" w14:textId="77777777" w:rsidR="009F14CB" w:rsidRPr="00DD6B0E" w:rsidRDefault="009F14CB" w:rsidP="004F2F38">
            <w:pPr>
              <w:pStyle w:val="ListParagraph"/>
              <w:numPr>
                <w:ilvl w:val="0"/>
                <w:numId w:val="48"/>
              </w:numPr>
              <w:spacing w:after="120"/>
              <w:rPr>
                <w:b w:val="0"/>
              </w:rPr>
            </w:pPr>
            <w:r w:rsidRPr="00DD6B0E">
              <w:rPr>
                <w:b w:val="0"/>
              </w:rPr>
              <w:t xml:space="preserve">Collaborate with the Department of Justice and police service, </w:t>
            </w:r>
            <w:r w:rsidR="004278EA" w:rsidRPr="00DD6B0E">
              <w:rPr>
                <w:b w:val="0"/>
              </w:rPr>
              <w:t>for example as with</w:t>
            </w:r>
            <w:r w:rsidRPr="00DD6B0E">
              <w:rPr>
                <w:b w:val="0"/>
              </w:rPr>
              <w:t xml:space="preserve"> Thuthuzela centres for one stop shop for survivors of violence seeking legal and medical attention</w:t>
            </w:r>
          </w:p>
          <w:p w14:paraId="79ABB039" w14:textId="77777777" w:rsidR="009F14CB" w:rsidRPr="00DD6B0E" w:rsidRDefault="009F14CB" w:rsidP="004F2F38">
            <w:pPr>
              <w:pStyle w:val="ListParagraph"/>
              <w:numPr>
                <w:ilvl w:val="0"/>
                <w:numId w:val="48"/>
              </w:numPr>
              <w:spacing w:after="120"/>
              <w:rPr>
                <w:b w:val="0"/>
              </w:rPr>
            </w:pPr>
            <w:r w:rsidRPr="00DD6B0E">
              <w:rPr>
                <w:b w:val="0"/>
              </w:rPr>
              <w:t>Put in place systems to ensure availability of information and commodities in other government departments, for example condoms and IEC materials</w:t>
            </w:r>
          </w:p>
          <w:p w14:paraId="4A946362" w14:textId="77777777" w:rsidR="009F14CB" w:rsidRPr="00DD6B0E" w:rsidRDefault="009F14CB" w:rsidP="004F2F38">
            <w:pPr>
              <w:pStyle w:val="ListParagraph"/>
              <w:numPr>
                <w:ilvl w:val="0"/>
                <w:numId w:val="48"/>
              </w:numPr>
              <w:spacing w:after="120"/>
              <w:rPr>
                <w:b w:val="0"/>
              </w:rPr>
            </w:pPr>
            <w:r w:rsidRPr="00DD6B0E">
              <w:rPr>
                <w:b w:val="0"/>
              </w:rPr>
              <w:t>In collaboration with other stakeholders, develop innovative specific interventions to address economic-related structural factors among priority groups that hinder access to SRHR</w:t>
            </w:r>
          </w:p>
          <w:p w14:paraId="39B57700" w14:textId="77777777" w:rsidR="009F14CB" w:rsidRPr="00DD6B0E" w:rsidRDefault="009F14CB" w:rsidP="004F2F38">
            <w:pPr>
              <w:pStyle w:val="ListParagraph"/>
              <w:numPr>
                <w:ilvl w:val="0"/>
                <w:numId w:val="48"/>
              </w:numPr>
              <w:spacing w:after="120"/>
              <w:rPr>
                <w:b w:val="0"/>
              </w:rPr>
            </w:pPr>
            <w:r w:rsidRPr="00DD6B0E">
              <w:rPr>
                <w:b w:val="0"/>
              </w:rPr>
              <w:t>Develop strategies to ensure the involvement of adolescents and youth in the design, implementation, monitoring</w:t>
            </w:r>
            <w:r w:rsidR="004278EA" w:rsidRPr="00DD6B0E">
              <w:rPr>
                <w:b w:val="0"/>
              </w:rPr>
              <w:t>,</w:t>
            </w:r>
            <w:r w:rsidRPr="00DD6B0E">
              <w:rPr>
                <w:b w:val="0"/>
              </w:rPr>
              <w:t xml:space="preserve"> and evaluation</w:t>
            </w:r>
            <w:r w:rsidR="004278EA" w:rsidRPr="00DD6B0E">
              <w:rPr>
                <w:b w:val="0"/>
              </w:rPr>
              <w:t xml:space="preserve"> of</w:t>
            </w:r>
            <w:r w:rsidRPr="00DD6B0E">
              <w:rPr>
                <w:b w:val="0"/>
              </w:rPr>
              <w:t xml:space="preserve"> interventions </w:t>
            </w:r>
          </w:p>
          <w:p w14:paraId="01A31106" w14:textId="77777777" w:rsidR="009F14CB" w:rsidRPr="00DD6B0E" w:rsidRDefault="009F14CB" w:rsidP="004F2F38">
            <w:pPr>
              <w:pStyle w:val="ListParagraph"/>
              <w:numPr>
                <w:ilvl w:val="0"/>
                <w:numId w:val="48"/>
              </w:numPr>
              <w:spacing w:after="120"/>
              <w:rPr>
                <w:b w:val="0"/>
              </w:rPr>
            </w:pPr>
            <w:r w:rsidRPr="00DD6B0E">
              <w:rPr>
                <w:b w:val="0"/>
              </w:rPr>
              <w:t>Develop strategies that support SRHR programmes in national youth movements and in government departments and units</w:t>
            </w:r>
          </w:p>
          <w:p w14:paraId="67D0B45F" w14:textId="77777777" w:rsidR="009F14CB" w:rsidRPr="00DD6B0E" w:rsidRDefault="009F14CB" w:rsidP="004F2F38">
            <w:pPr>
              <w:pStyle w:val="ListParagraph"/>
              <w:numPr>
                <w:ilvl w:val="0"/>
                <w:numId w:val="48"/>
              </w:numPr>
              <w:spacing w:after="120"/>
              <w:rPr>
                <w:b w:val="0"/>
              </w:rPr>
            </w:pPr>
            <w:r w:rsidRPr="00DD6B0E">
              <w:rPr>
                <w:b w:val="0"/>
              </w:rPr>
              <w:t>Develop strategies and interventions for integration of SRHR and other communicable and non-communicable diseases</w:t>
            </w:r>
          </w:p>
        </w:tc>
      </w:tr>
    </w:tbl>
    <w:p w14:paraId="5FA5ACEC" w14:textId="77777777" w:rsidR="00C83B5B" w:rsidRPr="00DD6B0E" w:rsidRDefault="00C83B5B" w:rsidP="00A47EB5"/>
    <w:p w14:paraId="71E7B79E" w14:textId="77777777" w:rsidR="006535DA" w:rsidRPr="00DD6B0E" w:rsidRDefault="006535DA">
      <w:pPr>
        <w:spacing w:line="240" w:lineRule="auto"/>
        <w:rPr>
          <w:rFonts w:eastAsiaTheme="majorEastAsia" w:cstheme="minorHAnsi"/>
          <w:b/>
          <w:color w:val="009051"/>
          <w:sz w:val="28"/>
          <w:szCs w:val="28"/>
        </w:rPr>
      </w:pPr>
      <w:bookmarkStart w:id="179" w:name="_Toc528572367"/>
      <w:r w:rsidRPr="00DD6B0E">
        <w:br w:type="page"/>
      </w:r>
    </w:p>
    <w:p w14:paraId="617C1917" w14:textId="77777777" w:rsidR="006535DA" w:rsidRPr="00DD6B0E" w:rsidRDefault="006535DA" w:rsidP="006535DA">
      <w:pPr>
        <w:pStyle w:val="Heading1"/>
        <w:numPr>
          <w:ilvl w:val="0"/>
          <w:numId w:val="0"/>
        </w:numPr>
      </w:pPr>
      <w:bookmarkStart w:id="180" w:name="_Toc2870244"/>
      <w:r w:rsidRPr="00DD6B0E">
        <w:lastRenderedPageBreak/>
        <w:t>Acknowledgements</w:t>
      </w:r>
      <w:bookmarkEnd w:id="179"/>
      <w:bookmarkEnd w:id="180"/>
    </w:p>
    <w:p w14:paraId="70DB6863" w14:textId="77777777" w:rsidR="006535DA" w:rsidRPr="00DD6B0E" w:rsidRDefault="006535DA" w:rsidP="006535DA">
      <w:pPr>
        <w:rPr>
          <w:rFonts w:cstheme="minorHAnsi"/>
        </w:rPr>
      </w:pPr>
    </w:p>
    <w:p w14:paraId="2C40806C" w14:textId="77777777" w:rsidR="006535DA" w:rsidRPr="00DD6B0E" w:rsidRDefault="006535DA" w:rsidP="006535DA">
      <w:r w:rsidRPr="00DD6B0E">
        <w:t xml:space="preserve">The process of drafting this SRHR policy was led by the Directorate for Women’s Health and Genetics within the National Department of Health, in close consultation with key stakeholders at a national and provincial level. Drafting was collaborative, and final input was sought through extensive consultation with frontline healthcare workers, technical partners, academic partners, non-governmental organisations, civil society, and private sector institutions.    </w:t>
      </w:r>
    </w:p>
    <w:p w14:paraId="418B7CC9" w14:textId="77777777" w:rsidR="006535DA" w:rsidRPr="00DD6B0E" w:rsidRDefault="006535DA" w:rsidP="006535DA"/>
    <w:p w14:paraId="1F3F04C9" w14:textId="77777777" w:rsidR="006535DA" w:rsidRPr="00DD6B0E" w:rsidRDefault="006535DA" w:rsidP="006535DA">
      <w:r w:rsidRPr="00DD6B0E">
        <w:t xml:space="preserve">The Department of Health urges all public and private institutions to make maximum use of this policy for proper guidance during implementation of SRHR services. The development of the policy involved consultations and meetings with a broad range of stakeholders to identify the issues that could be addressed at a policy level, and wishes to acknowledge the contributions of several government departments, nongovernment organizations, and regional and international organizations. </w:t>
      </w:r>
    </w:p>
    <w:p w14:paraId="4FA75DB9" w14:textId="77777777" w:rsidR="006535DA" w:rsidRPr="00DD6B0E" w:rsidRDefault="006535DA" w:rsidP="006535DA"/>
    <w:p w14:paraId="62C35FB7" w14:textId="77777777" w:rsidR="006535DA" w:rsidRPr="00DD6B0E" w:rsidRDefault="006535DA" w:rsidP="006535DA">
      <w:r w:rsidRPr="00DD6B0E">
        <w:t xml:space="preserve">The whole exercise would have not been possible without technical support from CHAI and other technical partners. Evidence for this policy is derived from the intellectual input of many practitioners and academics, literature reviews on available evidence, and contextual insights from several frontline practitioners and partners. </w:t>
      </w:r>
    </w:p>
    <w:p w14:paraId="7C3BE3B1" w14:textId="77777777" w:rsidR="006535DA" w:rsidRPr="00DD6B0E" w:rsidRDefault="006535DA" w:rsidP="006535DA"/>
    <w:p w14:paraId="209AF2F1" w14:textId="77777777" w:rsidR="006535DA" w:rsidRPr="00DD6B0E" w:rsidRDefault="006535DA" w:rsidP="006535DA">
      <w:r w:rsidRPr="00DD6B0E">
        <w:t>The Department of Health would therefore like to acknowledge the exceptional contribution of all individuals and institutions who were drafting this document. Contribution from several individuals has been tremendous, including:</w:t>
      </w:r>
    </w:p>
    <w:p w14:paraId="7366C1EB" w14:textId="77777777" w:rsidR="006535DA" w:rsidRPr="00DD6B0E" w:rsidRDefault="006535DA" w:rsidP="006535DA">
      <w:pPr>
        <w:rPr>
          <w:b/>
        </w:rPr>
      </w:pPr>
    </w:p>
    <w:p w14:paraId="482A4151" w14:textId="77777777" w:rsidR="006535DA" w:rsidRPr="00DD6B0E" w:rsidRDefault="006535DA" w:rsidP="006535DA">
      <w:r w:rsidRPr="00DD6B0E">
        <w:rPr>
          <w:b/>
        </w:rPr>
        <w:t>NDoH leads:</w:t>
      </w:r>
      <w:r w:rsidRPr="00DD6B0E">
        <w:t xml:space="preserve"> Dr Yogan Pillay and Dr M Makua </w:t>
      </w:r>
    </w:p>
    <w:p w14:paraId="18189E77" w14:textId="77777777" w:rsidR="006535DA" w:rsidRPr="00DD6B0E" w:rsidRDefault="006535DA" w:rsidP="006535DA">
      <w:pPr>
        <w:rPr>
          <w:b/>
        </w:rPr>
      </w:pPr>
    </w:p>
    <w:p w14:paraId="0383ED23" w14:textId="77777777" w:rsidR="006535DA" w:rsidRPr="00DD6B0E" w:rsidRDefault="006535DA" w:rsidP="006535DA">
      <w:pPr>
        <w:rPr>
          <w:b/>
        </w:rPr>
      </w:pPr>
      <w:r w:rsidRPr="00DD6B0E">
        <w:rPr>
          <w:b/>
        </w:rPr>
        <w:t xml:space="preserve">Clinical experts: </w:t>
      </w:r>
    </w:p>
    <w:p w14:paraId="772D0A23" w14:textId="77777777" w:rsidR="006535DA" w:rsidRPr="00DD6B0E" w:rsidRDefault="006535DA" w:rsidP="006535DA">
      <w:pPr>
        <w:rPr>
          <w:b/>
        </w:rPr>
      </w:pPr>
    </w:p>
    <w:p w14:paraId="15EAEA49" w14:textId="77777777" w:rsidR="006535DA" w:rsidRPr="00DD6B0E" w:rsidRDefault="006535DA" w:rsidP="006535DA">
      <w:pPr>
        <w:rPr>
          <w:b/>
        </w:rPr>
      </w:pPr>
      <w:r w:rsidRPr="00DD6B0E">
        <w:rPr>
          <w:b/>
        </w:rPr>
        <w:t xml:space="preserve">Key contributors/technical experts: </w:t>
      </w:r>
    </w:p>
    <w:p w14:paraId="702AB8E0" w14:textId="77777777" w:rsidR="006535DA" w:rsidRPr="00DD6B0E" w:rsidRDefault="006535DA" w:rsidP="006535DA">
      <w:pPr>
        <w:rPr>
          <w:b/>
        </w:rPr>
      </w:pPr>
    </w:p>
    <w:p w14:paraId="320358B8" w14:textId="77777777" w:rsidR="006535DA" w:rsidRPr="00DD6B0E" w:rsidRDefault="006535DA" w:rsidP="006535DA">
      <w:pPr>
        <w:rPr>
          <w:b/>
        </w:rPr>
      </w:pPr>
      <w:r w:rsidRPr="00DD6B0E">
        <w:rPr>
          <w:b/>
        </w:rPr>
        <w:t xml:space="preserve">National Department of Health contributors: </w:t>
      </w:r>
    </w:p>
    <w:p w14:paraId="456F61B0" w14:textId="77777777" w:rsidR="006535DA" w:rsidRPr="00DD6B0E" w:rsidRDefault="006535DA" w:rsidP="006535DA">
      <w:pPr>
        <w:rPr>
          <w:b/>
        </w:rPr>
      </w:pPr>
    </w:p>
    <w:p w14:paraId="5D03646B" w14:textId="77777777" w:rsidR="006535DA" w:rsidRPr="00DD6B0E" w:rsidRDefault="006535DA" w:rsidP="006535DA">
      <w:pPr>
        <w:rPr>
          <w:b/>
        </w:rPr>
      </w:pPr>
      <w:r w:rsidRPr="00DD6B0E">
        <w:rPr>
          <w:b/>
        </w:rPr>
        <w:t xml:space="preserve">Partners and CSOs: </w:t>
      </w:r>
    </w:p>
    <w:p w14:paraId="663041A6" w14:textId="77777777" w:rsidR="006535DA" w:rsidRPr="00DD6B0E" w:rsidRDefault="006535DA" w:rsidP="006535DA">
      <w:pPr>
        <w:rPr>
          <w:b/>
        </w:rPr>
      </w:pPr>
    </w:p>
    <w:p w14:paraId="645362E8" w14:textId="77777777" w:rsidR="006535DA" w:rsidRPr="00DD6B0E" w:rsidRDefault="006535DA" w:rsidP="006535DA">
      <w:pPr>
        <w:rPr>
          <w:b/>
        </w:rPr>
      </w:pPr>
      <w:r w:rsidRPr="00DD6B0E">
        <w:rPr>
          <w:b/>
        </w:rPr>
        <w:t xml:space="preserve">Other contributors: </w:t>
      </w:r>
    </w:p>
    <w:p w14:paraId="6E0643CE" w14:textId="77777777" w:rsidR="006535DA" w:rsidRPr="00DD6B0E" w:rsidRDefault="006535DA" w:rsidP="006535DA"/>
    <w:p w14:paraId="01643AC3" w14:textId="77777777" w:rsidR="002722D2" w:rsidRPr="00DD6B0E" w:rsidRDefault="006535DA" w:rsidP="006535DA">
      <w:pPr>
        <w:rPr>
          <w:rFonts w:cstheme="minorHAnsi"/>
          <w:color w:val="009051"/>
          <w:sz w:val="28"/>
          <w:szCs w:val="28"/>
        </w:rPr>
      </w:pPr>
      <w:r w:rsidRPr="00DD6B0E">
        <w:t xml:space="preserve">It is our sincere hope that this document would advance the sexual and reproductive health and rights of all citizens, thereby improving health and well-being, and an essential ingredient of a thriving economy. </w:t>
      </w:r>
      <w:r w:rsidR="002722D2" w:rsidRPr="00DD6B0E">
        <w:br w:type="page"/>
      </w:r>
    </w:p>
    <w:p w14:paraId="7D2F074E" w14:textId="77777777" w:rsidR="002722D2" w:rsidRPr="00DD6B0E" w:rsidRDefault="002722D2" w:rsidP="002722D2">
      <w:pPr>
        <w:pStyle w:val="Heading1"/>
        <w:numPr>
          <w:ilvl w:val="0"/>
          <w:numId w:val="0"/>
        </w:numPr>
      </w:pPr>
      <w:bookmarkStart w:id="181" w:name="_Toc2870245"/>
      <w:r w:rsidRPr="00DD6B0E">
        <w:lastRenderedPageBreak/>
        <w:t>References</w:t>
      </w:r>
      <w:bookmarkEnd w:id="181"/>
    </w:p>
    <w:p w14:paraId="10382B95" w14:textId="77777777" w:rsidR="00B27FD6" w:rsidRPr="00DD6B0E" w:rsidRDefault="002722D2" w:rsidP="00CC64A3">
      <w:pPr>
        <w:spacing w:after="120" w:line="240" w:lineRule="auto"/>
      </w:pPr>
      <w:r w:rsidRPr="00DD6B0E">
        <w:fldChar w:fldCharType="begin"/>
      </w:r>
      <w:r w:rsidRPr="00DD6B0E">
        <w:instrText xml:space="preserve"> ADDIN EN.SECTION.REFLIST </w:instrText>
      </w:r>
      <w:r w:rsidRPr="00DD6B0E">
        <w:fldChar w:fldCharType="end"/>
      </w:r>
    </w:p>
    <w:p w14:paraId="55ECB5E4" w14:textId="77777777" w:rsidR="006E60C8" w:rsidRPr="00DD6B0E" w:rsidRDefault="00B27FD6" w:rsidP="006E60C8">
      <w:pPr>
        <w:pStyle w:val="EndNoteBibliography"/>
        <w:spacing w:after="120"/>
        <w:ind w:left="720" w:hanging="720"/>
        <w:rPr>
          <w:noProof/>
          <w:lang w:val="en-GB"/>
        </w:rPr>
      </w:pPr>
      <w:r w:rsidRPr="00DD6B0E">
        <w:rPr>
          <w:lang w:val="en-GB"/>
        </w:rPr>
        <w:fldChar w:fldCharType="begin"/>
      </w:r>
      <w:r w:rsidRPr="00DD6B0E">
        <w:rPr>
          <w:lang w:val="en-GB"/>
        </w:rPr>
        <w:instrText xml:space="preserve"> ADDIN EN.REFLIST </w:instrText>
      </w:r>
      <w:r w:rsidRPr="00DD6B0E">
        <w:rPr>
          <w:lang w:val="en-GB"/>
        </w:rPr>
        <w:fldChar w:fldCharType="separate"/>
      </w:r>
      <w:r w:rsidR="006E60C8" w:rsidRPr="00DD6B0E">
        <w:rPr>
          <w:noProof/>
          <w:lang w:val="en-GB"/>
        </w:rPr>
        <w:t>1.</w:t>
      </w:r>
      <w:r w:rsidR="006E60C8" w:rsidRPr="00DD6B0E">
        <w:rPr>
          <w:noProof/>
          <w:lang w:val="en-GB"/>
        </w:rPr>
        <w:tab/>
        <w:t xml:space="preserve">World Health Organization. </w:t>
      </w:r>
      <w:r w:rsidR="006E60C8" w:rsidRPr="00DD6B0E">
        <w:rPr>
          <w:i/>
          <w:noProof/>
          <w:lang w:val="en-GB"/>
        </w:rPr>
        <w:t>Sexual and reproductive health: Defining sexual health</w:t>
      </w:r>
      <w:r w:rsidR="006E60C8" w:rsidRPr="00DD6B0E">
        <w:rPr>
          <w:noProof/>
          <w:lang w:val="en-GB"/>
        </w:rPr>
        <w:t xml:space="preserve">. Available from: </w:t>
      </w:r>
      <w:hyperlink r:id="rId27" w:history="1">
        <w:r w:rsidR="006E60C8" w:rsidRPr="00DD6B0E">
          <w:rPr>
            <w:rStyle w:val="Hyperlink"/>
            <w:noProof/>
            <w:lang w:val="en-GB"/>
          </w:rPr>
          <w:t>https://www.who.int/reproductivehealth/topics/sexual_health/sh_definitions/en/</w:t>
        </w:r>
      </w:hyperlink>
      <w:r w:rsidR="006E60C8" w:rsidRPr="00DD6B0E">
        <w:rPr>
          <w:noProof/>
          <w:lang w:val="en-GB"/>
        </w:rPr>
        <w:t>.</w:t>
      </w:r>
    </w:p>
    <w:p w14:paraId="750ABF98" w14:textId="77777777" w:rsidR="006E60C8" w:rsidRPr="00DD6B0E" w:rsidRDefault="006E60C8" w:rsidP="006E60C8">
      <w:pPr>
        <w:pStyle w:val="EndNoteBibliography"/>
        <w:spacing w:after="120"/>
        <w:ind w:left="720" w:hanging="720"/>
        <w:rPr>
          <w:noProof/>
          <w:lang w:val="en-GB"/>
        </w:rPr>
      </w:pPr>
      <w:r w:rsidRPr="00DD6B0E">
        <w:rPr>
          <w:noProof/>
          <w:lang w:val="en-GB"/>
        </w:rPr>
        <w:t>2.</w:t>
      </w:r>
      <w:r w:rsidRPr="00DD6B0E">
        <w:rPr>
          <w:noProof/>
          <w:lang w:val="en-GB"/>
        </w:rPr>
        <w:tab/>
        <w:t xml:space="preserve">World Health Organization. </w:t>
      </w:r>
      <w:r w:rsidRPr="00DD6B0E">
        <w:rPr>
          <w:i/>
          <w:noProof/>
          <w:lang w:val="en-GB"/>
        </w:rPr>
        <w:t>Defining Sexual Health: Report of a technical consultation on sexual health 28-31 January 2002, Geneva</w:t>
      </w:r>
      <w:r w:rsidRPr="00DD6B0E">
        <w:rPr>
          <w:noProof/>
          <w:lang w:val="en-GB"/>
        </w:rPr>
        <w:t xml:space="preserve">. 2006; Available from: </w:t>
      </w:r>
      <w:hyperlink r:id="rId28" w:history="1">
        <w:r w:rsidRPr="00DD6B0E">
          <w:rPr>
            <w:rStyle w:val="Hyperlink"/>
            <w:noProof/>
            <w:lang w:val="en-GB"/>
          </w:rPr>
          <w:t>http://www.who.int/reproductivehealth/publications/sexual_health/defining_sexual_health.pdf?ua=1</w:t>
        </w:r>
      </w:hyperlink>
      <w:r w:rsidRPr="00DD6B0E">
        <w:rPr>
          <w:noProof/>
          <w:lang w:val="en-GB"/>
        </w:rPr>
        <w:t>.</w:t>
      </w:r>
    </w:p>
    <w:p w14:paraId="38652D45" w14:textId="77777777" w:rsidR="006E60C8" w:rsidRPr="00DD6B0E" w:rsidRDefault="006E60C8" w:rsidP="006E60C8">
      <w:pPr>
        <w:pStyle w:val="EndNoteBibliography"/>
        <w:spacing w:after="120"/>
        <w:ind w:left="720" w:hanging="720"/>
        <w:rPr>
          <w:noProof/>
          <w:lang w:val="en-GB"/>
        </w:rPr>
      </w:pPr>
      <w:r w:rsidRPr="00DD6B0E">
        <w:rPr>
          <w:noProof/>
          <w:lang w:val="en-GB"/>
        </w:rPr>
        <w:t>3.</w:t>
      </w:r>
      <w:r w:rsidRPr="00DD6B0E">
        <w:rPr>
          <w:noProof/>
          <w:lang w:val="en-GB"/>
        </w:rPr>
        <w:tab/>
        <w:t xml:space="preserve">UNAIDS. </w:t>
      </w:r>
      <w:r w:rsidRPr="00DD6B0E">
        <w:rPr>
          <w:i/>
          <w:noProof/>
          <w:lang w:val="en-GB"/>
        </w:rPr>
        <w:t>Sexual and reproductive health and rights of people most affected by HIV: The right to development [Internet]</w:t>
      </w:r>
      <w:r w:rsidRPr="00DD6B0E">
        <w:rPr>
          <w:noProof/>
          <w:lang w:val="en-GB"/>
        </w:rPr>
        <w:t xml:space="preserve">. 2016; Available from: </w:t>
      </w:r>
      <w:hyperlink r:id="rId29" w:history="1">
        <w:r w:rsidRPr="00DD6B0E">
          <w:rPr>
            <w:rStyle w:val="Hyperlink"/>
            <w:noProof/>
            <w:lang w:val="en-GB"/>
          </w:rPr>
          <w:t>http://www.unaids.org/sites/default/files/media_asset/20160607_UNAIDS_PCB38_16-4_PCBNGO_Report_EN.pdf</w:t>
        </w:r>
      </w:hyperlink>
      <w:r w:rsidRPr="00DD6B0E">
        <w:rPr>
          <w:noProof/>
          <w:lang w:val="en-GB"/>
        </w:rPr>
        <w:t>.</w:t>
      </w:r>
    </w:p>
    <w:p w14:paraId="1C867E12" w14:textId="77777777" w:rsidR="006E60C8" w:rsidRPr="00DD6B0E" w:rsidRDefault="006E60C8" w:rsidP="006E60C8">
      <w:pPr>
        <w:pStyle w:val="EndNoteBibliography"/>
        <w:spacing w:after="120"/>
        <w:ind w:left="720" w:hanging="720"/>
        <w:rPr>
          <w:noProof/>
          <w:lang w:val="en-GB"/>
        </w:rPr>
      </w:pPr>
      <w:r w:rsidRPr="00DD6B0E">
        <w:rPr>
          <w:noProof/>
          <w:lang w:val="en-GB"/>
        </w:rPr>
        <w:t>4.</w:t>
      </w:r>
      <w:r w:rsidRPr="00DD6B0E">
        <w:rPr>
          <w:noProof/>
          <w:lang w:val="en-GB"/>
        </w:rPr>
        <w:tab/>
        <w:t xml:space="preserve">World Health Organization. </w:t>
      </w:r>
      <w:r w:rsidRPr="00DD6B0E">
        <w:rPr>
          <w:i/>
          <w:noProof/>
          <w:lang w:val="en-GB"/>
        </w:rPr>
        <w:t>Developing sexual health programmes. A framework for action</w:t>
      </w:r>
      <w:r w:rsidRPr="00DD6B0E">
        <w:rPr>
          <w:noProof/>
          <w:lang w:val="en-GB"/>
        </w:rPr>
        <w:t xml:space="preserve">. 2010; Available from: </w:t>
      </w:r>
      <w:hyperlink r:id="rId30" w:history="1">
        <w:r w:rsidRPr="00DD6B0E">
          <w:rPr>
            <w:rStyle w:val="Hyperlink"/>
            <w:noProof/>
            <w:lang w:val="en-GB"/>
          </w:rPr>
          <w:t>http://apps.who.int/iris/bitstream/10665/70501/1/WHO_RHR_HRP_10.22_eng.pdf</w:t>
        </w:r>
      </w:hyperlink>
      <w:r w:rsidRPr="00DD6B0E">
        <w:rPr>
          <w:noProof/>
          <w:lang w:val="en-GB"/>
        </w:rPr>
        <w:t>.</w:t>
      </w:r>
    </w:p>
    <w:p w14:paraId="6E9F2F62" w14:textId="77777777" w:rsidR="006E60C8" w:rsidRPr="00DD6B0E" w:rsidRDefault="006E60C8" w:rsidP="006E60C8">
      <w:pPr>
        <w:pStyle w:val="EndNoteBibliography"/>
        <w:spacing w:after="120"/>
        <w:ind w:left="720" w:hanging="720"/>
        <w:rPr>
          <w:noProof/>
          <w:lang w:val="en-GB"/>
        </w:rPr>
      </w:pPr>
      <w:r w:rsidRPr="00DD6B0E">
        <w:rPr>
          <w:noProof/>
          <w:lang w:val="en-GB"/>
        </w:rPr>
        <w:t>5.</w:t>
      </w:r>
      <w:r w:rsidRPr="00DD6B0E">
        <w:rPr>
          <w:noProof/>
          <w:lang w:val="en-GB"/>
        </w:rPr>
        <w:tab/>
        <w:t xml:space="preserve">World Health Organization. </w:t>
      </w:r>
      <w:r w:rsidRPr="00DD6B0E">
        <w:rPr>
          <w:i/>
          <w:noProof/>
          <w:lang w:val="en-GB"/>
        </w:rPr>
        <w:t>The WHO Health Systems Framework</w:t>
      </w:r>
      <w:r w:rsidRPr="00DD6B0E">
        <w:rPr>
          <w:noProof/>
          <w:lang w:val="en-GB"/>
        </w:rPr>
        <w:t xml:space="preserve">. Available from: </w:t>
      </w:r>
      <w:hyperlink r:id="rId31" w:history="1">
        <w:r w:rsidRPr="00DD6B0E">
          <w:rPr>
            <w:rStyle w:val="Hyperlink"/>
            <w:noProof/>
            <w:lang w:val="en-GB"/>
          </w:rPr>
          <w:t>http://www.wpro.who.int/health_services/health_systems_framework/en/</w:t>
        </w:r>
      </w:hyperlink>
      <w:r w:rsidRPr="00DD6B0E">
        <w:rPr>
          <w:noProof/>
          <w:lang w:val="en-GB"/>
        </w:rPr>
        <w:t>.</w:t>
      </w:r>
    </w:p>
    <w:p w14:paraId="6BE9C14E" w14:textId="77777777" w:rsidR="006E60C8" w:rsidRPr="00DD6B0E" w:rsidRDefault="006E60C8" w:rsidP="006E60C8">
      <w:pPr>
        <w:pStyle w:val="EndNoteBibliography"/>
        <w:spacing w:after="120"/>
        <w:ind w:left="720" w:hanging="720"/>
        <w:rPr>
          <w:noProof/>
          <w:lang w:val="en-GB"/>
        </w:rPr>
      </w:pPr>
      <w:r w:rsidRPr="00DD6B0E">
        <w:rPr>
          <w:noProof/>
          <w:lang w:val="en-GB"/>
        </w:rPr>
        <w:t>6.</w:t>
      </w:r>
      <w:r w:rsidRPr="00DD6B0E">
        <w:rPr>
          <w:noProof/>
          <w:lang w:val="en-GB"/>
        </w:rPr>
        <w:tab/>
        <w:t xml:space="preserve">Cooper, D., J. Harries, J. Moodley, D. Constant, R. Hodes, C. Mathews, et al., </w:t>
      </w:r>
      <w:r w:rsidRPr="00DD6B0E">
        <w:rPr>
          <w:i/>
          <w:noProof/>
          <w:lang w:val="en-GB"/>
        </w:rPr>
        <w:t>Coming of age? Women's sexual and reproductive health after twenty-one years of democracy in South Africa.</w:t>
      </w:r>
      <w:r w:rsidRPr="00DD6B0E">
        <w:rPr>
          <w:noProof/>
          <w:lang w:val="en-GB"/>
        </w:rPr>
        <w:t xml:space="preserve"> Reprod Health Matters, 2016. </w:t>
      </w:r>
      <w:r w:rsidRPr="00DD6B0E">
        <w:rPr>
          <w:b/>
          <w:noProof/>
          <w:lang w:val="en-GB"/>
        </w:rPr>
        <w:t>24</w:t>
      </w:r>
      <w:r w:rsidRPr="00DD6B0E">
        <w:rPr>
          <w:noProof/>
          <w:lang w:val="en-GB"/>
        </w:rPr>
        <w:t>(48): p. 79-89.</w:t>
      </w:r>
    </w:p>
    <w:p w14:paraId="01A9AD2C" w14:textId="77777777" w:rsidR="006E60C8" w:rsidRPr="00DD6B0E" w:rsidRDefault="006E60C8" w:rsidP="006E60C8">
      <w:pPr>
        <w:pStyle w:val="EndNoteBibliography"/>
        <w:spacing w:after="120"/>
        <w:ind w:left="720" w:hanging="720"/>
        <w:rPr>
          <w:noProof/>
          <w:lang w:val="en-GB"/>
        </w:rPr>
      </w:pPr>
      <w:r w:rsidRPr="00DD6B0E">
        <w:rPr>
          <w:noProof/>
          <w:lang w:val="en-GB"/>
        </w:rPr>
        <w:t>7.</w:t>
      </w:r>
      <w:r w:rsidRPr="00DD6B0E">
        <w:rPr>
          <w:noProof/>
          <w:lang w:val="en-GB"/>
        </w:rPr>
        <w:tab/>
        <w:t xml:space="preserve">The South African National Aids Council (SANAC), </w:t>
      </w:r>
      <w:r w:rsidRPr="00DD6B0E">
        <w:rPr>
          <w:i/>
          <w:noProof/>
          <w:lang w:val="en-GB"/>
        </w:rPr>
        <w:t>National Strategic Plan on HIV, STIs and TB 2017-2022</w:t>
      </w:r>
      <w:r w:rsidRPr="00DD6B0E">
        <w:rPr>
          <w:noProof/>
          <w:lang w:val="en-GB"/>
        </w:rPr>
        <w:t>. 2017: Pretoria.</w:t>
      </w:r>
    </w:p>
    <w:p w14:paraId="656530BF" w14:textId="77777777" w:rsidR="006E60C8" w:rsidRPr="00DD6B0E" w:rsidRDefault="006E60C8" w:rsidP="006E60C8">
      <w:pPr>
        <w:pStyle w:val="EndNoteBibliography"/>
        <w:spacing w:after="120"/>
        <w:ind w:left="720" w:hanging="720"/>
        <w:rPr>
          <w:noProof/>
          <w:lang w:val="en-GB"/>
        </w:rPr>
      </w:pPr>
      <w:r w:rsidRPr="00DD6B0E">
        <w:rPr>
          <w:noProof/>
          <w:lang w:val="en-GB"/>
        </w:rPr>
        <w:t>8.</w:t>
      </w:r>
      <w:r w:rsidRPr="00DD6B0E">
        <w:rPr>
          <w:noProof/>
          <w:lang w:val="en-GB"/>
        </w:rPr>
        <w:tab/>
        <w:t xml:space="preserve">Michalow, J., L. Chola, S. McGee, A. Tugendhaft, R. Pattinson, K. Kerber, et al., </w:t>
      </w:r>
      <w:r w:rsidRPr="00DD6B0E">
        <w:rPr>
          <w:i/>
          <w:noProof/>
          <w:lang w:val="en-GB"/>
        </w:rPr>
        <w:t>Triple return on investment: the cost and impact of 13 interventions that could prevent stillbirths and save the lives of mothers and babies in South Africa.</w:t>
      </w:r>
      <w:r w:rsidRPr="00DD6B0E">
        <w:rPr>
          <w:noProof/>
          <w:lang w:val="en-GB"/>
        </w:rPr>
        <w:t xml:space="preserve"> BMC pregnancy and childbirth, 2015. </w:t>
      </w:r>
      <w:r w:rsidRPr="00DD6B0E">
        <w:rPr>
          <w:b/>
          <w:noProof/>
          <w:lang w:val="en-GB"/>
        </w:rPr>
        <w:t>15</w:t>
      </w:r>
      <w:r w:rsidRPr="00DD6B0E">
        <w:rPr>
          <w:noProof/>
          <w:lang w:val="en-GB"/>
        </w:rPr>
        <w:t>: p. 39-39.</w:t>
      </w:r>
    </w:p>
    <w:p w14:paraId="760BFF54" w14:textId="77777777" w:rsidR="006E60C8" w:rsidRPr="00DD6B0E" w:rsidRDefault="006E60C8" w:rsidP="006E60C8">
      <w:pPr>
        <w:pStyle w:val="EndNoteBibliography"/>
        <w:spacing w:after="120"/>
        <w:ind w:left="720" w:hanging="720"/>
        <w:rPr>
          <w:noProof/>
          <w:lang w:val="en-GB"/>
        </w:rPr>
      </w:pPr>
      <w:r w:rsidRPr="00DD6B0E">
        <w:rPr>
          <w:noProof/>
          <w:lang w:val="en-GB"/>
        </w:rPr>
        <w:t>9.</w:t>
      </w:r>
      <w:r w:rsidRPr="00DD6B0E">
        <w:rPr>
          <w:noProof/>
          <w:lang w:val="en-GB"/>
        </w:rPr>
        <w:tab/>
        <w:t xml:space="preserve">Government of South Africa, </w:t>
      </w:r>
      <w:r w:rsidRPr="00DD6B0E">
        <w:rPr>
          <w:i/>
          <w:noProof/>
          <w:lang w:val="en-GB"/>
        </w:rPr>
        <w:t>Adolescent and Youth Health Policy</w:t>
      </w:r>
      <w:r w:rsidRPr="00DD6B0E">
        <w:rPr>
          <w:noProof/>
          <w:lang w:val="en-GB"/>
        </w:rPr>
        <w:t>, D.o. Health, Editor. 2017.</w:t>
      </w:r>
    </w:p>
    <w:p w14:paraId="454F2D0E" w14:textId="77777777" w:rsidR="006E60C8" w:rsidRPr="00DD6B0E" w:rsidRDefault="006E60C8" w:rsidP="006E60C8">
      <w:pPr>
        <w:pStyle w:val="EndNoteBibliography"/>
        <w:spacing w:after="120"/>
        <w:ind w:left="720" w:hanging="720"/>
        <w:rPr>
          <w:noProof/>
          <w:lang w:val="en-GB"/>
        </w:rPr>
      </w:pPr>
      <w:r w:rsidRPr="00DD6B0E">
        <w:rPr>
          <w:noProof/>
          <w:lang w:val="en-GB"/>
        </w:rPr>
        <w:t>10.</w:t>
      </w:r>
      <w:r w:rsidRPr="00DD6B0E">
        <w:rPr>
          <w:noProof/>
          <w:lang w:val="en-GB"/>
        </w:rPr>
        <w:tab/>
        <w:t xml:space="preserve">The South African National Aids Council (SANAC), </w:t>
      </w:r>
      <w:r w:rsidRPr="00DD6B0E">
        <w:rPr>
          <w:i/>
          <w:noProof/>
          <w:lang w:val="en-GB"/>
        </w:rPr>
        <w:t>South African National Sex Worker HIV plan, 2016 – 2019</w:t>
      </w:r>
      <w:r w:rsidRPr="00DD6B0E">
        <w:rPr>
          <w:noProof/>
          <w:lang w:val="en-GB"/>
        </w:rPr>
        <w:t>. 2016: Pretoria.</w:t>
      </w:r>
    </w:p>
    <w:p w14:paraId="09804F86" w14:textId="77777777" w:rsidR="006E60C8" w:rsidRPr="00DD6B0E" w:rsidRDefault="006E60C8" w:rsidP="006E60C8">
      <w:pPr>
        <w:pStyle w:val="EndNoteBibliography"/>
        <w:spacing w:after="120"/>
        <w:ind w:left="720" w:hanging="720"/>
        <w:rPr>
          <w:noProof/>
          <w:lang w:val="en-GB"/>
        </w:rPr>
      </w:pPr>
      <w:r w:rsidRPr="00DD6B0E">
        <w:rPr>
          <w:noProof/>
          <w:lang w:val="en-GB"/>
        </w:rPr>
        <w:t>11.</w:t>
      </w:r>
      <w:r w:rsidRPr="00DD6B0E">
        <w:rPr>
          <w:noProof/>
          <w:lang w:val="en-GB"/>
        </w:rPr>
        <w:tab/>
        <w:t xml:space="preserve">The South African National Aids Council (SANAC), </w:t>
      </w:r>
      <w:r w:rsidRPr="00DD6B0E">
        <w:rPr>
          <w:i/>
          <w:noProof/>
          <w:lang w:val="en-GB"/>
        </w:rPr>
        <w:t>The South African National LGBTI HIV Plan, 2017-2022</w:t>
      </w:r>
      <w:r w:rsidRPr="00DD6B0E">
        <w:rPr>
          <w:noProof/>
          <w:lang w:val="en-GB"/>
        </w:rPr>
        <w:t>. 2017: Pretoria.</w:t>
      </w:r>
    </w:p>
    <w:p w14:paraId="1A778E91" w14:textId="77777777" w:rsidR="0098586A" w:rsidRDefault="006E60C8" w:rsidP="0098586A">
      <w:pPr>
        <w:pStyle w:val="EndNoteBibliography"/>
        <w:spacing w:after="120"/>
        <w:ind w:left="720" w:hanging="720"/>
        <w:rPr>
          <w:noProof/>
          <w:lang w:val="en-GB"/>
        </w:rPr>
      </w:pPr>
      <w:r w:rsidRPr="00DD6B0E">
        <w:rPr>
          <w:noProof/>
          <w:lang w:val="en-GB"/>
        </w:rPr>
        <w:t>12.</w:t>
      </w:r>
      <w:r w:rsidRPr="00DD6B0E">
        <w:rPr>
          <w:noProof/>
          <w:lang w:val="en-GB"/>
        </w:rPr>
        <w:tab/>
      </w:r>
      <w:r w:rsidR="0098586A" w:rsidRPr="0098586A">
        <w:rPr>
          <w:noProof/>
          <w:lang w:val="en-GB"/>
        </w:rPr>
        <w:t>National Department of Health (NDoH), Statistics</w:t>
      </w:r>
      <w:r w:rsidR="0098586A">
        <w:rPr>
          <w:noProof/>
          <w:lang w:val="en-GB"/>
        </w:rPr>
        <w:t xml:space="preserve"> </w:t>
      </w:r>
      <w:r w:rsidR="0098586A" w:rsidRPr="0098586A">
        <w:rPr>
          <w:noProof/>
          <w:lang w:val="en-GB"/>
        </w:rPr>
        <w:t>South Africa (Stats SA), South African Medical Research Council (SAMRC), and ICF</w:t>
      </w:r>
      <w:r w:rsidR="00276DCC">
        <w:rPr>
          <w:noProof/>
          <w:lang w:val="en-GB"/>
        </w:rPr>
        <w:t>,</w:t>
      </w:r>
      <w:r w:rsidR="0098586A" w:rsidRPr="0098586A">
        <w:rPr>
          <w:noProof/>
          <w:lang w:val="en-GB"/>
        </w:rPr>
        <w:t xml:space="preserve"> </w:t>
      </w:r>
      <w:r w:rsidR="0098586A" w:rsidRPr="00276DCC">
        <w:rPr>
          <w:i/>
          <w:noProof/>
          <w:lang w:val="en-GB"/>
        </w:rPr>
        <w:t>South Africa Demographic and Health Survey 2016</w:t>
      </w:r>
      <w:r w:rsidR="0098586A">
        <w:rPr>
          <w:noProof/>
          <w:lang w:val="en-GB"/>
        </w:rPr>
        <w:t>: Pretoria</w:t>
      </w:r>
      <w:r w:rsidR="00276DCC">
        <w:rPr>
          <w:noProof/>
          <w:lang w:val="en-GB"/>
        </w:rPr>
        <w:t>.</w:t>
      </w:r>
    </w:p>
    <w:p w14:paraId="77A4FDB4" w14:textId="77777777" w:rsidR="00235385" w:rsidRPr="00235385" w:rsidRDefault="00235385" w:rsidP="00235385">
      <w:pPr>
        <w:pStyle w:val="EndNoteBibliography"/>
        <w:spacing w:after="120"/>
        <w:ind w:left="720" w:hanging="720"/>
        <w:rPr>
          <w:noProof/>
          <w:lang w:val="en-GB"/>
        </w:rPr>
      </w:pPr>
      <w:r>
        <w:rPr>
          <w:noProof/>
          <w:lang w:val="en-GB"/>
        </w:rPr>
        <w:t xml:space="preserve">13. </w:t>
      </w:r>
      <w:r>
        <w:rPr>
          <w:noProof/>
          <w:lang w:val="en-GB"/>
        </w:rPr>
        <w:tab/>
      </w:r>
      <w:r>
        <w:t xml:space="preserve"> </w:t>
      </w:r>
    </w:p>
    <w:p w14:paraId="0FA5E8F7" w14:textId="77777777" w:rsidR="006E60C8" w:rsidRPr="00DD6B0E" w:rsidRDefault="0098586A" w:rsidP="006E60C8">
      <w:pPr>
        <w:pStyle w:val="EndNoteBibliography"/>
        <w:spacing w:after="120"/>
        <w:ind w:left="720" w:hanging="720"/>
        <w:rPr>
          <w:noProof/>
          <w:lang w:val="en-GB"/>
        </w:rPr>
      </w:pPr>
      <w:r>
        <w:rPr>
          <w:noProof/>
          <w:lang w:val="en-GB"/>
        </w:rPr>
        <w:t xml:space="preserve">13. </w:t>
      </w:r>
      <w:r>
        <w:rPr>
          <w:noProof/>
          <w:lang w:val="en-GB"/>
        </w:rPr>
        <w:tab/>
      </w:r>
      <w:r w:rsidR="006E60C8" w:rsidRPr="00DD6B0E">
        <w:rPr>
          <w:noProof/>
          <w:lang w:val="en-GB"/>
        </w:rPr>
        <w:t xml:space="preserve">National Department of Health, </w:t>
      </w:r>
      <w:r w:rsidR="006E60C8" w:rsidRPr="00DD6B0E">
        <w:rPr>
          <w:i/>
          <w:noProof/>
          <w:lang w:val="en-GB"/>
        </w:rPr>
        <w:t>Sexual and reproductive health and rights: Literature review and situation analysis undertaken to inform: Sexual and reproductive health: Fulfilling our Commitments</w:t>
      </w:r>
      <w:r w:rsidR="006E60C8" w:rsidRPr="00DD6B0E">
        <w:rPr>
          <w:noProof/>
          <w:lang w:val="en-GB"/>
        </w:rPr>
        <w:t>. 2011, Soul City: Pretoria.</w:t>
      </w:r>
    </w:p>
    <w:p w14:paraId="6AE707E5" w14:textId="77777777" w:rsidR="006E60C8" w:rsidRPr="00DD6B0E" w:rsidRDefault="006E60C8" w:rsidP="006E60C8">
      <w:pPr>
        <w:pStyle w:val="EndNoteBibliography"/>
        <w:spacing w:after="120"/>
        <w:ind w:left="720" w:hanging="720"/>
        <w:rPr>
          <w:noProof/>
          <w:lang w:val="en-GB"/>
        </w:rPr>
      </w:pPr>
      <w:r w:rsidRPr="00DD6B0E">
        <w:rPr>
          <w:noProof/>
          <w:lang w:val="en-GB"/>
        </w:rPr>
        <w:t>13.</w:t>
      </w:r>
      <w:r w:rsidRPr="00DD6B0E">
        <w:rPr>
          <w:noProof/>
          <w:lang w:val="en-GB"/>
        </w:rPr>
        <w:tab/>
        <w:t xml:space="preserve">Government of South Africa, </w:t>
      </w:r>
      <w:r w:rsidRPr="00DD6B0E">
        <w:rPr>
          <w:i/>
          <w:noProof/>
          <w:lang w:val="en-GB"/>
        </w:rPr>
        <w:t>National Policy on HIV, STI, TB</w:t>
      </w:r>
      <w:r w:rsidRPr="00DD6B0E">
        <w:rPr>
          <w:noProof/>
          <w:lang w:val="en-GB"/>
        </w:rPr>
        <w:t>, Department of Basic Education, Editor. 2017.</w:t>
      </w:r>
    </w:p>
    <w:p w14:paraId="3C26D6ED" w14:textId="77777777" w:rsidR="006E60C8" w:rsidRPr="00DD6B0E" w:rsidRDefault="006E60C8" w:rsidP="006E60C8">
      <w:pPr>
        <w:pStyle w:val="EndNoteBibliography"/>
        <w:spacing w:after="120"/>
        <w:ind w:left="720" w:hanging="720"/>
        <w:rPr>
          <w:noProof/>
          <w:lang w:val="en-GB"/>
        </w:rPr>
      </w:pPr>
      <w:r w:rsidRPr="00DD6B0E">
        <w:rPr>
          <w:noProof/>
          <w:lang w:val="en-GB"/>
        </w:rPr>
        <w:t>14.</w:t>
      </w:r>
      <w:r w:rsidRPr="00DD6B0E">
        <w:rPr>
          <w:noProof/>
          <w:lang w:val="en-GB"/>
        </w:rPr>
        <w:tab/>
      </w:r>
      <w:r w:rsidRPr="00DD6B0E">
        <w:rPr>
          <w:i/>
          <w:noProof/>
          <w:lang w:val="en-GB"/>
        </w:rPr>
        <w:t>Recorded live births</w:t>
      </w:r>
      <w:r w:rsidRPr="00DD6B0E">
        <w:rPr>
          <w:noProof/>
          <w:lang w:val="en-GB"/>
        </w:rPr>
        <w:t xml:space="preserve">. 2016; Available from: </w:t>
      </w:r>
      <w:hyperlink r:id="rId32" w:history="1">
        <w:r w:rsidRPr="00DD6B0E">
          <w:rPr>
            <w:rStyle w:val="Hyperlink"/>
            <w:noProof/>
            <w:lang w:val="en-GB"/>
          </w:rPr>
          <w:t>http://www.statssa.gov.za/publications/P0305/P03052016.pdf</w:t>
        </w:r>
      </w:hyperlink>
      <w:r w:rsidRPr="00DD6B0E">
        <w:rPr>
          <w:noProof/>
          <w:lang w:val="en-GB"/>
        </w:rPr>
        <w:t>.</w:t>
      </w:r>
    </w:p>
    <w:p w14:paraId="391009F4" w14:textId="77777777" w:rsidR="006E60C8" w:rsidRPr="00DD6B0E" w:rsidRDefault="006E60C8" w:rsidP="006E60C8">
      <w:pPr>
        <w:pStyle w:val="EndNoteBibliography"/>
        <w:spacing w:after="120"/>
        <w:ind w:left="720" w:hanging="720"/>
        <w:rPr>
          <w:noProof/>
          <w:lang w:val="en-GB"/>
        </w:rPr>
      </w:pPr>
      <w:r w:rsidRPr="00DD6B0E">
        <w:rPr>
          <w:noProof/>
          <w:lang w:val="en-GB"/>
        </w:rPr>
        <w:lastRenderedPageBreak/>
        <w:t>15.</w:t>
      </w:r>
      <w:r w:rsidRPr="00DD6B0E">
        <w:rPr>
          <w:noProof/>
          <w:lang w:val="en-GB"/>
        </w:rPr>
        <w:tab/>
        <w:t xml:space="preserve">Sherman, G., T. Doherty, and P. Barron, </w:t>
      </w:r>
      <w:r w:rsidRPr="00DD6B0E">
        <w:rPr>
          <w:i/>
          <w:noProof/>
          <w:lang w:val="en-GB"/>
        </w:rPr>
        <w:t>Eliminating mother-to-child transmission of HIV in South Africa, 2002–2016: progress, challenges and the Last Mile Plan.</w:t>
      </w:r>
      <w:r w:rsidRPr="00DD6B0E">
        <w:rPr>
          <w:noProof/>
          <w:lang w:val="en-GB"/>
        </w:rPr>
        <w:t xml:space="preserve"> South African Heal. Rev., 2017: p. 137–46.</w:t>
      </w:r>
    </w:p>
    <w:p w14:paraId="375AB6E6" w14:textId="77777777" w:rsidR="006E60C8" w:rsidRPr="00DD6B0E" w:rsidRDefault="006E60C8" w:rsidP="006E60C8">
      <w:pPr>
        <w:pStyle w:val="EndNoteBibliography"/>
        <w:spacing w:after="120"/>
        <w:ind w:left="720" w:hanging="720"/>
        <w:rPr>
          <w:noProof/>
          <w:lang w:val="en-GB"/>
        </w:rPr>
      </w:pPr>
      <w:r w:rsidRPr="00DD6B0E">
        <w:rPr>
          <w:noProof/>
          <w:lang w:val="en-GB"/>
        </w:rPr>
        <w:t>16.</w:t>
      </w:r>
      <w:r w:rsidRPr="00DD6B0E">
        <w:rPr>
          <w:noProof/>
          <w:lang w:val="en-GB"/>
        </w:rPr>
        <w:tab/>
        <w:t xml:space="preserve">Government of South Africa, </w:t>
      </w:r>
      <w:r w:rsidRPr="00DD6B0E">
        <w:rPr>
          <w:i/>
          <w:noProof/>
          <w:lang w:val="en-GB"/>
        </w:rPr>
        <w:t>Policy Framework and Strategy for Ward Based Primary Healthcare Outreach Teams</w:t>
      </w:r>
      <w:r w:rsidRPr="00DD6B0E">
        <w:rPr>
          <w:noProof/>
          <w:lang w:val="en-GB"/>
        </w:rPr>
        <w:t>. 2017, National Department of Health: Pretoria.</w:t>
      </w:r>
    </w:p>
    <w:p w14:paraId="2E27668E" w14:textId="77777777" w:rsidR="006E60C8" w:rsidRPr="00DD6B0E" w:rsidRDefault="006E60C8" w:rsidP="006E60C8">
      <w:pPr>
        <w:pStyle w:val="EndNoteBibliography"/>
        <w:spacing w:after="120"/>
        <w:ind w:left="720" w:hanging="720"/>
        <w:rPr>
          <w:noProof/>
          <w:lang w:val="en-GB"/>
        </w:rPr>
      </w:pPr>
      <w:r w:rsidRPr="00DD6B0E">
        <w:rPr>
          <w:noProof/>
          <w:lang w:val="en-GB"/>
        </w:rPr>
        <w:t>17.</w:t>
      </w:r>
      <w:r w:rsidRPr="00DD6B0E">
        <w:rPr>
          <w:noProof/>
          <w:lang w:val="en-GB"/>
        </w:rPr>
        <w:tab/>
        <w:t xml:space="preserve">Government of South Africa, </w:t>
      </w:r>
      <w:r w:rsidRPr="00DD6B0E">
        <w:rPr>
          <w:i/>
          <w:noProof/>
          <w:lang w:val="en-GB"/>
        </w:rPr>
        <w:t>National Consolidated Guidelines for the Prevention of Mother-To-Child Transmission of HIV (PMTCT) and the Management of HIV in Children, Adolescents and Adults</w:t>
      </w:r>
      <w:r w:rsidRPr="00DD6B0E">
        <w:rPr>
          <w:noProof/>
          <w:lang w:val="en-GB"/>
        </w:rPr>
        <w:t>. 2015, National Department of Health: Pretoria.</w:t>
      </w:r>
    </w:p>
    <w:p w14:paraId="389616A0" w14:textId="77777777" w:rsidR="006E60C8" w:rsidRPr="00DD6B0E" w:rsidRDefault="006E60C8" w:rsidP="006E60C8">
      <w:pPr>
        <w:pStyle w:val="EndNoteBibliography"/>
        <w:spacing w:after="120"/>
        <w:ind w:left="720" w:hanging="720"/>
        <w:rPr>
          <w:noProof/>
          <w:lang w:val="en-GB"/>
        </w:rPr>
      </w:pPr>
      <w:r w:rsidRPr="00DD6B0E">
        <w:rPr>
          <w:noProof/>
          <w:lang w:val="en-GB"/>
        </w:rPr>
        <w:t>18.</w:t>
      </w:r>
      <w:r w:rsidRPr="00DD6B0E">
        <w:rPr>
          <w:noProof/>
          <w:lang w:val="en-GB"/>
        </w:rPr>
        <w:tab/>
        <w:t xml:space="preserve">Government of South Africa, </w:t>
      </w:r>
      <w:r w:rsidRPr="00DD6B0E">
        <w:rPr>
          <w:i/>
          <w:noProof/>
          <w:lang w:val="en-GB"/>
        </w:rPr>
        <w:t>National HIV Testing Services: Policy</w:t>
      </w:r>
      <w:r w:rsidRPr="00DD6B0E">
        <w:rPr>
          <w:noProof/>
          <w:lang w:val="en-GB"/>
        </w:rPr>
        <w:t>, Department of Health, Editor. 2016.</w:t>
      </w:r>
    </w:p>
    <w:p w14:paraId="70EEC513" w14:textId="77777777" w:rsidR="006E60C8" w:rsidRPr="00DD6B0E" w:rsidRDefault="006E60C8" w:rsidP="006E60C8">
      <w:pPr>
        <w:pStyle w:val="EndNoteBibliography"/>
        <w:spacing w:after="120"/>
        <w:ind w:left="720" w:hanging="720"/>
        <w:rPr>
          <w:noProof/>
          <w:lang w:val="en-GB"/>
        </w:rPr>
      </w:pPr>
      <w:r w:rsidRPr="00DD6B0E">
        <w:rPr>
          <w:noProof/>
          <w:lang w:val="en-GB"/>
        </w:rPr>
        <w:t>19.</w:t>
      </w:r>
      <w:r w:rsidRPr="00DD6B0E">
        <w:rPr>
          <w:noProof/>
          <w:lang w:val="en-GB"/>
        </w:rPr>
        <w:tab/>
        <w:t xml:space="preserve">Lince-Deroche, N., J. Harries, D. Constant, C. Morroni, M. Pleaner, T. Fetters, et al., </w:t>
      </w:r>
      <w:r w:rsidRPr="00DD6B0E">
        <w:rPr>
          <w:i/>
          <w:noProof/>
          <w:lang w:val="en-GB"/>
        </w:rPr>
        <w:t>Doing more for less: identifying opportunities to expand public sector access to safe abortion in South Africa through budget impact analysis.</w:t>
      </w:r>
      <w:r w:rsidRPr="00DD6B0E">
        <w:rPr>
          <w:noProof/>
          <w:lang w:val="en-GB"/>
        </w:rPr>
        <w:t xml:space="preserve"> Contraception, 2018. </w:t>
      </w:r>
      <w:r w:rsidRPr="00DD6B0E">
        <w:rPr>
          <w:b/>
          <w:noProof/>
          <w:lang w:val="en-GB"/>
        </w:rPr>
        <w:t>97</w:t>
      </w:r>
      <w:r w:rsidRPr="00DD6B0E">
        <w:rPr>
          <w:noProof/>
          <w:lang w:val="en-GB"/>
        </w:rPr>
        <w:t>(2): p. 167-176.</w:t>
      </w:r>
    </w:p>
    <w:p w14:paraId="130B58A6" w14:textId="77777777" w:rsidR="006E60C8" w:rsidRPr="00DD6B0E" w:rsidRDefault="006E60C8" w:rsidP="006E60C8">
      <w:pPr>
        <w:pStyle w:val="EndNoteBibliography"/>
        <w:spacing w:after="120"/>
        <w:ind w:left="720" w:hanging="720"/>
        <w:rPr>
          <w:noProof/>
          <w:lang w:val="en-GB"/>
        </w:rPr>
      </w:pPr>
      <w:r w:rsidRPr="00DD6B0E">
        <w:rPr>
          <w:noProof/>
          <w:lang w:val="en-GB"/>
        </w:rPr>
        <w:t>20.</w:t>
      </w:r>
      <w:r w:rsidRPr="00DD6B0E">
        <w:rPr>
          <w:noProof/>
          <w:lang w:val="en-GB"/>
        </w:rPr>
        <w:tab/>
        <w:t xml:space="preserve">United Nations Population Information Network, </w:t>
      </w:r>
      <w:r w:rsidRPr="00DD6B0E">
        <w:rPr>
          <w:i/>
          <w:noProof/>
          <w:lang w:val="en-GB"/>
        </w:rPr>
        <w:t>Report of the ICPD (94/10/18)</w:t>
      </w:r>
      <w:r w:rsidRPr="00DD6B0E">
        <w:rPr>
          <w:noProof/>
          <w:lang w:val="en-GB"/>
        </w:rPr>
        <w:t>. 1994: Cairo.</w:t>
      </w:r>
    </w:p>
    <w:p w14:paraId="35549DC4" w14:textId="77777777" w:rsidR="006E60C8" w:rsidRPr="00DD6B0E" w:rsidRDefault="006E60C8" w:rsidP="006E60C8">
      <w:pPr>
        <w:pStyle w:val="EndNoteBibliography"/>
        <w:spacing w:after="120"/>
        <w:ind w:left="720" w:hanging="720"/>
        <w:rPr>
          <w:noProof/>
          <w:lang w:val="en-GB"/>
        </w:rPr>
      </w:pPr>
      <w:r w:rsidRPr="00DD6B0E">
        <w:rPr>
          <w:noProof/>
          <w:lang w:val="en-GB"/>
        </w:rPr>
        <w:t>21.</w:t>
      </w:r>
      <w:r w:rsidRPr="00DD6B0E">
        <w:rPr>
          <w:noProof/>
          <w:lang w:val="en-GB"/>
        </w:rPr>
        <w:tab/>
        <w:t xml:space="preserve">United Nations Children’s Fund, </w:t>
      </w:r>
      <w:r w:rsidRPr="00DD6B0E">
        <w:rPr>
          <w:i/>
          <w:noProof/>
          <w:lang w:val="en-GB"/>
        </w:rPr>
        <w:t>Beijing Declaration and Platform for Action. Fourth World Conf. Women</w:t>
      </w:r>
      <w:r w:rsidRPr="00DD6B0E">
        <w:rPr>
          <w:noProof/>
          <w:lang w:val="en-GB"/>
        </w:rPr>
        <w:t>. 1995: Beijing.</w:t>
      </w:r>
    </w:p>
    <w:p w14:paraId="0A352A4B" w14:textId="77777777" w:rsidR="006E60C8" w:rsidRPr="00DD6B0E" w:rsidRDefault="006E60C8" w:rsidP="006E60C8">
      <w:pPr>
        <w:pStyle w:val="EndNoteBibliography"/>
        <w:spacing w:after="120"/>
        <w:ind w:left="720" w:hanging="720"/>
        <w:rPr>
          <w:noProof/>
          <w:lang w:val="en-GB"/>
        </w:rPr>
      </w:pPr>
      <w:r w:rsidRPr="00DD6B0E">
        <w:rPr>
          <w:noProof/>
          <w:lang w:val="en-GB"/>
        </w:rPr>
        <w:t>22.</w:t>
      </w:r>
      <w:r w:rsidRPr="00DD6B0E">
        <w:rPr>
          <w:noProof/>
          <w:lang w:val="en-GB"/>
        </w:rPr>
        <w:tab/>
        <w:t xml:space="preserve">United Nations. </w:t>
      </w:r>
      <w:r w:rsidRPr="00DD6B0E">
        <w:rPr>
          <w:i/>
          <w:noProof/>
          <w:lang w:val="en-GB"/>
        </w:rPr>
        <w:t>Sustainable Development Goals (SDGs)</w:t>
      </w:r>
      <w:r w:rsidRPr="00DD6B0E">
        <w:rPr>
          <w:noProof/>
          <w:lang w:val="en-GB"/>
        </w:rPr>
        <w:t xml:space="preserve">. Available from: </w:t>
      </w:r>
      <w:hyperlink r:id="rId33" w:history="1">
        <w:r w:rsidRPr="00DD6B0E">
          <w:rPr>
            <w:rStyle w:val="Hyperlink"/>
            <w:noProof/>
            <w:lang w:val="en-GB"/>
          </w:rPr>
          <w:t>https://www.un.org/sustainabledevelopment/sustainable-development-goals/</w:t>
        </w:r>
      </w:hyperlink>
      <w:r w:rsidRPr="00DD6B0E">
        <w:rPr>
          <w:noProof/>
          <w:lang w:val="en-GB"/>
        </w:rPr>
        <w:t>.</w:t>
      </w:r>
    </w:p>
    <w:p w14:paraId="34A43AAA" w14:textId="77777777" w:rsidR="006E60C8" w:rsidRPr="00DD6B0E" w:rsidRDefault="006E60C8" w:rsidP="006E60C8">
      <w:pPr>
        <w:pStyle w:val="EndNoteBibliography"/>
        <w:spacing w:after="120"/>
        <w:ind w:left="720" w:hanging="720"/>
        <w:rPr>
          <w:noProof/>
          <w:lang w:val="en-GB"/>
        </w:rPr>
      </w:pPr>
      <w:r w:rsidRPr="00DD6B0E">
        <w:rPr>
          <w:noProof/>
          <w:lang w:val="en-GB"/>
        </w:rPr>
        <w:t>23.</w:t>
      </w:r>
      <w:r w:rsidRPr="00DD6B0E">
        <w:rPr>
          <w:noProof/>
          <w:lang w:val="en-GB"/>
        </w:rPr>
        <w:tab/>
      </w:r>
      <w:r w:rsidRPr="00DD6B0E">
        <w:rPr>
          <w:i/>
          <w:noProof/>
          <w:lang w:val="en-GB"/>
        </w:rPr>
        <w:t xml:space="preserve">Guttmacher-Lancet Commission on Sexual and Reproductive Health and Rights </w:t>
      </w:r>
      <w:r w:rsidRPr="00DD6B0E">
        <w:rPr>
          <w:noProof/>
          <w:lang w:val="en-GB"/>
        </w:rPr>
        <w:t xml:space="preserve">2018; Available from: </w:t>
      </w:r>
      <w:hyperlink r:id="rId34" w:history="1">
        <w:r w:rsidRPr="00DD6B0E">
          <w:rPr>
            <w:rStyle w:val="Hyperlink"/>
            <w:noProof/>
            <w:lang w:val="en-GB"/>
          </w:rPr>
          <w:t>https://www.thelancet.com/commissions/sexual-and-reproductive-health-and-rights</w:t>
        </w:r>
      </w:hyperlink>
      <w:r w:rsidRPr="00DD6B0E">
        <w:rPr>
          <w:noProof/>
          <w:lang w:val="en-GB"/>
        </w:rPr>
        <w:t>.</w:t>
      </w:r>
    </w:p>
    <w:p w14:paraId="1B6B672C" w14:textId="77777777" w:rsidR="006E60C8" w:rsidRPr="00DD6B0E" w:rsidRDefault="006E60C8" w:rsidP="006E60C8">
      <w:pPr>
        <w:pStyle w:val="EndNoteBibliography"/>
        <w:spacing w:after="120"/>
        <w:ind w:left="720" w:hanging="720"/>
        <w:rPr>
          <w:noProof/>
          <w:lang w:val="en-GB"/>
        </w:rPr>
      </w:pPr>
      <w:r w:rsidRPr="00DD6B0E">
        <w:rPr>
          <w:noProof/>
          <w:lang w:val="en-GB"/>
        </w:rPr>
        <w:t>24.</w:t>
      </w:r>
      <w:r w:rsidRPr="00DD6B0E">
        <w:rPr>
          <w:noProof/>
          <w:lang w:val="en-GB"/>
        </w:rPr>
        <w:tab/>
      </w:r>
      <w:r w:rsidRPr="00DD6B0E">
        <w:rPr>
          <w:i/>
          <w:noProof/>
          <w:lang w:val="en-GB"/>
        </w:rPr>
        <w:t>FamilyPlanning2020</w:t>
      </w:r>
      <w:r w:rsidRPr="00DD6B0E">
        <w:rPr>
          <w:noProof/>
          <w:lang w:val="en-GB"/>
        </w:rPr>
        <w:t xml:space="preserve">. Available from: </w:t>
      </w:r>
      <w:hyperlink r:id="rId35" w:history="1">
        <w:r w:rsidRPr="00DD6B0E">
          <w:rPr>
            <w:rStyle w:val="Hyperlink"/>
            <w:noProof/>
            <w:lang w:val="en-GB"/>
          </w:rPr>
          <w:t>https://www.familyplanning2020.org/</w:t>
        </w:r>
      </w:hyperlink>
      <w:r w:rsidRPr="00DD6B0E">
        <w:rPr>
          <w:noProof/>
          <w:lang w:val="en-GB"/>
        </w:rPr>
        <w:t>.</w:t>
      </w:r>
    </w:p>
    <w:p w14:paraId="0261CD8B" w14:textId="77777777" w:rsidR="006E60C8" w:rsidRPr="00DD6B0E" w:rsidRDefault="006E60C8" w:rsidP="006E60C8">
      <w:pPr>
        <w:pStyle w:val="EndNoteBibliography"/>
        <w:spacing w:after="120"/>
        <w:ind w:left="720" w:hanging="720"/>
        <w:rPr>
          <w:noProof/>
          <w:lang w:val="en-GB"/>
        </w:rPr>
      </w:pPr>
      <w:r w:rsidRPr="00DD6B0E">
        <w:rPr>
          <w:noProof/>
          <w:lang w:val="en-GB"/>
        </w:rPr>
        <w:t>25.</w:t>
      </w:r>
      <w:r w:rsidRPr="00DD6B0E">
        <w:rPr>
          <w:noProof/>
          <w:lang w:val="en-GB"/>
        </w:rPr>
        <w:tab/>
        <w:t xml:space="preserve">Galati, A.J., </w:t>
      </w:r>
      <w:r w:rsidRPr="00DD6B0E">
        <w:rPr>
          <w:i/>
          <w:noProof/>
          <w:lang w:val="en-GB"/>
        </w:rPr>
        <w:t>Onward to 2030: Sexual and Reproductive Health and Rights in the Context of the Sustainable Development Goals</w:t>
      </w:r>
      <w:r w:rsidRPr="00DD6B0E">
        <w:rPr>
          <w:noProof/>
          <w:lang w:val="en-GB"/>
        </w:rPr>
        <w:t xml:space="preserve">, in </w:t>
      </w:r>
      <w:r w:rsidRPr="00DD6B0E">
        <w:rPr>
          <w:i/>
          <w:noProof/>
          <w:lang w:val="en-GB"/>
        </w:rPr>
        <w:t>Guttmacher Policy Rev</w:t>
      </w:r>
      <w:r w:rsidRPr="00DD6B0E">
        <w:rPr>
          <w:noProof/>
          <w:lang w:val="en-GB"/>
        </w:rPr>
        <w:t>. 2015. p. 77-84.</w:t>
      </w:r>
    </w:p>
    <w:p w14:paraId="7D16F6B4" w14:textId="77777777" w:rsidR="006E60C8" w:rsidRPr="00DD6B0E" w:rsidRDefault="006E60C8" w:rsidP="006E60C8">
      <w:pPr>
        <w:pStyle w:val="EndNoteBibliography"/>
        <w:spacing w:after="120"/>
        <w:ind w:left="720" w:hanging="720"/>
        <w:rPr>
          <w:noProof/>
          <w:lang w:val="en-GB"/>
        </w:rPr>
      </w:pPr>
      <w:r w:rsidRPr="00DD6B0E">
        <w:rPr>
          <w:noProof/>
          <w:lang w:val="en-GB"/>
        </w:rPr>
        <w:t>26.</w:t>
      </w:r>
      <w:r w:rsidRPr="00DD6B0E">
        <w:rPr>
          <w:noProof/>
          <w:lang w:val="en-GB"/>
        </w:rPr>
        <w:tab/>
        <w:t xml:space="preserve">World Health Organization, </w:t>
      </w:r>
      <w:r w:rsidRPr="00DD6B0E">
        <w:rPr>
          <w:i/>
          <w:noProof/>
          <w:lang w:val="en-GB"/>
        </w:rPr>
        <w:t>Clinical practice handbook for safe abortion</w:t>
      </w:r>
      <w:r w:rsidRPr="00DD6B0E">
        <w:rPr>
          <w:noProof/>
          <w:lang w:val="en-GB"/>
        </w:rPr>
        <w:t>. 2014, WHO: Geneva.</w:t>
      </w:r>
    </w:p>
    <w:p w14:paraId="750353D9" w14:textId="77777777" w:rsidR="006E60C8" w:rsidRPr="00DD6B0E" w:rsidRDefault="006E60C8" w:rsidP="006E60C8">
      <w:pPr>
        <w:pStyle w:val="EndNoteBibliography"/>
        <w:spacing w:after="120"/>
        <w:ind w:left="720" w:hanging="720"/>
        <w:rPr>
          <w:noProof/>
          <w:lang w:val="en-GB"/>
        </w:rPr>
      </w:pPr>
      <w:r w:rsidRPr="00DD6B0E">
        <w:rPr>
          <w:noProof/>
          <w:lang w:val="en-GB"/>
        </w:rPr>
        <w:t>27.</w:t>
      </w:r>
      <w:r w:rsidRPr="00DD6B0E">
        <w:rPr>
          <w:noProof/>
          <w:lang w:val="en-GB"/>
        </w:rPr>
        <w:tab/>
        <w:t xml:space="preserve">World Health Organization Department of Reproductive Health and Research (WHO/RHR) and Johns Hopkins Bloomberg School of Public Health/Center for Communication Programs (CCP) Knowledge for Health Project, </w:t>
      </w:r>
      <w:r w:rsidRPr="00DD6B0E">
        <w:rPr>
          <w:i/>
          <w:noProof/>
          <w:lang w:val="en-GB"/>
        </w:rPr>
        <w:t>Family Planning: A Global Handbook for Providers (2018 update).</w:t>
      </w:r>
      <w:r w:rsidRPr="00DD6B0E">
        <w:rPr>
          <w:noProof/>
          <w:lang w:val="en-GB"/>
        </w:rPr>
        <w:t xml:space="preserve"> 2018: Baltimore and Geneva: CCP and WHO.</w:t>
      </w:r>
    </w:p>
    <w:p w14:paraId="1BB4915D" w14:textId="77777777" w:rsidR="006E60C8" w:rsidRPr="00DD6B0E" w:rsidRDefault="006E60C8" w:rsidP="006E60C8">
      <w:pPr>
        <w:pStyle w:val="EndNoteBibliography"/>
        <w:spacing w:after="120"/>
        <w:ind w:left="720" w:hanging="720"/>
        <w:rPr>
          <w:noProof/>
          <w:lang w:val="en-GB"/>
        </w:rPr>
      </w:pPr>
      <w:r w:rsidRPr="00DD6B0E">
        <w:rPr>
          <w:noProof/>
          <w:lang w:val="en-GB"/>
        </w:rPr>
        <w:t>28.</w:t>
      </w:r>
      <w:r w:rsidRPr="00DD6B0E">
        <w:rPr>
          <w:noProof/>
          <w:lang w:val="en-GB"/>
        </w:rPr>
        <w:tab/>
        <w:t xml:space="preserve">World Health Organization, </w:t>
      </w:r>
      <w:r w:rsidRPr="00DD6B0E">
        <w:rPr>
          <w:i/>
          <w:noProof/>
          <w:lang w:val="en-GB"/>
        </w:rPr>
        <w:t>Selected practice recommendations for contraceptive use - 3rd edition</w:t>
      </w:r>
      <w:r w:rsidRPr="00DD6B0E">
        <w:rPr>
          <w:noProof/>
          <w:lang w:val="en-GB"/>
        </w:rPr>
        <w:t>. 2016, WHO: Geneva.</w:t>
      </w:r>
    </w:p>
    <w:p w14:paraId="7939550E" w14:textId="77777777" w:rsidR="006E60C8" w:rsidRPr="00DD6B0E" w:rsidRDefault="006E60C8" w:rsidP="006E60C8">
      <w:pPr>
        <w:pStyle w:val="EndNoteBibliography"/>
        <w:spacing w:after="120"/>
        <w:ind w:left="720" w:hanging="720"/>
        <w:rPr>
          <w:noProof/>
          <w:lang w:val="en-GB"/>
        </w:rPr>
      </w:pPr>
      <w:r w:rsidRPr="00DD6B0E">
        <w:rPr>
          <w:noProof/>
          <w:lang w:val="en-GB"/>
        </w:rPr>
        <w:t>29.</w:t>
      </w:r>
      <w:r w:rsidRPr="00DD6B0E">
        <w:rPr>
          <w:noProof/>
          <w:lang w:val="en-GB"/>
        </w:rPr>
        <w:tab/>
        <w:t xml:space="preserve">World Health Organization, </w:t>
      </w:r>
      <w:r w:rsidRPr="00DD6B0E">
        <w:rPr>
          <w:i/>
          <w:noProof/>
          <w:lang w:val="en-GB"/>
        </w:rPr>
        <w:t>Global health sector strategy on sexually transmitted infections: Towards ending STIs, 2016-2021</w:t>
      </w:r>
      <w:r w:rsidRPr="00DD6B0E">
        <w:rPr>
          <w:noProof/>
          <w:lang w:val="en-GB"/>
        </w:rPr>
        <w:t>. 2016, WHO: Geneva.</w:t>
      </w:r>
    </w:p>
    <w:p w14:paraId="2780E3BD" w14:textId="77777777" w:rsidR="006E60C8" w:rsidRPr="00DD6B0E" w:rsidRDefault="006E60C8" w:rsidP="006E60C8">
      <w:pPr>
        <w:pStyle w:val="EndNoteBibliography"/>
        <w:spacing w:after="120"/>
        <w:ind w:left="720" w:hanging="720"/>
        <w:rPr>
          <w:noProof/>
          <w:lang w:val="en-GB"/>
        </w:rPr>
      </w:pPr>
      <w:r w:rsidRPr="00DD6B0E">
        <w:rPr>
          <w:noProof/>
          <w:lang w:val="en-GB"/>
        </w:rPr>
        <w:t>30.</w:t>
      </w:r>
      <w:r w:rsidRPr="00DD6B0E">
        <w:rPr>
          <w:noProof/>
          <w:lang w:val="en-GB"/>
        </w:rPr>
        <w:tab/>
        <w:t xml:space="preserve">Southern African Development Community (SADC), </w:t>
      </w:r>
      <w:r w:rsidRPr="00DD6B0E">
        <w:rPr>
          <w:i/>
          <w:noProof/>
          <w:lang w:val="en-GB"/>
        </w:rPr>
        <w:t>Minimum Standards for the Integration of HIV and Sexual &amp; Reproductive Health in the SADC Region</w:t>
      </w:r>
      <w:r w:rsidRPr="00DD6B0E">
        <w:rPr>
          <w:noProof/>
          <w:lang w:val="en-GB"/>
        </w:rPr>
        <w:t>. 2015.</w:t>
      </w:r>
    </w:p>
    <w:p w14:paraId="16AD81A2" w14:textId="77777777" w:rsidR="006E60C8" w:rsidRPr="00DD6B0E" w:rsidRDefault="006E60C8" w:rsidP="006E60C8">
      <w:pPr>
        <w:pStyle w:val="EndNoteBibliography"/>
        <w:spacing w:after="120"/>
        <w:ind w:left="720" w:hanging="720"/>
        <w:rPr>
          <w:noProof/>
          <w:lang w:val="en-GB"/>
        </w:rPr>
      </w:pPr>
      <w:r w:rsidRPr="00DD6B0E">
        <w:rPr>
          <w:noProof/>
          <w:lang w:val="en-GB"/>
        </w:rPr>
        <w:t>31.</w:t>
      </w:r>
      <w:r w:rsidRPr="00DD6B0E">
        <w:rPr>
          <w:noProof/>
          <w:lang w:val="en-GB"/>
        </w:rPr>
        <w:tab/>
        <w:t xml:space="preserve">Southern African Development Community (SADC), </w:t>
      </w:r>
      <w:r w:rsidRPr="00DD6B0E">
        <w:rPr>
          <w:i/>
          <w:noProof/>
          <w:lang w:val="en-GB"/>
        </w:rPr>
        <w:t>Protocol on Health</w:t>
      </w:r>
      <w:r w:rsidRPr="00DD6B0E">
        <w:rPr>
          <w:noProof/>
          <w:lang w:val="en-GB"/>
        </w:rPr>
        <w:t>. 1998.</w:t>
      </w:r>
    </w:p>
    <w:p w14:paraId="1952F1A1" w14:textId="77777777" w:rsidR="006E60C8" w:rsidRPr="00DD6B0E" w:rsidRDefault="006E60C8" w:rsidP="006E60C8">
      <w:pPr>
        <w:pStyle w:val="EndNoteBibliography"/>
        <w:spacing w:after="120"/>
        <w:ind w:left="720" w:hanging="720"/>
        <w:rPr>
          <w:noProof/>
          <w:lang w:val="en-GB"/>
        </w:rPr>
      </w:pPr>
      <w:r w:rsidRPr="00DD6B0E">
        <w:rPr>
          <w:noProof/>
          <w:lang w:val="en-GB"/>
        </w:rPr>
        <w:t>32.</w:t>
      </w:r>
      <w:r w:rsidRPr="00DD6B0E">
        <w:rPr>
          <w:noProof/>
          <w:lang w:val="en-GB"/>
        </w:rPr>
        <w:tab/>
        <w:t xml:space="preserve">Southern African Development Community (SADC), </w:t>
      </w:r>
      <w:r w:rsidRPr="00DD6B0E">
        <w:rPr>
          <w:i/>
          <w:noProof/>
          <w:lang w:val="en-GB"/>
        </w:rPr>
        <w:t>Sexual and Reproductive Health Strategy for the SADC Region 2006-2015</w:t>
      </w:r>
      <w:r w:rsidRPr="00DD6B0E">
        <w:rPr>
          <w:noProof/>
          <w:lang w:val="en-GB"/>
        </w:rPr>
        <w:t>. 2008.</w:t>
      </w:r>
    </w:p>
    <w:p w14:paraId="1E0C75CC" w14:textId="77777777" w:rsidR="006E60C8" w:rsidRPr="00DD6B0E" w:rsidRDefault="006E60C8" w:rsidP="006E60C8">
      <w:pPr>
        <w:pStyle w:val="EndNoteBibliography"/>
        <w:spacing w:after="120"/>
        <w:ind w:left="720" w:hanging="720"/>
        <w:rPr>
          <w:noProof/>
          <w:lang w:val="en-GB"/>
        </w:rPr>
      </w:pPr>
      <w:r w:rsidRPr="00DD6B0E">
        <w:rPr>
          <w:noProof/>
          <w:lang w:val="en-GB"/>
        </w:rPr>
        <w:t>33.</w:t>
      </w:r>
      <w:r w:rsidRPr="00DD6B0E">
        <w:rPr>
          <w:noProof/>
          <w:lang w:val="en-GB"/>
        </w:rPr>
        <w:tab/>
        <w:t xml:space="preserve">Government of South Africa, </w:t>
      </w:r>
      <w:r w:rsidRPr="00DD6B0E">
        <w:rPr>
          <w:i/>
          <w:noProof/>
          <w:lang w:val="en-GB"/>
        </w:rPr>
        <w:t>Department of Health Strategic Plan 2014/15–2018/19</w:t>
      </w:r>
      <w:r w:rsidRPr="00DD6B0E">
        <w:rPr>
          <w:noProof/>
          <w:lang w:val="en-GB"/>
        </w:rPr>
        <w:t>. 2014, National Department of Health: Pretoria.</w:t>
      </w:r>
    </w:p>
    <w:p w14:paraId="5F0FD173" w14:textId="77777777" w:rsidR="006E60C8" w:rsidRPr="00DD6B0E" w:rsidRDefault="006E60C8" w:rsidP="006E60C8">
      <w:pPr>
        <w:pStyle w:val="EndNoteBibliography"/>
        <w:spacing w:after="120"/>
        <w:ind w:left="720" w:hanging="720"/>
        <w:rPr>
          <w:noProof/>
          <w:lang w:val="en-GB"/>
        </w:rPr>
      </w:pPr>
      <w:r w:rsidRPr="00DD6B0E">
        <w:rPr>
          <w:noProof/>
          <w:lang w:val="en-GB"/>
        </w:rPr>
        <w:lastRenderedPageBreak/>
        <w:t>34.</w:t>
      </w:r>
      <w:r w:rsidRPr="00DD6B0E">
        <w:rPr>
          <w:noProof/>
          <w:lang w:val="en-GB"/>
        </w:rPr>
        <w:tab/>
        <w:t xml:space="preserve">Government of South Africa, </w:t>
      </w:r>
      <w:r w:rsidRPr="00DD6B0E">
        <w:rPr>
          <w:i/>
          <w:noProof/>
          <w:lang w:val="en-GB"/>
        </w:rPr>
        <w:t>South Africa’s National Strategic Plan on HIV, TB and STIs 2017-2022</w:t>
      </w:r>
      <w:r w:rsidRPr="00DD6B0E">
        <w:rPr>
          <w:noProof/>
          <w:lang w:val="en-GB"/>
        </w:rPr>
        <w:t>, Department of Health, Editor. 2017.</w:t>
      </w:r>
    </w:p>
    <w:p w14:paraId="7CE30769" w14:textId="77777777" w:rsidR="006E60C8" w:rsidRPr="00DD6B0E" w:rsidRDefault="006E60C8" w:rsidP="006E60C8">
      <w:pPr>
        <w:pStyle w:val="EndNoteBibliography"/>
        <w:spacing w:after="120"/>
        <w:ind w:left="720" w:hanging="720"/>
        <w:rPr>
          <w:noProof/>
          <w:lang w:val="en-GB"/>
        </w:rPr>
      </w:pPr>
      <w:r w:rsidRPr="00DD6B0E">
        <w:rPr>
          <w:noProof/>
          <w:lang w:val="en-GB"/>
        </w:rPr>
        <w:t>35.</w:t>
      </w:r>
      <w:r w:rsidRPr="00DD6B0E">
        <w:rPr>
          <w:noProof/>
          <w:lang w:val="en-GB"/>
        </w:rPr>
        <w:tab/>
        <w:t xml:space="preserve">National Department of Health, </w:t>
      </w:r>
      <w:r w:rsidRPr="00DD6B0E">
        <w:rPr>
          <w:i/>
          <w:noProof/>
          <w:lang w:val="en-GB"/>
        </w:rPr>
        <w:t>Sexual and Reproductive Health and Rights: Fulfilling our Commitments, 2011-2021 and Beyond</w:t>
      </w:r>
      <w:r w:rsidRPr="00DD6B0E">
        <w:rPr>
          <w:noProof/>
          <w:lang w:val="en-GB"/>
        </w:rPr>
        <w:t>. 2011: Pretoria.</w:t>
      </w:r>
    </w:p>
    <w:p w14:paraId="2CA030CC" w14:textId="77777777" w:rsidR="006E60C8" w:rsidRPr="00DD6B0E" w:rsidRDefault="006E60C8" w:rsidP="006E60C8">
      <w:pPr>
        <w:pStyle w:val="EndNoteBibliography"/>
        <w:spacing w:after="120"/>
        <w:ind w:left="720" w:hanging="720"/>
        <w:rPr>
          <w:noProof/>
          <w:lang w:val="en-GB"/>
        </w:rPr>
      </w:pPr>
      <w:r w:rsidRPr="00DD6B0E">
        <w:rPr>
          <w:noProof/>
          <w:lang w:val="en-GB"/>
        </w:rPr>
        <w:t>36.</w:t>
      </w:r>
      <w:r w:rsidRPr="00DD6B0E">
        <w:rPr>
          <w:noProof/>
          <w:lang w:val="en-GB"/>
        </w:rPr>
        <w:tab/>
        <w:t xml:space="preserve">National Department of Health. </w:t>
      </w:r>
      <w:r w:rsidRPr="00DD6B0E">
        <w:rPr>
          <w:i/>
          <w:noProof/>
          <w:lang w:val="en-GB"/>
        </w:rPr>
        <w:t>NHI White Paper</w:t>
      </w:r>
      <w:r w:rsidRPr="00DD6B0E">
        <w:rPr>
          <w:noProof/>
          <w:lang w:val="en-GB"/>
        </w:rPr>
        <w:t xml:space="preserve">. 2017; Available from: </w:t>
      </w:r>
      <w:hyperlink r:id="rId36" w:history="1">
        <w:r w:rsidRPr="00DD6B0E">
          <w:rPr>
            <w:rStyle w:val="Hyperlink"/>
            <w:noProof/>
            <w:lang w:val="en-GB"/>
          </w:rPr>
          <w:t>https://www.gov.za/sites/www.gov.za/files/40955_gon627.pdf</w:t>
        </w:r>
      </w:hyperlink>
      <w:r w:rsidRPr="00DD6B0E">
        <w:rPr>
          <w:noProof/>
          <w:lang w:val="en-GB"/>
        </w:rPr>
        <w:t>.</w:t>
      </w:r>
    </w:p>
    <w:p w14:paraId="187CBA15" w14:textId="77777777" w:rsidR="006E60C8" w:rsidRPr="00DD6B0E" w:rsidRDefault="006E60C8" w:rsidP="006E60C8">
      <w:pPr>
        <w:pStyle w:val="EndNoteBibliography"/>
        <w:spacing w:after="120"/>
        <w:ind w:left="720" w:hanging="720"/>
        <w:rPr>
          <w:noProof/>
          <w:lang w:val="en-GB"/>
        </w:rPr>
      </w:pPr>
      <w:r w:rsidRPr="00DD6B0E">
        <w:rPr>
          <w:noProof/>
          <w:lang w:val="en-GB"/>
        </w:rPr>
        <w:t>37.</w:t>
      </w:r>
      <w:r w:rsidRPr="00DD6B0E">
        <w:rPr>
          <w:noProof/>
          <w:lang w:val="en-GB"/>
        </w:rPr>
        <w:tab/>
        <w:t xml:space="preserve">National Department of Health, </w:t>
      </w:r>
      <w:r w:rsidRPr="00DD6B0E">
        <w:rPr>
          <w:i/>
          <w:noProof/>
          <w:lang w:val="en-GB"/>
        </w:rPr>
        <w:t xml:space="preserve">National Adolescent Sexual and Reproductive Health and Rights Framework Strategy (ASRH&amp;R), 2014-2019 </w:t>
      </w:r>
      <w:r w:rsidRPr="00DD6B0E">
        <w:rPr>
          <w:noProof/>
          <w:lang w:val="en-GB"/>
        </w:rPr>
        <w:t>2015: Pretoria.</w:t>
      </w:r>
    </w:p>
    <w:p w14:paraId="03FB8569" w14:textId="77777777" w:rsidR="006E60C8" w:rsidRPr="00DD6B0E" w:rsidRDefault="006E60C8" w:rsidP="006E60C8">
      <w:pPr>
        <w:pStyle w:val="EndNoteBibliography"/>
        <w:spacing w:after="120"/>
        <w:ind w:left="720" w:hanging="720"/>
        <w:rPr>
          <w:noProof/>
          <w:lang w:val="en-GB"/>
        </w:rPr>
      </w:pPr>
      <w:r w:rsidRPr="00DD6B0E">
        <w:rPr>
          <w:noProof/>
          <w:lang w:val="en-GB"/>
        </w:rPr>
        <w:t>38.</w:t>
      </w:r>
      <w:r w:rsidRPr="00DD6B0E">
        <w:rPr>
          <w:noProof/>
          <w:lang w:val="en-GB"/>
        </w:rPr>
        <w:tab/>
        <w:t xml:space="preserve">Government of South Africa, </w:t>
      </w:r>
      <w:r w:rsidRPr="00DD6B0E">
        <w:rPr>
          <w:i/>
          <w:noProof/>
          <w:lang w:val="en-GB"/>
        </w:rPr>
        <w:t>National Strategic Plan for HIV, STIs, and TB 2017-2022</w:t>
      </w:r>
      <w:r w:rsidRPr="00DD6B0E">
        <w:rPr>
          <w:noProof/>
          <w:lang w:val="en-GB"/>
        </w:rPr>
        <w:t>, National Department of Health, Editor. 2017.</w:t>
      </w:r>
    </w:p>
    <w:p w14:paraId="6339AF16" w14:textId="77777777" w:rsidR="006E60C8" w:rsidRPr="00DD6B0E" w:rsidRDefault="006E60C8" w:rsidP="006E60C8">
      <w:pPr>
        <w:pStyle w:val="EndNoteBibliography"/>
        <w:spacing w:after="120"/>
        <w:ind w:left="720" w:hanging="720"/>
        <w:rPr>
          <w:noProof/>
          <w:lang w:val="en-GB"/>
        </w:rPr>
      </w:pPr>
      <w:r w:rsidRPr="00DD6B0E">
        <w:rPr>
          <w:noProof/>
          <w:lang w:val="en-GB"/>
        </w:rPr>
        <w:t>39.</w:t>
      </w:r>
      <w:r w:rsidRPr="00DD6B0E">
        <w:rPr>
          <w:noProof/>
          <w:lang w:val="en-GB"/>
        </w:rPr>
        <w:tab/>
        <w:t xml:space="preserve">Government of South Africa, </w:t>
      </w:r>
      <w:r w:rsidRPr="00DD6B0E">
        <w:rPr>
          <w:i/>
          <w:noProof/>
          <w:lang w:val="en-GB"/>
        </w:rPr>
        <w:t>DBE Draft National Policy on the Prevention and Managemetn of Learner Pregnancy in Schools</w:t>
      </w:r>
      <w:r w:rsidRPr="00DD6B0E">
        <w:rPr>
          <w:noProof/>
          <w:lang w:val="en-GB"/>
        </w:rPr>
        <w:t>. 2018, Department of Basic Education, : Pretoria.</w:t>
      </w:r>
    </w:p>
    <w:p w14:paraId="36FEC3B2" w14:textId="77777777" w:rsidR="006E60C8" w:rsidRPr="00DD6B0E" w:rsidRDefault="006E60C8" w:rsidP="006E60C8">
      <w:pPr>
        <w:pStyle w:val="EndNoteBibliography"/>
        <w:spacing w:after="120"/>
        <w:ind w:left="720" w:hanging="720"/>
        <w:rPr>
          <w:noProof/>
          <w:lang w:val="en-GB"/>
        </w:rPr>
      </w:pPr>
      <w:r w:rsidRPr="00DD6B0E">
        <w:rPr>
          <w:noProof/>
          <w:lang w:val="en-GB"/>
        </w:rPr>
        <w:t>40.</w:t>
      </w:r>
      <w:r w:rsidRPr="00DD6B0E">
        <w:rPr>
          <w:noProof/>
          <w:lang w:val="en-GB"/>
        </w:rPr>
        <w:tab/>
        <w:t xml:space="preserve">Government of South Africa, </w:t>
      </w:r>
      <w:r w:rsidRPr="00DD6B0E">
        <w:rPr>
          <w:i/>
          <w:noProof/>
          <w:lang w:val="en-GB"/>
        </w:rPr>
        <w:t>Breast Cancer Prevention and Control Policy</w:t>
      </w:r>
      <w:r w:rsidRPr="00DD6B0E">
        <w:rPr>
          <w:noProof/>
          <w:lang w:val="en-GB"/>
        </w:rPr>
        <w:t>. 2017, National Department of Health: Pretoria.</w:t>
      </w:r>
    </w:p>
    <w:p w14:paraId="66A6624C" w14:textId="77777777" w:rsidR="006E60C8" w:rsidRPr="00DD6B0E" w:rsidRDefault="006E60C8" w:rsidP="006E60C8">
      <w:pPr>
        <w:pStyle w:val="EndNoteBibliography"/>
        <w:spacing w:after="120"/>
        <w:ind w:left="720" w:hanging="720"/>
        <w:rPr>
          <w:noProof/>
          <w:lang w:val="en-GB"/>
        </w:rPr>
      </w:pPr>
      <w:r w:rsidRPr="00DD6B0E">
        <w:rPr>
          <w:noProof/>
          <w:lang w:val="en-GB"/>
        </w:rPr>
        <w:t>41.</w:t>
      </w:r>
      <w:r w:rsidRPr="00DD6B0E">
        <w:rPr>
          <w:noProof/>
          <w:lang w:val="en-GB"/>
        </w:rPr>
        <w:tab/>
        <w:t xml:space="preserve">Government of South Africa, </w:t>
      </w:r>
      <w:r w:rsidRPr="00DD6B0E">
        <w:rPr>
          <w:i/>
          <w:noProof/>
          <w:lang w:val="en-GB"/>
        </w:rPr>
        <w:t>Cervical Cancer Prevention and Control Policy</w:t>
      </w:r>
      <w:r w:rsidRPr="00DD6B0E">
        <w:rPr>
          <w:noProof/>
          <w:lang w:val="en-GB"/>
        </w:rPr>
        <w:t>. 2017, National Department of Health: Pretoria.</w:t>
      </w:r>
    </w:p>
    <w:p w14:paraId="1815E743" w14:textId="77777777" w:rsidR="006E60C8" w:rsidRPr="00DD6B0E" w:rsidRDefault="006E60C8" w:rsidP="006E60C8">
      <w:pPr>
        <w:pStyle w:val="EndNoteBibliography"/>
        <w:spacing w:after="120"/>
        <w:ind w:left="720" w:hanging="720"/>
        <w:rPr>
          <w:noProof/>
          <w:lang w:val="en-GB"/>
        </w:rPr>
      </w:pPr>
      <w:r w:rsidRPr="00DD6B0E">
        <w:rPr>
          <w:noProof/>
          <w:lang w:val="en-GB"/>
        </w:rPr>
        <w:t>42.</w:t>
      </w:r>
      <w:r w:rsidRPr="00DD6B0E">
        <w:rPr>
          <w:noProof/>
          <w:lang w:val="en-GB"/>
        </w:rPr>
        <w:tab/>
        <w:t xml:space="preserve">Government of South Africa, </w:t>
      </w:r>
      <w:r w:rsidRPr="00DD6B0E">
        <w:rPr>
          <w:i/>
          <w:noProof/>
          <w:lang w:val="en-GB"/>
        </w:rPr>
        <w:t>Health Sector HIV Prevention Strategy</w:t>
      </w:r>
      <w:r w:rsidRPr="00DD6B0E">
        <w:rPr>
          <w:noProof/>
          <w:lang w:val="en-GB"/>
        </w:rPr>
        <w:t>. 2016, National Department of Health: Pretoria.</w:t>
      </w:r>
    </w:p>
    <w:p w14:paraId="1B55AD2A" w14:textId="77777777" w:rsidR="006E60C8" w:rsidRPr="00DD6B0E" w:rsidRDefault="006E60C8" w:rsidP="006E60C8">
      <w:pPr>
        <w:pStyle w:val="EndNoteBibliography"/>
        <w:spacing w:after="120"/>
        <w:ind w:left="720" w:hanging="720"/>
        <w:rPr>
          <w:noProof/>
          <w:lang w:val="en-GB"/>
        </w:rPr>
      </w:pPr>
      <w:r w:rsidRPr="00DD6B0E">
        <w:rPr>
          <w:noProof/>
          <w:lang w:val="en-GB"/>
        </w:rPr>
        <w:t>43.</w:t>
      </w:r>
      <w:r w:rsidRPr="00DD6B0E">
        <w:rPr>
          <w:noProof/>
          <w:lang w:val="en-GB"/>
        </w:rPr>
        <w:tab/>
        <w:t xml:space="preserve">Department of Social Development, </w:t>
      </w:r>
      <w:r w:rsidRPr="00DD6B0E">
        <w:rPr>
          <w:i/>
          <w:noProof/>
          <w:lang w:val="en-GB"/>
        </w:rPr>
        <w:t>Fifteen year progress review of the implementation of the Population Policy for South Africa (1998) and the ICPD programme of action (1994)</w:t>
      </w:r>
      <w:r w:rsidRPr="00DD6B0E">
        <w:rPr>
          <w:noProof/>
          <w:lang w:val="en-GB"/>
        </w:rPr>
        <w:t>. 2015: Pretoria.</w:t>
      </w:r>
    </w:p>
    <w:p w14:paraId="40E0E419" w14:textId="77777777" w:rsidR="006E60C8" w:rsidRPr="00DD6B0E" w:rsidRDefault="006E60C8" w:rsidP="006E60C8">
      <w:pPr>
        <w:pStyle w:val="EndNoteBibliography"/>
        <w:spacing w:after="120"/>
        <w:ind w:left="720" w:hanging="720"/>
        <w:rPr>
          <w:noProof/>
          <w:lang w:val="en-GB"/>
        </w:rPr>
      </w:pPr>
      <w:r w:rsidRPr="00DD6B0E">
        <w:rPr>
          <w:noProof/>
          <w:lang w:val="en-GB"/>
        </w:rPr>
        <w:t>44.</w:t>
      </w:r>
      <w:r w:rsidRPr="00DD6B0E">
        <w:rPr>
          <w:noProof/>
          <w:lang w:val="en-GB"/>
        </w:rPr>
        <w:tab/>
        <w:t xml:space="preserve">European Society of Human Reproduction and Embryology, </w:t>
      </w:r>
      <w:r w:rsidRPr="00DD6B0E">
        <w:rPr>
          <w:i/>
          <w:noProof/>
          <w:lang w:val="en-GB"/>
        </w:rPr>
        <w:t>Routine psychosocial care in infertility and medically assisted reproduction – A guide for fertility staff</w:t>
      </w:r>
      <w:r w:rsidRPr="00DD6B0E">
        <w:rPr>
          <w:noProof/>
          <w:lang w:val="en-GB"/>
        </w:rPr>
        <w:t>. 2015, ESHRE.</w:t>
      </w:r>
    </w:p>
    <w:p w14:paraId="0E9B63A2" w14:textId="77777777" w:rsidR="006E60C8" w:rsidRPr="00DD6B0E" w:rsidRDefault="006E60C8" w:rsidP="006E60C8">
      <w:pPr>
        <w:pStyle w:val="EndNoteBibliography"/>
        <w:spacing w:after="120"/>
        <w:ind w:left="720" w:hanging="720"/>
        <w:rPr>
          <w:noProof/>
          <w:lang w:val="en-GB"/>
        </w:rPr>
      </w:pPr>
      <w:r w:rsidRPr="00DD6B0E">
        <w:rPr>
          <w:noProof/>
          <w:lang w:val="en-GB"/>
        </w:rPr>
        <w:t>45.</w:t>
      </w:r>
      <w:r w:rsidRPr="00DD6B0E">
        <w:rPr>
          <w:noProof/>
          <w:lang w:val="en-GB"/>
        </w:rPr>
        <w:tab/>
        <w:t xml:space="preserve">Livshits, A., R. Machtinger, L.B. David, M. Spira, A. Moshe-Zahav, and D.S. Seidman, </w:t>
      </w:r>
      <w:r w:rsidRPr="00DD6B0E">
        <w:rPr>
          <w:i/>
          <w:noProof/>
          <w:lang w:val="en-GB"/>
        </w:rPr>
        <w:t>Ibuprofen and paracetamol for pain relief during medical abortion: a double-blind randomized controlled study.</w:t>
      </w:r>
      <w:r w:rsidRPr="00DD6B0E">
        <w:rPr>
          <w:noProof/>
          <w:lang w:val="en-GB"/>
        </w:rPr>
        <w:t xml:space="preserve"> Fertil Steril, 2009. </w:t>
      </w:r>
      <w:r w:rsidRPr="00DD6B0E">
        <w:rPr>
          <w:b/>
          <w:noProof/>
          <w:lang w:val="en-GB"/>
        </w:rPr>
        <w:t>91</w:t>
      </w:r>
      <w:r w:rsidRPr="00DD6B0E">
        <w:rPr>
          <w:noProof/>
          <w:lang w:val="en-GB"/>
        </w:rPr>
        <w:t>(5): p. 1877-80.</w:t>
      </w:r>
    </w:p>
    <w:p w14:paraId="7A49FB70" w14:textId="77777777" w:rsidR="006E60C8" w:rsidRPr="00DD6B0E" w:rsidRDefault="006E60C8" w:rsidP="006E60C8">
      <w:pPr>
        <w:pStyle w:val="EndNoteBibliography"/>
        <w:spacing w:after="120"/>
        <w:ind w:left="720" w:hanging="720"/>
        <w:rPr>
          <w:noProof/>
          <w:lang w:val="en-GB"/>
        </w:rPr>
      </w:pPr>
      <w:r w:rsidRPr="00DD6B0E">
        <w:rPr>
          <w:noProof/>
          <w:lang w:val="en-GB"/>
        </w:rPr>
        <w:t>46.</w:t>
      </w:r>
      <w:r w:rsidRPr="00DD6B0E">
        <w:rPr>
          <w:noProof/>
          <w:lang w:val="en-GB"/>
        </w:rPr>
        <w:tab/>
        <w:t xml:space="preserve">Kapp, N., </w:t>
      </w:r>
      <w:r w:rsidRPr="00DD6B0E">
        <w:rPr>
          <w:i/>
          <w:noProof/>
          <w:lang w:val="en-GB"/>
        </w:rPr>
        <w:t>Pain management in abortion care.</w:t>
      </w:r>
      <w:r w:rsidRPr="00DD6B0E">
        <w:rPr>
          <w:noProof/>
          <w:lang w:val="en-GB"/>
        </w:rPr>
        <w:t xml:space="preserve"> FIAPAC, 2014.</w:t>
      </w:r>
    </w:p>
    <w:p w14:paraId="034003BC" w14:textId="77777777" w:rsidR="006E60C8" w:rsidRPr="00DD6B0E" w:rsidRDefault="006E60C8" w:rsidP="006E60C8">
      <w:pPr>
        <w:pStyle w:val="EndNoteBibliography"/>
        <w:spacing w:after="120"/>
        <w:ind w:left="720" w:hanging="720"/>
        <w:rPr>
          <w:noProof/>
          <w:lang w:val="en-GB"/>
        </w:rPr>
      </w:pPr>
      <w:r w:rsidRPr="00DD6B0E">
        <w:rPr>
          <w:noProof/>
          <w:lang w:val="en-GB"/>
        </w:rPr>
        <w:t>47.</w:t>
      </w:r>
      <w:r w:rsidRPr="00DD6B0E">
        <w:rPr>
          <w:noProof/>
          <w:lang w:val="en-GB"/>
        </w:rPr>
        <w:tab/>
        <w:t xml:space="preserve">Fiala, C. and J.H. Arthur, </w:t>
      </w:r>
      <w:r w:rsidRPr="00DD6B0E">
        <w:rPr>
          <w:i/>
          <w:noProof/>
          <w:lang w:val="en-GB"/>
        </w:rPr>
        <w:t>There is no defence for 'Conscientious objection' in reproductive health care.</w:t>
      </w:r>
      <w:r w:rsidRPr="00DD6B0E">
        <w:rPr>
          <w:noProof/>
          <w:lang w:val="en-GB"/>
        </w:rPr>
        <w:t xml:space="preserve"> Eur J Obstet Gynecol Reprod Biol, 2017. </w:t>
      </w:r>
      <w:r w:rsidRPr="00DD6B0E">
        <w:rPr>
          <w:b/>
          <w:noProof/>
          <w:lang w:val="en-GB"/>
        </w:rPr>
        <w:t>216</w:t>
      </w:r>
      <w:r w:rsidRPr="00DD6B0E">
        <w:rPr>
          <w:noProof/>
          <w:lang w:val="en-GB"/>
        </w:rPr>
        <w:t>: p. 254-258.</w:t>
      </w:r>
    </w:p>
    <w:p w14:paraId="49DBE324" w14:textId="77777777" w:rsidR="006E60C8" w:rsidRPr="00DD6B0E" w:rsidRDefault="006E60C8" w:rsidP="006E60C8">
      <w:pPr>
        <w:pStyle w:val="EndNoteBibliography"/>
        <w:spacing w:after="120"/>
        <w:ind w:left="720" w:hanging="720"/>
        <w:rPr>
          <w:noProof/>
          <w:lang w:val="en-GB"/>
        </w:rPr>
      </w:pPr>
      <w:r w:rsidRPr="00DD6B0E">
        <w:rPr>
          <w:noProof/>
          <w:lang w:val="en-GB"/>
        </w:rPr>
        <w:t>48.</w:t>
      </w:r>
      <w:r w:rsidRPr="00DD6B0E">
        <w:rPr>
          <w:noProof/>
          <w:lang w:val="en-GB"/>
        </w:rPr>
        <w:tab/>
        <w:t xml:space="preserve">Department of Justice and Constitutional Development, </w:t>
      </w:r>
      <w:r w:rsidRPr="00DD6B0E">
        <w:rPr>
          <w:i/>
          <w:noProof/>
          <w:lang w:val="en-GB"/>
        </w:rPr>
        <w:t>Constitution of the Republic of South Africa</w:t>
      </w:r>
      <w:r w:rsidRPr="00DD6B0E">
        <w:rPr>
          <w:noProof/>
          <w:lang w:val="en-GB"/>
        </w:rPr>
        <w:t>. 1996.</w:t>
      </w:r>
    </w:p>
    <w:p w14:paraId="13A5BD7E" w14:textId="77777777" w:rsidR="006E60C8" w:rsidRPr="00DD6B0E" w:rsidRDefault="006E60C8" w:rsidP="006E60C8">
      <w:pPr>
        <w:pStyle w:val="EndNoteBibliography"/>
        <w:spacing w:after="120"/>
        <w:ind w:left="720" w:hanging="720"/>
        <w:rPr>
          <w:noProof/>
          <w:lang w:val="en-GB"/>
        </w:rPr>
      </w:pPr>
      <w:r w:rsidRPr="00DD6B0E">
        <w:rPr>
          <w:noProof/>
          <w:lang w:val="en-GB"/>
        </w:rPr>
        <w:t>49.</w:t>
      </w:r>
      <w:r w:rsidRPr="00DD6B0E">
        <w:rPr>
          <w:noProof/>
          <w:lang w:val="en-GB"/>
        </w:rPr>
        <w:tab/>
        <w:t xml:space="preserve">World Health Organization, </w:t>
      </w:r>
      <w:r w:rsidRPr="00DD6B0E">
        <w:rPr>
          <w:i/>
          <w:noProof/>
          <w:lang w:val="en-GB"/>
        </w:rPr>
        <w:t>Comprehensive Cervical Cancer Control</w:t>
      </w:r>
      <w:r w:rsidRPr="00DD6B0E">
        <w:rPr>
          <w:noProof/>
          <w:lang w:val="en-GB"/>
        </w:rPr>
        <w:t>. 2014: Geneva.</w:t>
      </w:r>
    </w:p>
    <w:p w14:paraId="586333FC" w14:textId="77777777" w:rsidR="006E60C8" w:rsidRPr="00DD6B0E" w:rsidRDefault="006E60C8" w:rsidP="006E60C8">
      <w:pPr>
        <w:pStyle w:val="EndNoteBibliography"/>
        <w:spacing w:after="120"/>
        <w:ind w:left="720" w:hanging="720"/>
        <w:rPr>
          <w:noProof/>
          <w:lang w:val="en-GB"/>
        </w:rPr>
      </w:pPr>
      <w:r w:rsidRPr="00DD6B0E">
        <w:rPr>
          <w:noProof/>
          <w:lang w:val="en-GB"/>
        </w:rPr>
        <w:t>50.</w:t>
      </w:r>
      <w:r w:rsidRPr="00DD6B0E">
        <w:rPr>
          <w:noProof/>
          <w:lang w:val="en-GB"/>
        </w:rPr>
        <w:tab/>
        <w:t xml:space="preserve">National Department of Health, </w:t>
      </w:r>
      <w:r w:rsidRPr="00DD6B0E">
        <w:rPr>
          <w:i/>
          <w:noProof/>
          <w:lang w:val="en-GB"/>
        </w:rPr>
        <w:t>Primary Care 101: Symptom-based integrated approach to the adult in primary care</w:t>
      </w:r>
      <w:r w:rsidRPr="00DD6B0E">
        <w:rPr>
          <w:noProof/>
          <w:lang w:val="en-GB"/>
        </w:rPr>
        <w:t>. 2014: Pretoria.</w:t>
      </w:r>
    </w:p>
    <w:p w14:paraId="70CE20A3" w14:textId="77777777" w:rsidR="006E60C8" w:rsidRPr="00DD6B0E" w:rsidRDefault="006E60C8" w:rsidP="006E60C8">
      <w:pPr>
        <w:pStyle w:val="EndNoteBibliography"/>
        <w:spacing w:after="120"/>
        <w:ind w:left="720" w:hanging="720"/>
        <w:rPr>
          <w:noProof/>
          <w:lang w:val="en-GB"/>
        </w:rPr>
      </w:pPr>
      <w:r w:rsidRPr="00DD6B0E">
        <w:rPr>
          <w:noProof/>
          <w:lang w:val="en-GB"/>
        </w:rPr>
        <w:t>51.</w:t>
      </w:r>
      <w:r w:rsidRPr="00DD6B0E">
        <w:rPr>
          <w:noProof/>
          <w:lang w:val="en-GB"/>
        </w:rPr>
        <w:tab/>
        <w:t xml:space="preserve">Guidozzi, F., A. Alperstein, J.S. Bagratee, P. Dalmeyer, V. Davey, T.J. de Villiers, et al., </w:t>
      </w:r>
      <w:r w:rsidRPr="00DD6B0E">
        <w:rPr>
          <w:i/>
          <w:noProof/>
          <w:lang w:val="en-GB"/>
        </w:rPr>
        <w:t>South African Menopause Society revised consensus position statement on menopausal hormone therapy, 2014.</w:t>
      </w:r>
      <w:r w:rsidRPr="00DD6B0E">
        <w:rPr>
          <w:noProof/>
          <w:lang w:val="en-GB"/>
        </w:rPr>
        <w:t xml:space="preserve"> SAMJ: South African Medical Journal, 2014. </w:t>
      </w:r>
      <w:r w:rsidRPr="00DD6B0E">
        <w:rPr>
          <w:b/>
          <w:noProof/>
          <w:lang w:val="en-GB"/>
        </w:rPr>
        <w:t>104</w:t>
      </w:r>
      <w:r w:rsidRPr="00DD6B0E">
        <w:rPr>
          <w:noProof/>
          <w:lang w:val="en-GB"/>
        </w:rPr>
        <w:t>: p. 537-543.</w:t>
      </w:r>
    </w:p>
    <w:p w14:paraId="2EC7021B" w14:textId="77777777" w:rsidR="006E60C8" w:rsidRPr="00DD6B0E" w:rsidRDefault="006E60C8" w:rsidP="006E60C8">
      <w:pPr>
        <w:pStyle w:val="EndNoteBibliography"/>
        <w:spacing w:after="120"/>
        <w:ind w:left="720" w:hanging="720"/>
        <w:rPr>
          <w:noProof/>
          <w:lang w:val="en-GB"/>
        </w:rPr>
      </w:pPr>
      <w:r w:rsidRPr="00DD6B0E">
        <w:rPr>
          <w:noProof/>
          <w:lang w:val="en-GB"/>
        </w:rPr>
        <w:t>52.</w:t>
      </w:r>
      <w:r w:rsidRPr="00DD6B0E">
        <w:rPr>
          <w:noProof/>
          <w:lang w:val="en-GB"/>
        </w:rPr>
        <w:tab/>
        <w:t xml:space="preserve">Women Enabled International, </w:t>
      </w:r>
      <w:r w:rsidRPr="00DD6B0E">
        <w:rPr>
          <w:i/>
          <w:noProof/>
          <w:lang w:val="en-GB"/>
        </w:rPr>
        <w:t>Submission to OHCHR Report on Mental Health and Human Rights</w:t>
      </w:r>
      <w:r w:rsidRPr="00DD6B0E">
        <w:rPr>
          <w:noProof/>
          <w:lang w:val="en-GB"/>
        </w:rPr>
        <w:t>. 2016: Washington DC.</w:t>
      </w:r>
    </w:p>
    <w:p w14:paraId="23A88713" w14:textId="77777777" w:rsidR="006E60C8" w:rsidRPr="00DD6B0E" w:rsidRDefault="006E60C8" w:rsidP="006E60C8">
      <w:pPr>
        <w:pStyle w:val="EndNoteBibliography"/>
        <w:spacing w:after="120"/>
        <w:ind w:left="720" w:hanging="720"/>
        <w:rPr>
          <w:noProof/>
          <w:lang w:val="en-GB"/>
        </w:rPr>
      </w:pPr>
      <w:r w:rsidRPr="00DD6B0E">
        <w:rPr>
          <w:noProof/>
          <w:lang w:val="en-GB"/>
        </w:rPr>
        <w:lastRenderedPageBreak/>
        <w:t>53.</w:t>
      </w:r>
      <w:r w:rsidRPr="00DD6B0E">
        <w:rPr>
          <w:noProof/>
          <w:lang w:val="en-GB"/>
        </w:rPr>
        <w:tab/>
        <w:t xml:space="preserve">Schneider, M., J. Couper, and L. Swartz, </w:t>
      </w:r>
      <w:r w:rsidRPr="00DD6B0E">
        <w:rPr>
          <w:i/>
          <w:noProof/>
          <w:lang w:val="en-GB"/>
        </w:rPr>
        <w:t>Assessment of accessibility of health facilities to persons with disabilities Report submitted to Directorate: Chronic Diseases, Disabilities and Geriatrics</w:t>
      </w:r>
      <w:r w:rsidRPr="00DD6B0E">
        <w:rPr>
          <w:noProof/>
          <w:lang w:val="en-GB"/>
        </w:rPr>
        <w:t>. 2010: Cape Town. p. 1-63.</w:t>
      </w:r>
    </w:p>
    <w:p w14:paraId="13529F66" w14:textId="77777777" w:rsidR="006E60C8" w:rsidRPr="00DD6B0E" w:rsidRDefault="006E60C8" w:rsidP="006E60C8">
      <w:pPr>
        <w:pStyle w:val="EndNoteBibliography"/>
        <w:spacing w:after="120"/>
        <w:ind w:left="720" w:hanging="720"/>
        <w:rPr>
          <w:noProof/>
          <w:lang w:val="en-GB"/>
        </w:rPr>
      </w:pPr>
      <w:r w:rsidRPr="00DD6B0E">
        <w:rPr>
          <w:noProof/>
          <w:lang w:val="en-GB"/>
        </w:rPr>
        <w:t>54.</w:t>
      </w:r>
      <w:r w:rsidRPr="00DD6B0E">
        <w:rPr>
          <w:noProof/>
          <w:lang w:val="en-GB"/>
        </w:rPr>
        <w:tab/>
        <w:t xml:space="preserve">National Department of Health, </w:t>
      </w:r>
      <w:r w:rsidRPr="00DD6B0E">
        <w:rPr>
          <w:i/>
          <w:noProof/>
          <w:lang w:val="en-GB"/>
        </w:rPr>
        <w:t>Ideal Clinic Manual v18</w:t>
      </w:r>
      <w:r w:rsidRPr="00DD6B0E">
        <w:rPr>
          <w:noProof/>
          <w:lang w:val="en-GB"/>
        </w:rPr>
        <w:t>. 2018: Pretoria.</w:t>
      </w:r>
    </w:p>
    <w:p w14:paraId="63B9C812" w14:textId="77777777" w:rsidR="006E60C8" w:rsidRPr="00DD6B0E" w:rsidRDefault="006E60C8" w:rsidP="006E60C8">
      <w:pPr>
        <w:pStyle w:val="EndNoteBibliography"/>
        <w:spacing w:after="120"/>
        <w:ind w:left="720" w:hanging="720"/>
        <w:rPr>
          <w:noProof/>
          <w:lang w:val="en-GB"/>
        </w:rPr>
      </w:pPr>
      <w:r w:rsidRPr="00DD6B0E">
        <w:rPr>
          <w:noProof/>
          <w:lang w:val="en-GB"/>
        </w:rPr>
        <w:t>55.</w:t>
      </w:r>
      <w:r w:rsidRPr="00DD6B0E">
        <w:rPr>
          <w:noProof/>
          <w:lang w:val="en-GB"/>
        </w:rPr>
        <w:tab/>
        <w:t xml:space="preserve">National Department of Health, </w:t>
      </w:r>
      <w:r w:rsidRPr="00DD6B0E">
        <w:rPr>
          <w:i/>
          <w:noProof/>
          <w:lang w:val="en-GB"/>
        </w:rPr>
        <w:t xml:space="preserve">Integrated Clinical Services Management Manual </w:t>
      </w:r>
      <w:r w:rsidRPr="00DD6B0E">
        <w:rPr>
          <w:noProof/>
          <w:lang w:val="en-GB"/>
        </w:rPr>
        <w:t>2018: Pretoria.</w:t>
      </w:r>
    </w:p>
    <w:p w14:paraId="693D4755" w14:textId="77777777" w:rsidR="006E60C8" w:rsidRPr="00DD6B0E" w:rsidRDefault="006E60C8" w:rsidP="006E60C8">
      <w:pPr>
        <w:pStyle w:val="EndNoteBibliography"/>
        <w:spacing w:after="120"/>
        <w:ind w:left="720" w:hanging="720"/>
        <w:rPr>
          <w:noProof/>
          <w:lang w:val="en-GB"/>
        </w:rPr>
      </w:pPr>
      <w:r w:rsidRPr="00DD6B0E">
        <w:rPr>
          <w:noProof/>
          <w:lang w:val="en-GB"/>
        </w:rPr>
        <w:t>56.</w:t>
      </w:r>
      <w:r w:rsidRPr="00DD6B0E">
        <w:rPr>
          <w:noProof/>
          <w:lang w:val="en-GB"/>
        </w:rPr>
        <w:tab/>
        <w:t xml:space="preserve">National Department of Health, </w:t>
      </w:r>
      <w:r w:rsidRPr="00DD6B0E">
        <w:rPr>
          <w:i/>
          <w:noProof/>
          <w:lang w:val="en-GB"/>
        </w:rPr>
        <w:t>Primary Healthcare Laboratory Handbook</w:t>
      </w:r>
      <w:r w:rsidRPr="00DD6B0E">
        <w:rPr>
          <w:noProof/>
          <w:lang w:val="en-GB"/>
        </w:rPr>
        <w:t>. 2017: Pretoria.</w:t>
      </w:r>
    </w:p>
    <w:p w14:paraId="6EE67E30" w14:textId="77777777" w:rsidR="006E60C8" w:rsidRPr="00DD6B0E" w:rsidRDefault="006E60C8" w:rsidP="006E60C8">
      <w:pPr>
        <w:pStyle w:val="EndNoteBibliography"/>
        <w:spacing w:after="120"/>
        <w:ind w:left="720" w:hanging="720"/>
        <w:rPr>
          <w:noProof/>
          <w:lang w:val="en-GB"/>
        </w:rPr>
      </w:pPr>
      <w:r w:rsidRPr="00DD6B0E">
        <w:rPr>
          <w:noProof/>
          <w:lang w:val="en-GB"/>
        </w:rPr>
        <w:t>57.</w:t>
      </w:r>
      <w:r w:rsidRPr="00DD6B0E">
        <w:rPr>
          <w:noProof/>
          <w:lang w:val="en-GB"/>
        </w:rPr>
        <w:tab/>
        <w:t xml:space="preserve">National Department of Health, </w:t>
      </w:r>
      <w:r w:rsidRPr="00DD6B0E">
        <w:rPr>
          <w:i/>
          <w:noProof/>
          <w:lang w:val="en-GB"/>
        </w:rPr>
        <w:t>Human Resources for Health, South Africa: HRH Strategy for the Health Sector: 2012/13 – 2016/17</w:t>
      </w:r>
      <w:r w:rsidRPr="00DD6B0E">
        <w:rPr>
          <w:noProof/>
          <w:lang w:val="en-GB"/>
        </w:rPr>
        <w:t>. 2011: Pretoria.</w:t>
      </w:r>
    </w:p>
    <w:p w14:paraId="1B83F060" w14:textId="16F7D5D6" w:rsidR="006215FF" w:rsidRPr="00DD6B0E" w:rsidRDefault="00B27FD6" w:rsidP="006E60C8">
      <w:pPr>
        <w:spacing w:after="120" w:line="240" w:lineRule="auto"/>
      </w:pPr>
      <w:r w:rsidRPr="00DD6B0E">
        <w:fldChar w:fldCharType="end"/>
      </w:r>
    </w:p>
    <w:sectPr w:rsidR="006215FF" w:rsidRPr="00DD6B0E" w:rsidSect="00C31374">
      <w:footerReference w:type="default" r:id="rId3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6F77A" w14:textId="77777777" w:rsidR="00657D45" w:rsidRDefault="00657D45" w:rsidP="00893380">
      <w:pPr>
        <w:spacing w:line="240" w:lineRule="auto"/>
      </w:pPr>
      <w:r>
        <w:separator/>
      </w:r>
    </w:p>
  </w:endnote>
  <w:endnote w:type="continuationSeparator" w:id="0">
    <w:p w14:paraId="60AD372D" w14:textId="77777777" w:rsidR="00657D45" w:rsidRDefault="00657D45" w:rsidP="00893380">
      <w:pPr>
        <w:spacing w:line="240" w:lineRule="auto"/>
      </w:pPr>
      <w:r>
        <w:continuationSeparator/>
      </w:r>
    </w:p>
  </w:endnote>
  <w:endnote w:type="continuationNotice" w:id="1">
    <w:p w14:paraId="2D65DE36" w14:textId="77777777" w:rsidR="00657D45" w:rsidRDefault="00657D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Text Pro">
    <w:altName w:val="Cambria"/>
    <w:charset w:val="00"/>
    <w:family w:val="roman"/>
    <w:pitch w:val="default"/>
    <w:sig w:usb0="00000003" w:usb1="00000000" w:usb2="00000000" w:usb3="00000000" w:csb0="00000001" w:csb1="00000000"/>
  </w:font>
  <w:font w:name="Omnes">
    <w:altName w:val="Calibri"/>
    <w:charset w:val="00"/>
    <w:family w:val="swiss"/>
    <w:pitch w:val="default"/>
    <w:sig w:usb0="00000003" w:usb1="00000000"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43345"/>
      <w:docPartObj>
        <w:docPartGallery w:val="Page Numbers (Bottom of Page)"/>
        <w:docPartUnique/>
      </w:docPartObj>
    </w:sdtPr>
    <w:sdtEndPr>
      <w:rPr>
        <w:rStyle w:val="PageNumber"/>
      </w:rPr>
    </w:sdtEndPr>
    <w:sdtContent>
      <w:p w14:paraId="43C51745" w14:textId="77777777" w:rsidR="00C525A1" w:rsidRDefault="00C525A1"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4702041"/>
      <w:docPartObj>
        <w:docPartGallery w:val="Page Numbers (Bottom of Page)"/>
        <w:docPartUnique/>
      </w:docPartObj>
    </w:sdtPr>
    <w:sdtEndPr>
      <w:rPr>
        <w:rStyle w:val="PageNumber"/>
      </w:rPr>
    </w:sdtEndPr>
    <w:sdtContent>
      <w:p w14:paraId="7B1A810A" w14:textId="77777777" w:rsidR="00C525A1" w:rsidRDefault="00C525A1"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97379663"/>
      <w:docPartObj>
        <w:docPartGallery w:val="Page Numbers (Bottom of Page)"/>
        <w:docPartUnique/>
      </w:docPartObj>
    </w:sdtPr>
    <w:sdtEndPr>
      <w:rPr>
        <w:rStyle w:val="PageNumber"/>
      </w:rPr>
    </w:sdtEndPr>
    <w:sdtContent>
      <w:p w14:paraId="42D547B5" w14:textId="77777777" w:rsidR="00C525A1" w:rsidRDefault="00C525A1"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32930604"/>
      <w:docPartObj>
        <w:docPartGallery w:val="Page Numbers (Bottom of Page)"/>
        <w:docPartUnique/>
      </w:docPartObj>
    </w:sdtPr>
    <w:sdtEndPr>
      <w:rPr>
        <w:rStyle w:val="PageNumber"/>
      </w:rPr>
    </w:sdtEndPr>
    <w:sdtContent>
      <w:p w14:paraId="0B2CB3F6" w14:textId="77777777" w:rsidR="00C525A1" w:rsidRDefault="00C525A1"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94330108"/>
      <w:docPartObj>
        <w:docPartGallery w:val="Page Numbers (Bottom of Page)"/>
        <w:docPartUnique/>
      </w:docPartObj>
    </w:sdtPr>
    <w:sdtEndPr>
      <w:rPr>
        <w:rStyle w:val="PageNumber"/>
      </w:rPr>
    </w:sdtEndPr>
    <w:sdtContent>
      <w:p w14:paraId="4D00A99A" w14:textId="77777777" w:rsidR="00C525A1" w:rsidRDefault="00C525A1"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75547001"/>
      <w:docPartObj>
        <w:docPartGallery w:val="Page Numbers (Bottom of Page)"/>
        <w:docPartUnique/>
      </w:docPartObj>
    </w:sdtPr>
    <w:sdtEndPr>
      <w:rPr>
        <w:rStyle w:val="PageNumber"/>
      </w:rPr>
    </w:sdtEndPr>
    <w:sdtContent>
      <w:p w14:paraId="2D774C7E" w14:textId="77777777" w:rsidR="00C525A1" w:rsidRDefault="00C525A1"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89215912"/>
      <w:docPartObj>
        <w:docPartGallery w:val="Page Numbers (Bottom of Page)"/>
        <w:docPartUnique/>
      </w:docPartObj>
    </w:sdtPr>
    <w:sdtEndPr>
      <w:rPr>
        <w:rStyle w:val="PageNumber"/>
      </w:rPr>
    </w:sdtEndPr>
    <w:sdtContent>
      <w:p w14:paraId="54BE458E" w14:textId="77777777" w:rsidR="00C525A1" w:rsidRDefault="00C525A1"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51273298"/>
      <w:docPartObj>
        <w:docPartGallery w:val="Page Numbers (Bottom of Page)"/>
        <w:docPartUnique/>
      </w:docPartObj>
    </w:sdtPr>
    <w:sdtEndPr>
      <w:rPr>
        <w:rStyle w:val="PageNumber"/>
      </w:rPr>
    </w:sdtEndPr>
    <w:sdtContent>
      <w:p w14:paraId="227F32E0" w14:textId="77777777" w:rsidR="00C525A1" w:rsidRDefault="00C525A1"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F907F" w14:textId="77777777" w:rsidR="00C525A1" w:rsidRDefault="00C525A1" w:rsidP="006970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F40F3" w14:textId="77777777" w:rsidR="00C525A1" w:rsidRDefault="00C525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984288"/>
      <w:docPartObj>
        <w:docPartGallery w:val="Page Numbers (Bottom of Page)"/>
        <w:docPartUnique/>
      </w:docPartObj>
    </w:sdtPr>
    <w:sdtEndPr>
      <w:rPr>
        <w:rStyle w:val="PageNumber"/>
      </w:rPr>
    </w:sdtEndPr>
    <w:sdtContent>
      <w:p w14:paraId="5BA1415A" w14:textId="3FEDC5D6" w:rsidR="00C525A1" w:rsidRDefault="00C525A1"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94821">
          <w:rPr>
            <w:rStyle w:val="PageNumber"/>
            <w:noProof/>
          </w:rPr>
          <w:t>ii</w:t>
        </w:r>
        <w:r>
          <w:rPr>
            <w:rStyle w:val="PageNumber"/>
          </w:rPr>
          <w:fldChar w:fldCharType="end"/>
        </w:r>
      </w:p>
    </w:sdtContent>
  </w:sdt>
  <w:p w14:paraId="545505D1" w14:textId="77777777" w:rsidR="00C525A1" w:rsidRDefault="00C525A1" w:rsidP="006970B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rPr>
      <w:id w:val="-2116971863"/>
      <w:docPartObj>
        <w:docPartGallery w:val="Page Numbers (Bottom of Page)"/>
        <w:docPartUnique/>
      </w:docPartObj>
    </w:sdtPr>
    <w:sdtEndPr>
      <w:rPr>
        <w:rStyle w:val="PageNumber"/>
        <w:sz w:val="16"/>
      </w:rPr>
    </w:sdtEndPr>
    <w:sdtContent>
      <w:p w14:paraId="3FA7D5C3" w14:textId="5732F40D" w:rsidR="00C525A1" w:rsidRPr="0006611B" w:rsidRDefault="00C525A1" w:rsidP="00144C0C">
        <w:pPr>
          <w:pStyle w:val="Footer"/>
          <w:framePr w:wrap="none" w:vAnchor="text" w:hAnchor="margin" w:xAlign="right" w:y="1"/>
          <w:rPr>
            <w:rStyle w:val="PageNumber"/>
            <w:sz w:val="16"/>
          </w:rPr>
        </w:pPr>
        <w:r w:rsidRPr="0006611B">
          <w:rPr>
            <w:rStyle w:val="PageNumber"/>
            <w:sz w:val="20"/>
          </w:rPr>
          <w:fldChar w:fldCharType="begin"/>
        </w:r>
        <w:r w:rsidRPr="0006611B">
          <w:rPr>
            <w:rStyle w:val="PageNumber"/>
            <w:sz w:val="20"/>
          </w:rPr>
          <w:instrText xml:space="preserve"> PAGE </w:instrText>
        </w:r>
        <w:r w:rsidRPr="0006611B">
          <w:rPr>
            <w:rStyle w:val="PageNumber"/>
            <w:sz w:val="20"/>
          </w:rPr>
          <w:fldChar w:fldCharType="separate"/>
        </w:r>
        <w:r w:rsidR="00794821">
          <w:rPr>
            <w:rStyle w:val="PageNumber"/>
            <w:noProof/>
            <w:sz w:val="20"/>
          </w:rPr>
          <w:t>47</w:t>
        </w:r>
        <w:r w:rsidRPr="0006611B">
          <w:rPr>
            <w:rStyle w:val="PageNumber"/>
            <w:sz w:val="20"/>
          </w:rPr>
          <w:fldChar w:fldCharType="end"/>
        </w:r>
      </w:p>
    </w:sdtContent>
  </w:sdt>
  <w:p w14:paraId="24C076C1" w14:textId="77777777" w:rsidR="00C525A1" w:rsidRDefault="00C525A1" w:rsidP="006970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E942D" w14:textId="77777777" w:rsidR="00657D45" w:rsidRDefault="00657D45" w:rsidP="00893380">
      <w:pPr>
        <w:spacing w:line="240" w:lineRule="auto"/>
      </w:pPr>
      <w:r>
        <w:separator/>
      </w:r>
    </w:p>
  </w:footnote>
  <w:footnote w:type="continuationSeparator" w:id="0">
    <w:p w14:paraId="5B322EBD" w14:textId="77777777" w:rsidR="00657D45" w:rsidRDefault="00657D45" w:rsidP="00893380">
      <w:pPr>
        <w:spacing w:line="240" w:lineRule="auto"/>
      </w:pPr>
      <w:r>
        <w:continuationSeparator/>
      </w:r>
    </w:p>
  </w:footnote>
  <w:footnote w:type="continuationNotice" w:id="1">
    <w:p w14:paraId="0D0D64C8" w14:textId="77777777" w:rsidR="00657D45" w:rsidRDefault="00657D4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C0C5B" w14:textId="77777777" w:rsidR="00C525A1" w:rsidRPr="007F1A96" w:rsidRDefault="00C525A1" w:rsidP="007F1A96">
    <w:pPr>
      <w:spacing w:line="0" w:lineRule="atLeast"/>
      <w:rPr>
        <w:rFonts w:ascii="Calibri" w:hAnsi="Calibri" w:cs="Calibri"/>
        <w:color w:val="000000"/>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55164"/>
    <w:multiLevelType w:val="hybridMultilevel"/>
    <w:tmpl w:val="53380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465C4D"/>
    <w:multiLevelType w:val="hybridMultilevel"/>
    <w:tmpl w:val="9F283FD4"/>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F64229"/>
    <w:multiLevelType w:val="hybridMultilevel"/>
    <w:tmpl w:val="AE6881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44C08F7"/>
    <w:multiLevelType w:val="hybridMultilevel"/>
    <w:tmpl w:val="D5FCA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945D45"/>
    <w:multiLevelType w:val="hybridMultilevel"/>
    <w:tmpl w:val="E6F27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980A21"/>
    <w:multiLevelType w:val="hybridMultilevel"/>
    <w:tmpl w:val="89667C88"/>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4A152A"/>
    <w:multiLevelType w:val="hybridMultilevel"/>
    <w:tmpl w:val="56FA4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B5D69"/>
    <w:multiLevelType w:val="hybridMultilevel"/>
    <w:tmpl w:val="7AF45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91E89"/>
    <w:multiLevelType w:val="hybridMultilevel"/>
    <w:tmpl w:val="2E18C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C221DF"/>
    <w:multiLevelType w:val="hybridMultilevel"/>
    <w:tmpl w:val="669250BC"/>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5D4A38"/>
    <w:multiLevelType w:val="hybridMultilevel"/>
    <w:tmpl w:val="EF565B20"/>
    <w:lvl w:ilvl="0" w:tplc="7A98A55C">
      <w:start w:val="1"/>
      <w:numFmt w:val="bullet"/>
      <w:lvlText w:val=""/>
      <w:lvlJc w:val="left"/>
      <w:pPr>
        <w:ind w:left="2572" w:hanging="360"/>
      </w:pPr>
      <w:rPr>
        <w:rFonts w:ascii="Symbol" w:hAnsi="Symbol" w:hint="default"/>
      </w:rPr>
    </w:lvl>
    <w:lvl w:ilvl="1" w:tplc="1C090003">
      <w:start w:val="1"/>
      <w:numFmt w:val="bullet"/>
      <w:lvlText w:val="o"/>
      <w:lvlJc w:val="left"/>
      <w:pPr>
        <w:ind w:left="3292" w:hanging="360"/>
      </w:pPr>
      <w:rPr>
        <w:rFonts w:ascii="Courier New" w:hAnsi="Courier New" w:cs="Courier New" w:hint="default"/>
      </w:rPr>
    </w:lvl>
    <w:lvl w:ilvl="2" w:tplc="1C090005" w:tentative="1">
      <w:start w:val="1"/>
      <w:numFmt w:val="bullet"/>
      <w:lvlText w:val=""/>
      <w:lvlJc w:val="left"/>
      <w:pPr>
        <w:ind w:left="4012" w:hanging="360"/>
      </w:pPr>
      <w:rPr>
        <w:rFonts w:ascii="Wingdings" w:hAnsi="Wingdings" w:hint="default"/>
      </w:rPr>
    </w:lvl>
    <w:lvl w:ilvl="3" w:tplc="1C090001" w:tentative="1">
      <w:start w:val="1"/>
      <w:numFmt w:val="bullet"/>
      <w:lvlText w:val=""/>
      <w:lvlJc w:val="left"/>
      <w:pPr>
        <w:ind w:left="4732" w:hanging="360"/>
      </w:pPr>
      <w:rPr>
        <w:rFonts w:ascii="Symbol" w:hAnsi="Symbol" w:hint="default"/>
      </w:rPr>
    </w:lvl>
    <w:lvl w:ilvl="4" w:tplc="1C090003" w:tentative="1">
      <w:start w:val="1"/>
      <w:numFmt w:val="bullet"/>
      <w:lvlText w:val="o"/>
      <w:lvlJc w:val="left"/>
      <w:pPr>
        <w:ind w:left="5452" w:hanging="360"/>
      </w:pPr>
      <w:rPr>
        <w:rFonts w:ascii="Courier New" w:hAnsi="Courier New" w:cs="Courier New" w:hint="default"/>
      </w:rPr>
    </w:lvl>
    <w:lvl w:ilvl="5" w:tplc="1C090005" w:tentative="1">
      <w:start w:val="1"/>
      <w:numFmt w:val="bullet"/>
      <w:lvlText w:val=""/>
      <w:lvlJc w:val="left"/>
      <w:pPr>
        <w:ind w:left="6172" w:hanging="360"/>
      </w:pPr>
      <w:rPr>
        <w:rFonts w:ascii="Wingdings" w:hAnsi="Wingdings" w:hint="default"/>
      </w:rPr>
    </w:lvl>
    <w:lvl w:ilvl="6" w:tplc="1C090001" w:tentative="1">
      <w:start w:val="1"/>
      <w:numFmt w:val="bullet"/>
      <w:lvlText w:val=""/>
      <w:lvlJc w:val="left"/>
      <w:pPr>
        <w:ind w:left="6892" w:hanging="360"/>
      </w:pPr>
      <w:rPr>
        <w:rFonts w:ascii="Symbol" w:hAnsi="Symbol" w:hint="default"/>
      </w:rPr>
    </w:lvl>
    <w:lvl w:ilvl="7" w:tplc="1C090003" w:tentative="1">
      <w:start w:val="1"/>
      <w:numFmt w:val="bullet"/>
      <w:lvlText w:val="o"/>
      <w:lvlJc w:val="left"/>
      <w:pPr>
        <w:ind w:left="7612" w:hanging="360"/>
      </w:pPr>
      <w:rPr>
        <w:rFonts w:ascii="Courier New" w:hAnsi="Courier New" w:cs="Courier New" w:hint="default"/>
      </w:rPr>
    </w:lvl>
    <w:lvl w:ilvl="8" w:tplc="1C090005" w:tentative="1">
      <w:start w:val="1"/>
      <w:numFmt w:val="bullet"/>
      <w:lvlText w:val=""/>
      <w:lvlJc w:val="left"/>
      <w:pPr>
        <w:ind w:left="8332" w:hanging="360"/>
      </w:pPr>
      <w:rPr>
        <w:rFonts w:ascii="Wingdings" w:hAnsi="Wingdings" w:hint="default"/>
      </w:rPr>
    </w:lvl>
  </w:abstractNum>
  <w:abstractNum w:abstractNumId="11" w15:restartNumberingAfterBreak="0">
    <w:nsid w:val="17E90465"/>
    <w:multiLevelType w:val="hybridMultilevel"/>
    <w:tmpl w:val="8C82D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2F7E61"/>
    <w:multiLevelType w:val="hybridMultilevel"/>
    <w:tmpl w:val="32F8E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93636D"/>
    <w:multiLevelType w:val="hybridMultilevel"/>
    <w:tmpl w:val="29F85572"/>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E7041C"/>
    <w:multiLevelType w:val="hybridMultilevel"/>
    <w:tmpl w:val="49944600"/>
    <w:lvl w:ilvl="0" w:tplc="FA5092E0">
      <w:start w:val="1"/>
      <w:numFmt w:val="bullet"/>
      <w:lvlText w:val=""/>
      <w:lvlJc w:val="left"/>
      <w:pPr>
        <w:ind w:left="360" w:hanging="360"/>
      </w:pPr>
      <w:rPr>
        <w:rFonts w:ascii="Symbol" w:hAnsi="Symbol" w:hint="default"/>
        <w:color w:val="auto"/>
      </w:rPr>
    </w:lvl>
    <w:lvl w:ilvl="1" w:tplc="02885FB2">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5" w15:restartNumberingAfterBreak="0">
    <w:nsid w:val="2CAC0F53"/>
    <w:multiLevelType w:val="hybridMultilevel"/>
    <w:tmpl w:val="459A9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096928"/>
    <w:multiLevelType w:val="multilevel"/>
    <w:tmpl w:val="4B4E62C6"/>
    <w:lvl w:ilvl="0">
      <w:start w:val="1"/>
      <w:numFmt w:val="decimal"/>
      <w:pStyle w:val="Heading1"/>
      <w:suff w:val="space"/>
      <w:lvlText w:val="Section %1."/>
      <w:lvlJc w:val="left"/>
      <w:pPr>
        <w:ind w:left="0" w:firstLine="0"/>
      </w:pPr>
      <w:rPr>
        <w:rFonts w:asciiTheme="minorHAnsi" w:hAnsiTheme="minorHAnsi" w:hint="default"/>
        <w:b/>
        <w:i w:val="0"/>
        <w:caps w:val="0"/>
        <w:vanish w:val="0"/>
        <w:color w:val="009051"/>
        <w:sz w:val="28"/>
      </w:rPr>
    </w:lvl>
    <w:lvl w:ilvl="1">
      <w:start w:val="1"/>
      <w:numFmt w:val="decimal"/>
      <w:pStyle w:val="Heading2"/>
      <w:suff w:val="space"/>
      <w:lvlText w:val="%1.%2"/>
      <w:lvlJc w:val="left"/>
      <w:pPr>
        <w:ind w:left="0" w:firstLine="0"/>
      </w:pPr>
      <w:rPr>
        <w:rFonts w:asciiTheme="minorHAnsi" w:hAnsiTheme="minorHAnsi" w:hint="default"/>
        <w:b/>
        <w:i w:val="0"/>
        <w:color w:val="009051"/>
        <w:sz w:val="24"/>
      </w:rPr>
    </w:lvl>
    <w:lvl w:ilvl="2">
      <w:start w:val="1"/>
      <w:numFmt w:val="none"/>
      <w:pStyle w:val="Heading3"/>
      <w:isLgl/>
      <w:suff w:val="space"/>
      <w:lvlText w:val=""/>
      <w:lvlJc w:val="left"/>
      <w:pPr>
        <w:ind w:left="0" w:firstLine="360"/>
      </w:pPr>
      <w:rPr>
        <w:rFonts w:asciiTheme="minorHAnsi" w:hAnsiTheme="minorHAnsi" w:hint="default"/>
        <w:b/>
        <w:i w:val="0"/>
        <w:color w:val="009051"/>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31A41FF1"/>
    <w:multiLevelType w:val="hybridMultilevel"/>
    <w:tmpl w:val="4894C004"/>
    <w:lvl w:ilvl="0" w:tplc="04090001">
      <w:start w:val="1"/>
      <w:numFmt w:val="bullet"/>
      <w:lvlText w:val=""/>
      <w:lvlJc w:val="left"/>
      <w:pPr>
        <w:ind w:left="720" w:hanging="360"/>
      </w:pPr>
      <w:rPr>
        <w:rFonts w:ascii="Symbol" w:hAnsi="Symbol" w:hint="default"/>
        <w:u w:val="non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C032FA"/>
    <w:multiLevelType w:val="hybridMultilevel"/>
    <w:tmpl w:val="9F26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C446CD"/>
    <w:multiLevelType w:val="hybridMultilevel"/>
    <w:tmpl w:val="D9ECC4C2"/>
    <w:lvl w:ilvl="0" w:tplc="FA5092E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EE7FB0"/>
    <w:multiLevelType w:val="hybridMultilevel"/>
    <w:tmpl w:val="CB9CB7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8560887"/>
    <w:multiLevelType w:val="hybridMultilevel"/>
    <w:tmpl w:val="26F844E6"/>
    <w:lvl w:ilvl="0" w:tplc="15408120">
      <w:start w:val="1"/>
      <w:numFmt w:val="bullet"/>
      <w:lvlText w:val="-"/>
      <w:lvlJc w:val="left"/>
      <w:pPr>
        <w:ind w:left="720" w:hanging="360"/>
      </w:pPr>
      <w:rPr>
        <w:rFonts w:ascii="Calibri" w:eastAsiaTheme="minorHAnsi" w:hAnsi="Calibri" w:cs="Calibri" w:hint="default"/>
        <w:sz w:val="16"/>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EED482D"/>
    <w:multiLevelType w:val="hybridMultilevel"/>
    <w:tmpl w:val="3C725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6F0799"/>
    <w:multiLevelType w:val="hybridMultilevel"/>
    <w:tmpl w:val="448E6030"/>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25246D"/>
    <w:multiLevelType w:val="hybridMultilevel"/>
    <w:tmpl w:val="BA5A8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B0717C"/>
    <w:multiLevelType w:val="hybridMultilevel"/>
    <w:tmpl w:val="E9C01F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CD11EC"/>
    <w:multiLevelType w:val="hybridMultilevel"/>
    <w:tmpl w:val="94560A18"/>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064513"/>
    <w:multiLevelType w:val="hybridMultilevel"/>
    <w:tmpl w:val="505073D4"/>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0D3FC6"/>
    <w:multiLevelType w:val="hybridMultilevel"/>
    <w:tmpl w:val="FE64F9E4"/>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8C4C52"/>
    <w:multiLevelType w:val="hybridMultilevel"/>
    <w:tmpl w:val="57A82C1E"/>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9F2410"/>
    <w:multiLevelType w:val="hybridMultilevel"/>
    <w:tmpl w:val="4906F3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FF6550"/>
    <w:multiLevelType w:val="hybridMultilevel"/>
    <w:tmpl w:val="0E2C3286"/>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7E5F6C"/>
    <w:multiLevelType w:val="hybridMultilevel"/>
    <w:tmpl w:val="F0A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4D0FA7"/>
    <w:multiLevelType w:val="hybridMultilevel"/>
    <w:tmpl w:val="5FC6BD60"/>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3F5FBD"/>
    <w:multiLevelType w:val="hybridMultilevel"/>
    <w:tmpl w:val="D8F85320"/>
    <w:lvl w:ilvl="0" w:tplc="825A216C">
      <w:start w:val="3"/>
      <w:numFmt w:val="bullet"/>
      <w:lvlText w:val=""/>
      <w:lvlJc w:val="left"/>
      <w:pPr>
        <w:ind w:left="720" w:hanging="360"/>
      </w:pPr>
      <w:rPr>
        <w:rFonts w:ascii="Wingdings" w:eastAsiaTheme="minorHAnsi" w:hAnsi="Wingdings" w:cstheme="minorBidi"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BA1E5A"/>
    <w:multiLevelType w:val="multilevel"/>
    <w:tmpl w:val="C56EAF08"/>
    <w:styleLink w:val="ZZBullets"/>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6" w15:restartNumberingAfterBreak="0">
    <w:nsid w:val="56235154"/>
    <w:multiLevelType w:val="hybridMultilevel"/>
    <w:tmpl w:val="B6986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646CF9"/>
    <w:multiLevelType w:val="hybridMultilevel"/>
    <w:tmpl w:val="BBDEB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7300B3"/>
    <w:multiLevelType w:val="hybridMultilevel"/>
    <w:tmpl w:val="F05A4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521B30"/>
    <w:multiLevelType w:val="hybridMultilevel"/>
    <w:tmpl w:val="61D6CC62"/>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A31A3D"/>
    <w:multiLevelType w:val="hybridMultilevel"/>
    <w:tmpl w:val="A4D2A84C"/>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B36919"/>
    <w:multiLevelType w:val="hybridMultilevel"/>
    <w:tmpl w:val="95926F5E"/>
    <w:lvl w:ilvl="0" w:tplc="5D90B6D4">
      <w:start w:val="383"/>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6CCA452E"/>
    <w:multiLevelType w:val="hybridMultilevel"/>
    <w:tmpl w:val="631A4E70"/>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F6E4E"/>
    <w:multiLevelType w:val="hybridMultilevel"/>
    <w:tmpl w:val="07500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464854"/>
    <w:multiLevelType w:val="hybridMultilevel"/>
    <w:tmpl w:val="28A0E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C67CBA"/>
    <w:multiLevelType w:val="hybridMultilevel"/>
    <w:tmpl w:val="87461F42"/>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34854CE"/>
    <w:multiLevelType w:val="hybridMultilevel"/>
    <w:tmpl w:val="5FAE3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3FA7E19"/>
    <w:multiLevelType w:val="hybridMultilevel"/>
    <w:tmpl w:val="A73050DE"/>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53D0854"/>
    <w:multiLevelType w:val="hybridMultilevel"/>
    <w:tmpl w:val="8028E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970100C"/>
    <w:multiLevelType w:val="hybridMultilevel"/>
    <w:tmpl w:val="86668A5C"/>
    <w:lvl w:ilvl="0" w:tplc="FA5092E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ADE5962"/>
    <w:multiLevelType w:val="multilevel"/>
    <w:tmpl w:val="7EFAD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C5171D2"/>
    <w:multiLevelType w:val="hybridMultilevel"/>
    <w:tmpl w:val="C02E3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10"/>
  </w:num>
  <w:num w:numId="4">
    <w:abstractNumId w:val="46"/>
  </w:num>
  <w:num w:numId="5">
    <w:abstractNumId w:val="24"/>
  </w:num>
  <w:num w:numId="6">
    <w:abstractNumId w:val="11"/>
  </w:num>
  <w:num w:numId="7">
    <w:abstractNumId w:val="34"/>
  </w:num>
  <w:num w:numId="8">
    <w:abstractNumId w:val="17"/>
  </w:num>
  <w:num w:numId="9">
    <w:abstractNumId w:val="36"/>
  </w:num>
  <w:num w:numId="10">
    <w:abstractNumId w:val="18"/>
  </w:num>
  <w:num w:numId="11">
    <w:abstractNumId w:val="22"/>
  </w:num>
  <w:num w:numId="12">
    <w:abstractNumId w:val="48"/>
  </w:num>
  <w:num w:numId="13">
    <w:abstractNumId w:val="43"/>
  </w:num>
  <w:num w:numId="14">
    <w:abstractNumId w:val="25"/>
  </w:num>
  <w:num w:numId="15">
    <w:abstractNumId w:val="12"/>
  </w:num>
  <w:num w:numId="16">
    <w:abstractNumId w:val="0"/>
  </w:num>
  <w:num w:numId="17">
    <w:abstractNumId w:val="44"/>
  </w:num>
  <w:num w:numId="18">
    <w:abstractNumId w:val="7"/>
  </w:num>
  <w:num w:numId="19">
    <w:abstractNumId w:val="37"/>
  </w:num>
  <w:num w:numId="20">
    <w:abstractNumId w:val="15"/>
  </w:num>
  <w:num w:numId="21">
    <w:abstractNumId w:val="3"/>
  </w:num>
  <w:num w:numId="22">
    <w:abstractNumId w:val="4"/>
  </w:num>
  <w:num w:numId="23">
    <w:abstractNumId w:val="38"/>
  </w:num>
  <w:num w:numId="24">
    <w:abstractNumId w:val="32"/>
  </w:num>
  <w:num w:numId="25">
    <w:abstractNumId w:val="51"/>
  </w:num>
  <w:num w:numId="26">
    <w:abstractNumId w:val="8"/>
  </w:num>
  <w:num w:numId="27">
    <w:abstractNumId w:val="2"/>
  </w:num>
  <w:num w:numId="28">
    <w:abstractNumId w:val="20"/>
  </w:num>
  <w:num w:numId="29">
    <w:abstractNumId w:val="19"/>
  </w:num>
  <w:num w:numId="30">
    <w:abstractNumId w:val="30"/>
  </w:num>
  <w:num w:numId="31">
    <w:abstractNumId w:val="39"/>
  </w:num>
  <w:num w:numId="32">
    <w:abstractNumId w:val="45"/>
  </w:num>
  <w:num w:numId="33">
    <w:abstractNumId w:val="42"/>
  </w:num>
  <w:num w:numId="34">
    <w:abstractNumId w:val="27"/>
  </w:num>
  <w:num w:numId="35">
    <w:abstractNumId w:val="47"/>
  </w:num>
  <w:num w:numId="36">
    <w:abstractNumId w:val="35"/>
  </w:num>
  <w:num w:numId="37">
    <w:abstractNumId w:val="26"/>
  </w:num>
  <w:num w:numId="38">
    <w:abstractNumId w:val="1"/>
  </w:num>
  <w:num w:numId="39">
    <w:abstractNumId w:val="31"/>
  </w:num>
  <w:num w:numId="40">
    <w:abstractNumId w:val="28"/>
  </w:num>
  <w:num w:numId="41">
    <w:abstractNumId w:val="9"/>
  </w:num>
  <w:num w:numId="42">
    <w:abstractNumId w:val="33"/>
  </w:num>
  <w:num w:numId="43">
    <w:abstractNumId w:val="49"/>
  </w:num>
  <w:num w:numId="44">
    <w:abstractNumId w:val="40"/>
  </w:num>
  <w:num w:numId="45">
    <w:abstractNumId w:val="23"/>
  </w:num>
  <w:num w:numId="46">
    <w:abstractNumId w:val="5"/>
  </w:num>
  <w:num w:numId="47">
    <w:abstractNumId w:val="13"/>
  </w:num>
  <w:num w:numId="48">
    <w:abstractNumId w:val="29"/>
  </w:num>
  <w:num w:numId="49">
    <w:abstractNumId w:val="6"/>
  </w:num>
  <w:num w:numId="50">
    <w:abstractNumId w:val="41"/>
  </w:num>
  <w:num w:numId="51">
    <w:abstractNumId w:val="21"/>
  </w:num>
  <w:num w:numId="52">
    <w:abstractNumId w:val="5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KzMDEwMrY0MrEwtDBQ0lEKTi0uzszPAykwqQUAlKPuDyw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2taxlax2sqezt0kv0afm2vr2vt95dwsz&quot;&gt;My EndNote Library 16Nov2018&lt;record-ids&gt;&lt;item&gt;18&lt;/item&gt;&lt;item&gt;38&lt;/item&gt;&lt;item&gt;39&lt;/item&gt;&lt;item&gt;42&lt;/item&gt;&lt;item&gt;74&lt;/item&gt;&lt;item&gt;95&lt;/item&gt;&lt;item&gt;172&lt;/item&gt;&lt;item&gt;173&lt;/item&gt;&lt;item&gt;174&lt;/item&gt;&lt;item&gt;175&lt;/item&gt;&lt;item&gt;176&lt;/item&gt;&lt;item&gt;177&lt;/item&gt;&lt;item&gt;178&lt;/item&gt;&lt;item&gt;196&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record-ids&gt;&lt;/item&gt;&lt;/Libraries&gt;"/>
  </w:docVars>
  <w:rsids>
    <w:rsidRoot w:val="00A52F33"/>
    <w:rsid w:val="0000079B"/>
    <w:rsid w:val="0000255D"/>
    <w:rsid w:val="000027A0"/>
    <w:rsid w:val="000074B1"/>
    <w:rsid w:val="00011AAA"/>
    <w:rsid w:val="00013B7C"/>
    <w:rsid w:val="00025BE3"/>
    <w:rsid w:val="00026417"/>
    <w:rsid w:val="00031021"/>
    <w:rsid w:val="00045014"/>
    <w:rsid w:val="000514E2"/>
    <w:rsid w:val="00061D56"/>
    <w:rsid w:val="000653CE"/>
    <w:rsid w:val="0006583D"/>
    <w:rsid w:val="0006611B"/>
    <w:rsid w:val="00066836"/>
    <w:rsid w:val="00067702"/>
    <w:rsid w:val="0007217E"/>
    <w:rsid w:val="00073C39"/>
    <w:rsid w:val="00076F1F"/>
    <w:rsid w:val="00077B81"/>
    <w:rsid w:val="00081723"/>
    <w:rsid w:val="00081ACA"/>
    <w:rsid w:val="00084101"/>
    <w:rsid w:val="00085138"/>
    <w:rsid w:val="00091EC4"/>
    <w:rsid w:val="00096361"/>
    <w:rsid w:val="00097457"/>
    <w:rsid w:val="00097B78"/>
    <w:rsid w:val="000A3D1F"/>
    <w:rsid w:val="000A7582"/>
    <w:rsid w:val="000B0865"/>
    <w:rsid w:val="000B3924"/>
    <w:rsid w:val="000B3C90"/>
    <w:rsid w:val="000B6E75"/>
    <w:rsid w:val="000C022B"/>
    <w:rsid w:val="000C1CCA"/>
    <w:rsid w:val="000C549B"/>
    <w:rsid w:val="000D06A8"/>
    <w:rsid w:val="000D116C"/>
    <w:rsid w:val="000D266A"/>
    <w:rsid w:val="000E0183"/>
    <w:rsid w:val="000E0E67"/>
    <w:rsid w:val="000E30A9"/>
    <w:rsid w:val="000E558E"/>
    <w:rsid w:val="000E58EE"/>
    <w:rsid w:val="000E68FA"/>
    <w:rsid w:val="000F096A"/>
    <w:rsid w:val="000F2733"/>
    <w:rsid w:val="000F2AE3"/>
    <w:rsid w:val="00101B88"/>
    <w:rsid w:val="00103544"/>
    <w:rsid w:val="00105DAA"/>
    <w:rsid w:val="00105E03"/>
    <w:rsid w:val="001120AF"/>
    <w:rsid w:val="00112282"/>
    <w:rsid w:val="00115EEF"/>
    <w:rsid w:val="0011752F"/>
    <w:rsid w:val="00120061"/>
    <w:rsid w:val="00122481"/>
    <w:rsid w:val="001244A3"/>
    <w:rsid w:val="00124C92"/>
    <w:rsid w:val="00125515"/>
    <w:rsid w:val="00125C05"/>
    <w:rsid w:val="00127297"/>
    <w:rsid w:val="00127F20"/>
    <w:rsid w:val="00131C39"/>
    <w:rsid w:val="00132127"/>
    <w:rsid w:val="001339B8"/>
    <w:rsid w:val="00135AA9"/>
    <w:rsid w:val="00143484"/>
    <w:rsid w:val="00144C0C"/>
    <w:rsid w:val="00145C17"/>
    <w:rsid w:val="001471F6"/>
    <w:rsid w:val="00152576"/>
    <w:rsid w:val="00152FAE"/>
    <w:rsid w:val="00153497"/>
    <w:rsid w:val="00154036"/>
    <w:rsid w:val="001548EC"/>
    <w:rsid w:val="00155F22"/>
    <w:rsid w:val="001616C7"/>
    <w:rsid w:val="001631F1"/>
    <w:rsid w:val="0016370A"/>
    <w:rsid w:val="00163B28"/>
    <w:rsid w:val="00164840"/>
    <w:rsid w:val="00166CF2"/>
    <w:rsid w:val="00167952"/>
    <w:rsid w:val="00175C92"/>
    <w:rsid w:val="00177A38"/>
    <w:rsid w:val="00180C41"/>
    <w:rsid w:val="0018140D"/>
    <w:rsid w:val="00181D26"/>
    <w:rsid w:val="00183A3F"/>
    <w:rsid w:val="00184577"/>
    <w:rsid w:val="00185381"/>
    <w:rsid w:val="00186B96"/>
    <w:rsid w:val="00190FD7"/>
    <w:rsid w:val="00193D96"/>
    <w:rsid w:val="00194CF1"/>
    <w:rsid w:val="0019545B"/>
    <w:rsid w:val="00195C30"/>
    <w:rsid w:val="001A0D17"/>
    <w:rsid w:val="001A4636"/>
    <w:rsid w:val="001A5C33"/>
    <w:rsid w:val="001A5C67"/>
    <w:rsid w:val="001A5EDD"/>
    <w:rsid w:val="001B07FA"/>
    <w:rsid w:val="001B1007"/>
    <w:rsid w:val="001B19DD"/>
    <w:rsid w:val="001B1A33"/>
    <w:rsid w:val="001B4C50"/>
    <w:rsid w:val="001B59D4"/>
    <w:rsid w:val="001B5AB1"/>
    <w:rsid w:val="001B6604"/>
    <w:rsid w:val="001B6FE9"/>
    <w:rsid w:val="001C0292"/>
    <w:rsid w:val="001C0A3A"/>
    <w:rsid w:val="001C2613"/>
    <w:rsid w:val="001C3A56"/>
    <w:rsid w:val="001C3E83"/>
    <w:rsid w:val="001C3F5F"/>
    <w:rsid w:val="001C43DC"/>
    <w:rsid w:val="001C4449"/>
    <w:rsid w:val="001C7C3D"/>
    <w:rsid w:val="001D0A10"/>
    <w:rsid w:val="001D0D10"/>
    <w:rsid w:val="001D1E00"/>
    <w:rsid w:val="001D43CE"/>
    <w:rsid w:val="001D43FE"/>
    <w:rsid w:val="001D453B"/>
    <w:rsid w:val="001E2605"/>
    <w:rsid w:val="001E2836"/>
    <w:rsid w:val="001E5F41"/>
    <w:rsid w:val="001F336D"/>
    <w:rsid w:val="001F4DF5"/>
    <w:rsid w:val="001F559D"/>
    <w:rsid w:val="002007E1"/>
    <w:rsid w:val="00203E19"/>
    <w:rsid w:val="002055D3"/>
    <w:rsid w:val="00206504"/>
    <w:rsid w:val="00206BED"/>
    <w:rsid w:val="00211262"/>
    <w:rsid w:val="00212CA1"/>
    <w:rsid w:val="00214A54"/>
    <w:rsid w:val="002151F9"/>
    <w:rsid w:val="002220C6"/>
    <w:rsid w:val="002227EB"/>
    <w:rsid w:val="00225776"/>
    <w:rsid w:val="0022797D"/>
    <w:rsid w:val="00230723"/>
    <w:rsid w:val="0023312F"/>
    <w:rsid w:val="00235385"/>
    <w:rsid w:val="002365ED"/>
    <w:rsid w:val="002372FE"/>
    <w:rsid w:val="002379BA"/>
    <w:rsid w:val="0024039A"/>
    <w:rsid w:val="00240ECC"/>
    <w:rsid w:val="002413B9"/>
    <w:rsid w:val="002469C2"/>
    <w:rsid w:val="00252B36"/>
    <w:rsid w:val="00252B8E"/>
    <w:rsid w:val="00256C49"/>
    <w:rsid w:val="00261415"/>
    <w:rsid w:val="00261A62"/>
    <w:rsid w:val="00262AF5"/>
    <w:rsid w:val="0026302B"/>
    <w:rsid w:val="00264520"/>
    <w:rsid w:val="00264543"/>
    <w:rsid w:val="00267A33"/>
    <w:rsid w:val="00267EB0"/>
    <w:rsid w:val="00270F7B"/>
    <w:rsid w:val="002722D2"/>
    <w:rsid w:val="00276DCC"/>
    <w:rsid w:val="0027718F"/>
    <w:rsid w:val="0028239D"/>
    <w:rsid w:val="00284E17"/>
    <w:rsid w:val="00284E85"/>
    <w:rsid w:val="002911AB"/>
    <w:rsid w:val="00293BAB"/>
    <w:rsid w:val="00294341"/>
    <w:rsid w:val="0029650E"/>
    <w:rsid w:val="002975A9"/>
    <w:rsid w:val="002A037F"/>
    <w:rsid w:val="002A0B2E"/>
    <w:rsid w:val="002A5FC8"/>
    <w:rsid w:val="002B041F"/>
    <w:rsid w:val="002B2306"/>
    <w:rsid w:val="002B26BC"/>
    <w:rsid w:val="002B35E6"/>
    <w:rsid w:val="002B76F4"/>
    <w:rsid w:val="002B7943"/>
    <w:rsid w:val="002C11B3"/>
    <w:rsid w:val="002C142D"/>
    <w:rsid w:val="002C3C3C"/>
    <w:rsid w:val="002D188C"/>
    <w:rsid w:val="002D381C"/>
    <w:rsid w:val="002D635C"/>
    <w:rsid w:val="002D6889"/>
    <w:rsid w:val="002D6A7E"/>
    <w:rsid w:val="002E1D5D"/>
    <w:rsid w:val="002E344C"/>
    <w:rsid w:val="002E545F"/>
    <w:rsid w:val="002E7EE0"/>
    <w:rsid w:val="002F0CC5"/>
    <w:rsid w:val="002F1DFD"/>
    <w:rsid w:val="002F405F"/>
    <w:rsid w:val="0030641F"/>
    <w:rsid w:val="0030726A"/>
    <w:rsid w:val="00312253"/>
    <w:rsid w:val="0031439C"/>
    <w:rsid w:val="00314799"/>
    <w:rsid w:val="00317CFF"/>
    <w:rsid w:val="00323F85"/>
    <w:rsid w:val="00327D08"/>
    <w:rsid w:val="00330B06"/>
    <w:rsid w:val="00334603"/>
    <w:rsid w:val="00335C6C"/>
    <w:rsid w:val="003406EE"/>
    <w:rsid w:val="00341B09"/>
    <w:rsid w:val="00343319"/>
    <w:rsid w:val="00343A03"/>
    <w:rsid w:val="00355B1C"/>
    <w:rsid w:val="00361756"/>
    <w:rsid w:val="0036192F"/>
    <w:rsid w:val="00365557"/>
    <w:rsid w:val="00372EA1"/>
    <w:rsid w:val="003730AC"/>
    <w:rsid w:val="00375250"/>
    <w:rsid w:val="00382B3A"/>
    <w:rsid w:val="003851DF"/>
    <w:rsid w:val="00387812"/>
    <w:rsid w:val="00392752"/>
    <w:rsid w:val="00394E2D"/>
    <w:rsid w:val="00397F89"/>
    <w:rsid w:val="003A55D4"/>
    <w:rsid w:val="003A7C2D"/>
    <w:rsid w:val="003B2F87"/>
    <w:rsid w:val="003B3A29"/>
    <w:rsid w:val="003B6117"/>
    <w:rsid w:val="003C1ED9"/>
    <w:rsid w:val="003C2D2D"/>
    <w:rsid w:val="003C353C"/>
    <w:rsid w:val="003C3B62"/>
    <w:rsid w:val="003C4223"/>
    <w:rsid w:val="003C6027"/>
    <w:rsid w:val="003D5E8F"/>
    <w:rsid w:val="003D5F70"/>
    <w:rsid w:val="003E2E46"/>
    <w:rsid w:val="003E31A5"/>
    <w:rsid w:val="003F195E"/>
    <w:rsid w:val="003F274B"/>
    <w:rsid w:val="003F34EE"/>
    <w:rsid w:val="003F4F80"/>
    <w:rsid w:val="003F5A43"/>
    <w:rsid w:val="003F6A46"/>
    <w:rsid w:val="003F70BF"/>
    <w:rsid w:val="004042D8"/>
    <w:rsid w:val="0040608F"/>
    <w:rsid w:val="00417340"/>
    <w:rsid w:val="00422D0F"/>
    <w:rsid w:val="00424B13"/>
    <w:rsid w:val="004278EA"/>
    <w:rsid w:val="004301E6"/>
    <w:rsid w:val="00430CD8"/>
    <w:rsid w:val="0043119E"/>
    <w:rsid w:val="004335E7"/>
    <w:rsid w:val="00433ECF"/>
    <w:rsid w:val="004353D5"/>
    <w:rsid w:val="00435F36"/>
    <w:rsid w:val="00436FD4"/>
    <w:rsid w:val="00437795"/>
    <w:rsid w:val="00443B04"/>
    <w:rsid w:val="00444860"/>
    <w:rsid w:val="00446E22"/>
    <w:rsid w:val="004506AF"/>
    <w:rsid w:val="0045253B"/>
    <w:rsid w:val="00453BA2"/>
    <w:rsid w:val="00455230"/>
    <w:rsid w:val="00456ABB"/>
    <w:rsid w:val="00456C70"/>
    <w:rsid w:val="00461050"/>
    <w:rsid w:val="004629B7"/>
    <w:rsid w:val="00464A9E"/>
    <w:rsid w:val="0046710D"/>
    <w:rsid w:val="00470A3F"/>
    <w:rsid w:val="00471381"/>
    <w:rsid w:val="00473671"/>
    <w:rsid w:val="00473D4C"/>
    <w:rsid w:val="00476A6F"/>
    <w:rsid w:val="00480345"/>
    <w:rsid w:val="00482E0B"/>
    <w:rsid w:val="00484A8C"/>
    <w:rsid w:val="00490481"/>
    <w:rsid w:val="00493429"/>
    <w:rsid w:val="004944EF"/>
    <w:rsid w:val="0049451A"/>
    <w:rsid w:val="00497D26"/>
    <w:rsid w:val="00497EBF"/>
    <w:rsid w:val="004A31E1"/>
    <w:rsid w:val="004A3345"/>
    <w:rsid w:val="004A4083"/>
    <w:rsid w:val="004A5360"/>
    <w:rsid w:val="004A5CBF"/>
    <w:rsid w:val="004A6817"/>
    <w:rsid w:val="004A7C34"/>
    <w:rsid w:val="004B20E3"/>
    <w:rsid w:val="004B29D9"/>
    <w:rsid w:val="004B48B6"/>
    <w:rsid w:val="004B4B2B"/>
    <w:rsid w:val="004B4F59"/>
    <w:rsid w:val="004B52A9"/>
    <w:rsid w:val="004C0561"/>
    <w:rsid w:val="004C0E99"/>
    <w:rsid w:val="004C0F4A"/>
    <w:rsid w:val="004C1904"/>
    <w:rsid w:val="004C268D"/>
    <w:rsid w:val="004C26B8"/>
    <w:rsid w:val="004C34F6"/>
    <w:rsid w:val="004C38FA"/>
    <w:rsid w:val="004C5A10"/>
    <w:rsid w:val="004C5A3B"/>
    <w:rsid w:val="004C6DB4"/>
    <w:rsid w:val="004C6DDF"/>
    <w:rsid w:val="004D1192"/>
    <w:rsid w:val="004D347D"/>
    <w:rsid w:val="004D3D5D"/>
    <w:rsid w:val="004D3E7F"/>
    <w:rsid w:val="004D598E"/>
    <w:rsid w:val="004D6A83"/>
    <w:rsid w:val="004D7647"/>
    <w:rsid w:val="004D76C2"/>
    <w:rsid w:val="004E1202"/>
    <w:rsid w:val="004E1DA2"/>
    <w:rsid w:val="004E1F3E"/>
    <w:rsid w:val="004E389C"/>
    <w:rsid w:val="004E5D97"/>
    <w:rsid w:val="004E6019"/>
    <w:rsid w:val="004E7466"/>
    <w:rsid w:val="004F0CE0"/>
    <w:rsid w:val="004F0D15"/>
    <w:rsid w:val="004F1AEA"/>
    <w:rsid w:val="004F2F38"/>
    <w:rsid w:val="004F5010"/>
    <w:rsid w:val="004F5CAD"/>
    <w:rsid w:val="004F70FC"/>
    <w:rsid w:val="004F7DA5"/>
    <w:rsid w:val="00501651"/>
    <w:rsid w:val="00502AE6"/>
    <w:rsid w:val="00502CC8"/>
    <w:rsid w:val="00503162"/>
    <w:rsid w:val="005036A7"/>
    <w:rsid w:val="0050556E"/>
    <w:rsid w:val="005077DD"/>
    <w:rsid w:val="005102C4"/>
    <w:rsid w:val="00510C57"/>
    <w:rsid w:val="0051592E"/>
    <w:rsid w:val="0051622E"/>
    <w:rsid w:val="00521E7D"/>
    <w:rsid w:val="00523724"/>
    <w:rsid w:val="005243A4"/>
    <w:rsid w:val="00526C1A"/>
    <w:rsid w:val="00531815"/>
    <w:rsid w:val="00535454"/>
    <w:rsid w:val="005368B8"/>
    <w:rsid w:val="00536B8A"/>
    <w:rsid w:val="005412F7"/>
    <w:rsid w:val="00541379"/>
    <w:rsid w:val="005415A5"/>
    <w:rsid w:val="005449C6"/>
    <w:rsid w:val="00544FDA"/>
    <w:rsid w:val="005453B8"/>
    <w:rsid w:val="005464CF"/>
    <w:rsid w:val="00546E57"/>
    <w:rsid w:val="00550B94"/>
    <w:rsid w:val="00551135"/>
    <w:rsid w:val="00551523"/>
    <w:rsid w:val="00557966"/>
    <w:rsid w:val="00560E3A"/>
    <w:rsid w:val="00563383"/>
    <w:rsid w:val="00563ACD"/>
    <w:rsid w:val="005673C2"/>
    <w:rsid w:val="00572D5A"/>
    <w:rsid w:val="005732F7"/>
    <w:rsid w:val="00574B2A"/>
    <w:rsid w:val="005778FE"/>
    <w:rsid w:val="005811CA"/>
    <w:rsid w:val="00582DBA"/>
    <w:rsid w:val="00593782"/>
    <w:rsid w:val="005943EF"/>
    <w:rsid w:val="005A3327"/>
    <w:rsid w:val="005A6C54"/>
    <w:rsid w:val="005A6FB5"/>
    <w:rsid w:val="005A7397"/>
    <w:rsid w:val="005B12D4"/>
    <w:rsid w:val="005B43D4"/>
    <w:rsid w:val="005B4AF7"/>
    <w:rsid w:val="005B6E1B"/>
    <w:rsid w:val="005B7B01"/>
    <w:rsid w:val="005C1368"/>
    <w:rsid w:val="005C2F26"/>
    <w:rsid w:val="005C3B11"/>
    <w:rsid w:val="005C5640"/>
    <w:rsid w:val="005E3B2C"/>
    <w:rsid w:val="005E3FB7"/>
    <w:rsid w:val="005E6189"/>
    <w:rsid w:val="005E6D30"/>
    <w:rsid w:val="005F076C"/>
    <w:rsid w:val="005F2DC2"/>
    <w:rsid w:val="005F46A9"/>
    <w:rsid w:val="005F7E76"/>
    <w:rsid w:val="00601D84"/>
    <w:rsid w:val="00604CC6"/>
    <w:rsid w:val="00605059"/>
    <w:rsid w:val="00606D03"/>
    <w:rsid w:val="00611670"/>
    <w:rsid w:val="00613D50"/>
    <w:rsid w:val="00616A41"/>
    <w:rsid w:val="00617708"/>
    <w:rsid w:val="00617BA6"/>
    <w:rsid w:val="00620745"/>
    <w:rsid w:val="00620D72"/>
    <w:rsid w:val="006215FF"/>
    <w:rsid w:val="0062222F"/>
    <w:rsid w:val="00622C60"/>
    <w:rsid w:val="006239E7"/>
    <w:rsid w:val="006245AC"/>
    <w:rsid w:val="0063271B"/>
    <w:rsid w:val="006363F5"/>
    <w:rsid w:val="00640A66"/>
    <w:rsid w:val="00640B50"/>
    <w:rsid w:val="00641AA1"/>
    <w:rsid w:val="0064247E"/>
    <w:rsid w:val="00643698"/>
    <w:rsid w:val="00643C16"/>
    <w:rsid w:val="006454AB"/>
    <w:rsid w:val="0065051B"/>
    <w:rsid w:val="006509B2"/>
    <w:rsid w:val="006512C6"/>
    <w:rsid w:val="00652B0F"/>
    <w:rsid w:val="006535DA"/>
    <w:rsid w:val="00654017"/>
    <w:rsid w:val="006552BD"/>
    <w:rsid w:val="006564E9"/>
    <w:rsid w:val="00656A8C"/>
    <w:rsid w:val="0065781D"/>
    <w:rsid w:val="00657D45"/>
    <w:rsid w:val="00657F25"/>
    <w:rsid w:val="0066178D"/>
    <w:rsid w:val="00662FB7"/>
    <w:rsid w:val="00663493"/>
    <w:rsid w:val="00667CBB"/>
    <w:rsid w:val="00667F62"/>
    <w:rsid w:val="00670344"/>
    <w:rsid w:val="006708D6"/>
    <w:rsid w:val="006728A8"/>
    <w:rsid w:val="00675352"/>
    <w:rsid w:val="00675A14"/>
    <w:rsid w:val="00676063"/>
    <w:rsid w:val="00680BCF"/>
    <w:rsid w:val="00684D88"/>
    <w:rsid w:val="006854FB"/>
    <w:rsid w:val="00690219"/>
    <w:rsid w:val="00690985"/>
    <w:rsid w:val="006909EB"/>
    <w:rsid w:val="00691A94"/>
    <w:rsid w:val="006970B4"/>
    <w:rsid w:val="00697FF2"/>
    <w:rsid w:val="006A1174"/>
    <w:rsid w:val="006A1DFD"/>
    <w:rsid w:val="006A5F67"/>
    <w:rsid w:val="006A62B7"/>
    <w:rsid w:val="006B17EE"/>
    <w:rsid w:val="006B21A9"/>
    <w:rsid w:val="006B21F6"/>
    <w:rsid w:val="006B3147"/>
    <w:rsid w:val="006B38FD"/>
    <w:rsid w:val="006B4C34"/>
    <w:rsid w:val="006B65EB"/>
    <w:rsid w:val="006C1C2B"/>
    <w:rsid w:val="006C1E9B"/>
    <w:rsid w:val="006C5908"/>
    <w:rsid w:val="006C5AFA"/>
    <w:rsid w:val="006D493E"/>
    <w:rsid w:val="006D5AA5"/>
    <w:rsid w:val="006D76BA"/>
    <w:rsid w:val="006E09C5"/>
    <w:rsid w:val="006E3746"/>
    <w:rsid w:val="006E44CE"/>
    <w:rsid w:val="006E60C8"/>
    <w:rsid w:val="006F4B5F"/>
    <w:rsid w:val="006F6F69"/>
    <w:rsid w:val="00706440"/>
    <w:rsid w:val="00706B18"/>
    <w:rsid w:val="00711AFF"/>
    <w:rsid w:val="00712412"/>
    <w:rsid w:val="007136F1"/>
    <w:rsid w:val="00715957"/>
    <w:rsid w:val="0072001A"/>
    <w:rsid w:val="007211EC"/>
    <w:rsid w:val="00723392"/>
    <w:rsid w:val="00725D5F"/>
    <w:rsid w:val="0072624B"/>
    <w:rsid w:val="00726C30"/>
    <w:rsid w:val="00732B9A"/>
    <w:rsid w:val="0073438E"/>
    <w:rsid w:val="00736C74"/>
    <w:rsid w:val="007370D1"/>
    <w:rsid w:val="00740537"/>
    <w:rsid w:val="00742158"/>
    <w:rsid w:val="00742230"/>
    <w:rsid w:val="00742C8E"/>
    <w:rsid w:val="007446AB"/>
    <w:rsid w:val="00744C08"/>
    <w:rsid w:val="00745D30"/>
    <w:rsid w:val="00745DF7"/>
    <w:rsid w:val="00746686"/>
    <w:rsid w:val="00746805"/>
    <w:rsid w:val="00746FC4"/>
    <w:rsid w:val="00751092"/>
    <w:rsid w:val="00751790"/>
    <w:rsid w:val="00752898"/>
    <w:rsid w:val="00753852"/>
    <w:rsid w:val="00753DC0"/>
    <w:rsid w:val="00754035"/>
    <w:rsid w:val="00755CFB"/>
    <w:rsid w:val="0075781B"/>
    <w:rsid w:val="007669AA"/>
    <w:rsid w:val="00766E8D"/>
    <w:rsid w:val="00767606"/>
    <w:rsid w:val="00771FD1"/>
    <w:rsid w:val="007738E3"/>
    <w:rsid w:val="0077650F"/>
    <w:rsid w:val="00777CE9"/>
    <w:rsid w:val="00780DF0"/>
    <w:rsid w:val="0078165E"/>
    <w:rsid w:val="0078220B"/>
    <w:rsid w:val="00784AC6"/>
    <w:rsid w:val="00784C29"/>
    <w:rsid w:val="007862D3"/>
    <w:rsid w:val="00790A98"/>
    <w:rsid w:val="00794821"/>
    <w:rsid w:val="007956B2"/>
    <w:rsid w:val="00795B05"/>
    <w:rsid w:val="00796686"/>
    <w:rsid w:val="007975AB"/>
    <w:rsid w:val="00797D2B"/>
    <w:rsid w:val="007A0131"/>
    <w:rsid w:val="007A177E"/>
    <w:rsid w:val="007A3731"/>
    <w:rsid w:val="007A59E3"/>
    <w:rsid w:val="007A5E97"/>
    <w:rsid w:val="007A74F2"/>
    <w:rsid w:val="007B0622"/>
    <w:rsid w:val="007B6546"/>
    <w:rsid w:val="007B7300"/>
    <w:rsid w:val="007C0D56"/>
    <w:rsid w:val="007C3E28"/>
    <w:rsid w:val="007C3E78"/>
    <w:rsid w:val="007C6B01"/>
    <w:rsid w:val="007D15CE"/>
    <w:rsid w:val="007D3CD5"/>
    <w:rsid w:val="007D3FC1"/>
    <w:rsid w:val="007D4289"/>
    <w:rsid w:val="007D4624"/>
    <w:rsid w:val="007D4C07"/>
    <w:rsid w:val="007D7985"/>
    <w:rsid w:val="007E0DB1"/>
    <w:rsid w:val="007E2176"/>
    <w:rsid w:val="007E4ABE"/>
    <w:rsid w:val="007E5024"/>
    <w:rsid w:val="007E6490"/>
    <w:rsid w:val="007E7046"/>
    <w:rsid w:val="007F1A96"/>
    <w:rsid w:val="007F30E4"/>
    <w:rsid w:val="0080064D"/>
    <w:rsid w:val="008006F4"/>
    <w:rsid w:val="008009E2"/>
    <w:rsid w:val="00804EED"/>
    <w:rsid w:val="00805B80"/>
    <w:rsid w:val="008069E8"/>
    <w:rsid w:val="008103E2"/>
    <w:rsid w:val="00811829"/>
    <w:rsid w:val="0081379D"/>
    <w:rsid w:val="00815B69"/>
    <w:rsid w:val="00820413"/>
    <w:rsid w:val="00822AA7"/>
    <w:rsid w:val="0082368B"/>
    <w:rsid w:val="00823DF3"/>
    <w:rsid w:val="008256AD"/>
    <w:rsid w:val="00826787"/>
    <w:rsid w:val="00830140"/>
    <w:rsid w:val="00831BEB"/>
    <w:rsid w:val="0083272F"/>
    <w:rsid w:val="0083353F"/>
    <w:rsid w:val="008423B8"/>
    <w:rsid w:val="00842DC1"/>
    <w:rsid w:val="008448A3"/>
    <w:rsid w:val="00846082"/>
    <w:rsid w:val="00851F65"/>
    <w:rsid w:val="00863826"/>
    <w:rsid w:val="008639BC"/>
    <w:rsid w:val="00870281"/>
    <w:rsid w:val="00871951"/>
    <w:rsid w:val="00874C5A"/>
    <w:rsid w:val="00876F35"/>
    <w:rsid w:val="00877841"/>
    <w:rsid w:val="00880F9D"/>
    <w:rsid w:val="0088414F"/>
    <w:rsid w:val="0088424A"/>
    <w:rsid w:val="008859A3"/>
    <w:rsid w:val="008905CF"/>
    <w:rsid w:val="008910CF"/>
    <w:rsid w:val="00893380"/>
    <w:rsid w:val="008938BC"/>
    <w:rsid w:val="008946DE"/>
    <w:rsid w:val="00897D79"/>
    <w:rsid w:val="008A003C"/>
    <w:rsid w:val="008A07AF"/>
    <w:rsid w:val="008A30B0"/>
    <w:rsid w:val="008B0A19"/>
    <w:rsid w:val="008B2A85"/>
    <w:rsid w:val="008B438D"/>
    <w:rsid w:val="008B6C94"/>
    <w:rsid w:val="008B7DAF"/>
    <w:rsid w:val="008C2084"/>
    <w:rsid w:val="008C2F02"/>
    <w:rsid w:val="008C5BA3"/>
    <w:rsid w:val="008C5DC7"/>
    <w:rsid w:val="008C5F31"/>
    <w:rsid w:val="008C6D99"/>
    <w:rsid w:val="008C78E9"/>
    <w:rsid w:val="008D2FF2"/>
    <w:rsid w:val="008D349A"/>
    <w:rsid w:val="008D4804"/>
    <w:rsid w:val="008D4B46"/>
    <w:rsid w:val="008D4E48"/>
    <w:rsid w:val="008E05B6"/>
    <w:rsid w:val="008E3D35"/>
    <w:rsid w:val="008E42D9"/>
    <w:rsid w:val="008F5976"/>
    <w:rsid w:val="008F5FE5"/>
    <w:rsid w:val="008F7469"/>
    <w:rsid w:val="008F7870"/>
    <w:rsid w:val="00904787"/>
    <w:rsid w:val="00904969"/>
    <w:rsid w:val="00905B98"/>
    <w:rsid w:val="009145C0"/>
    <w:rsid w:val="00923698"/>
    <w:rsid w:val="00926819"/>
    <w:rsid w:val="00926DF3"/>
    <w:rsid w:val="00931910"/>
    <w:rsid w:val="00932B81"/>
    <w:rsid w:val="009335AC"/>
    <w:rsid w:val="00935E95"/>
    <w:rsid w:val="00941F08"/>
    <w:rsid w:val="00944DBF"/>
    <w:rsid w:val="00946924"/>
    <w:rsid w:val="00947A62"/>
    <w:rsid w:val="00950097"/>
    <w:rsid w:val="00950ED1"/>
    <w:rsid w:val="009533E2"/>
    <w:rsid w:val="009534E4"/>
    <w:rsid w:val="00953D05"/>
    <w:rsid w:val="00956AAB"/>
    <w:rsid w:val="00956E4D"/>
    <w:rsid w:val="009574EA"/>
    <w:rsid w:val="00961D86"/>
    <w:rsid w:val="009620A0"/>
    <w:rsid w:val="00963599"/>
    <w:rsid w:val="00964D36"/>
    <w:rsid w:val="00966E48"/>
    <w:rsid w:val="00972B1A"/>
    <w:rsid w:val="00972D89"/>
    <w:rsid w:val="00973E6B"/>
    <w:rsid w:val="00973F2F"/>
    <w:rsid w:val="00980CA5"/>
    <w:rsid w:val="00982458"/>
    <w:rsid w:val="0098376F"/>
    <w:rsid w:val="0098586A"/>
    <w:rsid w:val="00985EB8"/>
    <w:rsid w:val="00985EFF"/>
    <w:rsid w:val="00991503"/>
    <w:rsid w:val="0099585D"/>
    <w:rsid w:val="009979A1"/>
    <w:rsid w:val="00997A56"/>
    <w:rsid w:val="009A09EF"/>
    <w:rsid w:val="009A0E1A"/>
    <w:rsid w:val="009A17A1"/>
    <w:rsid w:val="009A4ECD"/>
    <w:rsid w:val="009A6396"/>
    <w:rsid w:val="009B1063"/>
    <w:rsid w:val="009B2AAD"/>
    <w:rsid w:val="009B4577"/>
    <w:rsid w:val="009B4E0B"/>
    <w:rsid w:val="009B6B4A"/>
    <w:rsid w:val="009B7AE6"/>
    <w:rsid w:val="009C16A9"/>
    <w:rsid w:val="009C541E"/>
    <w:rsid w:val="009D1144"/>
    <w:rsid w:val="009D1B8B"/>
    <w:rsid w:val="009D4010"/>
    <w:rsid w:val="009D4146"/>
    <w:rsid w:val="009D4F02"/>
    <w:rsid w:val="009D6136"/>
    <w:rsid w:val="009D6CDD"/>
    <w:rsid w:val="009E0044"/>
    <w:rsid w:val="009E1B8F"/>
    <w:rsid w:val="009E23B8"/>
    <w:rsid w:val="009E24E7"/>
    <w:rsid w:val="009E27DF"/>
    <w:rsid w:val="009E324E"/>
    <w:rsid w:val="009E5729"/>
    <w:rsid w:val="009F089E"/>
    <w:rsid w:val="009F14CB"/>
    <w:rsid w:val="009F29E3"/>
    <w:rsid w:val="009F2B0F"/>
    <w:rsid w:val="009F3DA4"/>
    <w:rsid w:val="009F41FE"/>
    <w:rsid w:val="009F5DDF"/>
    <w:rsid w:val="009F608C"/>
    <w:rsid w:val="009F6C3C"/>
    <w:rsid w:val="009F7F21"/>
    <w:rsid w:val="00A00045"/>
    <w:rsid w:val="00A04675"/>
    <w:rsid w:val="00A0769F"/>
    <w:rsid w:val="00A11CCA"/>
    <w:rsid w:val="00A1520A"/>
    <w:rsid w:val="00A21A83"/>
    <w:rsid w:val="00A26B55"/>
    <w:rsid w:val="00A26C03"/>
    <w:rsid w:val="00A27854"/>
    <w:rsid w:val="00A31505"/>
    <w:rsid w:val="00A31912"/>
    <w:rsid w:val="00A322FE"/>
    <w:rsid w:val="00A35D06"/>
    <w:rsid w:val="00A35E54"/>
    <w:rsid w:val="00A36DA4"/>
    <w:rsid w:val="00A36FA8"/>
    <w:rsid w:val="00A37071"/>
    <w:rsid w:val="00A41C62"/>
    <w:rsid w:val="00A47EB5"/>
    <w:rsid w:val="00A5289E"/>
    <w:rsid w:val="00A52F33"/>
    <w:rsid w:val="00A5370B"/>
    <w:rsid w:val="00A53B9C"/>
    <w:rsid w:val="00A559FD"/>
    <w:rsid w:val="00A56526"/>
    <w:rsid w:val="00A701F8"/>
    <w:rsid w:val="00A72860"/>
    <w:rsid w:val="00A746C1"/>
    <w:rsid w:val="00A76C19"/>
    <w:rsid w:val="00A76C43"/>
    <w:rsid w:val="00A81210"/>
    <w:rsid w:val="00A82421"/>
    <w:rsid w:val="00A847C2"/>
    <w:rsid w:val="00A84D44"/>
    <w:rsid w:val="00A874EA"/>
    <w:rsid w:val="00A87F85"/>
    <w:rsid w:val="00A929CA"/>
    <w:rsid w:val="00A92C68"/>
    <w:rsid w:val="00A944C7"/>
    <w:rsid w:val="00A9479A"/>
    <w:rsid w:val="00A96354"/>
    <w:rsid w:val="00AA1D08"/>
    <w:rsid w:val="00AA2652"/>
    <w:rsid w:val="00AB1DD2"/>
    <w:rsid w:val="00AC1615"/>
    <w:rsid w:val="00AC177C"/>
    <w:rsid w:val="00AC40A6"/>
    <w:rsid w:val="00AC7D18"/>
    <w:rsid w:val="00AD0BA5"/>
    <w:rsid w:val="00AD11B3"/>
    <w:rsid w:val="00AD1F80"/>
    <w:rsid w:val="00AD233A"/>
    <w:rsid w:val="00AD3297"/>
    <w:rsid w:val="00AD4F3D"/>
    <w:rsid w:val="00AE0C19"/>
    <w:rsid w:val="00AE3F60"/>
    <w:rsid w:val="00AE6418"/>
    <w:rsid w:val="00AE70F6"/>
    <w:rsid w:val="00AF504A"/>
    <w:rsid w:val="00AF5B63"/>
    <w:rsid w:val="00AF7FF4"/>
    <w:rsid w:val="00B01767"/>
    <w:rsid w:val="00B03A9D"/>
    <w:rsid w:val="00B03E62"/>
    <w:rsid w:val="00B0672A"/>
    <w:rsid w:val="00B113E6"/>
    <w:rsid w:val="00B11D50"/>
    <w:rsid w:val="00B12C91"/>
    <w:rsid w:val="00B14EE7"/>
    <w:rsid w:val="00B17218"/>
    <w:rsid w:val="00B17979"/>
    <w:rsid w:val="00B27FD6"/>
    <w:rsid w:val="00B30810"/>
    <w:rsid w:val="00B326CF"/>
    <w:rsid w:val="00B33C82"/>
    <w:rsid w:val="00B3408F"/>
    <w:rsid w:val="00B34CF2"/>
    <w:rsid w:val="00B35361"/>
    <w:rsid w:val="00B3727A"/>
    <w:rsid w:val="00B37CA7"/>
    <w:rsid w:val="00B40C5B"/>
    <w:rsid w:val="00B4226A"/>
    <w:rsid w:val="00B425FC"/>
    <w:rsid w:val="00B452FC"/>
    <w:rsid w:val="00B46696"/>
    <w:rsid w:val="00B4713A"/>
    <w:rsid w:val="00B51466"/>
    <w:rsid w:val="00B51697"/>
    <w:rsid w:val="00B52E19"/>
    <w:rsid w:val="00B5674B"/>
    <w:rsid w:val="00B5719D"/>
    <w:rsid w:val="00B57401"/>
    <w:rsid w:val="00B621AE"/>
    <w:rsid w:val="00B629AE"/>
    <w:rsid w:val="00B64CEC"/>
    <w:rsid w:val="00B67D2B"/>
    <w:rsid w:val="00B70B3B"/>
    <w:rsid w:val="00B724CE"/>
    <w:rsid w:val="00B77AD5"/>
    <w:rsid w:val="00B81596"/>
    <w:rsid w:val="00B827DC"/>
    <w:rsid w:val="00B8319D"/>
    <w:rsid w:val="00B831F3"/>
    <w:rsid w:val="00B872E4"/>
    <w:rsid w:val="00B90898"/>
    <w:rsid w:val="00B928D7"/>
    <w:rsid w:val="00B93236"/>
    <w:rsid w:val="00B945FC"/>
    <w:rsid w:val="00B95F86"/>
    <w:rsid w:val="00B9600A"/>
    <w:rsid w:val="00B96148"/>
    <w:rsid w:val="00BA0614"/>
    <w:rsid w:val="00BA4262"/>
    <w:rsid w:val="00BA60F3"/>
    <w:rsid w:val="00BA6CEF"/>
    <w:rsid w:val="00BA7260"/>
    <w:rsid w:val="00BA7CB1"/>
    <w:rsid w:val="00BB08F0"/>
    <w:rsid w:val="00BB0B1F"/>
    <w:rsid w:val="00BB19E1"/>
    <w:rsid w:val="00BB2574"/>
    <w:rsid w:val="00BB3D03"/>
    <w:rsid w:val="00BB5E36"/>
    <w:rsid w:val="00BB79D1"/>
    <w:rsid w:val="00BC4736"/>
    <w:rsid w:val="00BC7E79"/>
    <w:rsid w:val="00BD09B2"/>
    <w:rsid w:val="00BD0BA9"/>
    <w:rsid w:val="00BD107E"/>
    <w:rsid w:val="00BD4AC7"/>
    <w:rsid w:val="00BD62FD"/>
    <w:rsid w:val="00BE2475"/>
    <w:rsid w:val="00BE25DE"/>
    <w:rsid w:val="00BF1DC2"/>
    <w:rsid w:val="00BF2B32"/>
    <w:rsid w:val="00BF2D2D"/>
    <w:rsid w:val="00BF428C"/>
    <w:rsid w:val="00BF433B"/>
    <w:rsid w:val="00BF517C"/>
    <w:rsid w:val="00BF7FDE"/>
    <w:rsid w:val="00C00724"/>
    <w:rsid w:val="00C02376"/>
    <w:rsid w:val="00C033D9"/>
    <w:rsid w:val="00C10AFB"/>
    <w:rsid w:val="00C154F6"/>
    <w:rsid w:val="00C1573C"/>
    <w:rsid w:val="00C166A1"/>
    <w:rsid w:val="00C1682C"/>
    <w:rsid w:val="00C16B89"/>
    <w:rsid w:val="00C16CE6"/>
    <w:rsid w:val="00C1717A"/>
    <w:rsid w:val="00C17416"/>
    <w:rsid w:val="00C1768A"/>
    <w:rsid w:val="00C176AA"/>
    <w:rsid w:val="00C21890"/>
    <w:rsid w:val="00C31374"/>
    <w:rsid w:val="00C343B8"/>
    <w:rsid w:val="00C358B6"/>
    <w:rsid w:val="00C44CA6"/>
    <w:rsid w:val="00C464E6"/>
    <w:rsid w:val="00C5194C"/>
    <w:rsid w:val="00C52049"/>
    <w:rsid w:val="00C525A1"/>
    <w:rsid w:val="00C536A3"/>
    <w:rsid w:val="00C570ED"/>
    <w:rsid w:val="00C61E5D"/>
    <w:rsid w:val="00C63E65"/>
    <w:rsid w:val="00C65514"/>
    <w:rsid w:val="00C71A35"/>
    <w:rsid w:val="00C751C4"/>
    <w:rsid w:val="00C76982"/>
    <w:rsid w:val="00C826AC"/>
    <w:rsid w:val="00C82CCF"/>
    <w:rsid w:val="00C833B0"/>
    <w:rsid w:val="00C83B5B"/>
    <w:rsid w:val="00C84D26"/>
    <w:rsid w:val="00C84D3B"/>
    <w:rsid w:val="00C85100"/>
    <w:rsid w:val="00C907B1"/>
    <w:rsid w:val="00C945BC"/>
    <w:rsid w:val="00C950B9"/>
    <w:rsid w:val="00C952D3"/>
    <w:rsid w:val="00C959AF"/>
    <w:rsid w:val="00CA43DA"/>
    <w:rsid w:val="00CA6356"/>
    <w:rsid w:val="00CA64B0"/>
    <w:rsid w:val="00CA6A46"/>
    <w:rsid w:val="00CA77AE"/>
    <w:rsid w:val="00CA78AD"/>
    <w:rsid w:val="00CB0758"/>
    <w:rsid w:val="00CB31BE"/>
    <w:rsid w:val="00CB4F61"/>
    <w:rsid w:val="00CB63A6"/>
    <w:rsid w:val="00CC02E5"/>
    <w:rsid w:val="00CC0397"/>
    <w:rsid w:val="00CC1ACF"/>
    <w:rsid w:val="00CC3206"/>
    <w:rsid w:val="00CC35AC"/>
    <w:rsid w:val="00CC5068"/>
    <w:rsid w:val="00CC607B"/>
    <w:rsid w:val="00CC64A3"/>
    <w:rsid w:val="00CC7E5F"/>
    <w:rsid w:val="00CD0DD4"/>
    <w:rsid w:val="00CD28D6"/>
    <w:rsid w:val="00CD346D"/>
    <w:rsid w:val="00CD5CCA"/>
    <w:rsid w:val="00CD721B"/>
    <w:rsid w:val="00CD727B"/>
    <w:rsid w:val="00CD73F0"/>
    <w:rsid w:val="00CD7D2F"/>
    <w:rsid w:val="00CE148C"/>
    <w:rsid w:val="00CE14DA"/>
    <w:rsid w:val="00CE4D05"/>
    <w:rsid w:val="00CE5A5E"/>
    <w:rsid w:val="00CE5B0C"/>
    <w:rsid w:val="00CE7C01"/>
    <w:rsid w:val="00CF1A7F"/>
    <w:rsid w:val="00CF2AA1"/>
    <w:rsid w:val="00CF3029"/>
    <w:rsid w:val="00CF3782"/>
    <w:rsid w:val="00CF39BF"/>
    <w:rsid w:val="00D0068A"/>
    <w:rsid w:val="00D00936"/>
    <w:rsid w:val="00D02C7D"/>
    <w:rsid w:val="00D06CD8"/>
    <w:rsid w:val="00D138F9"/>
    <w:rsid w:val="00D14BD5"/>
    <w:rsid w:val="00D1618D"/>
    <w:rsid w:val="00D16E42"/>
    <w:rsid w:val="00D1765F"/>
    <w:rsid w:val="00D2330F"/>
    <w:rsid w:val="00D25BCF"/>
    <w:rsid w:val="00D3025F"/>
    <w:rsid w:val="00D30291"/>
    <w:rsid w:val="00D30BD2"/>
    <w:rsid w:val="00D30DF0"/>
    <w:rsid w:val="00D310D2"/>
    <w:rsid w:val="00D3147D"/>
    <w:rsid w:val="00D324A7"/>
    <w:rsid w:val="00D33D3D"/>
    <w:rsid w:val="00D359CC"/>
    <w:rsid w:val="00D3641C"/>
    <w:rsid w:val="00D45D33"/>
    <w:rsid w:val="00D4701D"/>
    <w:rsid w:val="00D47F4B"/>
    <w:rsid w:val="00D51FA9"/>
    <w:rsid w:val="00D57D15"/>
    <w:rsid w:val="00D6316E"/>
    <w:rsid w:val="00D63BC3"/>
    <w:rsid w:val="00D70A63"/>
    <w:rsid w:val="00D717A1"/>
    <w:rsid w:val="00D71B84"/>
    <w:rsid w:val="00D746BA"/>
    <w:rsid w:val="00D77328"/>
    <w:rsid w:val="00D77384"/>
    <w:rsid w:val="00D81545"/>
    <w:rsid w:val="00D82F38"/>
    <w:rsid w:val="00D87272"/>
    <w:rsid w:val="00D87C9C"/>
    <w:rsid w:val="00D91435"/>
    <w:rsid w:val="00D91C83"/>
    <w:rsid w:val="00D935FD"/>
    <w:rsid w:val="00D9772F"/>
    <w:rsid w:val="00D97C21"/>
    <w:rsid w:val="00DA0E1D"/>
    <w:rsid w:val="00DA21B4"/>
    <w:rsid w:val="00DA43C4"/>
    <w:rsid w:val="00DA5D2C"/>
    <w:rsid w:val="00DA63E0"/>
    <w:rsid w:val="00DA70CA"/>
    <w:rsid w:val="00DB4ED0"/>
    <w:rsid w:val="00DC16C0"/>
    <w:rsid w:val="00DC2A62"/>
    <w:rsid w:val="00DC2B0B"/>
    <w:rsid w:val="00DC585F"/>
    <w:rsid w:val="00DC7F8A"/>
    <w:rsid w:val="00DD0DF7"/>
    <w:rsid w:val="00DD1369"/>
    <w:rsid w:val="00DD2FF1"/>
    <w:rsid w:val="00DD3D28"/>
    <w:rsid w:val="00DD5B25"/>
    <w:rsid w:val="00DD5E8B"/>
    <w:rsid w:val="00DD6B0E"/>
    <w:rsid w:val="00DE25C2"/>
    <w:rsid w:val="00DE31D4"/>
    <w:rsid w:val="00DE3CAA"/>
    <w:rsid w:val="00DE4D08"/>
    <w:rsid w:val="00DE5AA2"/>
    <w:rsid w:val="00DF13BA"/>
    <w:rsid w:val="00DF20F7"/>
    <w:rsid w:val="00DF3470"/>
    <w:rsid w:val="00DF34AD"/>
    <w:rsid w:val="00DF4809"/>
    <w:rsid w:val="00E0067D"/>
    <w:rsid w:val="00E008FE"/>
    <w:rsid w:val="00E0102D"/>
    <w:rsid w:val="00E0153A"/>
    <w:rsid w:val="00E0425F"/>
    <w:rsid w:val="00E062D8"/>
    <w:rsid w:val="00E0767E"/>
    <w:rsid w:val="00E11B2D"/>
    <w:rsid w:val="00E1216D"/>
    <w:rsid w:val="00E20ED4"/>
    <w:rsid w:val="00E2265B"/>
    <w:rsid w:val="00E22A05"/>
    <w:rsid w:val="00E248CA"/>
    <w:rsid w:val="00E30648"/>
    <w:rsid w:val="00E313EF"/>
    <w:rsid w:val="00E32195"/>
    <w:rsid w:val="00E3336F"/>
    <w:rsid w:val="00E33973"/>
    <w:rsid w:val="00E36A91"/>
    <w:rsid w:val="00E42769"/>
    <w:rsid w:val="00E45C54"/>
    <w:rsid w:val="00E4664E"/>
    <w:rsid w:val="00E509A8"/>
    <w:rsid w:val="00E51D4A"/>
    <w:rsid w:val="00E62259"/>
    <w:rsid w:val="00E65B3E"/>
    <w:rsid w:val="00E67FB4"/>
    <w:rsid w:val="00E72291"/>
    <w:rsid w:val="00E771EC"/>
    <w:rsid w:val="00E77962"/>
    <w:rsid w:val="00E8084B"/>
    <w:rsid w:val="00E82610"/>
    <w:rsid w:val="00E91F10"/>
    <w:rsid w:val="00EA05B1"/>
    <w:rsid w:val="00EA0AF5"/>
    <w:rsid w:val="00EA1F87"/>
    <w:rsid w:val="00EA3E5E"/>
    <w:rsid w:val="00EB0C64"/>
    <w:rsid w:val="00EB1069"/>
    <w:rsid w:val="00EB7580"/>
    <w:rsid w:val="00EB7592"/>
    <w:rsid w:val="00EC06E6"/>
    <w:rsid w:val="00EC3780"/>
    <w:rsid w:val="00EC4729"/>
    <w:rsid w:val="00EC51E0"/>
    <w:rsid w:val="00EC7007"/>
    <w:rsid w:val="00ED0CE6"/>
    <w:rsid w:val="00ED3BD9"/>
    <w:rsid w:val="00ED42CA"/>
    <w:rsid w:val="00ED64A8"/>
    <w:rsid w:val="00ED7ADC"/>
    <w:rsid w:val="00EE1A4C"/>
    <w:rsid w:val="00EE3181"/>
    <w:rsid w:val="00EE40D9"/>
    <w:rsid w:val="00EE490D"/>
    <w:rsid w:val="00EE51B2"/>
    <w:rsid w:val="00EE6EFD"/>
    <w:rsid w:val="00EF063B"/>
    <w:rsid w:val="00EF0A49"/>
    <w:rsid w:val="00EF24A1"/>
    <w:rsid w:val="00EF2B7F"/>
    <w:rsid w:val="00EF31E6"/>
    <w:rsid w:val="00EF3392"/>
    <w:rsid w:val="00EF38C4"/>
    <w:rsid w:val="00EF57B4"/>
    <w:rsid w:val="00F003DB"/>
    <w:rsid w:val="00F02507"/>
    <w:rsid w:val="00F07F7B"/>
    <w:rsid w:val="00F10969"/>
    <w:rsid w:val="00F12E48"/>
    <w:rsid w:val="00F13419"/>
    <w:rsid w:val="00F1344F"/>
    <w:rsid w:val="00F146A2"/>
    <w:rsid w:val="00F14DFC"/>
    <w:rsid w:val="00F16295"/>
    <w:rsid w:val="00F16585"/>
    <w:rsid w:val="00F2049F"/>
    <w:rsid w:val="00F2202B"/>
    <w:rsid w:val="00F22F30"/>
    <w:rsid w:val="00F235EA"/>
    <w:rsid w:val="00F24E27"/>
    <w:rsid w:val="00F260A7"/>
    <w:rsid w:val="00F268B9"/>
    <w:rsid w:val="00F26ED1"/>
    <w:rsid w:val="00F274A2"/>
    <w:rsid w:val="00F2771C"/>
    <w:rsid w:val="00F3252A"/>
    <w:rsid w:val="00F32D93"/>
    <w:rsid w:val="00F347A7"/>
    <w:rsid w:val="00F36246"/>
    <w:rsid w:val="00F36D4A"/>
    <w:rsid w:val="00F37BE7"/>
    <w:rsid w:val="00F41B60"/>
    <w:rsid w:val="00F431ED"/>
    <w:rsid w:val="00F43AAC"/>
    <w:rsid w:val="00F51E86"/>
    <w:rsid w:val="00F53FDC"/>
    <w:rsid w:val="00F5557D"/>
    <w:rsid w:val="00F57245"/>
    <w:rsid w:val="00F60A3E"/>
    <w:rsid w:val="00F65F2B"/>
    <w:rsid w:val="00F66292"/>
    <w:rsid w:val="00F6638A"/>
    <w:rsid w:val="00F6658C"/>
    <w:rsid w:val="00F72DDD"/>
    <w:rsid w:val="00F7455A"/>
    <w:rsid w:val="00F74B5B"/>
    <w:rsid w:val="00F75229"/>
    <w:rsid w:val="00F7566E"/>
    <w:rsid w:val="00F83A59"/>
    <w:rsid w:val="00F85CE7"/>
    <w:rsid w:val="00F928F2"/>
    <w:rsid w:val="00F92DD6"/>
    <w:rsid w:val="00F97D44"/>
    <w:rsid w:val="00FA03F2"/>
    <w:rsid w:val="00FA29BF"/>
    <w:rsid w:val="00FA3E32"/>
    <w:rsid w:val="00FA4D26"/>
    <w:rsid w:val="00FB0C84"/>
    <w:rsid w:val="00FB2048"/>
    <w:rsid w:val="00FB2DAA"/>
    <w:rsid w:val="00FB4552"/>
    <w:rsid w:val="00FB6BD0"/>
    <w:rsid w:val="00FB6F14"/>
    <w:rsid w:val="00FC11AA"/>
    <w:rsid w:val="00FC2998"/>
    <w:rsid w:val="00FC343C"/>
    <w:rsid w:val="00FC662E"/>
    <w:rsid w:val="00FD2E3E"/>
    <w:rsid w:val="00FD34E3"/>
    <w:rsid w:val="00FD45AB"/>
    <w:rsid w:val="00FD5B82"/>
    <w:rsid w:val="00FD6BB8"/>
    <w:rsid w:val="00FE0977"/>
    <w:rsid w:val="00FE2615"/>
    <w:rsid w:val="00FE3BBF"/>
    <w:rsid w:val="00FE772E"/>
    <w:rsid w:val="00FF06A6"/>
    <w:rsid w:val="00FF0BFA"/>
    <w:rsid w:val="00FF0D90"/>
    <w:rsid w:val="00FF2445"/>
    <w:rsid w:val="00FF4542"/>
    <w:rsid w:val="00FF4C1E"/>
    <w:rsid w:val="00FF51BF"/>
    <w:rsid w:val="00FF5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CCBB4"/>
  <w15:chartTrackingRefBased/>
  <w15:docId w15:val="{8805DD04-6AA3-8B41-A815-C347ECBE3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06BED"/>
    <w:pPr>
      <w:spacing w:line="276" w:lineRule="auto"/>
    </w:pPr>
    <w:rPr>
      <w:sz w:val="22"/>
      <w:lang w:val="en-GB"/>
    </w:rPr>
  </w:style>
  <w:style w:type="paragraph" w:styleId="Heading1">
    <w:name w:val="heading 1"/>
    <w:basedOn w:val="Normal"/>
    <w:next w:val="Normal"/>
    <w:link w:val="Heading1Char"/>
    <w:uiPriority w:val="9"/>
    <w:qFormat/>
    <w:rsid w:val="00551135"/>
    <w:pPr>
      <w:keepNext/>
      <w:keepLines/>
      <w:numPr>
        <w:numId w:val="1"/>
      </w:numPr>
      <w:outlineLvl w:val="0"/>
    </w:pPr>
    <w:rPr>
      <w:rFonts w:eastAsiaTheme="majorEastAsia" w:cstheme="minorHAnsi"/>
      <w:b/>
      <w:color w:val="009051"/>
      <w:sz w:val="28"/>
      <w:szCs w:val="28"/>
    </w:rPr>
  </w:style>
  <w:style w:type="paragraph" w:styleId="Heading2">
    <w:name w:val="heading 2"/>
    <w:basedOn w:val="Normal"/>
    <w:next w:val="Normal"/>
    <w:link w:val="Heading2Char"/>
    <w:uiPriority w:val="9"/>
    <w:unhideWhenUsed/>
    <w:qFormat/>
    <w:rsid w:val="00551135"/>
    <w:pPr>
      <w:keepNext/>
      <w:keepLines/>
      <w:numPr>
        <w:ilvl w:val="1"/>
        <w:numId w:val="1"/>
      </w:numPr>
      <w:spacing w:before="40"/>
      <w:outlineLvl w:val="1"/>
    </w:pPr>
    <w:rPr>
      <w:rFonts w:eastAsiaTheme="majorEastAsia" w:cstheme="minorHAnsi"/>
      <w:b/>
      <w:color w:val="009051"/>
      <w:sz w:val="24"/>
    </w:rPr>
  </w:style>
  <w:style w:type="paragraph" w:styleId="Heading3">
    <w:name w:val="heading 3"/>
    <w:basedOn w:val="Heading2"/>
    <w:next w:val="Normal"/>
    <w:link w:val="Heading3Char"/>
    <w:uiPriority w:val="9"/>
    <w:unhideWhenUsed/>
    <w:qFormat/>
    <w:rsid w:val="008C5F31"/>
    <w:pPr>
      <w:numPr>
        <w:ilvl w:val="2"/>
      </w:numPr>
      <w:spacing w:before="0"/>
      <w:outlineLvl w:val="2"/>
    </w:pPr>
    <w:rPr>
      <w:rFonts w:cstheme="majorBidi"/>
      <w:b w:val="0"/>
      <w:sz w:val="22"/>
    </w:rPr>
  </w:style>
  <w:style w:type="paragraph" w:styleId="Heading4">
    <w:name w:val="heading 4"/>
    <w:basedOn w:val="Normal"/>
    <w:next w:val="Normal"/>
    <w:link w:val="Heading4Char"/>
    <w:uiPriority w:val="9"/>
    <w:unhideWhenUsed/>
    <w:qFormat/>
    <w:rsid w:val="007E649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F33"/>
    <w:rPr>
      <w:color w:val="0563C1" w:themeColor="hyperlink"/>
      <w:u w:val="single"/>
    </w:rPr>
  </w:style>
  <w:style w:type="character" w:styleId="FollowedHyperlink">
    <w:name w:val="FollowedHyperlink"/>
    <w:basedOn w:val="DefaultParagraphFont"/>
    <w:uiPriority w:val="99"/>
    <w:semiHidden/>
    <w:unhideWhenUsed/>
    <w:rsid w:val="00A52F33"/>
    <w:rPr>
      <w:color w:val="954F72" w:themeColor="followedHyperlink"/>
      <w:u w:val="single"/>
    </w:rPr>
  </w:style>
  <w:style w:type="table" w:styleId="TableGrid">
    <w:name w:val="Table Grid"/>
    <w:basedOn w:val="TableNormal"/>
    <w:uiPriority w:val="59"/>
    <w:rsid w:val="00A52F33"/>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1st level - Bullet List Paragraph,List Paragraph1,Lettre d'introduction,Paragrafo elenco,Resume Title,Bullet list,C-Change,Indent Paragraph"/>
    <w:basedOn w:val="Normal"/>
    <w:link w:val="ListParagraphChar"/>
    <w:uiPriority w:val="34"/>
    <w:qFormat/>
    <w:rsid w:val="00A52F33"/>
    <w:pPr>
      <w:ind w:left="720"/>
      <w:contextualSpacing/>
    </w:pPr>
  </w:style>
  <w:style w:type="character" w:customStyle="1" w:styleId="Heading1Char">
    <w:name w:val="Heading 1 Char"/>
    <w:basedOn w:val="DefaultParagraphFont"/>
    <w:link w:val="Heading1"/>
    <w:uiPriority w:val="9"/>
    <w:rsid w:val="00935E95"/>
    <w:rPr>
      <w:rFonts w:eastAsiaTheme="majorEastAsia" w:cstheme="minorHAnsi"/>
      <w:b/>
      <w:color w:val="009051"/>
      <w:sz w:val="28"/>
      <w:szCs w:val="28"/>
      <w:lang w:val="en-GB"/>
    </w:rPr>
  </w:style>
  <w:style w:type="character" w:customStyle="1" w:styleId="Heading2Char">
    <w:name w:val="Heading 2 Char"/>
    <w:basedOn w:val="DefaultParagraphFont"/>
    <w:link w:val="Heading2"/>
    <w:uiPriority w:val="9"/>
    <w:rsid w:val="00935E95"/>
    <w:rPr>
      <w:rFonts w:eastAsiaTheme="majorEastAsia" w:cstheme="minorHAnsi"/>
      <w:b/>
      <w:color w:val="009051"/>
      <w:lang w:val="en-GB"/>
    </w:rPr>
  </w:style>
  <w:style w:type="character" w:customStyle="1" w:styleId="Heading3Char">
    <w:name w:val="Heading 3 Char"/>
    <w:basedOn w:val="DefaultParagraphFont"/>
    <w:link w:val="Heading3"/>
    <w:uiPriority w:val="9"/>
    <w:rsid w:val="008C5F31"/>
    <w:rPr>
      <w:rFonts w:eastAsiaTheme="majorEastAsia" w:cstheme="majorBidi"/>
      <w:color w:val="009051"/>
      <w:sz w:val="22"/>
      <w:lang w:val="en-GB"/>
    </w:rPr>
  </w:style>
  <w:style w:type="paragraph" w:styleId="Caption">
    <w:name w:val="caption"/>
    <w:basedOn w:val="Normal"/>
    <w:next w:val="Normal"/>
    <w:uiPriority w:val="35"/>
    <w:unhideWhenUsed/>
    <w:qFormat/>
    <w:rsid w:val="0056338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74B5B"/>
    <w:rPr>
      <w:sz w:val="16"/>
      <w:szCs w:val="16"/>
    </w:rPr>
  </w:style>
  <w:style w:type="paragraph" w:styleId="CommentText">
    <w:name w:val="annotation text"/>
    <w:basedOn w:val="Normal"/>
    <w:link w:val="CommentTextChar"/>
    <w:uiPriority w:val="99"/>
    <w:unhideWhenUsed/>
    <w:rsid w:val="0030726A"/>
    <w:pPr>
      <w:spacing w:line="240" w:lineRule="auto"/>
    </w:pPr>
    <w:rPr>
      <w:sz w:val="20"/>
      <w:szCs w:val="20"/>
    </w:rPr>
  </w:style>
  <w:style w:type="character" w:customStyle="1" w:styleId="CommentTextChar">
    <w:name w:val="Comment Text Char"/>
    <w:basedOn w:val="DefaultParagraphFont"/>
    <w:link w:val="CommentText"/>
    <w:uiPriority w:val="99"/>
    <w:rsid w:val="00F74B5B"/>
    <w:rPr>
      <w:sz w:val="20"/>
      <w:szCs w:val="20"/>
      <w:lang w:val="en-GB"/>
    </w:rPr>
  </w:style>
  <w:style w:type="paragraph" w:styleId="CommentSubject">
    <w:name w:val="annotation subject"/>
    <w:basedOn w:val="CommentText"/>
    <w:next w:val="CommentText"/>
    <w:link w:val="CommentSubjectChar"/>
    <w:uiPriority w:val="99"/>
    <w:semiHidden/>
    <w:unhideWhenUsed/>
    <w:rsid w:val="00F74B5B"/>
    <w:rPr>
      <w:b/>
      <w:bCs/>
    </w:rPr>
  </w:style>
  <w:style w:type="character" w:customStyle="1" w:styleId="CommentSubjectChar">
    <w:name w:val="Comment Subject Char"/>
    <w:basedOn w:val="CommentTextChar"/>
    <w:link w:val="CommentSubject"/>
    <w:uiPriority w:val="99"/>
    <w:semiHidden/>
    <w:rsid w:val="00F74B5B"/>
    <w:rPr>
      <w:b/>
      <w:bCs/>
      <w:sz w:val="20"/>
      <w:szCs w:val="20"/>
      <w:lang w:val="en-GB"/>
    </w:rPr>
  </w:style>
  <w:style w:type="paragraph" w:styleId="BalloonText">
    <w:name w:val="Balloon Text"/>
    <w:basedOn w:val="Normal"/>
    <w:link w:val="BalloonTextChar"/>
    <w:uiPriority w:val="99"/>
    <w:semiHidden/>
    <w:unhideWhenUsed/>
    <w:rsid w:val="00F74B5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4B5B"/>
    <w:rPr>
      <w:rFonts w:ascii="Times New Roman" w:hAnsi="Times New Roman" w:cs="Times New Roman"/>
      <w:sz w:val="18"/>
      <w:szCs w:val="18"/>
      <w:lang w:val="en-GB"/>
    </w:rPr>
  </w:style>
  <w:style w:type="paragraph" w:styleId="FootnoteText">
    <w:name w:val="footnote text"/>
    <w:basedOn w:val="Normal"/>
    <w:link w:val="FootnoteTextChar"/>
    <w:uiPriority w:val="99"/>
    <w:semiHidden/>
    <w:unhideWhenUsed/>
    <w:rsid w:val="00893380"/>
    <w:pPr>
      <w:spacing w:line="240" w:lineRule="auto"/>
    </w:pPr>
    <w:rPr>
      <w:rFonts w:eastAsia="Calibri" w:cs="Arial"/>
      <w:sz w:val="20"/>
      <w:szCs w:val="20"/>
      <w:lang w:val="en-ZA"/>
    </w:rPr>
  </w:style>
  <w:style w:type="character" w:customStyle="1" w:styleId="FootnoteTextChar">
    <w:name w:val="Footnote Text Char"/>
    <w:basedOn w:val="DefaultParagraphFont"/>
    <w:link w:val="FootnoteText"/>
    <w:uiPriority w:val="99"/>
    <w:semiHidden/>
    <w:rsid w:val="00893380"/>
    <w:rPr>
      <w:rFonts w:eastAsia="Calibri" w:cs="Arial"/>
      <w:sz w:val="20"/>
      <w:szCs w:val="20"/>
      <w:lang w:val="en-ZA"/>
    </w:rPr>
  </w:style>
  <w:style w:type="character" w:styleId="FootnoteReference">
    <w:name w:val="footnote reference"/>
    <w:basedOn w:val="DefaultParagraphFont"/>
    <w:uiPriority w:val="99"/>
    <w:semiHidden/>
    <w:unhideWhenUsed/>
    <w:rsid w:val="00893380"/>
    <w:rPr>
      <w:vertAlign w:val="superscript"/>
    </w:rPr>
  </w:style>
  <w:style w:type="paragraph" w:styleId="NoSpacing">
    <w:name w:val="No Spacing"/>
    <w:link w:val="NoSpacingChar"/>
    <w:uiPriority w:val="1"/>
    <w:qFormat/>
    <w:rsid w:val="00F347A7"/>
    <w:rPr>
      <w:rFonts w:ascii="Calibri" w:eastAsia="Calibri" w:hAnsi="Calibri" w:cs="Arial"/>
      <w:sz w:val="20"/>
      <w:szCs w:val="20"/>
    </w:rPr>
  </w:style>
  <w:style w:type="paragraph" w:styleId="TOC1">
    <w:name w:val="toc 1"/>
    <w:basedOn w:val="Normal"/>
    <w:next w:val="Normal"/>
    <w:autoRedefine/>
    <w:uiPriority w:val="39"/>
    <w:unhideWhenUsed/>
    <w:rsid w:val="006D5AA5"/>
    <w:pPr>
      <w:spacing w:after="100"/>
    </w:pPr>
    <w:rPr>
      <w:b/>
    </w:rPr>
  </w:style>
  <w:style w:type="paragraph" w:styleId="TOC2">
    <w:name w:val="toc 2"/>
    <w:basedOn w:val="Normal"/>
    <w:next w:val="Normal"/>
    <w:autoRedefine/>
    <w:uiPriority w:val="39"/>
    <w:unhideWhenUsed/>
    <w:rsid w:val="00F36D4A"/>
    <w:pPr>
      <w:tabs>
        <w:tab w:val="right" w:leader="dot" w:pos="9350"/>
      </w:tabs>
      <w:ind w:left="720"/>
    </w:pPr>
  </w:style>
  <w:style w:type="paragraph" w:styleId="Header">
    <w:name w:val="header"/>
    <w:basedOn w:val="Normal"/>
    <w:link w:val="HeaderChar"/>
    <w:uiPriority w:val="99"/>
    <w:unhideWhenUsed/>
    <w:rsid w:val="006970B4"/>
    <w:pPr>
      <w:tabs>
        <w:tab w:val="center" w:pos="4680"/>
        <w:tab w:val="right" w:pos="9360"/>
      </w:tabs>
      <w:spacing w:line="240" w:lineRule="auto"/>
    </w:pPr>
  </w:style>
  <w:style w:type="character" w:customStyle="1" w:styleId="HeaderChar">
    <w:name w:val="Header Char"/>
    <w:basedOn w:val="DefaultParagraphFont"/>
    <w:link w:val="Header"/>
    <w:uiPriority w:val="99"/>
    <w:rsid w:val="006970B4"/>
    <w:rPr>
      <w:sz w:val="22"/>
      <w:lang w:val="en-GB"/>
    </w:rPr>
  </w:style>
  <w:style w:type="paragraph" w:styleId="Footer">
    <w:name w:val="footer"/>
    <w:basedOn w:val="Normal"/>
    <w:link w:val="FooterChar"/>
    <w:uiPriority w:val="99"/>
    <w:unhideWhenUsed/>
    <w:rsid w:val="006970B4"/>
    <w:pPr>
      <w:tabs>
        <w:tab w:val="center" w:pos="4680"/>
        <w:tab w:val="right" w:pos="9360"/>
      </w:tabs>
      <w:spacing w:line="240" w:lineRule="auto"/>
    </w:pPr>
  </w:style>
  <w:style w:type="character" w:customStyle="1" w:styleId="FooterChar">
    <w:name w:val="Footer Char"/>
    <w:basedOn w:val="DefaultParagraphFont"/>
    <w:link w:val="Footer"/>
    <w:uiPriority w:val="99"/>
    <w:rsid w:val="006970B4"/>
    <w:rPr>
      <w:sz w:val="22"/>
      <w:lang w:val="en-GB"/>
    </w:rPr>
  </w:style>
  <w:style w:type="character" w:styleId="PageNumber">
    <w:name w:val="page number"/>
    <w:basedOn w:val="DefaultParagraphFont"/>
    <w:uiPriority w:val="99"/>
    <w:semiHidden/>
    <w:unhideWhenUsed/>
    <w:rsid w:val="006970B4"/>
  </w:style>
  <w:style w:type="table" w:styleId="GridTable5Dark-Accent6">
    <w:name w:val="Grid Table 5 Dark Accent 6"/>
    <w:basedOn w:val="TableNormal"/>
    <w:uiPriority w:val="50"/>
    <w:rsid w:val="0015257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15257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15257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4Char">
    <w:name w:val="Heading 4 Char"/>
    <w:basedOn w:val="DefaultParagraphFont"/>
    <w:link w:val="Heading4"/>
    <w:uiPriority w:val="9"/>
    <w:rsid w:val="007E6490"/>
    <w:rPr>
      <w:rFonts w:asciiTheme="majorHAnsi" w:eastAsiaTheme="majorEastAsia" w:hAnsiTheme="majorHAnsi" w:cstheme="majorBidi"/>
      <w:i/>
      <w:iCs/>
      <w:color w:val="2F5496" w:themeColor="accent1" w:themeShade="BF"/>
      <w:sz w:val="22"/>
      <w:lang w:val="en-GB"/>
    </w:rPr>
  </w:style>
  <w:style w:type="table" w:styleId="ListTable6Colorful-Accent3">
    <w:name w:val="List Table 6 Colorful Accent 3"/>
    <w:basedOn w:val="TableNormal"/>
    <w:uiPriority w:val="51"/>
    <w:rsid w:val="00127F2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127F2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127F2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127F20"/>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NormalWeb">
    <w:name w:val="Normal (Web)"/>
    <w:basedOn w:val="Normal"/>
    <w:uiPriority w:val="99"/>
    <w:unhideWhenUsed/>
    <w:rsid w:val="00294341"/>
    <w:pPr>
      <w:spacing w:before="100" w:beforeAutospacing="1" w:after="100" w:afterAutospacing="1" w:line="240" w:lineRule="auto"/>
    </w:pPr>
    <w:rPr>
      <w:rFonts w:ascii="Times New Roman" w:eastAsia="Times New Roman" w:hAnsi="Times New Roman" w:cs="Times New Roman"/>
      <w:sz w:val="24"/>
      <w:lang w:val="en-US"/>
    </w:rPr>
  </w:style>
  <w:style w:type="character" w:styleId="Strong">
    <w:name w:val="Strong"/>
    <w:basedOn w:val="DefaultParagraphFont"/>
    <w:uiPriority w:val="22"/>
    <w:qFormat/>
    <w:rsid w:val="00294341"/>
    <w:rPr>
      <w:b/>
      <w:bCs/>
    </w:rPr>
  </w:style>
  <w:style w:type="character" w:styleId="Emphasis">
    <w:name w:val="Emphasis"/>
    <w:basedOn w:val="DefaultParagraphFont"/>
    <w:uiPriority w:val="20"/>
    <w:qFormat/>
    <w:rsid w:val="00294341"/>
    <w:rPr>
      <w:i/>
      <w:iCs/>
    </w:rPr>
  </w:style>
  <w:style w:type="character" w:customStyle="1" w:styleId="UnresolvedMention1">
    <w:name w:val="Unresolved Mention1"/>
    <w:basedOn w:val="DefaultParagraphFont"/>
    <w:uiPriority w:val="99"/>
    <w:rsid w:val="00334603"/>
    <w:rPr>
      <w:color w:val="605E5C"/>
      <w:shd w:val="clear" w:color="auto" w:fill="E1DFDD"/>
    </w:rPr>
  </w:style>
  <w:style w:type="character" w:customStyle="1" w:styleId="A1">
    <w:name w:val="A1"/>
    <w:uiPriority w:val="99"/>
    <w:rsid w:val="00CE4D05"/>
    <w:rPr>
      <w:rFonts w:cs="Adobe Text Pro"/>
      <w:color w:val="000000"/>
      <w:sz w:val="12"/>
      <w:szCs w:val="12"/>
    </w:rPr>
  </w:style>
  <w:style w:type="paragraph" w:customStyle="1" w:styleId="Default">
    <w:name w:val="Default"/>
    <w:rsid w:val="00B5674B"/>
    <w:pPr>
      <w:autoSpaceDE w:val="0"/>
      <w:autoSpaceDN w:val="0"/>
      <w:adjustRightInd w:val="0"/>
    </w:pPr>
    <w:rPr>
      <w:rFonts w:ascii="Arial" w:hAnsi="Arial" w:cs="Arial"/>
      <w:color w:val="000000"/>
      <w:lang w:val="en-GB"/>
    </w:rPr>
  </w:style>
  <w:style w:type="character" w:customStyle="1" w:styleId="apple-converted-space">
    <w:name w:val="apple-converted-space"/>
    <w:basedOn w:val="DefaultParagraphFont"/>
    <w:rsid w:val="00876F35"/>
  </w:style>
  <w:style w:type="paragraph" w:customStyle="1" w:styleId="Pa4">
    <w:name w:val="Pa4"/>
    <w:basedOn w:val="Normal"/>
    <w:next w:val="Normal"/>
    <w:uiPriority w:val="99"/>
    <w:rsid w:val="00FC11AA"/>
    <w:pPr>
      <w:autoSpaceDE w:val="0"/>
      <w:autoSpaceDN w:val="0"/>
      <w:adjustRightInd w:val="0"/>
      <w:spacing w:line="221" w:lineRule="atLeast"/>
    </w:pPr>
    <w:rPr>
      <w:rFonts w:ascii="Omnes" w:eastAsiaTheme="minorEastAsia" w:hAnsi="Omnes"/>
      <w:sz w:val="24"/>
      <w:lang w:val="en-ZA" w:eastAsia="en-ZA"/>
    </w:rPr>
  </w:style>
  <w:style w:type="paragraph" w:customStyle="1" w:styleId="Pa9">
    <w:name w:val="Pa9"/>
    <w:basedOn w:val="Default"/>
    <w:next w:val="Default"/>
    <w:uiPriority w:val="99"/>
    <w:rsid w:val="00FC11AA"/>
    <w:pPr>
      <w:spacing w:line="321" w:lineRule="atLeast"/>
    </w:pPr>
    <w:rPr>
      <w:color w:val="auto"/>
      <w:lang w:val="en-ZA"/>
    </w:rPr>
  </w:style>
  <w:style w:type="table" w:styleId="PlainTable4">
    <w:name w:val="Plain Table 4"/>
    <w:basedOn w:val="TableNormal"/>
    <w:uiPriority w:val="44"/>
    <w:rsid w:val="006509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D3147D"/>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E248C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248CA"/>
    <w:rPr>
      <w:rFonts w:ascii="Calibri" w:hAnsi="Calibri" w:cs="Calibri"/>
      <w:sz w:val="22"/>
    </w:rPr>
  </w:style>
  <w:style w:type="paragraph" w:customStyle="1" w:styleId="EndNoteBibliography">
    <w:name w:val="EndNote Bibliography"/>
    <w:basedOn w:val="Normal"/>
    <w:link w:val="EndNoteBibliographyChar"/>
    <w:rsid w:val="00E248CA"/>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E248CA"/>
    <w:rPr>
      <w:rFonts w:ascii="Calibri" w:hAnsi="Calibri" w:cs="Calibri"/>
      <w:sz w:val="22"/>
    </w:rPr>
  </w:style>
  <w:style w:type="paragraph" w:styleId="TableofFigures">
    <w:name w:val="table of figures"/>
    <w:basedOn w:val="Normal"/>
    <w:next w:val="Normal"/>
    <w:uiPriority w:val="99"/>
    <w:unhideWhenUsed/>
    <w:rsid w:val="00317CFF"/>
  </w:style>
  <w:style w:type="character" w:customStyle="1" w:styleId="NoSpacingChar">
    <w:name w:val="No Spacing Char"/>
    <w:basedOn w:val="DefaultParagraphFont"/>
    <w:link w:val="NoSpacing"/>
    <w:uiPriority w:val="1"/>
    <w:rsid w:val="009F41FE"/>
    <w:rPr>
      <w:rFonts w:ascii="Calibri" w:eastAsia="Calibri" w:hAnsi="Calibri" w:cs="Arial"/>
      <w:sz w:val="20"/>
      <w:szCs w:val="20"/>
    </w:rPr>
  </w:style>
  <w:style w:type="paragraph" w:styleId="EndnoteText">
    <w:name w:val="endnote text"/>
    <w:basedOn w:val="Normal"/>
    <w:link w:val="EndnoteTextChar"/>
    <w:uiPriority w:val="99"/>
    <w:unhideWhenUsed/>
    <w:rsid w:val="00551135"/>
    <w:pPr>
      <w:spacing w:line="240" w:lineRule="auto"/>
    </w:pPr>
    <w:rPr>
      <w:rFonts w:ascii="Arial" w:hAnsi="Arial"/>
      <w:sz w:val="20"/>
      <w:lang w:val="en-ZA"/>
    </w:rPr>
  </w:style>
  <w:style w:type="character" w:customStyle="1" w:styleId="EndnoteTextChar">
    <w:name w:val="Endnote Text Char"/>
    <w:basedOn w:val="DefaultParagraphFont"/>
    <w:link w:val="EndnoteText"/>
    <w:uiPriority w:val="99"/>
    <w:rsid w:val="00551135"/>
    <w:rPr>
      <w:rFonts w:ascii="Arial" w:hAnsi="Arial"/>
      <w:sz w:val="20"/>
      <w:lang w:val="en-ZA"/>
    </w:rPr>
  </w:style>
  <w:style w:type="character" w:styleId="EndnoteReference">
    <w:name w:val="endnote reference"/>
    <w:basedOn w:val="DefaultParagraphFont"/>
    <w:uiPriority w:val="99"/>
    <w:unhideWhenUsed/>
    <w:rsid w:val="00551135"/>
    <w:rPr>
      <w:vertAlign w:val="superscript"/>
    </w:rPr>
  </w:style>
  <w:style w:type="character" w:customStyle="1" w:styleId="ListParagraphChar">
    <w:name w:val="List Paragraph Char"/>
    <w:aliases w:val="1st level - Bullet List Paragraph Char,List Paragraph1 Char,Lettre d'introduction Char,Paragrafo elenco Char,Resume Title Char,Bullet list Char,C-Change Char,Indent Paragraph Char"/>
    <w:link w:val="ListParagraph"/>
    <w:locked/>
    <w:rsid w:val="001244A3"/>
    <w:rPr>
      <w:sz w:val="22"/>
      <w:lang w:val="en-GB"/>
    </w:rPr>
  </w:style>
  <w:style w:type="table" w:styleId="LightList">
    <w:name w:val="Light List"/>
    <w:basedOn w:val="TableNormal"/>
    <w:uiPriority w:val="61"/>
    <w:rsid w:val="00BD62FD"/>
    <w:rPr>
      <w:sz w:val="22"/>
      <w:szCs w:val="22"/>
      <w:lang w:val="en-Z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5">
    <w:name w:val="Light Grid Accent 5"/>
    <w:basedOn w:val="TableNormal"/>
    <w:uiPriority w:val="62"/>
    <w:rsid w:val="008423B8"/>
    <w:rPr>
      <w:sz w:val="22"/>
      <w:szCs w:val="22"/>
      <w:lang w:val="en-ZA"/>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TableGrid2">
    <w:name w:val="Table Grid2"/>
    <w:basedOn w:val="TableNormal"/>
    <w:next w:val="TableGrid"/>
    <w:uiPriority w:val="59"/>
    <w:rsid w:val="008639BC"/>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uiPriority w:val="9"/>
    <w:semiHidden/>
    <w:rsid w:val="00A47EB5"/>
    <w:rPr>
      <w:rFonts w:asciiTheme="majorHAnsi" w:eastAsiaTheme="majorEastAsia" w:hAnsiTheme="majorHAnsi" w:cstheme="majorBidi"/>
      <w:color w:val="2F5496" w:themeColor="accent1" w:themeShade="BF"/>
      <w:sz w:val="22"/>
      <w:lang w:val="en-GB"/>
    </w:rPr>
  </w:style>
  <w:style w:type="character" w:customStyle="1" w:styleId="Heading6Char">
    <w:name w:val="Heading 6 Char"/>
    <w:basedOn w:val="DefaultParagraphFont"/>
    <w:uiPriority w:val="9"/>
    <w:semiHidden/>
    <w:rsid w:val="00A47EB5"/>
    <w:rPr>
      <w:rFonts w:asciiTheme="majorHAnsi" w:eastAsiaTheme="majorEastAsia" w:hAnsiTheme="majorHAnsi" w:cstheme="majorBidi"/>
      <w:color w:val="1F3763" w:themeColor="accent1" w:themeShade="7F"/>
      <w:sz w:val="22"/>
      <w:lang w:val="en-GB"/>
    </w:rPr>
  </w:style>
  <w:style w:type="character" w:customStyle="1" w:styleId="Heading7Char">
    <w:name w:val="Heading 7 Char"/>
    <w:basedOn w:val="DefaultParagraphFont"/>
    <w:uiPriority w:val="9"/>
    <w:semiHidden/>
    <w:rsid w:val="00A47EB5"/>
    <w:rPr>
      <w:rFonts w:asciiTheme="majorHAnsi" w:eastAsiaTheme="majorEastAsia" w:hAnsiTheme="majorHAnsi" w:cstheme="majorBidi"/>
      <w:i/>
      <w:iCs/>
      <w:color w:val="1F3763" w:themeColor="accent1" w:themeShade="7F"/>
      <w:sz w:val="22"/>
      <w:lang w:val="en-GB"/>
    </w:rPr>
  </w:style>
  <w:style w:type="character" w:customStyle="1" w:styleId="Heading8Char">
    <w:name w:val="Heading 8 Char"/>
    <w:basedOn w:val="DefaultParagraphFont"/>
    <w:uiPriority w:val="9"/>
    <w:semiHidden/>
    <w:rsid w:val="00A47EB5"/>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uiPriority w:val="9"/>
    <w:semiHidden/>
    <w:rsid w:val="00A47EB5"/>
    <w:rPr>
      <w:rFonts w:asciiTheme="majorHAnsi" w:eastAsiaTheme="majorEastAsia" w:hAnsiTheme="majorHAnsi" w:cstheme="majorBidi"/>
      <w:i/>
      <w:iCs/>
      <w:color w:val="272727" w:themeColor="text1" w:themeTint="D8"/>
      <w:sz w:val="21"/>
      <w:szCs w:val="21"/>
      <w:lang w:val="en-GB"/>
    </w:rPr>
  </w:style>
  <w:style w:type="character" w:styleId="SubtleEmphasis">
    <w:name w:val="Subtle Emphasis"/>
    <w:basedOn w:val="DefaultParagraphFont"/>
    <w:uiPriority w:val="19"/>
    <w:qFormat/>
    <w:rsid w:val="00AD0BA5"/>
    <w:rPr>
      <w:i/>
      <w:iCs/>
      <w:color w:val="595959" w:themeColor="text1" w:themeTint="A6"/>
    </w:rPr>
  </w:style>
  <w:style w:type="numbering" w:customStyle="1" w:styleId="ZZBullets">
    <w:name w:val="ZZ Bullets"/>
    <w:rsid w:val="00C154F6"/>
    <w:pPr>
      <w:numPr>
        <w:numId w:val="36"/>
      </w:numPr>
    </w:pPr>
  </w:style>
  <w:style w:type="paragraph" w:styleId="Quote">
    <w:name w:val="Quote"/>
    <w:basedOn w:val="Normal"/>
    <w:next w:val="Normal"/>
    <w:link w:val="QuoteChar"/>
    <w:uiPriority w:val="29"/>
    <w:qFormat/>
    <w:rsid w:val="00193D96"/>
    <w:rPr>
      <w:i/>
      <w:iCs/>
      <w:color w:val="000000" w:themeColor="text1"/>
      <w:szCs w:val="22"/>
      <w:lang w:val="en-ZA"/>
    </w:rPr>
  </w:style>
  <w:style w:type="character" w:customStyle="1" w:styleId="QuoteChar">
    <w:name w:val="Quote Char"/>
    <w:basedOn w:val="DefaultParagraphFont"/>
    <w:link w:val="Quote"/>
    <w:uiPriority w:val="29"/>
    <w:rsid w:val="00193D96"/>
    <w:rPr>
      <w:i/>
      <w:iCs/>
      <w:color w:val="000000" w:themeColor="text1"/>
      <w:sz w:val="22"/>
      <w:szCs w:val="22"/>
      <w:lang w:val="en-ZA"/>
    </w:rPr>
  </w:style>
  <w:style w:type="paragraph" w:styleId="TOC3">
    <w:name w:val="toc 3"/>
    <w:basedOn w:val="Normal"/>
    <w:next w:val="Normal"/>
    <w:autoRedefine/>
    <w:uiPriority w:val="39"/>
    <w:unhideWhenUsed/>
    <w:rsid w:val="00905B98"/>
    <w:pPr>
      <w:spacing w:after="100"/>
      <w:ind w:left="440"/>
    </w:pPr>
  </w:style>
  <w:style w:type="paragraph" w:styleId="TOC4">
    <w:name w:val="toc 4"/>
    <w:basedOn w:val="Normal"/>
    <w:next w:val="Normal"/>
    <w:autoRedefine/>
    <w:uiPriority w:val="39"/>
    <w:unhideWhenUsed/>
    <w:rsid w:val="00905B98"/>
    <w:pPr>
      <w:spacing w:after="100" w:line="240" w:lineRule="auto"/>
      <w:ind w:left="720"/>
    </w:pPr>
    <w:rPr>
      <w:rFonts w:eastAsiaTheme="minorEastAsia"/>
      <w:sz w:val="24"/>
      <w:lang w:val="en-US"/>
    </w:rPr>
  </w:style>
  <w:style w:type="paragraph" w:styleId="TOC5">
    <w:name w:val="toc 5"/>
    <w:basedOn w:val="Normal"/>
    <w:next w:val="Normal"/>
    <w:autoRedefine/>
    <w:uiPriority w:val="39"/>
    <w:unhideWhenUsed/>
    <w:rsid w:val="00905B98"/>
    <w:pPr>
      <w:spacing w:after="100" w:line="240" w:lineRule="auto"/>
      <w:ind w:left="960"/>
    </w:pPr>
    <w:rPr>
      <w:rFonts w:eastAsiaTheme="minorEastAsia"/>
      <w:sz w:val="24"/>
      <w:lang w:val="en-US"/>
    </w:rPr>
  </w:style>
  <w:style w:type="paragraph" w:styleId="TOC6">
    <w:name w:val="toc 6"/>
    <w:basedOn w:val="Normal"/>
    <w:next w:val="Normal"/>
    <w:autoRedefine/>
    <w:uiPriority w:val="39"/>
    <w:unhideWhenUsed/>
    <w:rsid w:val="00905B98"/>
    <w:pPr>
      <w:spacing w:after="100" w:line="240" w:lineRule="auto"/>
      <w:ind w:left="1200"/>
    </w:pPr>
    <w:rPr>
      <w:rFonts w:eastAsiaTheme="minorEastAsia"/>
      <w:sz w:val="24"/>
      <w:lang w:val="en-US"/>
    </w:rPr>
  </w:style>
  <w:style w:type="paragraph" w:styleId="TOC7">
    <w:name w:val="toc 7"/>
    <w:basedOn w:val="Normal"/>
    <w:next w:val="Normal"/>
    <w:autoRedefine/>
    <w:uiPriority w:val="39"/>
    <w:unhideWhenUsed/>
    <w:rsid w:val="00905B98"/>
    <w:pPr>
      <w:spacing w:after="100" w:line="240" w:lineRule="auto"/>
      <w:ind w:left="1440"/>
    </w:pPr>
    <w:rPr>
      <w:rFonts w:eastAsiaTheme="minorEastAsia"/>
      <w:sz w:val="24"/>
      <w:lang w:val="en-US"/>
    </w:rPr>
  </w:style>
  <w:style w:type="paragraph" w:styleId="TOC8">
    <w:name w:val="toc 8"/>
    <w:basedOn w:val="Normal"/>
    <w:next w:val="Normal"/>
    <w:autoRedefine/>
    <w:uiPriority w:val="39"/>
    <w:unhideWhenUsed/>
    <w:rsid w:val="00905B98"/>
    <w:pPr>
      <w:spacing w:after="100" w:line="240" w:lineRule="auto"/>
      <w:ind w:left="1680"/>
    </w:pPr>
    <w:rPr>
      <w:rFonts w:eastAsiaTheme="minorEastAsia"/>
      <w:sz w:val="24"/>
      <w:lang w:val="en-US"/>
    </w:rPr>
  </w:style>
  <w:style w:type="paragraph" w:styleId="TOC9">
    <w:name w:val="toc 9"/>
    <w:basedOn w:val="Normal"/>
    <w:next w:val="Normal"/>
    <w:autoRedefine/>
    <w:uiPriority w:val="39"/>
    <w:unhideWhenUsed/>
    <w:rsid w:val="00905B98"/>
    <w:pPr>
      <w:spacing w:after="100" w:line="240" w:lineRule="auto"/>
      <w:ind w:left="1920"/>
    </w:pPr>
    <w:rPr>
      <w:rFonts w:eastAsiaTheme="minorEastAsia"/>
      <w:sz w:val="24"/>
      <w:lang w:val="en-US"/>
    </w:rPr>
  </w:style>
  <w:style w:type="character" w:customStyle="1" w:styleId="A0">
    <w:name w:val="A0"/>
    <w:uiPriority w:val="99"/>
    <w:rsid w:val="000B3924"/>
    <w:rPr>
      <w:b/>
      <w:bCs/>
      <w:color w:val="FFFFFF"/>
      <w:sz w:val="64"/>
      <w:szCs w:val="64"/>
    </w:rPr>
  </w:style>
  <w:style w:type="table" w:styleId="GridTable4-Accent5">
    <w:name w:val="Grid Table 4 Accent 5"/>
    <w:basedOn w:val="TableNormal"/>
    <w:uiPriority w:val="49"/>
    <w:rsid w:val="00B827DC"/>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2">
    <w:name w:val="Grid Table 4 Accent 2"/>
    <w:basedOn w:val="TableNormal"/>
    <w:uiPriority w:val="49"/>
    <w:rsid w:val="003730AC"/>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3-Accent6">
    <w:name w:val="List Table 3 Accent 6"/>
    <w:basedOn w:val="TableNormal"/>
    <w:uiPriority w:val="48"/>
    <w:rsid w:val="004C268D"/>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GridTable4-Accent1">
    <w:name w:val="Grid Table 4 Accent 1"/>
    <w:basedOn w:val="TableNormal"/>
    <w:uiPriority w:val="49"/>
    <w:rsid w:val="004C26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4">
    <w:name w:val="Grid Table 4 Accent 4"/>
    <w:basedOn w:val="TableNormal"/>
    <w:uiPriority w:val="49"/>
    <w:rsid w:val="006245AC"/>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1">
    <w:name w:val="Grid Table 5 Dark Accent 1"/>
    <w:basedOn w:val="TableNormal"/>
    <w:uiPriority w:val="50"/>
    <w:rsid w:val="007A74F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Bibliography">
    <w:name w:val="Bibliography"/>
    <w:basedOn w:val="Normal"/>
    <w:next w:val="Normal"/>
    <w:uiPriority w:val="37"/>
    <w:unhideWhenUsed/>
    <w:rsid w:val="00880F9D"/>
  </w:style>
  <w:style w:type="paragraph" w:styleId="Revision">
    <w:name w:val="Revision"/>
    <w:hidden/>
    <w:uiPriority w:val="99"/>
    <w:semiHidden/>
    <w:rsid w:val="00B928D7"/>
    <w:rPr>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0941">
      <w:bodyDiv w:val="1"/>
      <w:marLeft w:val="0"/>
      <w:marRight w:val="0"/>
      <w:marTop w:val="0"/>
      <w:marBottom w:val="0"/>
      <w:divBdr>
        <w:top w:val="none" w:sz="0" w:space="0" w:color="auto"/>
        <w:left w:val="none" w:sz="0" w:space="0" w:color="auto"/>
        <w:bottom w:val="none" w:sz="0" w:space="0" w:color="auto"/>
        <w:right w:val="none" w:sz="0" w:space="0" w:color="auto"/>
      </w:divBdr>
    </w:div>
    <w:div w:id="169872784">
      <w:bodyDiv w:val="1"/>
      <w:marLeft w:val="0"/>
      <w:marRight w:val="0"/>
      <w:marTop w:val="0"/>
      <w:marBottom w:val="0"/>
      <w:divBdr>
        <w:top w:val="none" w:sz="0" w:space="0" w:color="auto"/>
        <w:left w:val="none" w:sz="0" w:space="0" w:color="auto"/>
        <w:bottom w:val="none" w:sz="0" w:space="0" w:color="auto"/>
        <w:right w:val="none" w:sz="0" w:space="0" w:color="auto"/>
      </w:divBdr>
    </w:div>
    <w:div w:id="276454410">
      <w:bodyDiv w:val="1"/>
      <w:marLeft w:val="0"/>
      <w:marRight w:val="0"/>
      <w:marTop w:val="0"/>
      <w:marBottom w:val="0"/>
      <w:divBdr>
        <w:top w:val="none" w:sz="0" w:space="0" w:color="auto"/>
        <w:left w:val="none" w:sz="0" w:space="0" w:color="auto"/>
        <w:bottom w:val="none" w:sz="0" w:space="0" w:color="auto"/>
        <w:right w:val="none" w:sz="0" w:space="0" w:color="auto"/>
      </w:divBdr>
    </w:div>
    <w:div w:id="343020139">
      <w:bodyDiv w:val="1"/>
      <w:marLeft w:val="0"/>
      <w:marRight w:val="0"/>
      <w:marTop w:val="0"/>
      <w:marBottom w:val="0"/>
      <w:divBdr>
        <w:top w:val="none" w:sz="0" w:space="0" w:color="auto"/>
        <w:left w:val="none" w:sz="0" w:space="0" w:color="auto"/>
        <w:bottom w:val="none" w:sz="0" w:space="0" w:color="auto"/>
        <w:right w:val="none" w:sz="0" w:space="0" w:color="auto"/>
      </w:divBdr>
    </w:div>
    <w:div w:id="430056512">
      <w:bodyDiv w:val="1"/>
      <w:marLeft w:val="0"/>
      <w:marRight w:val="0"/>
      <w:marTop w:val="0"/>
      <w:marBottom w:val="0"/>
      <w:divBdr>
        <w:top w:val="none" w:sz="0" w:space="0" w:color="auto"/>
        <w:left w:val="none" w:sz="0" w:space="0" w:color="auto"/>
        <w:bottom w:val="none" w:sz="0" w:space="0" w:color="auto"/>
        <w:right w:val="none" w:sz="0" w:space="0" w:color="auto"/>
      </w:divBdr>
    </w:div>
    <w:div w:id="446461516">
      <w:bodyDiv w:val="1"/>
      <w:marLeft w:val="0"/>
      <w:marRight w:val="0"/>
      <w:marTop w:val="0"/>
      <w:marBottom w:val="0"/>
      <w:divBdr>
        <w:top w:val="none" w:sz="0" w:space="0" w:color="auto"/>
        <w:left w:val="none" w:sz="0" w:space="0" w:color="auto"/>
        <w:bottom w:val="none" w:sz="0" w:space="0" w:color="auto"/>
        <w:right w:val="none" w:sz="0" w:space="0" w:color="auto"/>
      </w:divBdr>
    </w:div>
    <w:div w:id="471757082">
      <w:bodyDiv w:val="1"/>
      <w:marLeft w:val="0"/>
      <w:marRight w:val="0"/>
      <w:marTop w:val="0"/>
      <w:marBottom w:val="0"/>
      <w:divBdr>
        <w:top w:val="none" w:sz="0" w:space="0" w:color="auto"/>
        <w:left w:val="none" w:sz="0" w:space="0" w:color="auto"/>
        <w:bottom w:val="none" w:sz="0" w:space="0" w:color="auto"/>
        <w:right w:val="none" w:sz="0" w:space="0" w:color="auto"/>
      </w:divBdr>
    </w:div>
    <w:div w:id="547491432">
      <w:bodyDiv w:val="1"/>
      <w:marLeft w:val="0"/>
      <w:marRight w:val="0"/>
      <w:marTop w:val="0"/>
      <w:marBottom w:val="0"/>
      <w:divBdr>
        <w:top w:val="none" w:sz="0" w:space="0" w:color="auto"/>
        <w:left w:val="none" w:sz="0" w:space="0" w:color="auto"/>
        <w:bottom w:val="none" w:sz="0" w:space="0" w:color="auto"/>
        <w:right w:val="none" w:sz="0" w:space="0" w:color="auto"/>
      </w:divBdr>
    </w:div>
    <w:div w:id="582877456">
      <w:bodyDiv w:val="1"/>
      <w:marLeft w:val="0"/>
      <w:marRight w:val="0"/>
      <w:marTop w:val="0"/>
      <w:marBottom w:val="0"/>
      <w:divBdr>
        <w:top w:val="none" w:sz="0" w:space="0" w:color="auto"/>
        <w:left w:val="none" w:sz="0" w:space="0" w:color="auto"/>
        <w:bottom w:val="none" w:sz="0" w:space="0" w:color="auto"/>
        <w:right w:val="none" w:sz="0" w:space="0" w:color="auto"/>
      </w:divBdr>
    </w:div>
    <w:div w:id="968363609">
      <w:bodyDiv w:val="1"/>
      <w:marLeft w:val="0"/>
      <w:marRight w:val="0"/>
      <w:marTop w:val="0"/>
      <w:marBottom w:val="0"/>
      <w:divBdr>
        <w:top w:val="none" w:sz="0" w:space="0" w:color="auto"/>
        <w:left w:val="none" w:sz="0" w:space="0" w:color="auto"/>
        <w:bottom w:val="none" w:sz="0" w:space="0" w:color="auto"/>
        <w:right w:val="none" w:sz="0" w:space="0" w:color="auto"/>
      </w:divBdr>
    </w:div>
    <w:div w:id="1026296943">
      <w:bodyDiv w:val="1"/>
      <w:marLeft w:val="0"/>
      <w:marRight w:val="0"/>
      <w:marTop w:val="0"/>
      <w:marBottom w:val="0"/>
      <w:divBdr>
        <w:top w:val="none" w:sz="0" w:space="0" w:color="auto"/>
        <w:left w:val="none" w:sz="0" w:space="0" w:color="auto"/>
        <w:bottom w:val="none" w:sz="0" w:space="0" w:color="auto"/>
        <w:right w:val="none" w:sz="0" w:space="0" w:color="auto"/>
      </w:divBdr>
    </w:div>
    <w:div w:id="1041789260">
      <w:bodyDiv w:val="1"/>
      <w:marLeft w:val="0"/>
      <w:marRight w:val="0"/>
      <w:marTop w:val="0"/>
      <w:marBottom w:val="0"/>
      <w:divBdr>
        <w:top w:val="none" w:sz="0" w:space="0" w:color="auto"/>
        <w:left w:val="none" w:sz="0" w:space="0" w:color="auto"/>
        <w:bottom w:val="none" w:sz="0" w:space="0" w:color="auto"/>
        <w:right w:val="none" w:sz="0" w:space="0" w:color="auto"/>
      </w:divBdr>
    </w:div>
    <w:div w:id="1089427057">
      <w:bodyDiv w:val="1"/>
      <w:marLeft w:val="0"/>
      <w:marRight w:val="0"/>
      <w:marTop w:val="0"/>
      <w:marBottom w:val="0"/>
      <w:divBdr>
        <w:top w:val="none" w:sz="0" w:space="0" w:color="auto"/>
        <w:left w:val="none" w:sz="0" w:space="0" w:color="auto"/>
        <w:bottom w:val="none" w:sz="0" w:space="0" w:color="auto"/>
        <w:right w:val="none" w:sz="0" w:space="0" w:color="auto"/>
      </w:divBdr>
      <w:divsChild>
        <w:div w:id="1074816282">
          <w:marLeft w:val="0"/>
          <w:marRight w:val="0"/>
          <w:marTop w:val="0"/>
          <w:marBottom w:val="0"/>
          <w:divBdr>
            <w:top w:val="none" w:sz="0" w:space="0" w:color="auto"/>
            <w:left w:val="none" w:sz="0" w:space="0" w:color="auto"/>
            <w:bottom w:val="none" w:sz="0" w:space="0" w:color="auto"/>
            <w:right w:val="none" w:sz="0" w:space="0" w:color="auto"/>
          </w:divBdr>
        </w:div>
      </w:divsChild>
    </w:div>
    <w:div w:id="1116556494">
      <w:bodyDiv w:val="1"/>
      <w:marLeft w:val="0"/>
      <w:marRight w:val="0"/>
      <w:marTop w:val="0"/>
      <w:marBottom w:val="0"/>
      <w:divBdr>
        <w:top w:val="none" w:sz="0" w:space="0" w:color="auto"/>
        <w:left w:val="none" w:sz="0" w:space="0" w:color="auto"/>
        <w:bottom w:val="none" w:sz="0" w:space="0" w:color="auto"/>
        <w:right w:val="none" w:sz="0" w:space="0" w:color="auto"/>
      </w:divBdr>
    </w:div>
    <w:div w:id="1331298411">
      <w:bodyDiv w:val="1"/>
      <w:marLeft w:val="0"/>
      <w:marRight w:val="0"/>
      <w:marTop w:val="0"/>
      <w:marBottom w:val="0"/>
      <w:divBdr>
        <w:top w:val="none" w:sz="0" w:space="0" w:color="auto"/>
        <w:left w:val="none" w:sz="0" w:space="0" w:color="auto"/>
        <w:bottom w:val="none" w:sz="0" w:space="0" w:color="auto"/>
        <w:right w:val="none" w:sz="0" w:space="0" w:color="auto"/>
      </w:divBdr>
    </w:div>
    <w:div w:id="1488743071">
      <w:bodyDiv w:val="1"/>
      <w:marLeft w:val="0"/>
      <w:marRight w:val="0"/>
      <w:marTop w:val="0"/>
      <w:marBottom w:val="0"/>
      <w:divBdr>
        <w:top w:val="none" w:sz="0" w:space="0" w:color="auto"/>
        <w:left w:val="none" w:sz="0" w:space="0" w:color="auto"/>
        <w:bottom w:val="none" w:sz="0" w:space="0" w:color="auto"/>
        <w:right w:val="none" w:sz="0" w:space="0" w:color="auto"/>
      </w:divBdr>
    </w:div>
    <w:div w:id="1753820837">
      <w:bodyDiv w:val="1"/>
      <w:marLeft w:val="0"/>
      <w:marRight w:val="0"/>
      <w:marTop w:val="0"/>
      <w:marBottom w:val="0"/>
      <w:divBdr>
        <w:top w:val="none" w:sz="0" w:space="0" w:color="auto"/>
        <w:left w:val="none" w:sz="0" w:space="0" w:color="auto"/>
        <w:bottom w:val="none" w:sz="0" w:space="0" w:color="auto"/>
        <w:right w:val="none" w:sz="0" w:space="0" w:color="auto"/>
      </w:divBdr>
    </w:div>
    <w:div w:id="1787508150">
      <w:bodyDiv w:val="1"/>
      <w:marLeft w:val="0"/>
      <w:marRight w:val="0"/>
      <w:marTop w:val="0"/>
      <w:marBottom w:val="0"/>
      <w:divBdr>
        <w:top w:val="none" w:sz="0" w:space="0" w:color="auto"/>
        <w:left w:val="none" w:sz="0" w:space="0" w:color="auto"/>
        <w:bottom w:val="none" w:sz="0" w:space="0" w:color="auto"/>
        <w:right w:val="none" w:sz="0" w:space="0" w:color="auto"/>
      </w:divBdr>
    </w:div>
    <w:div w:id="1821921532">
      <w:bodyDiv w:val="1"/>
      <w:marLeft w:val="0"/>
      <w:marRight w:val="0"/>
      <w:marTop w:val="0"/>
      <w:marBottom w:val="0"/>
      <w:divBdr>
        <w:top w:val="none" w:sz="0" w:space="0" w:color="auto"/>
        <w:left w:val="none" w:sz="0" w:space="0" w:color="auto"/>
        <w:bottom w:val="none" w:sz="0" w:space="0" w:color="auto"/>
        <w:right w:val="none" w:sz="0" w:space="0" w:color="auto"/>
      </w:divBdr>
    </w:div>
    <w:div w:id="1875271861">
      <w:bodyDiv w:val="1"/>
      <w:marLeft w:val="0"/>
      <w:marRight w:val="0"/>
      <w:marTop w:val="0"/>
      <w:marBottom w:val="0"/>
      <w:divBdr>
        <w:top w:val="none" w:sz="0" w:space="0" w:color="auto"/>
        <w:left w:val="none" w:sz="0" w:space="0" w:color="auto"/>
        <w:bottom w:val="none" w:sz="0" w:space="0" w:color="auto"/>
        <w:right w:val="none" w:sz="0" w:space="0" w:color="auto"/>
      </w:divBdr>
    </w:div>
    <w:div w:id="1906715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health.gov.za" TargetMode="External"/><Relationship Id="rId18" Type="http://schemas.openxmlformats.org/officeDocument/2006/relationships/chart" Target="charts/chart2.xml"/><Relationship Id="rId26" Type="http://schemas.openxmlformats.org/officeDocument/2006/relationships/chart" Target="charts/chart6.xml"/><Relationship Id="rId39" Type="http://schemas.openxmlformats.org/officeDocument/2006/relationships/theme" Target="theme/theme1.xml"/><Relationship Id="rId3" Type="http://schemas.openxmlformats.org/officeDocument/2006/relationships/styles" Target="styles.xml"/><Relationship Id="rId34" Type="http://schemas.openxmlformats.org/officeDocument/2006/relationships/hyperlink" Target="https://www.thelancet.com/commissions/sexual-and-reproductive-health-and-right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chart" Target="charts/chart5.xml"/><Relationship Id="rId33" Type="http://schemas.openxmlformats.org/officeDocument/2006/relationships/hyperlink" Target="https://www.un.org/sustainabledevelopment/sustainable-development-goals/"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yperlink" Target="http://www.unaids.org/sites/default/files/media_asset/20160607_UNAIDS_PCB38_16-4_PCBNGO_Report_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4.xml"/><Relationship Id="rId32" Type="http://schemas.openxmlformats.org/officeDocument/2006/relationships/hyperlink" Target="http://www.statssa.gov.za/publications/P0305/P03052016.pdf"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www.who.int/reproductivehealth/publications/sexual_health/defining_sexual_health.pdf?ua=1" TargetMode="External"/><Relationship Id="rId36" Type="http://schemas.openxmlformats.org/officeDocument/2006/relationships/hyperlink" Target="https://www.gov.za/sites/www.gov.za/files/40955_gon627.pdf" TargetMode="External"/><Relationship Id="rId10" Type="http://schemas.openxmlformats.org/officeDocument/2006/relationships/header" Target="header1.xml"/><Relationship Id="rId19" Type="http://schemas.openxmlformats.org/officeDocument/2006/relationships/chart" Target="charts/chart3.xml"/><Relationship Id="rId31" Type="http://schemas.openxmlformats.org/officeDocument/2006/relationships/hyperlink" Target="http://www.wpro.who.int/health_services/health_systems_framework/en/" TargetMode="External"/><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4" Type="http://schemas.openxmlformats.org/officeDocument/2006/relationships/image" Target="media/image2.jpeg"/><Relationship Id="rId22" Type="http://schemas.openxmlformats.org/officeDocument/2006/relationships/image" Target="media/image4.png"/><Relationship Id="rId27" Type="http://schemas.openxmlformats.org/officeDocument/2006/relationships/hyperlink" Target="https://www.who.int/reproductivehealth/topics/sexual_health/sh_definitions/en/" TargetMode="External"/><Relationship Id="rId30" Type="http://schemas.openxmlformats.org/officeDocument/2006/relationships/hyperlink" Target="http://apps.who.int/iris/bitstream/10665/70501/1/WHO_RHR_HRP_10.22_eng.pdf" TargetMode="External"/><Relationship Id="rId35" Type="http://schemas.openxmlformats.org/officeDocument/2006/relationships/hyperlink" Target="https://www.familyplanning2020.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hart%202%20in%20Microsoft%20Word"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hart in Microsoft Word]Sheet1'!$H$39</c:f>
              <c:strCache>
                <c:ptCount val="1"/>
                <c:pt idx="0">
                  <c:v>15-19</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in Microsoft Word]Sheet1'!$I$38:$J$38</c:f>
              <c:strCache>
                <c:ptCount val="2"/>
                <c:pt idx="0">
                  <c:v>SADHS 1999</c:v>
                </c:pt>
                <c:pt idx="1">
                  <c:v>SADHS 2016</c:v>
                </c:pt>
              </c:strCache>
            </c:strRef>
          </c:cat>
          <c:val>
            <c:numRef>
              <c:f>'[Chart in Microsoft Word]Sheet1'!$I$39:$J$39</c:f>
              <c:numCache>
                <c:formatCode>0%</c:formatCode>
                <c:ptCount val="2"/>
                <c:pt idx="0">
                  <c:v>0.26</c:v>
                </c:pt>
                <c:pt idx="1">
                  <c:v>0.31</c:v>
                </c:pt>
              </c:numCache>
            </c:numRef>
          </c:val>
          <c:extLst>
            <c:ext xmlns:c16="http://schemas.microsoft.com/office/drawing/2014/chart" uri="{C3380CC4-5D6E-409C-BE32-E72D297353CC}">
              <c16:uniqueId val="{00000000-0774-FB44-B66F-6CBC73BCD1AC}"/>
            </c:ext>
          </c:extLst>
        </c:ser>
        <c:ser>
          <c:idx val="1"/>
          <c:order val="1"/>
          <c:tx>
            <c:strRef>
              <c:f>'[Chart in Microsoft Word]Sheet1'!$H$40</c:f>
              <c:strCache>
                <c:ptCount val="1"/>
                <c:pt idx="0">
                  <c:v>20-24</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in Microsoft Word]Sheet1'!$I$38:$J$38</c:f>
              <c:strCache>
                <c:ptCount val="2"/>
                <c:pt idx="0">
                  <c:v>SADHS 1999</c:v>
                </c:pt>
                <c:pt idx="1">
                  <c:v>SADHS 2016</c:v>
                </c:pt>
              </c:strCache>
            </c:strRef>
          </c:cat>
          <c:val>
            <c:numRef>
              <c:f>'[Chart in Microsoft Word]Sheet1'!$I$40:$J$40</c:f>
              <c:numCache>
                <c:formatCode>0%</c:formatCode>
                <c:ptCount val="2"/>
                <c:pt idx="0">
                  <c:v>0.18</c:v>
                </c:pt>
                <c:pt idx="1">
                  <c:v>0.28000000000000003</c:v>
                </c:pt>
              </c:numCache>
            </c:numRef>
          </c:val>
          <c:extLst>
            <c:ext xmlns:c16="http://schemas.microsoft.com/office/drawing/2014/chart" uri="{C3380CC4-5D6E-409C-BE32-E72D297353CC}">
              <c16:uniqueId val="{00000001-0774-FB44-B66F-6CBC73BCD1AC}"/>
            </c:ext>
          </c:extLst>
        </c:ser>
        <c:dLbls>
          <c:showLegendKey val="0"/>
          <c:showVal val="0"/>
          <c:showCatName val="0"/>
          <c:showSerName val="0"/>
          <c:showPercent val="0"/>
          <c:showBubbleSize val="0"/>
        </c:dLbls>
        <c:gapWidth val="219"/>
        <c:overlap val="-27"/>
        <c:axId val="120573320"/>
        <c:axId val="120573712"/>
      </c:barChart>
      <c:catAx>
        <c:axId val="12057332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73712"/>
        <c:crosses val="autoZero"/>
        <c:auto val="1"/>
        <c:lblAlgn val="ctr"/>
        <c:lblOffset val="100"/>
        <c:noMultiLvlLbl val="0"/>
      </c:catAx>
      <c:valAx>
        <c:axId val="1205737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73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t>15-19 years old</a:t>
            </a:r>
          </a:p>
        </c:rich>
      </c:tx>
      <c:layout>
        <c:manualLayout>
          <c:xMode val="edge"/>
          <c:yMode val="edge"/>
          <c:x val="0.38240504863362668"/>
          <c:y val="5.6062540245596988E-2"/>
        </c:manualLayout>
      </c:layout>
      <c:overlay val="1"/>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art in Microsoft Word]Sheet1'!$C$35</c:f>
              <c:strCache>
                <c:ptCount val="1"/>
                <c:pt idx="0">
                  <c:v>SADHS 1998</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B$36:$B$41</c:f>
              <c:strCache>
                <c:ptCount val="6"/>
                <c:pt idx="0">
                  <c:v>Any modern method</c:v>
                </c:pt>
                <c:pt idx="1">
                  <c:v>Injectable</c:v>
                </c:pt>
                <c:pt idx="2">
                  <c:v>Pill</c:v>
                </c:pt>
                <c:pt idx="3">
                  <c:v>Condom</c:v>
                </c:pt>
                <c:pt idx="4">
                  <c:v>Implants</c:v>
                </c:pt>
                <c:pt idx="5">
                  <c:v>IUD</c:v>
                </c:pt>
              </c:strCache>
            </c:strRef>
          </c:cat>
          <c:val>
            <c:numRef>
              <c:f>'[Chart in Microsoft Word]Sheet1'!$C$36:$C$41</c:f>
              <c:numCache>
                <c:formatCode>0%</c:formatCode>
                <c:ptCount val="6"/>
                <c:pt idx="0">
                  <c:v>0.64</c:v>
                </c:pt>
                <c:pt idx="1">
                  <c:v>0.51</c:v>
                </c:pt>
                <c:pt idx="2">
                  <c:v>0.09</c:v>
                </c:pt>
                <c:pt idx="3">
                  <c:v>0.04</c:v>
                </c:pt>
                <c:pt idx="4">
                  <c:v>0</c:v>
                </c:pt>
                <c:pt idx="5">
                  <c:v>0.01</c:v>
                </c:pt>
              </c:numCache>
            </c:numRef>
          </c:val>
          <c:extLst>
            <c:ext xmlns:c16="http://schemas.microsoft.com/office/drawing/2014/chart" uri="{C3380CC4-5D6E-409C-BE32-E72D297353CC}">
              <c16:uniqueId val="{00000000-F715-8E4D-A595-B6787773EF73}"/>
            </c:ext>
          </c:extLst>
        </c:ser>
        <c:ser>
          <c:idx val="1"/>
          <c:order val="1"/>
          <c:tx>
            <c:strRef>
              <c:f>'[Chart in Microsoft Word]Sheet1'!$D$35</c:f>
              <c:strCache>
                <c:ptCount val="1"/>
                <c:pt idx="0">
                  <c:v>SADHS 2003</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B$36:$B$41</c:f>
              <c:strCache>
                <c:ptCount val="6"/>
                <c:pt idx="0">
                  <c:v>Any modern method</c:v>
                </c:pt>
                <c:pt idx="1">
                  <c:v>Injectable</c:v>
                </c:pt>
                <c:pt idx="2">
                  <c:v>Pill</c:v>
                </c:pt>
                <c:pt idx="3">
                  <c:v>Condom</c:v>
                </c:pt>
                <c:pt idx="4">
                  <c:v>Implants</c:v>
                </c:pt>
                <c:pt idx="5">
                  <c:v>IUD</c:v>
                </c:pt>
              </c:strCache>
            </c:strRef>
          </c:cat>
          <c:val>
            <c:numRef>
              <c:f>'[Chart in Microsoft Word]Sheet1'!$D$36:$D$41</c:f>
              <c:numCache>
                <c:formatCode>0%</c:formatCode>
                <c:ptCount val="6"/>
                <c:pt idx="0">
                  <c:v>0.69</c:v>
                </c:pt>
                <c:pt idx="1">
                  <c:v>0.44</c:v>
                </c:pt>
                <c:pt idx="2">
                  <c:v>0.05</c:v>
                </c:pt>
                <c:pt idx="3">
                  <c:v>0.18</c:v>
                </c:pt>
                <c:pt idx="4">
                  <c:v>0</c:v>
                </c:pt>
                <c:pt idx="5">
                  <c:v>0.01</c:v>
                </c:pt>
              </c:numCache>
            </c:numRef>
          </c:val>
          <c:extLst>
            <c:ext xmlns:c16="http://schemas.microsoft.com/office/drawing/2014/chart" uri="{C3380CC4-5D6E-409C-BE32-E72D297353CC}">
              <c16:uniqueId val="{00000001-F715-8E4D-A595-B6787773EF73}"/>
            </c:ext>
          </c:extLst>
        </c:ser>
        <c:ser>
          <c:idx val="2"/>
          <c:order val="2"/>
          <c:tx>
            <c:strRef>
              <c:f>'[Chart in Microsoft Word]Sheet1'!$E$35</c:f>
              <c:strCache>
                <c:ptCount val="1"/>
                <c:pt idx="0">
                  <c:v>SADHS 2016</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B$36:$B$41</c:f>
              <c:strCache>
                <c:ptCount val="6"/>
                <c:pt idx="0">
                  <c:v>Any modern method</c:v>
                </c:pt>
                <c:pt idx="1">
                  <c:v>Injectable</c:v>
                </c:pt>
                <c:pt idx="2">
                  <c:v>Pill</c:v>
                </c:pt>
                <c:pt idx="3">
                  <c:v>Condom</c:v>
                </c:pt>
                <c:pt idx="4">
                  <c:v>Implants</c:v>
                </c:pt>
                <c:pt idx="5">
                  <c:v>IUD</c:v>
                </c:pt>
              </c:strCache>
            </c:strRef>
          </c:cat>
          <c:val>
            <c:numRef>
              <c:f>'[Chart in Microsoft Word]Sheet1'!$E$36:$E$41</c:f>
              <c:numCache>
                <c:formatCode>0%</c:formatCode>
                <c:ptCount val="6"/>
                <c:pt idx="0">
                  <c:v>0.6</c:v>
                </c:pt>
                <c:pt idx="1">
                  <c:v>0.27</c:v>
                </c:pt>
                <c:pt idx="2">
                  <c:v>0.04</c:v>
                </c:pt>
                <c:pt idx="3">
                  <c:v>0.24</c:v>
                </c:pt>
                <c:pt idx="4">
                  <c:v>0.05</c:v>
                </c:pt>
                <c:pt idx="5">
                  <c:v>0</c:v>
                </c:pt>
              </c:numCache>
            </c:numRef>
          </c:val>
          <c:extLst>
            <c:ext xmlns:c16="http://schemas.microsoft.com/office/drawing/2014/chart" uri="{C3380CC4-5D6E-409C-BE32-E72D297353CC}">
              <c16:uniqueId val="{00000002-F715-8E4D-A595-B6787773EF73}"/>
            </c:ext>
          </c:extLst>
        </c:ser>
        <c:dLbls>
          <c:dLblPos val="outEnd"/>
          <c:showLegendKey val="0"/>
          <c:showVal val="1"/>
          <c:showCatName val="0"/>
          <c:showSerName val="0"/>
          <c:showPercent val="0"/>
          <c:showBubbleSize val="0"/>
        </c:dLbls>
        <c:gapWidth val="219"/>
        <c:overlap val="-27"/>
        <c:axId val="120570968"/>
        <c:axId val="120571360"/>
      </c:barChart>
      <c:catAx>
        <c:axId val="120570968"/>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crossAx val="120571360"/>
        <c:crosses val="autoZero"/>
        <c:auto val="1"/>
        <c:lblAlgn val="ctr"/>
        <c:lblOffset val="100"/>
        <c:noMultiLvlLbl val="0"/>
      </c:catAx>
      <c:valAx>
        <c:axId val="1205713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crossAx val="120570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5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t>20-24 years old</a:t>
            </a:r>
          </a:p>
        </c:rich>
      </c:tx>
      <c:layout>
        <c:manualLayout>
          <c:xMode val="edge"/>
          <c:yMode val="edge"/>
          <c:x val="0.38240504863362668"/>
          <c:y val="5.8791897784656391E-2"/>
        </c:manualLayout>
      </c:layout>
      <c:overlay val="1"/>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art in Microsoft Word]Sheet1'!$C$44</c:f>
              <c:strCache>
                <c:ptCount val="1"/>
                <c:pt idx="0">
                  <c:v>SADHS 1998</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B$45:$B$50</c:f>
              <c:strCache>
                <c:ptCount val="6"/>
                <c:pt idx="0">
                  <c:v>Any modern method</c:v>
                </c:pt>
                <c:pt idx="1">
                  <c:v>Injectable</c:v>
                </c:pt>
                <c:pt idx="2">
                  <c:v>Pill</c:v>
                </c:pt>
                <c:pt idx="3">
                  <c:v>Condom</c:v>
                </c:pt>
                <c:pt idx="4">
                  <c:v>Implants</c:v>
                </c:pt>
                <c:pt idx="5">
                  <c:v>IUD</c:v>
                </c:pt>
              </c:strCache>
            </c:strRef>
          </c:cat>
          <c:val>
            <c:numRef>
              <c:f>'[Chart in Microsoft Word]Sheet1'!$C$45:$C$50</c:f>
              <c:numCache>
                <c:formatCode>0%</c:formatCode>
                <c:ptCount val="6"/>
                <c:pt idx="0">
                  <c:v>0.68</c:v>
                </c:pt>
                <c:pt idx="1">
                  <c:v>0.49</c:v>
                </c:pt>
                <c:pt idx="2">
                  <c:v>0.14000000000000001</c:v>
                </c:pt>
                <c:pt idx="3">
                  <c:v>0.04</c:v>
                </c:pt>
                <c:pt idx="4">
                  <c:v>0</c:v>
                </c:pt>
                <c:pt idx="5">
                  <c:v>0</c:v>
                </c:pt>
              </c:numCache>
            </c:numRef>
          </c:val>
          <c:extLst>
            <c:ext xmlns:c16="http://schemas.microsoft.com/office/drawing/2014/chart" uri="{C3380CC4-5D6E-409C-BE32-E72D297353CC}">
              <c16:uniqueId val="{00000001-5DA8-D74E-BC59-051E961E34A4}"/>
            </c:ext>
          </c:extLst>
        </c:ser>
        <c:ser>
          <c:idx val="1"/>
          <c:order val="1"/>
          <c:tx>
            <c:strRef>
              <c:f>'[Chart in Microsoft Word]Sheet1'!$D$44</c:f>
              <c:strCache>
                <c:ptCount val="1"/>
                <c:pt idx="0">
                  <c:v>SADHS 2003</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B$45:$B$50</c:f>
              <c:strCache>
                <c:ptCount val="6"/>
                <c:pt idx="0">
                  <c:v>Any modern method</c:v>
                </c:pt>
                <c:pt idx="1">
                  <c:v>Injectable</c:v>
                </c:pt>
                <c:pt idx="2">
                  <c:v>Pill</c:v>
                </c:pt>
                <c:pt idx="3">
                  <c:v>Condom</c:v>
                </c:pt>
                <c:pt idx="4">
                  <c:v>Implants</c:v>
                </c:pt>
                <c:pt idx="5">
                  <c:v>IUD</c:v>
                </c:pt>
              </c:strCache>
            </c:strRef>
          </c:cat>
          <c:val>
            <c:numRef>
              <c:f>'[Chart in Microsoft Word]Sheet1'!$D$45:$D$50</c:f>
              <c:numCache>
                <c:formatCode>0%</c:formatCode>
                <c:ptCount val="6"/>
                <c:pt idx="0">
                  <c:v>0.68</c:v>
                </c:pt>
                <c:pt idx="1">
                  <c:v>0.41</c:v>
                </c:pt>
                <c:pt idx="2">
                  <c:v>0.12</c:v>
                </c:pt>
                <c:pt idx="3">
                  <c:v>0.15</c:v>
                </c:pt>
                <c:pt idx="4">
                  <c:v>0</c:v>
                </c:pt>
                <c:pt idx="5">
                  <c:v>0</c:v>
                </c:pt>
              </c:numCache>
            </c:numRef>
          </c:val>
          <c:extLst>
            <c:ext xmlns:c16="http://schemas.microsoft.com/office/drawing/2014/chart" uri="{C3380CC4-5D6E-409C-BE32-E72D297353CC}">
              <c16:uniqueId val="{00000005-5DA8-D74E-BC59-051E961E34A4}"/>
            </c:ext>
          </c:extLst>
        </c:ser>
        <c:ser>
          <c:idx val="2"/>
          <c:order val="2"/>
          <c:tx>
            <c:strRef>
              <c:f>'[Chart in Microsoft Word]Sheet1'!$E$44</c:f>
              <c:strCache>
                <c:ptCount val="1"/>
                <c:pt idx="0">
                  <c:v>SADHS 2016</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B$45:$B$50</c:f>
              <c:strCache>
                <c:ptCount val="6"/>
                <c:pt idx="0">
                  <c:v>Any modern method</c:v>
                </c:pt>
                <c:pt idx="1">
                  <c:v>Injectable</c:v>
                </c:pt>
                <c:pt idx="2">
                  <c:v>Pill</c:v>
                </c:pt>
                <c:pt idx="3">
                  <c:v>Condom</c:v>
                </c:pt>
                <c:pt idx="4">
                  <c:v>Implants</c:v>
                </c:pt>
                <c:pt idx="5">
                  <c:v>IUD</c:v>
                </c:pt>
              </c:strCache>
            </c:strRef>
          </c:cat>
          <c:val>
            <c:numRef>
              <c:f>'[Chart in Microsoft Word]Sheet1'!$E$45:$E$50</c:f>
              <c:numCache>
                <c:formatCode>0%</c:formatCode>
                <c:ptCount val="6"/>
                <c:pt idx="0">
                  <c:v>0.61</c:v>
                </c:pt>
                <c:pt idx="1">
                  <c:v>0.32</c:v>
                </c:pt>
                <c:pt idx="2">
                  <c:v>0.06</c:v>
                </c:pt>
                <c:pt idx="3">
                  <c:v>0.15</c:v>
                </c:pt>
                <c:pt idx="4">
                  <c:v>0.06</c:v>
                </c:pt>
                <c:pt idx="5">
                  <c:v>0.02</c:v>
                </c:pt>
              </c:numCache>
            </c:numRef>
          </c:val>
          <c:extLst>
            <c:ext xmlns:c16="http://schemas.microsoft.com/office/drawing/2014/chart" uri="{C3380CC4-5D6E-409C-BE32-E72D297353CC}">
              <c16:uniqueId val="{00000007-5DA8-D74E-BC59-051E961E34A4}"/>
            </c:ext>
          </c:extLst>
        </c:ser>
        <c:dLbls>
          <c:dLblPos val="outEnd"/>
          <c:showLegendKey val="0"/>
          <c:showVal val="1"/>
          <c:showCatName val="0"/>
          <c:showSerName val="0"/>
          <c:showPercent val="0"/>
          <c:showBubbleSize val="0"/>
        </c:dLbls>
        <c:gapWidth val="219"/>
        <c:overlap val="-27"/>
        <c:axId val="120572144"/>
        <c:axId val="120572536"/>
      </c:barChart>
      <c:catAx>
        <c:axId val="12057214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crossAx val="120572536"/>
        <c:crosses val="autoZero"/>
        <c:auto val="1"/>
        <c:lblAlgn val="ctr"/>
        <c:lblOffset val="100"/>
        <c:noMultiLvlLbl val="0"/>
      </c:catAx>
      <c:valAx>
        <c:axId val="1205725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crossAx val="120572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5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hart 2 in Microsoft Word]Sheet1'!$I$28</c:f>
              <c:strCache>
                <c:ptCount val="1"/>
                <c:pt idx="0">
                  <c:v>SADHS 1998</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2 in Microsoft Word]Sheet1'!$H$29:$H$33</c:f>
              <c:strCache>
                <c:ptCount val="5"/>
                <c:pt idx="0">
                  <c:v>15 years</c:v>
                </c:pt>
                <c:pt idx="1">
                  <c:v>16 years</c:v>
                </c:pt>
                <c:pt idx="2">
                  <c:v>17 years</c:v>
                </c:pt>
                <c:pt idx="3">
                  <c:v>18 years</c:v>
                </c:pt>
                <c:pt idx="4">
                  <c:v>19 years</c:v>
                </c:pt>
              </c:strCache>
            </c:strRef>
          </c:cat>
          <c:val>
            <c:numRef>
              <c:f>'[Chart 2 in Microsoft Word]Sheet1'!$I$29:$I$33</c:f>
              <c:numCache>
                <c:formatCode>0%</c:formatCode>
                <c:ptCount val="5"/>
                <c:pt idx="0">
                  <c:v>0.02</c:v>
                </c:pt>
                <c:pt idx="1">
                  <c:v>0.08</c:v>
                </c:pt>
                <c:pt idx="2">
                  <c:v>0.14000000000000001</c:v>
                </c:pt>
                <c:pt idx="3">
                  <c:v>0.23</c:v>
                </c:pt>
                <c:pt idx="4">
                  <c:v>0.35</c:v>
                </c:pt>
              </c:numCache>
            </c:numRef>
          </c:val>
          <c:extLst>
            <c:ext xmlns:c16="http://schemas.microsoft.com/office/drawing/2014/chart" uri="{C3380CC4-5D6E-409C-BE32-E72D297353CC}">
              <c16:uniqueId val="{00000000-77CE-DE4A-B500-881F89CA8FB3}"/>
            </c:ext>
          </c:extLst>
        </c:ser>
        <c:ser>
          <c:idx val="1"/>
          <c:order val="1"/>
          <c:tx>
            <c:strRef>
              <c:f>'[Chart 2 in Microsoft Word]Sheet1'!$J$28</c:f>
              <c:strCache>
                <c:ptCount val="1"/>
                <c:pt idx="0">
                  <c:v>SADHS 2016</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2 in Microsoft Word]Sheet1'!$H$29:$H$33</c:f>
              <c:strCache>
                <c:ptCount val="5"/>
                <c:pt idx="0">
                  <c:v>15 years</c:v>
                </c:pt>
                <c:pt idx="1">
                  <c:v>16 years</c:v>
                </c:pt>
                <c:pt idx="2">
                  <c:v>17 years</c:v>
                </c:pt>
                <c:pt idx="3">
                  <c:v>18 years</c:v>
                </c:pt>
                <c:pt idx="4">
                  <c:v>19 years</c:v>
                </c:pt>
              </c:strCache>
            </c:strRef>
          </c:cat>
          <c:val>
            <c:numRef>
              <c:f>'[Chart 2 in Microsoft Word]Sheet1'!$J$29:$J$33</c:f>
              <c:numCache>
                <c:formatCode>0%</c:formatCode>
                <c:ptCount val="5"/>
                <c:pt idx="0">
                  <c:v>0.04</c:v>
                </c:pt>
                <c:pt idx="1">
                  <c:v>7.0000000000000007E-2</c:v>
                </c:pt>
                <c:pt idx="2">
                  <c:v>0.15</c:v>
                </c:pt>
                <c:pt idx="3">
                  <c:v>0.23</c:v>
                </c:pt>
                <c:pt idx="4">
                  <c:v>0.28000000000000003</c:v>
                </c:pt>
              </c:numCache>
            </c:numRef>
          </c:val>
          <c:extLst>
            <c:ext xmlns:c16="http://schemas.microsoft.com/office/drawing/2014/chart" uri="{C3380CC4-5D6E-409C-BE32-E72D297353CC}">
              <c16:uniqueId val="{00000001-77CE-DE4A-B500-881F89CA8FB3}"/>
            </c:ext>
          </c:extLst>
        </c:ser>
        <c:dLbls>
          <c:showLegendKey val="0"/>
          <c:showVal val="0"/>
          <c:showCatName val="0"/>
          <c:showSerName val="0"/>
          <c:showPercent val="0"/>
          <c:showBubbleSize val="0"/>
        </c:dLbls>
        <c:gapWidth val="219"/>
        <c:overlap val="-27"/>
        <c:axId val="49652096"/>
        <c:axId val="49653632"/>
      </c:barChart>
      <c:catAx>
        <c:axId val="49652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3632"/>
        <c:crosses val="autoZero"/>
        <c:auto val="1"/>
        <c:lblAlgn val="ctr"/>
        <c:lblOffset val="100"/>
        <c:noMultiLvlLbl val="0"/>
      </c:catAx>
      <c:valAx>
        <c:axId val="49653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652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aternal Deaths</c:v>
                </c:pt>
              </c:strCache>
            </c:strRef>
          </c:tx>
          <c:spPr>
            <a:solidFill>
              <a:schemeClr val="accent1"/>
            </a:solidFill>
            <a:ln>
              <a:noFill/>
            </a:ln>
            <a:effectLst/>
          </c:spPr>
          <c:invertIfNegative val="0"/>
          <c:cat>
            <c:numRef>
              <c:f>Sheet1!$A$2:$A$20</c:f>
              <c:numCache>
                <c:formatCode>General</c:formatCode>
                <c:ptCount val="19"/>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numCache>
            </c:numRef>
          </c:cat>
          <c:val>
            <c:numRef>
              <c:f>Sheet1!$B$2:$B$20</c:f>
              <c:numCache>
                <c:formatCode>_-* #,##0_-;\-* #,##0_-;_-* "-"??_-;_-@_-</c:formatCode>
                <c:ptCount val="19"/>
                <c:pt idx="0">
                  <c:v>676.07239856529702</c:v>
                </c:pt>
                <c:pt idx="1">
                  <c:v>797.99100201107103</c:v>
                </c:pt>
                <c:pt idx="2">
                  <c:v>1035.0382518192901</c:v>
                </c:pt>
                <c:pt idx="3">
                  <c:v>991.47886301909398</c:v>
                </c:pt>
                <c:pt idx="4">
                  <c:v>1012.67804200443</c:v>
                </c:pt>
                <c:pt idx="5">
                  <c:v>1220.95867974208</c:v>
                </c:pt>
                <c:pt idx="6">
                  <c:v>1177.3992909418801</c:v>
                </c:pt>
                <c:pt idx="7">
                  <c:v>1270.54091597039</c:v>
                </c:pt>
                <c:pt idx="8">
                  <c:v>1450.0134762507</c:v>
                </c:pt>
                <c:pt idx="9">
                  <c:v>1377.69784172661</c:v>
                </c:pt>
                <c:pt idx="10">
                  <c:v>1557.1807683536099</c:v>
                </c:pt>
                <c:pt idx="11">
                  <c:v>1765.4303070511801</c:v>
                </c:pt>
                <c:pt idx="12">
                  <c:v>1649.9492049011999</c:v>
                </c:pt>
                <c:pt idx="13">
                  <c:v>1563.2347148218</c:v>
                </c:pt>
                <c:pt idx="14">
                  <c:v>1512.49144776397</c:v>
                </c:pt>
                <c:pt idx="15">
                  <c:v>1382.6218564053599</c:v>
                </c:pt>
                <c:pt idx="16">
                  <c:v>1375.0440569734401</c:v>
                </c:pt>
                <c:pt idx="17">
                  <c:v>1245.1848319615201</c:v>
                </c:pt>
                <c:pt idx="18">
                  <c:v>1172.83809839736</c:v>
                </c:pt>
              </c:numCache>
            </c:numRef>
          </c:val>
          <c:extLst>
            <c:ext xmlns:c16="http://schemas.microsoft.com/office/drawing/2014/chart" uri="{C3380CC4-5D6E-409C-BE32-E72D297353CC}">
              <c16:uniqueId val="{00000000-B941-4111-AFDE-21DC5F068843}"/>
            </c:ext>
          </c:extLst>
        </c:ser>
        <c:dLbls>
          <c:showLegendKey val="0"/>
          <c:showVal val="0"/>
          <c:showCatName val="0"/>
          <c:showSerName val="0"/>
          <c:showPercent val="0"/>
          <c:showBubbleSize val="0"/>
        </c:dLbls>
        <c:gapWidth val="219"/>
        <c:overlap val="-27"/>
        <c:axId val="533254063"/>
        <c:axId val="533256975"/>
      </c:barChart>
      <c:catAx>
        <c:axId val="5332540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256975"/>
        <c:crosses val="autoZero"/>
        <c:auto val="1"/>
        <c:lblAlgn val="ctr"/>
        <c:lblOffset val="100"/>
        <c:noMultiLvlLbl val="0"/>
      </c:catAx>
      <c:valAx>
        <c:axId val="533256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Deaths,</a:t>
                </a:r>
                <a:r>
                  <a:rPr lang="en-ZA" baseline="0"/>
                  <a:t> N</a:t>
                </a:r>
                <a:endParaRPr lang="en-Z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2540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hart in Microsoft Word]Sheet1'!$H$44:$H$52</c:f>
              <c:strCache>
                <c:ptCount val="9"/>
                <c:pt idx="0">
                  <c:v>Limpopo</c:v>
                </c:pt>
                <c:pt idx="1">
                  <c:v>KwaZulu-Natal</c:v>
                </c:pt>
                <c:pt idx="2">
                  <c:v>Eastern Cape</c:v>
                </c:pt>
                <c:pt idx="3">
                  <c:v>Northern Cape</c:v>
                </c:pt>
                <c:pt idx="4">
                  <c:v>Free State</c:v>
                </c:pt>
                <c:pt idx="5">
                  <c:v>Gauteng</c:v>
                </c:pt>
                <c:pt idx="6">
                  <c:v>North West</c:v>
                </c:pt>
                <c:pt idx="7">
                  <c:v>Mpumalanga</c:v>
                </c:pt>
                <c:pt idx="8">
                  <c:v>Western Cape</c:v>
                </c:pt>
              </c:strCache>
            </c:strRef>
          </c:cat>
          <c:val>
            <c:numRef>
              <c:f>'[Chart in Microsoft Word]Sheet1'!$I$44:$I$52</c:f>
              <c:numCache>
                <c:formatCode>0%</c:formatCode>
                <c:ptCount val="9"/>
                <c:pt idx="0">
                  <c:v>0.24</c:v>
                </c:pt>
                <c:pt idx="1">
                  <c:v>0.2</c:v>
                </c:pt>
                <c:pt idx="2">
                  <c:v>0.2</c:v>
                </c:pt>
                <c:pt idx="3">
                  <c:v>0.2</c:v>
                </c:pt>
                <c:pt idx="4">
                  <c:v>0.19</c:v>
                </c:pt>
                <c:pt idx="5">
                  <c:v>0.19</c:v>
                </c:pt>
                <c:pt idx="6">
                  <c:v>0.17</c:v>
                </c:pt>
                <c:pt idx="7">
                  <c:v>0.16</c:v>
                </c:pt>
                <c:pt idx="8">
                  <c:v>0.11</c:v>
                </c:pt>
              </c:numCache>
            </c:numRef>
          </c:val>
          <c:extLst>
            <c:ext xmlns:c16="http://schemas.microsoft.com/office/drawing/2014/chart" uri="{C3380CC4-5D6E-409C-BE32-E72D297353CC}">
              <c16:uniqueId val="{00000000-ACBC-AF4E-828C-77F0CC9E6C58}"/>
            </c:ext>
          </c:extLst>
        </c:ser>
        <c:dLbls>
          <c:showLegendKey val="0"/>
          <c:showVal val="0"/>
          <c:showCatName val="0"/>
          <c:showSerName val="0"/>
          <c:showPercent val="0"/>
          <c:showBubbleSize val="0"/>
        </c:dLbls>
        <c:gapWidth val="219"/>
        <c:overlap val="-27"/>
        <c:axId val="120569792"/>
        <c:axId val="120570184"/>
      </c:barChart>
      <c:catAx>
        <c:axId val="12056979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70184"/>
        <c:crosses val="autoZero"/>
        <c:auto val="1"/>
        <c:lblAlgn val="ctr"/>
        <c:lblOffset val="100"/>
        <c:noMultiLvlLbl val="0"/>
      </c:catAx>
      <c:valAx>
        <c:axId val="1205701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69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t16</b:Tag>
    <b:SourceType>JournalArticle</b:SourceType>
    <b:Guid>{5CC66CB4-53B8-46B9-9EDA-700F694A143E}</b:Guid>
    <b:Title>South Africa Demographic &amp; Health Survey 2016</b:Title>
    <b:Year>2016</b:Year>
    <b:Author>
      <b:Author>
        <b:Corporate>National Department of Health (NDoH), Statistics South Africa (Stats SA), South African Medical Research Council (SAMRC), and ICF</b:Corporate>
      </b:Author>
    </b:Author>
    <b:RefOrder>1</b:RefOrder>
  </b:Source>
</b:Sources>
</file>

<file path=customXml/itemProps1.xml><?xml version="1.0" encoding="utf-8"?>
<ds:datastoreItem xmlns:ds="http://schemas.openxmlformats.org/officeDocument/2006/customXml" ds:itemID="{0A736887-40EA-4C3D-8976-BAEDD7853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2</Pages>
  <Words>26445</Words>
  <Characters>150741</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Greensides</dc:creator>
  <cp:keywords/>
  <dc:description/>
  <cp:lastModifiedBy>Daniel Nhemachena</cp:lastModifiedBy>
  <cp:revision>5</cp:revision>
  <dcterms:created xsi:type="dcterms:W3CDTF">2019-10-22T11:39:00Z</dcterms:created>
  <dcterms:modified xsi:type="dcterms:W3CDTF">2019-10-22T11:48:00Z</dcterms:modified>
</cp:coreProperties>
</file>